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BA9CA4" w14:textId="268781CE" w:rsidR="00C837B0" w:rsidRPr="00B96C9A" w:rsidRDefault="00C837B0" w:rsidP="005E6F47">
      <w:pPr>
        <w:spacing w:after="0" w:line="240" w:lineRule="auto"/>
        <w:jc w:val="center"/>
        <w:rPr>
          <w:rFonts w:eastAsia="Calibri"/>
          <w:b/>
          <w:bCs/>
        </w:rPr>
      </w:pPr>
      <w:bookmarkStart w:id="0" w:name="_Hlk496039504"/>
      <w:r w:rsidRPr="00B96C9A">
        <w:rPr>
          <w:rFonts w:eastAsia="Calibri"/>
          <w:noProof/>
        </w:rPr>
        <w:drawing>
          <wp:anchor distT="0" distB="0" distL="114300" distR="114300" simplePos="0" relativeHeight="251658240" behindDoc="0" locked="0" layoutInCell="1" allowOverlap="1" wp14:anchorId="64644809" wp14:editId="762C74A8">
            <wp:simplePos x="0" y="0"/>
            <wp:positionH relativeFrom="margin">
              <wp:align>center</wp:align>
            </wp:positionH>
            <wp:positionV relativeFrom="paragraph">
              <wp:posOffset>-10795</wp:posOffset>
            </wp:positionV>
            <wp:extent cx="720090" cy="1278255"/>
            <wp:effectExtent l="0" t="0" r="3810" b="0"/>
            <wp:wrapNone/>
            <wp:docPr id="32" name="Picture 2" descr="ผลการค้นหารูปภาพสำหรับ kku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ผลการค้นหารูปภาพสำหรับ kku logo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90" cy="12782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96C9A">
        <w:rPr>
          <w:rFonts w:eastAsia="Calibri"/>
          <w:b/>
          <w:bCs/>
          <w:cs/>
        </w:rPr>
        <w:t xml:space="preserve"> </w:t>
      </w:r>
    </w:p>
    <w:p w14:paraId="7D183E47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261A2FEB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55AD033E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69623631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77C5D961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7C31476F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b/>
          <w:bCs/>
          <w:sz w:val="52"/>
          <w:szCs w:val="52"/>
        </w:rPr>
      </w:pPr>
      <w:r w:rsidRPr="00B96C9A">
        <w:rPr>
          <w:rFonts w:eastAsia="Calibri"/>
          <w:b/>
          <w:bCs/>
          <w:sz w:val="52"/>
          <w:szCs w:val="52"/>
        </w:rPr>
        <w:t>CSC</w:t>
      </w:r>
      <w:r w:rsidRPr="00B96C9A">
        <w:rPr>
          <w:rFonts w:eastAsia="Calibri"/>
          <w:b/>
          <w:bCs/>
          <w:sz w:val="52"/>
          <w:szCs w:val="52"/>
          <w:cs/>
        </w:rPr>
        <w:t xml:space="preserve"> </w:t>
      </w:r>
      <w:r w:rsidRPr="00B96C9A">
        <w:rPr>
          <w:rFonts w:eastAsia="Calibri"/>
          <w:b/>
          <w:bCs/>
          <w:sz w:val="52"/>
          <w:szCs w:val="52"/>
        </w:rPr>
        <w:t>2560</w:t>
      </w:r>
      <w:r w:rsidRPr="00B96C9A">
        <w:rPr>
          <w:rFonts w:eastAsia="Calibri"/>
          <w:b/>
          <w:bCs/>
          <w:sz w:val="52"/>
          <w:szCs w:val="52"/>
          <w:cs/>
        </w:rPr>
        <w:t>/7</w:t>
      </w:r>
    </w:p>
    <w:p w14:paraId="098E6E6E" w14:textId="77777777" w:rsidR="00C837B0" w:rsidRPr="00B96C9A" w:rsidRDefault="00911EE1" w:rsidP="2B70ABAF">
      <w:pPr>
        <w:spacing w:after="0" w:line="240" w:lineRule="auto"/>
        <w:jc w:val="center"/>
        <w:rPr>
          <w:rFonts w:eastAsia="Calibri"/>
          <w:b/>
          <w:bCs/>
          <w:sz w:val="40"/>
          <w:szCs w:val="40"/>
        </w:rPr>
      </w:pPr>
      <w:bookmarkStart w:id="1" w:name="_Hlk498457952"/>
      <w:r w:rsidRPr="00B96C9A">
        <w:rPr>
          <w:rFonts w:eastAsia="Calibri"/>
          <w:b/>
          <w:bCs/>
          <w:sz w:val="40"/>
          <w:szCs w:val="40"/>
          <w:cs/>
        </w:rPr>
        <w:t>รายงานความก้าวหน้าโครงงานครั้งที่ 1</w:t>
      </w:r>
      <w:bookmarkEnd w:id="1"/>
    </w:p>
    <w:p w14:paraId="382F243D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sz w:val="40"/>
          <w:szCs w:val="40"/>
          <w:cs/>
        </w:rPr>
      </w:pPr>
    </w:p>
    <w:p w14:paraId="038E0D6F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sz w:val="40"/>
          <w:szCs w:val="40"/>
        </w:rPr>
      </w:pPr>
      <w:r w:rsidRPr="00B96C9A">
        <w:rPr>
          <w:rFonts w:eastAsia="Calibri"/>
          <w:sz w:val="40"/>
          <w:szCs w:val="40"/>
          <w:cs/>
        </w:rPr>
        <w:t>ระบบจัดการโครงงานและงานวิจัยคอมพิวเตอร์</w:t>
      </w:r>
    </w:p>
    <w:p w14:paraId="7BA6038F" w14:textId="77777777" w:rsidR="00C837B0" w:rsidRPr="00B96C9A" w:rsidRDefault="2B70ABAF" w:rsidP="2B70ABAF">
      <w:pPr>
        <w:spacing w:after="0" w:line="240" w:lineRule="auto"/>
        <w:jc w:val="center"/>
        <w:rPr>
          <w:rFonts w:eastAsia="Calibri"/>
          <w:sz w:val="40"/>
          <w:szCs w:val="40"/>
        </w:rPr>
      </w:pPr>
      <w:r w:rsidRPr="00B96C9A">
        <w:rPr>
          <w:rFonts w:eastAsia="Calibri"/>
          <w:sz w:val="40"/>
          <w:szCs w:val="40"/>
        </w:rPr>
        <w:t>Computer Researches and Projects Management System</w:t>
      </w:r>
    </w:p>
    <w:p w14:paraId="2AE3738C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sz w:val="40"/>
          <w:szCs w:val="40"/>
        </w:rPr>
      </w:pPr>
    </w:p>
    <w:p w14:paraId="72D4793B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sz w:val="40"/>
          <w:szCs w:val="40"/>
        </w:rPr>
      </w:pPr>
    </w:p>
    <w:p w14:paraId="5C3BAF30" w14:textId="77777777" w:rsidR="00EB748D" w:rsidRPr="00B96C9A" w:rsidRDefault="00EB748D" w:rsidP="005E6F47">
      <w:pPr>
        <w:spacing w:after="0" w:line="240" w:lineRule="auto"/>
        <w:jc w:val="center"/>
        <w:rPr>
          <w:rFonts w:eastAsia="Calibri"/>
          <w:sz w:val="40"/>
          <w:szCs w:val="40"/>
        </w:rPr>
      </w:pPr>
    </w:p>
    <w:p w14:paraId="78BCADDC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>โดย</w:t>
      </w:r>
    </w:p>
    <w:p w14:paraId="7966C090" w14:textId="77777777" w:rsidR="00C837B0" w:rsidRPr="00B96C9A" w:rsidRDefault="00C837B0" w:rsidP="2B70ABAF">
      <w:pPr>
        <w:spacing w:after="0" w:line="240" w:lineRule="auto"/>
        <w:ind w:left="720" w:firstLine="720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 xml:space="preserve">       </w:t>
      </w:r>
      <w:r w:rsidRPr="00B96C9A">
        <w:rPr>
          <w:rFonts w:eastAsia="Calibri"/>
          <w:sz w:val="36"/>
          <w:szCs w:val="36"/>
        </w:rPr>
        <w:t>573020361</w:t>
      </w:r>
      <w:r w:rsidRPr="00B96C9A">
        <w:rPr>
          <w:rFonts w:eastAsia="Calibri"/>
          <w:sz w:val="36"/>
          <w:szCs w:val="36"/>
          <w:cs/>
        </w:rPr>
        <w:t>-</w:t>
      </w:r>
      <w:r w:rsidRPr="00B96C9A">
        <w:rPr>
          <w:rFonts w:eastAsia="Calibri"/>
          <w:sz w:val="36"/>
          <w:szCs w:val="36"/>
        </w:rPr>
        <w:t>9</w:t>
      </w:r>
      <w:r w:rsidRPr="00B96C9A">
        <w:rPr>
          <w:rFonts w:eastAsia="Calibri"/>
          <w:sz w:val="36"/>
          <w:szCs w:val="36"/>
          <w:cs/>
        </w:rPr>
        <w:t xml:space="preserve">   นายคมเคียว        ตั้งประเสริฐ</w:t>
      </w:r>
    </w:p>
    <w:p w14:paraId="75F64706" w14:textId="77777777" w:rsidR="00C837B0" w:rsidRPr="00B96C9A" w:rsidRDefault="00C837B0" w:rsidP="2B70ABAF">
      <w:pPr>
        <w:spacing w:after="0" w:line="240" w:lineRule="auto"/>
        <w:ind w:left="720" w:firstLine="720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 xml:space="preserve">       </w:t>
      </w:r>
      <w:r w:rsidRPr="00B96C9A">
        <w:rPr>
          <w:rFonts w:eastAsia="Calibri"/>
          <w:sz w:val="36"/>
          <w:szCs w:val="36"/>
        </w:rPr>
        <w:t>573021086</w:t>
      </w:r>
      <w:r w:rsidRPr="00B96C9A">
        <w:rPr>
          <w:rFonts w:eastAsia="Calibri"/>
          <w:sz w:val="36"/>
          <w:szCs w:val="36"/>
          <w:cs/>
        </w:rPr>
        <w:t>-</w:t>
      </w:r>
      <w:r w:rsidRPr="00B96C9A">
        <w:rPr>
          <w:rFonts w:eastAsia="Calibri"/>
          <w:sz w:val="36"/>
          <w:szCs w:val="36"/>
        </w:rPr>
        <w:t xml:space="preserve">0 </w:t>
      </w:r>
      <w:r w:rsidRPr="00B96C9A">
        <w:rPr>
          <w:rFonts w:eastAsia="Calibri"/>
          <w:sz w:val="36"/>
          <w:szCs w:val="36"/>
          <w:cs/>
        </w:rPr>
        <w:t xml:space="preserve">  นางสาวคุณ</w:t>
      </w:r>
      <w:proofErr w:type="spellStart"/>
      <w:r w:rsidRPr="00B96C9A">
        <w:rPr>
          <w:rFonts w:eastAsia="Calibri"/>
          <w:sz w:val="36"/>
          <w:szCs w:val="36"/>
          <w:cs/>
        </w:rPr>
        <w:t>ัญญา</w:t>
      </w:r>
      <w:proofErr w:type="spellEnd"/>
      <w:r w:rsidRPr="00B96C9A">
        <w:rPr>
          <w:rFonts w:eastAsia="Calibri"/>
          <w:sz w:val="36"/>
          <w:szCs w:val="36"/>
          <w:cs/>
        </w:rPr>
        <w:t xml:space="preserve">   ยุปาระมี</w:t>
      </w:r>
    </w:p>
    <w:p w14:paraId="040FB4FC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sz w:val="36"/>
          <w:szCs w:val="36"/>
        </w:rPr>
      </w:pPr>
    </w:p>
    <w:p w14:paraId="699EC823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sz w:val="36"/>
          <w:szCs w:val="36"/>
        </w:rPr>
      </w:pPr>
    </w:p>
    <w:p w14:paraId="0B70E772" w14:textId="77777777" w:rsidR="00C837B0" w:rsidRPr="00B96C9A" w:rsidRDefault="00C837B0" w:rsidP="2B70ABAF">
      <w:pPr>
        <w:spacing w:after="0" w:line="240" w:lineRule="auto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>อาจารย์ที่ปรึกษา</w:t>
      </w:r>
      <w:r w:rsidR="00A02665" w:rsidRPr="00B96C9A">
        <w:rPr>
          <w:rFonts w:eastAsia="Calibri"/>
          <w:sz w:val="36"/>
          <w:szCs w:val="36"/>
          <w:cs/>
        </w:rPr>
        <w:t xml:space="preserve">:  </w:t>
      </w:r>
      <w:r w:rsidRPr="00B96C9A">
        <w:rPr>
          <w:rFonts w:eastAsia="Calibri"/>
          <w:sz w:val="36"/>
          <w:szCs w:val="36"/>
          <w:cs/>
        </w:rPr>
        <w:t xml:space="preserve"> อ.ดร.นันท์น</w:t>
      </w:r>
      <w:proofErr w:type="spellStart"/>
      <w:r w:rsidRPr="00B96C9A">
        <w:rPr>
          <w:rFonts w:eastAsia="Calibri"/>
          <w:sz w:val="36"/>
          <w:szCs w:val="36"/>
          <w:cs/>
        </w:rPr>
        <w:t>ภัส</w:t>
      </w:r>
      <w:proofErr w:type="spellEnd"/>
      <w:r w:rsidRPr="00B96C9A">
        <w:rPr>
          <w:rFonts w:eastAsia="Calibri"/>
          <w:sz w:val="36"/>
          <w:szCs w:val="36"/>
          <w:cs/>
        </w:rPr>
        <w:t xml:space="preserve"> ม่วงมิ่งสุข</w:t>
      </w:r>
    </w:p>
    <w:p w14:paraId="056BB624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sz w:val="36"/>
          <w:szCs w:val="36"/>
          <w:cs/>
        </w:rPr>
      </w:pPr>
    </w:p>
    <w:p w14:paraId="10373FA0" w14:textId="77777777" w:rsidR="00C837B0" w:rsidRPr="00B96C9A" w:rsidRDefault="00C837B0" w:rsidP="005E6F47">
      <w:pPr>
        <w:spacing w:after="0" w:line="240" w:lineRule="auto"/>
        <w:jc w:val="center"/>
        <w:rPr>
          <w:rFonts w:eastAsia="Calibri"/>
          <w:sz w:val="36"/>
          <w:szCs w:val="36"/>
        </w:rPr>
      </w:pPr>
    </w:p>
    <w:p w14:paraId="3290879C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 xml:space="preserve">รายงานเล่มนี้เป็นส่วนหนึ่งของการศึกษาวิชา </w:t>
      </w:r>
      <w:r w:rsidRPr="00B96C9A">
        <w:rPr>
          <w:rFonts w:eastAsia="Calibri"/>
          <w:sz w:val="32"/>
          <w:szCs w:val="32"/>
        </w:rPr>
        <w:t>322 498</w:t>
      </w:r>
      <w:r w:rsidRPr="00B96C9A">
        <w:rPr>
          <w:rFonts w:eastAsia="Calibri"/>
          <w:sz w:val="32"/>
          <w:szCs w:val="32"/>
          <w:cs/>
        </w:rPr>
        <w:t xml:space="preserve"> </w:t>
      </w:r>
    </w:p>
    <w:p w14:paraId="6DAF4522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 xml:space="preserve">โครงการวิจัยทางวิทยาการคอมพิวเตอร์ ระดับปริญญาตรี 1 </w:t>
      </w:r>
    </w:p>
    <w:p w14:paraId="77FC24E8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 xml:space="preserve">ภาคเรียนที่ </w:t>
      </w:r>
      <w:r w:rsidRPr="00B96C9A">
        <w:rPr>
          <w:rFonts w:eastAsia="Calibri"/>
          <w:sz w:val="32"/>
          <w:szCs w:val="32"/>
        </w:rPr>
        <w:t>1</w:t>
      </w:r>
      <w:r w:rsidRPr="00B96C9A">
        <w:rPr>
          <w:rFonts w:eastAsia="Calibri"/>
          <w:sz w:val="32"/>
          <w:szCs w:val="32"/>
          <w:cs/>
        </w:rPr>
        <w:t xml:space="preserve"> ปีการศึกษา </w:t>
      </w:r>
      <w:r w:rsidRPr="00B96C9A">
        <w:rPr>
          <w:rFonts w:eastAsia="Calibri"/>
          <w:sz w:val="32"/>
          <w:szCs w:val="32"/>
        </w:rPr>
        <w:t>2560</w:t>
      </w:r>
    </w:p>
    <w:p w14:paraId="1F20C65A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>ภาควิชาวิทยาการคอมพิวเตอร์ คณะวิทยาศาสตร์</w:t>
      </w:r>
    </w:p>
    <w:p w14:paraId="47663E17" w14:textId="77777777" w:rsidR="00C837B0" w:rsidRPr="00B96C9A" w:rsidRDefault="00C837B0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>มหาวิทยาลัยขอนแก่น</w:t>
      </w:r>
    </w:p>
    <w:p w14:paraId="3868D890" w14:textId="77777777" w:rsidR="00C837B0" w:rsidRPr="00B96C9A" w:rsidRDefault="00C837B0" w:rsidP="2B70ABAF">
      <w:pPr>
        <w:tabs>
          <w:tab w:val="center" w:pos="4153"/>
          <w:tab w:val="left" w:pos="7406"/>
        </w:tabs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 xml:space="preserve">(เดือน พฤศจิกายน พ.ศ. </w:t>
      </w:r>
      <w:r w:rsidRPr="00B96C9A">
        <w:rPr>
          <w:rFonts w:eastAsia="Calibri"/>
          <w:sz w:val="32"/>
          <w:szCs w:val="32"/>
        </w:rPr>
        <w:t>2560</w:t>
      </w:r>
      <w:r w:rsidRPr="00B96C9A">
        <w:rPr>
          <w:rFonts w:eastAsia="Calibri"/>
          <w:sz w:val="32"/>
          <w:szCs w:val="32"/>
          <w:cs/>
        </w:rPr>
        <w:t>)</w:t>
      </w:r>
    </w:p>
    <w:bookmarkEnd w:id="0"/>
    <w:p w14:paraId="2948EED8" w14:textId="77777777" w:rsidR="00E266FC" w:rsidRPr="00B96C9A" w:rsidRDefault="00E266FC" w:rsidP="005E6F47">
      <w:pPr>
        <w:tabs>
          <w:tab w:val="center" w:pos="4153"/>
          <w:tab w:val="left" w:pos="7406"/>
        </w:tabs>
        <w:spacing w:after="0" w:line="240" w:lineRule="auto"/>
        <w:rPr>
          <w:sz w:val="32"/>
          <w:szCs w:val="32"/>
          <w:cs/>
        </w:rPr>
        <w:sectPr w:rsidR="00E266FC" w:rsidRPr="00B96C9A" w:rsidSect="00E266FC">
          <w:headerReference w:type="default" r:id="rId9"/>
          <w:headerReference w:type="first" r:id="rId10"/>
          <w:pgSz w:w="11906" w:h="16838"/>
          <w:pgMar w:top="2160" w:right="1440" w:bottom="1440" w:left="2160" w:header="1440" w:footer="709" w:gutter="0"/>
          <w:cols w:space="708"/>
          <w:titlePg/>
          <w:docGrid w:linePitch="360"/>
        </w:sectPr>
      </w:pPr>
    </w:p>
    <w:p w14:paraId="6DFFA8D6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b/>
          <w:bCs/>
        </w:rPr>
      </w:pPr>
      <w:bookmarkStart w:id="2" w:name="_Toc405824519"/>
      <w:r w:rsidRPr="00B96C9A">
        <w:rPr>
          <w:rFonts w:eastAsia="Calibri"/>
          <w:noProof/>
        </w:rPr>
        <w:lastRenderedPageBreak/>
        <w:drawing>
          <wp:anchor distT="0" distB="0" distL="114300" distR="114300" simplePos="0" relativeHeight="251658260" behindDoc="0" locked="0" layoutInCell="1" allowOverlap="1" wp14:anchorId="71CA5A66" wp14:editId="7AFAEB85">
            <wp:simplePos x="0" y="0"/>
            <wp:positionH relativeFrom="margin">
              <wp:align>center</wp:align>
            </wp:positionH>
            <wp:positionV relativeFrom="paragraph">
              <wp:posOffset>-10795</wp:posOffset>
            </wp:positionV>
            <wp:extent cx="720090" cy="1278255"/>
            <wp:effectExtent l="0" t="0" r="3810" b="0"/>
            <wp:wrapNone/>
            <wp:docPr id="100" name="Picture 2" descr="ผลการค้นหารูปภาพสำหรับ kku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ผลการค้นหารูปภาพสำหรับ kku logo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90" cy="12782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96C9A">
        <w:rPr>
          <w:rFonts w:eastAsia="Calibri"/>
          <w:b/>
          <w:bCs/>
          <w:cs/>
        </w:rPr>
        <w:t xml:space="preserve"> </w:t>
      </w:r>
    </w:p>
    <w:p w14:paraId="03FD07D1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1D2189F6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2AB65C37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30FC6626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5DE7942C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b/>
          <w:bCs/>
        </w:rPr>
      </w:pPr>
    </w:p>
    <w:p w14:paraId="182C4A0F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b/>
          <w:bCs/>
          <w:sz w:val="52"/>
          <w:szCs w:val="52"/>
        </w:rPr>
      </w:pPr>
      <w:r w:rsidRPr="00B96C9A">
        <w:rPr>
          <w:rFonts w:eastAsia="Calibri"/>
          <w:b/>
          <w:bCs/>
          <w:sz w:val="52"/>
          <w:szCs w:val="52"/>
        </w:rPr>
        <w:t>CSC</w:t>
      </w:r>
      <w:r w:rsidRPr="00B96C9A">
        <w:rPr>
          <w:rFonts w:eastAsia="Calibri"/>
          <w:b/>
          <w:bCs/>
          <w:sz w:val="52"/>
          <w:szCs w:val="52"/>
          <w:cs/>
        </w:rPr>
        <w:t xml:space="preserve"> </w:t>
      </w:r>
      <w:r w:rsidRPr="00B96C9A">
        <w:rPr>
          <w:rFonts w:eastAsia="Calibri"/>
          <w:b/>
          <w:bCs/>
          <w:sz w:val="52"/>
          <w:szCs w:val="52"/>
        </w:rPr>
        <w:t>2560</w:t>
      </w:r>
      <w:r w:rsidRPr="00B96C9A">
        <w:rPr>
          <w:rFonts w:eastAsia="Calibri"/>
          <w:b/>
          <w:bCs/>
          <w:sz w:val="52"/>
          <w:szCs w:val="52"/>
          <w:cs/>
        </w:rPr>
        <w:t>/7</w:t>
      </w:r>
    </w:p>
    <w:p w14:paraId="7621CE67" w14:textId="77777777" w:rsidR="007057FF" w:rsidRPr="00B96C9A" w:rsidRDefault="00911EE1" w:rsidP="2B70ABAF">
      <w:pPr>
        <w:spacing w:after="0" w:line="240" w:lineRule="auto"/>
        <w:jc w:val="center"/>
        <w:rPr>
          <w:rFonts w:eastAsia="Calibri"/>
          <w:b/>
          <w:bCs/>
          <w:sz w:val="40"/>
          <w:szCs w:val="40"/>
        </w:rPr>
      </w:pPr>
      <w:r w:rsidRPr="00B96C9A">
        <w:rPr>
          <w:rFonts w:eastAsia="Calibri"/>
          <w:b/>
          <w:bCs/>
          <w:sz w:val="40"/>
          <w:szCs w:val="40"/>
          <w:cs/>
        </w:rPr>
        <w:t>รายงานความก้าวหน้าโครงงานครั้งที่ 1</w:t>
      </w:r>
    </w:p>
    <w:p w14:paraId="09F84506" w14:textId="77777777" w:rsidR="00911EE1" w:rsidRPr="00B96C9A" w:rsidRDefault="00911EE1" w:rsidP="005E6F47">
      <w:pPr>
        <w:spacing w:after="0" w:line="240" w:lineRule="auto"/>
        <w:jc w:val="center"/>
        <w:rPr>
          <w:rFonts w:eastAsia="Calibri"/>
          <w:b/>
          <w:bCs/>
          <w:sz w:val="40"/>
          <w:szCs w:val="40"/>
          <w:cs/>
        </w:rPr>
      </w:pPr>
    </w:p>
    <w:p w14:paraId="147CB78C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sz w:val="40"/>
          <w:szCs w:val="40"/>
        </w:rPr>
      </w:pPr>
      <w:r w:rsidRPr="00B96C9A">
        <w:rPr>
          <w:rFonts w:eastAsia="Calibri"/>
          <w:sz w:val="40"/>
          <w:szCs w:val="40"/>
          <w:cs/>
        </w:rPr>
        <w:t>ระบบจัดการโครงงานและงานวิจัยคอมพิวเตอร์</w:t>
      </w:r>
    </w:p>
    <w:p w14:paraId="0F9A2A76" w14:textId="77777777" w:rsidR="007057FF" w:rsidRPr="00B96C9A" w:rsidRDefault="2B70ABAF" w:rsidP="2B70ABAF">
      <w:pPr>
        <w:spacing w:after="0" w:line="240" w:lineRule="auto"/>
        <w:jc w:val="center"/>
        <w:rPr>
          <w:rFonts w:eastAsia="Calibri"/>
          <w:sz w:val="40"/>
          <w:szCs w:val="40"/>
        </w:rPr>
      </w:pPr>
      <w:bookmarkStart w:id="3" w:name="_Hlk498462531"/>
      <w:r w:rsidRPr="00B96C9A">
        <w:rPr>
          <w:rFonts w:eastAsia="Calibri"/>
          <w:sz w:val="40"/>
          <w:szCs w:val="40"/>
        </w:rPr>
        <w:t>Computer Researches and Projects Management System</w:t>
      </w:r>
      <w:bookmarkEnd w:id="3"/>
    </w:p>
    <w:p w14:paraId="285BB7FA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sz w:val="40"/>
          <w:szCs w:val="40"/>
        </w:rPr>
      </w:pPr>
    </w:p>
    <w:p w14:paraId="61ADB3C1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sz w:val="40"/>
          <w:szCs w:val="40"/>
        </w:rPr>
      </w:pPr>
    </w:p>
    <w:p w14:paraId="5FD5ED52" w14:textId="77777777" w:rsidR="00EB748D" w:rsidRPr="00B96C9A" w:rsidRDefault="00EB748D" w:rsidP="005E6F47">
      <w:pPr>
        <w:spacing w:after="0" w:line="240" w:lineRule="auto"/>
        <w:jc w:val="center"/>
        <w:rPr>
          <w:rFonts w:eastAsia="Calibri"/>
          <w:sz w:val="40"/>
          <w:szCs w:val="40"/>
        </w:rPr>
      </w:pPr>
    </w:p>
    <w:p w14:paraId="2CFE4672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>โดย</w:t>
      </w:r>
    </w:p>
    <w:p w14:paraId="31E14D38" w14:textId="77777777" w:rsidR="007057FF" w:rsidRPr="00B96C9A" w:rsidRDefault="007057FF" w:rsidP="2B70ABAF">
      <w:pPr>
        <w:spacing w:after="0" w:line="240" w:lineRule="auto"/>
        <w:ind w:left="720" w:firstLine="720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 xml:space="preserve">       </w:t>
      </w:r>
      <w:r w:rsidRPr="00B96C9A">
        <w:rPr>
          <w:rFonts w:eastAsia="Calibri"/>
          <w:sz w:val="36"/>
          <w:szCs w:val="36"/>
        </w:rPr>
        <w:t>573020361</w:t>
      </w:r>
      <w:r w:rsidRPr="00B96C9A">
        <w:rPr>
          <w:rFonts w:eastAsia="Calibri"/>
          <w:sz w:val="36"/>
          <w:szCs w:val="36"/>
          <w:cs/>
        </w:rPr>
        <w:t>-</w:t>
      </w:r>
      <w:r w:rsidRPr="00B96C9A">
        <w:rPr>
          <w:rFonts w:eastAsia="Calibri"/>
          <w:sz w:val="36"/>
          <w:szCs w:val="36"/>
        </w:rPr>
        <w:t>9</w:t>
      </w:r>
      <w:r w:rsidRPr="00B96C9A">
        <w:rPr>
          <w:rFonts w:eastAsia="Calibri"/>
          <w:sz w:val="36"/>
          <w:szCs w:val="36"/>
          <w:cs/>
        </w:rPr>
        <w:t xml:space="preserve">   นายคมเคียว        ตั้งประเสริฐ</w:t>
      </w:r>
    </w:p>
    <w:p w14:paraId="2B5C33F6" w14:textId="77777777" w:rsidR="007057FF" w:rsidRPr="00B96C9A" w:rsidRDefault="007057FF" w:rsidP="2B70ABAF">
      <w:pPr>
        <w:spacing w:after="0" w:line="240" w:lineRule="auto"/>
        <w:ind w:left="720" w:firstLine="720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 xml:space="preserve">       </w:t>
      </w:r>
      <w:r w:rsidRPr="00B96C9A">
        <w:rPr>
          <w:rFonts w:eastAsia="Calibri"/>
          <w:sz w:val="36"/>
          <w:szCs w:val="36"/>
        </w:rPr>
        <w:t>573021086</w:t>
      </w:r>
      <w:r w:rsidRPr="00B96C9A">
        <w:rPr>
          <w:rFonts w:eastAsia="Calibri"/>
          <w:sz w:val="36"/>
          <w:szCs w:val="36"/>
          <w:cs/>
        </w:rPr>
        <w:t>-</w:t>
      </w:r>
      <w:r w:rsidRPr="00B96C9A">
        <w:rPr>
          <w:rFonts w:eastAsia="Calibri"/>
          <w:sz w:val="36"/>
          <w:szCs w:val="36"/>
        </w:rPr>
        <w:t xml:space="preserve">0 </w:t>
      </w:r>
      <w:r w:rsidRPr="00B96C9A">
        <w:rPr>
          <w:rFonts w:eastAsia="Calibri"/>
          <w:sz w:val="36"/>
          <w:szCs w:val="36"/>
          <w:cs/>
        </w:rPr>
        <w:t xml:space="preserve">  นางสาวคุณ</w:t>
      </w:r>
      <w:proofErr w:type="spellStart"/>
      <w:r w:rsidRPr="00B96C9A">
        <w:rPr>
          <w:rFonts w:eastAsia="Calibri"/>
          <w:sz w:val="36"/>
          <w:szCs w:val="36"/>
          <w:cs/>
        </w:rPr>
        <w:t>ัญญา</w:t>
      </w:r>
      <w:proofErr w:type="spellEnd"/>
      <w:r w:rsidRPr="00B96C9A">
        <w:rPr>
          <w:rFonts w:eastAsia="Calibri"/>
          <w:sz w:val="36"/>
          <w:szCs w:val="36"/>
          <w:cs/>
        </w:rPr>
        <w:t xml:space="preserve">   ยุปาระมี</w:t>
      </w:r>
    </w:p>
    <w:p w14:paraId="0B423D50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sz w:val="36"/>
          <w:szCs w:val="36"/>
        </w:rPr>
      </w:pPr>
    </w:p>
    <w:p w14:paraId="0736CA7B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sz w:val="36"/>
          <w:szCs w:val="36"/>
        </w:rPr>
      </w:pPr>
    </w:p>
    <w:p w14:paraId="5C028ECC" w14:textId="77777777" w:rsidR="007057FF" w:rsidRPr="00B96C9A" w:rsidRDefault="007057FF" w:rsidP="2B70ABAF">
      <w:pPr>
        <w:spacing w:after="0" w:line="240" w:lineRule="auto"/>
        <w:rPr>
          <w:rFonts w:eastAsia="Calibri"/>
          <w:sz w:val="36"/>
          <w:szCs w:val="36"/>
        </w:rPr>
      </w:pPr>
      <w:r w:rsidRPr="00B96C9A">
        <w:rPr>
          <w:rFonts w:eastAsia="Calibri"/>
          <w:sz w:val="36"/>
          <w:szCs w:val="36"/>
          <w:cs/>
        </w:rPr>
        <w:t>อาจารย์ที่ปรึกษา</w:t>
      </w:r>
      <w:r w:rsidR="00A02665" w:rsidRPr="00B96C9A">
        <w:rPr>
          <w:rFonts w:eastAsia="Calibri"/>
          <w:sz w:val="36"/>
          <w:szCs w:val="36"/>
          <w:cs/>
        </w:rPr>
        <w:t xml:space="preserve">:  </w:t>
      </w:r>
      <w:r w:rsidRPr="00B96C9A">
        <w:rPr>
          <w:rFonts w:eastAsia="Calibri"/>
          <w:sz w:val="36"/>
          <w:szCs w:val="36"/>
          <w:cs/>
        </w:rPr>
        <w:t xml:space="preserve"> อ.ดร.นันท์น</w:t>
      </w:r>
      <w:proofErr w:type="spellStart"/>
      <w:r w:rsidRPr="00B96C9A">
        <w:rPr>
          <w:rFonts w:eastAsia="Calibri"/>
          <w:sz w:val="36"/>
          <w:szCs w:val="36"/>
          <w:cs/>
        </w:rPr>
        <w:t>ภัส</w:t>
      </w:r>
      <w:proofErr w:type="spellEnd"/>
      <w:r w:rsidRPr="00B96C9A">
        <w:rPr>
          <w:rFonts w:eastAsia="Calibri"/>
          <w:sz w:val="36"/>
          <w:szCs w:val="36"/>
          <w:cs/>
        </w:rPr>
        <w:t xml:space="preserve"> ม่วงมิ่งสุข</w:t>
      </w:r>
    </w:p>
    <w:p w14:paraId="692D1833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sz w:val="36"/>
          <w:szCs w:val="36"/>
          <w:cs/>
        </w:rPr>
      </w:pPr>
    </w:p>
    <w:p w14:paraId="0206528B" w14:textId="77777777" w:rsidR="007057FF" w:rsidRPr="00B96C9A" w:rsidRDefault="007057FF" w:rsidP="005E6F47">
      <w:pPr>
        <w:spacing w:after="0" w:line="240" w:lineRule="auto"/>
        <w:jc w:val="center"/>
        <w:rPr>
          <w:rFonts w:eastAsia="Calibri"/>
          <w:sz w:val="36"/>
          <w:szCs w:val="36"/>
        </w:rPr>
      </w:pPr>
    </w:p>
    <w:p w14:paraId="47995532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 xml:space="preserve">รายงานเล่มนี้เป็นส่วนหนึ่งของการศึกษาวิชา </w:t>
      </w:r>
      <w:r w:rsidRPr="00B96C9A">
        <w:rPr>
          <w:rFonts w:eastAsia="Calibri"/>
          <w:sz w:val="32"/>
          <w:szCs w:val="32"/>
        </w:rPr>
        <w:t>322 498</w:t>
      </w:r>
      <w:r w:rsidRPr="00B96C9A">
        <w:rPr>
          <w:rFonts w:eastAsia="Calibri"/>
          <w:sz w:val="32"/>
          <w:szCs w:val="32"/>
          <w:cs/>
        </w:rPr>
        <w:t xml:space="preserve"> </w:t>
      </w:r>
    </w:p>
    <w:p w14:paraId="60662992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 xml:space="preserve">โครงการวิจัยทางวิทยาการคอมพิวเตอร์ ระดับปริญญาตรี 1 </w:t>
      </w:r>
    </w:p>
    <w:p w14:paraId="4A559EAE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 xml:space="preserve">ภาคเรียนที่ </w:t>
      </w:r>
      <w:r w:rsidRPr="00B96C9A">
        <w:rPr>
          <w:rFonts w:eastAsia="Calibri"/>
          <w:sz w:val="32"/>
          <w:szCs w:val="32"/>
        </w:rPr>
        <w:t>1</w:t>
      </w:r>
      <w:r w:rsidRPr="00B96C9A">
        <w:rPr>
          <w:rFonts w:eastAsia="Calibri"/>
          <w:sz w:val="32"/>
          <w:szCs w:val="32"/>
          <w:cs/>
        </w:rPr>
        <w:t xml:space="preserve"> ปีการศึกษา </w:t>
      </w:r>
      <w:r w:rsidRPr="00B96C9A">
        <w:rPr>
          <w:rFonts w:eastAsia="Calibri"/>
          <w:sz w:val="32"/>
          <w:szCs w:val="32"/>
        </w:rPr>
        <w:t>2560</w:t>
      </w:r>
    </w:p>
    <w:p w14:paraId="51B54E7B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>ภาควิชาวิทยาการคอมพิวเตอร์ คณะวิทยาศาสตร์</w:t>
      </w:r>
    </w:p>
    <w:p w14:paraId="33909349" w14:textId="77777777" w:rsidR="007057FF" w:rsidRPr="00B96C9A" w:rsidRDefault="007057FF" w:rsidP="2B70ABAF">
      <w:pPr>
        <w:spacing w:after="0" w:line="240" w:lineRule="auto"/>
        <w:jc w:val="center"/>
        <w:rPr>
          <w:rFonts w:eastAsia="Calibri"/>
          <w:sz w:val="32"/>
          <w:szCs w:val="32"/>
        </w:rPr>
      </w:pPr>
      <w:r w:rsidRPr="00B96C9A">
        <w:rPr>
          <w:rFonts w:eastAsia="Calibri"/>
          <w:sz w:val="32"/>
          <w:szCs w:val="32"/>
          <w:cs/>
        </w:rPr>
        <w:t>มหาวิทยาลัยขอนแก่น</w:t>
      </w:r>
    </w:p>
    <w:p w14:paraId="4C6F1FC0" w14:textId="77777777" w:rsidR="005A45EA" w:rsidRPr="00B96C9A" w:rsidRDefault="007057FF" w:rsidP="2B70ABAF">
      <w:pPr>
        <w:tabs>
          <w:tab w:val="center" w:pos="4153"/>
          <w:tab w:val="left" w:pos="7406"/>
        </w:tabs>
        <w:spacing w:after="0" w:line="240" w:lineRule="auto"/>
        <w:jc w:val="center"/>
        <w:rPr>
          <w:rFonts w:eastAsia="Calibri"/>
          <w:sz w:val="32"/>
          <w:szCs w:val="32"/>
          <w:cs/>
        </w:rPr>
        <w:sectPr w:rsidR="005A45EA" w:rsidRPr="00B96C9A" w:rsidSect="005A45EA">
          <w:headerReference w:type="default" r:id="rId11"/>
          <w:pgSz w:w="11906" w:h="16838"/>
          <w:pgMar w:top="2160" w:right="1440" w:bottom="1440" w:left="2160" w:header="709" w:footer="709" w:gutter="0"/>
          <w:pgNumType w:fmt="thaiLetters"/>
          <w:cols w:space="708"/>
          <w:titlePg/>
          <w:docGrid w:linePitch="381"/>
        </w:sectPr>
      </w:pPr>
      <w:r w:rsidRPr="00B96C9A">
        <w:rPr>
          <w:rFonts w:eastAsia="Calibri"/>
          <w:sz w:val="32"/>
          <w:szCs w:val="32"/>
          <w:cs/>
        </w:rPr>
        <w:t xml:space="preserve">(เดือน พฤศจิกายน พ.ศ. </w:t>
      </w:r>
      <w:r w:rsidRPr="00B96C9A">
        <w:rPr>
          <w:rFonts w:eastAsia="Calibri"/>
          <w:sz w:val="32"/>
          <w:szCs w:val="32"/>
        </w:rPr>
        <w:t>2560</w:t>
      </w:r>
      <w:r w:rsidRPr="00B96C9A">
        <w:rPr>
          <w:rFonts w:eastAsia="Calibri"/>
          <w:sz w:val="32"/>
          <w:szCs w:val="32"/>
          <w:cs/>
        </w:rPr>
        <w:t>)</w:t>
      </w:r>
    </w:p>
    <w:p w14:paraId="559405CD" w14:textId="77777777" w:rsidR="007057FF" w:rsidRPr="00B96C9A" w:rsidRDefault="007057FF" w:rsidP="2B70ABAF">
      <w:pPr>
        <w:pStyle w:val="RM"/>
        <w:ind w:left="426" w:hanging="426"/>
        <w:rPr>
          <w:rFonts w:ascii="TH Sarabun New" w:hAnsi="TH Sarabun New" w:cs="TH Sarabun New"/>
        </w:rPr>
      </w:pPr>
      <w:bookmarkStart w:id="4" w:name="_Hlk498540498"/>
      <w:r w:rsidRPr="00B96C9A">
        <w:rPr>
          <w:rFonts w:ascii="TH Sarabun New" w:hAnsi="TH Sarabun New" w:cs="TH Sarabun New"/>
          <w:color w:val="000000"/>
          <w:cs/>
        </w:rPr>
        <w:lastRenderedPageBreak/>
        <w:t>คุณ</w:t>
      </w:r>
      <w:proofErr w:type="spellStart"/>
      <w:r w:rsidRPr="00B96C9A">
        <w:rPr>
          <w:rFonts w:ascii="TH Sarabun New" w:hAnsi="TH Sarabun New" w:cs="TH Sarabun New"/>
          <w:color w:val="000000"/>
          <w:cs/>
        </w:rPr>
        <w:t>ัญญา</w:t>
      </w:r>
      <w:proofErr w:type="spellEnd"/>
      <w:r w:rsidRPr="00B96C9A">
        <w:rPr>
          <w:rFonts w:ascii="TH Sarabun New" w:hAnsi="TH Sarabun New" w:cs="TH Sarabun New"/>
          <w:color w:val="000000"/>
          <w:cs/>
        </w:rPr>
        <w:t xml:space="preserve"> ยุปาระมี และ คมเคียว ตั้งประเสริฐ </w:t>
      </w:r>
      <w:r w:rsidRPr="00B96C9A">
        <w:rPr>
          <w:rFonts w:ascii="TH Sarabun New" w:hAnsi="TH Sarabun New" w:cs="TH Sarabun New"/>
          <w:cs/>
        </w:rPr>
        <w:t xml:space="preserve">2560. </w:t>
      </w:r>
      <w:r w:rsidR="00911EE1" w:rsidRPr="00B96C9A">
        <w:rPr>
          <w:rFonts w:ascii="TH Sarabun New" w:hAnsi="TH Sarabun New" w:cs="TH Sarabun New"/>
          <w:b/>
          <w:bCs/>
          <w:cs/>
        </w:rPr>
        <w:t>ระบบจัดการโครงงานและงานวิจัยคอมพิวเตอร์</w:t>
      </w:r>
      <w:r w:rsidRPr="00B96C9A">
        <w:rPr>
          <w:rFonts w:ascii="TH Sarabun New" w:hAnsi="TH Sarabun New" w:cs="TH Sarabun New"/>
          <w:b/>
          <w:bCs/>
          <w:cs/>
        </w:rPr>
        <w:t>.ใช้เทคนิค</w:t>
      </w:r>
      <w:r w:rsidR="0075484D" w:rsidRPr="00B96C9A">
        <w:rPr>
          <w:rFonts w:ascii="TH Sarabun New" w:eastAsia="Calibri" w:hAnsi="TH Sarabun New" w:cs="TH Sarabun New"/>
          <w:cs/>
        </w:rPr>
        <w:t xml:space="preserve"> </w:t>
      </w:r>
      <w:r w:rsidR="0075484D" w:rsidRPr="00B96C9A">
        <w:rPr>
          <w:rFonts w:ascii="TH Sarabun New" w:eastAsia="Calibri" w:hAnsi="TH Sarabun New" w:cs="TH Sarabun New"/>
          <w:b/>
          <w:bCs/>
        </w:rPr>
        <w:t>Elasticsearch</w:t>
      </w:r>
      <w:r w:rsidR="0075484D" w:rsidRPr="00B96C9A">
        <w:rPr>
          <w:rFonts w:ascii="TH Sarabun New" w:eastAsia="Calibri" w:hAnsi="TH Sarabun New" w:cs="TH Sarabun New"/>
          <w:cs/>
        </w:rPr>
        <w:t xml:space="preserve"> </w:t>
      </w:r>
      <w:r w:rsidRPr="00B96C9A">
        <w:rPr>
          <w:rFonts w:ascii="TH Sarabun New" w:hAnsi="TH Sarabun New" w:cs="TH Sarabun New"/>
          <w:cs/>
        </w:rPr>
        <w:t>โครงงานคอมพิวเตอร์ ปริญญาวิทยาศาสตร</w:t>
      </w:r>
      <w:r w:rsidR="00F84CEB" w:rsidRPr="00B96C9A">
        <w:rPr>
          <w:rFonts w:ascii="TH Sarabun New" w:hAnsi="TH Sarabun New" w:cs="TH Sarabun New"/>
          <w:cs/>
        </w:rPr>
        <w:t>์</w:t>
      </w:r>
      <w:r w:rsidRPr="00B96C9A">
        <w:rPr>
          <w:rFonts w:ascii="TH Sarabun New" w:hAnsi="TH Sarabun New" w:cs="TH Sarabun New"/>
          <w:cs/>
        </w:rPr>
        <w:t>บัณฑิต สาขาวิชาวิทยาการคอมพิวเตอร์ ภาควิชาวิทยาการคอมพิวเตอร์ คณะวิทยาศาสตร์ มหาวิทยาลัยขอนแก่น.</w:t>
      </w:r>
    </w:p>
    <w:p w14:paraId="2AAF72C0" w14:textId="77777777" w:rsidR="007057FF" w:rsidRPr="00B96C9A" w:rsidRDefault="007057FF" w:rsidP="2B70ABAF">
      <w:pPr>
        <w:pStyle w:val="RM"/>
        <w:ind w:left="426" w:hanging="426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b/>
          <w:bCs/>
          <w:cs/>
        </w:rPr>
        <w:t>อาจารย์ที่ปรึกษา</w:t>
      </w:r>
      <w:r w:rsidR="00A02665" w:rsidRPr="00B96C9A">
        <w:rPr>
          <w:rFonts w:ascii="TH Sarabun New" w:hAnsi="TH Sarabun New" w:cs="TH Sarabun New"/>
          <w:b/>
          <w:bCs/>
          <w:cs/>
        </w:rPr>
        <w:t xml:space="preserve">:  </w:t>
      </w:r>
      <w:r w:rsidRPr="00B96C9A">
        <w:rPr>
          <w:rFonts w:ascii="TH Sarabun New" w:hAnsi="TH Sarabun New" w:cs="TH Sarabun New"/>
          <w:cs/>
        </w:rPr>
        <w:t>อ.ดร. นันท์น</w:t>
      </w:r>
      <w:proofErr w:type="spellStart"/>
      <w:r w:rsidRPr="00B96C9A">
        <w:rPr>
          <w:rFonts w:ascii="TH Sarabun New" w:hAnsi="TH Sarabun New" w:cs="TH Sarabun New"/>
          <w:cs/>
        </w:rPr>
        <w:t>ภัส</w:t>
      </w:r>
      <w:proofErr w:type="spellEnd"/>
      <w:r w:rsidRPr="00B96C9A">
        <w:rPr>
          <w:rFonts w:ascii="TH Sarabun New" w:hAnsi="TH Sarabun New" w:cs="TH Sarabun New"/>
          <w:cs/>
        </w:rPr>
        <w:t xml:space="preserve">   ม่วงมิ่งสุข</w:t>
      </w:r>
    </w:p>
    <w:p w14:paraId="27D1EB18" w14:textId="77777777" w:rsidR="00C837B0" w:rsidRPr="00B96C9A" w:rsidRDefault="00C837B0" w:rsidP="005E6F47">
      <w:pPr>
        <w:spacing w:after="0" w:line="240" w:lineRule="auto"/>
        <w:jc w:val="thaiDistribute"/>
        <w:rPr>
          <w:rFonts w:eastAsia="Cordia New"/>
        </w:rPr>
      </w:pPr>
    </w:p>
    <w:p w14:paraId="3B34CC2A" w14:textId="77777777" w:rsidR="007057FF" w:rsidRPr="00B96C9A" w:rsidRDefault="007057FF" w:rsidP="005E6F47">
      <w:pPr>
        <w:spacing w:after="0" w:line="240" w:lineRule="auto"/>
        <w:jc w:val="thaiDistribute"/>
        <w:rPr>
          <w:rFonts w:eastAsia="Cordia New"/>
        </w:rPr>
      </w:pPr>
    </w:p>
    <w:p w14:paraId="738935EE" w14:textId="77777777" w:rsidR="00C837B0" w:rsidRPr="00B96C9A" w:rsidRDefault="00C837B0" w:rsidP="2B70ABAF">
      <w:pPr>
        <w:spacing w:after="0" w:line="240" w:lineRule="auto"/>
        <w:jc w:val="center"/>
        <w:outlineLvl w:val="0"/>
        <w:rPr>
          <w:rFonts w:eastAsia="Times New Roman"/>
          <w:b/>
          <w:bCs/>
          <w:sz w:val="36"/>
          <w:szCs w:val="36"/>
        </w:rPr>
      </w:pPr>
      <w:bookmarkStart w:id="5" w:name="_Toc437956144"/>
      <w:r w:rsidRPr="00B96C9A">
        <w:rPr>
          <w:rFonts w:eastAsia="Times New Roman"/>
          <w:b/>
          <w:bCs/>
          <w:kern w:val="28"/>
          <w:sz w:val="36"/>
          <w:szCs w:val="36"/>
          <w:cs/>
        </w:rPr>
        <w:t>บทคัดย่อ</w:t>
      </w:r>
      <w:bookmarkEnd w:id="2"/>
      <w:bookmarkEnd w:id="5"/>
    </w:p>
    <w:p w14:paraId="71E6E105" w14:textId="77777777" w:rsidR="00C837B0" w:rsidRPr="00B96C9A" w:rsidRDefault="00C837B0" w:rsidP="005E6F47">
      <w:pPr>
        <w:spacing w:after="0" w:line="240" w:lineRule="auto"/>
        <w:ind w:firstLine="360"/>
        <w:jc w:val="thaiDistribute"/>
        <w:rPr>
          <w:rFonts w:eastAsia="Cordia New"/>
        </w:rPr>
      </w:pPr>
    </w:p>
    <w:p w14:paraId="41537CDE" w14:textId="77777777" w:rsidR="00CE2CF5" w:rsidRPr="00B96C9A" w:rsidRDefault="007C4359" w:rsidP="2B70ABAF">
      <w:pPr>
        <w:spacing w:after="0" w:line="240" w:lineRule="auto"/>
        <w:jc w:val="thaiDistribute"/>
        <w:rPr>
          <w:rFonts w:eastAsia="Calibri"/>
        </w:rPr>
      </w:pPr>
      <w:bookmarkStart w:id="6" w:name="_Hlk498463660"/>
      <w:r w:rsidRPr="00B96C9A">
        <w:rPr>
          <w:rFonts w:eastAsia="Calibri"/>
          <w:cs/>
        </w:rPr>
        <w:t xml:space="preserve">          </w:t>
      </w:r>
      <w:r w:rsidR="00DF0082" w:rsidRPr="00B96C9A">
        <w:rPr>
          <w:rFonts w:eastAsia="Cordia New"/>
          <w:cs/>
        </w:rPr>
        <w:t>ระบบจัดการโครงงานและงานวิจัยคอมพิวเตอร์</w:t>
      </w:r>
      <w:r w:rsidR="00C837B0" w:rsidRPr="00B96C9A">
        <w:rPr>
          <w:rFonts w:eastAsia="Cordia New"/>
          <w:cs/>
        </w:rPr>
        <w:t xml:space="preserve"> จัดทำ</w:t>
      </w:r>
      <w:r w:rsidR="00157304" w:rsidRPr="00B96C9A">
        <w:rPr>
          <w:rFonts w:eastAsia="Cordia New"/>
          <w:cs/>
        </w:rPr>
        <w:t>ขึ้น</w:t>
      </w:r>
      <w:r w:rsidR="00C837B0" w:rsidRPr="00B96C9A">
        <w:rPr>
          <w:rFonts w:eastAsia="Cordia New"/>
          <w:cs/>
        </w:rPr>
        <w:t>เพื่อพัฒนาเว็บไซต์ให้สามารถค้นหาโครงงาน จากคำสืบค้นและเงื่อนไข โดยสามารถหาจาก</w:t>
      </w:r>
      <w:r w:rsidR="00DF0082" w:rsidRPr="00B96C9A">
        <w:rPr>
          <w:rFonts w:eastAsia="Cordia New"/>
          <w:cs/>
        </w:rPr>
        <w:t>เนื้อหา</w:t>
      </w:r>
      <w:r w:rsidR="00C837B0" w:rsidRPr="00B96C9A">
        <w:rPr>
          <w:rFonts w:eastAsia="Cordia New"/>
          <w:cs/>
        </w:rPr>
        <w:t>ภายในเอกสารได้</w:t>
      </w:r>
      <w:r w:rsidR="00806744" w:rsidRPr="00B96C9A">
        <w:rPr>
          <w:rFonts w:eastAsia="Cordia New"/>
          <w:cs/>
        </w:rPr>
        <w:t>และ</w:t>
      </w:r>
      <w:r w:rsidR="00CE2CF5" w:rsidRPr="00B96C9A">
        <w:rPr>
          <w:rFonts w:eastAsia="Cordia New"/>
          <w:cs/>
        </w:rPr>
        <w:t>มี</w:t>
      </w:r>
      <w:r w:rsidR="004274AF" w:rsidRPr="00B96C9A">
        <w:rPr>
          <w:rFonts w:eastAsia="Calibri"/>
          <w:cs/>
        </w:rPr>
        <w:t>การแยกหมวดหมู่ของโครงงาน</w:t>
      </w:r>
      <w:r w:rsidR="00DF0082" w:rsidRPr="00B96C9A">
        <w:rPr>
          <w:rFonts w:eastAsia="Calibri"/>
          <w:cs/>
        </w:rPr>
        <w:t>ด้วยระบบแท็ก</w:t>
      </w:r>
      <w:r w:rsidR="004274AF" w:rsidRPr="00B96C9A">
        <w:rPr>
          <w:rFonts w:eastAsia="Cordia New"/>
          <w:cs/>
        </w:rPr>
        <w:t>นอกจากนี้ยัง</w:t>
      </w:r>
      <w:r w:rsidR="00A71DE4" w:rsidRPr="00B96C9A">
        <w:rPr>
          <w:rFonts w:eastAsia="Cordia New"/>
          <w:cs/>
        </w:rPr>
        <w:t>เพิ่ม</w:t>
      </w:r>
      <w:bookmarkStart w:id="7" w:name="_Hlk496121713"/>
      <w:r w:rsidR="00806744" w:rsidRPr="00B96C9A">
        <w:rPr>
          <w:rFonts w:eastAsia="Calibri"/>
          <w:cs/>
        </w:rPr>
        <w:t>ระบบการ</w:t>
      </w:r>
      <w:r w:rsidR="00DF0082" w:rsidRPr="00B96C9A">
        <w:rPr>
          <w:rFonts w:eastAsia="Calibri"/>
          <w:cs/>
        </w:rPr>
        <w:t>จัดการ</w:t>
      </w:r>
      <w:r w:rsidR="00806744" w:rsidRPr="00B96C9A">
        <w:rPr>
          <w:rFonts w:eastAsia="Calibri"/>
          <w:cs/>
        </w:rPr>
        <w:t>โครงงานคอมพิวเตอร์</w:t>
      </w:r>
      <w:bookmarkEnd w:id="7"/>
      <w:r w:rsidR="00446C60" w:rsidRPr="00B96C9A">
        <w:rPr>
          <w:rFonts w:eastAsia="Calibri"/>
          <w:cs/>
        </w:rPr>
        <w:t>และระบบ</w:t>
      </w:r>
      <w:r w:rsidR="00DF0082" w:rsidRPr="00B96C9A">
        <w:rPr>
          <w:rFonts w:eastAsia="Calibri"/>
          <w:cs/>
        </w:rPr>
        <w:t xml:space="preserve">จัดการที่ปรึกษา เช่น </w:t>
      </w:r>
      <w:r w:rsidR="00A71DE4" w:rsidRPr="00B96C9A">
        <w:rPr>
          <w:rFonts w:eastAsia="Calibri"/>
          <w:cs/>
        </w:rPr>
        <w:t>ยื่นคำร้อง</w:t>
      </w:r>
      <w:r w:rsidR="00DF0082" w:rsidRPr="00B96C9A">
        <w:rPr>
          <w:rFonts w:eastAsia="Calibri"/>
          <w:cs/>
        </w:rPr>
        <w:t>ขอให้อาจารย์เป็น</w:t>
      </w:r>
      <w:r w:rsidR="00A71DE4" w:rsidRPr="00B96C9A">
        <w:rPr>
          <w:rFonts w:eastAsia="Calibri"/>
          <w:cs/>
        </w:rPr>
        <w:t>ที่ปรึกษา ขอเปลี่ยน</w:t>
      </w:r>
      <w:r w:rsidR="00DF0082" w:rsidRPr="00B96C9A">
        <w:rPr>
          <w:rFonts w:eastAsia="Calibri"/>
          <w:cs/>
        </w:rPr>
        <w:t>อาจารย์</w:t>
      </w:r>
      <w:r w:rsidR="00A71DE4" w:rsidRPr="00B96C9A">
        <w:rPr>
          <w:rFonts w:eastAsia="Calibri"/>
          <w:cs/>
        </w:rPr>
        <w:t xml:space="preserve">ที่ปรึกษา </w:t>
      </w:r>
      <w:r w:rsidR="00DF0082" w:rsidRPr="00B96C9A">
        <w:rPr>
          <w:rFonts w:eastAsia="Calibri"/>
          <w:cs/>
        </w:rPr>
        <w:t xml:space="preserve">จัดการเอกสารโครงงาน </w:t>
      </w:r>
      <w:r w:rsidR="00A71DE4" w:rsidRPr="00B96C9A">
        <w:rPr>
          <w:rFonts w:eastAsia="Calibri"/>
          <w:cs/>
        </w:rPr>
        <w:t>ขอเปลี่ยนหัวข้อโครงงานผ่านระบบ</w:t>
      </w:r>
      <w:r w:rsidR="00446C60" w:rsidRPr="00B96C9A">
        <w:rPr>
          <w:rFonts w:eastAsia="Calibri"/>
          <w:cs/>
        </w:rPr>
        <w:t xml:space="preserve"> </w:t>
      </w:r>
      <w:r w:rsidR="00C837B0" w:rsidRPr="00B96C9A">
        <w:rPr>
          <w:rFonts w:eastAsia="Cordia New"/>
          <w:cs/>
        </w:rPr>
        <w:t>เนื่องจากเว็บไซต์รวบรวมโครงงานในปัจจุบัน</w:t>
      </w:r>
      <w:r w:rsidR="00935213" w:rsidRPr="00B96C9A">
        <w:rPr>
          <w:rFonts w:eastAsia="Cordia New"/>
          <w:cs/>
        </w:rPr>
        <w:t>สามารถค้นหาได้</w:t>
      </w:r>
      <w:r w:rsidR="004A46D0" w:rsidRPr="00B96C9A">
        <w:rPr>
          <w:rFonts w:eastAsia="Cordia New"/>
          <w:cs/>
        </w:rPr>
        <w:t>จากคำที่ตรงกัน</w:t>
      </w:r>
      <w:r w:rsidR="00657AC1" w:rsidRPr="00B96C9A">
        <w:rPr>
          <w:rFonts w:eastAsia="Cordia New"/>
          <w:cs/>
        </w:rPr>
        <w:t>เท่านั้น</w:t>
      </w:r>
      <w:r w:rsidR="00C837B0" w:rsidRPr="00B96C9A">
        <w:rPr>
          <w:rFonts w:eastAsia="Cordia New"/>
          <w:cs/>
        </w:rPr>
        <w:t xml:space="preserve"> ผลการค้นหาจึงไม่ตรงตามความต้องการเท่าที่ควร</w:t>
      </w:r>
      <w:r w:rsidR="00446C60" w:rsidRPr="00B96C9A">
        <w:rPr>
          <w:rFonts w:eastAsia="Cordia New"/>
          <w:cs/>
        </w:rPr>
        <w:t xml:space="preserve"> </w:t>
      </w:r>
      <w:r w:rsidR="004A46D0" w:rsidRPr="00B96C9A">
        <w:rPr>
          <w:rFonts w:eastAsia="Cordia New"/>
          <w:cs/>
        </w:rPr>
        <w:t>อีกทั้ง</w:t>
      </w:r>
      <w:r w:rsidR="0075484D" w:rsidRPr="00B96C9A">
        <w:rPr>
          <w:rFonts w:eastAsia="Calibri"/>
          <w:cs/>
        </w:rPr>
        <w:t>การ</w:t>
      </w:r>
      <w:r w:rsidR="00446C60" w:rsidRPr="00B96C9A">
        <w:rPr>
          <w:rFonts w:eastAsia="Calibri"/>
          <w:cs/>
        </w:rPr>
        <w:t>จัดการ</w:t>
      </w:r>
      <w:r w:rsidR="0075484D" w:rsidRPr="00B96C9A">
        <w:rPr>
          <w:rFonts w:eastAsia="Calibri"/>
          <w:cs/>
        </w:rPr>
        <w:t>โครงงานคอมพิวเตอร์ยัง</w:t>
      </w:r>
      <w:r w:rsidR="00446C60" w:rsidRPr="00B96C9A">
        <w:rPr>
          <w:rFonts w:eastAsia="Calibri"/>
          <w:cs/>
        </w:rPr>
        <w:t>สามารถทำได้</w:t>
      </w:r>
      <w:r w:rsidR="0075484D" w:rsidRPr="00B96C9A">
        <w:rPr>
          <w:rFonts w:eastAsia="Calibri"/>
          <w:cs/>
        </w:rPr>
        <w:t>ผ่านเว็บไซ</w:t>
      </w:r>
      <w:r w:rsidR="00446C60" w:rsidRPr="00B96C9A">
        <w:rPr>
          <w:rFonts w:eastAsia="Calibri"/>
          <w:cs/>
        </w:rPr>
        <w:t>ต์</w:t>
      </w:r>
      <w:r w:rsidR="00C837B0" w:rsidRPr="00B96C9A">
        <w:rPr>
          <w:rFonts w:eastAsia="Cordia New"/>
          <w:cs/>
        </w:rPr>
        <w:t xml:space="preserve"> การพัฒนาเว็บไซต์ได้นำหลักการของ</w:t>
      </w:r>
      <w:bookmarkStart w:id="8" w:name="_Hlk496120316"/>
      <w:r w:rsidR="00CF15E6" w:rsidRPr="00B96C9A">
        <w:rPr>
          <w:rFonts w:eastAsia="Cordia New"/>
          <w:cs/>
        </w:rPr>
        <w:t>อิลาสติกเสิร์จ</w:t>
      </w:r>
      <w:r w:rsidR="0075484D" w:rsidRPr="00B96C9A">
        <w:rPr>
          <w:rFonts w:eastAsia="Calibri"/>
          <w:cs/>
        </w:rPr>
        <w:t xml:space="preserve"> </w:t>
      </w:r>
      <w:bookmarkEnd w:id="8"/>
      <w:r w:rsidR="0075484D" w:rsidRPr="00B96C9A">
        <w:rPr>
          <w:rFonts w:eastAsia="Calibri"/>
          <w:cs/>
        </w:rPr>
        <w:t xml:space="preserve">ซึ่งเป็นเครื่องมือในการจัดทำดัชนีและสืบค้นข้อมูลมาใช้ ทำให้ระบบการสืบค้นสามารถค้นหาได้จากตัวข้างในเนื้อหาของเอกสาร เป็นการขยายขอบเขตคำค้นหาให้กว้างขึ้น และนำระบบแท็กเข้ามาใช้ในการแยกหมวดหมู่ของโครงงาน </w:t>
      </w:r>
      <w:r w:rsidR="00C837B0" w:rsidRPr="00B96C9A">
        <w:rPr>
          <w:rFonts w:eastAsia="Cordia New"/>
          <w:cs/>
        </w:rPr>
        <w:t>เพื่อให้สามารถพัฒนาเว็บไซต์ที่</w:t>
      </w:r>
      <w:r w:rsidR="00CE2CF5" w:rsidRPr="00B96C9A">
        <w:rPr>
          <w:rFonts w:eastAsia="Cordia New"/>
          <w:cs/>
        </w:rPr>
        <w:t>สามรถค้นหาโครงงานได้อย่างแม่นยำ เอกสารโครงงานมีการแบ่งประเภทที่ชัดเจน และ</w:t>
      </w:r>
      <w:bookmarkStart w:id="9" w:name="_Hlk496122849"/>
      <w:r w:rsidR="00CE2CF5" w:rsidRPr="00B96C9A">
        <w:rPr>
          <w:rFonts w:eastAsia="Cordia New"/>
          <w:cs/>
        </w:rPr>
        <w:t>ใช้</w:t>
      </w:r>
      <w:r w:rsidR="00CE2CF5" w:rsidRPr="00B96C9A">
        <w:rPr>
          <w:rFonts w:eastAsia="Calibri"/>
          <w:cs/>
        </w:rPr>
        <w:t>แบบฟอร์ม</w:t>
      </w:r>
      <w:r w:rsidR="00727F57" w:rsidRPr="00B96C9A">
        <w:rPr>
          <w:rFonts w:eastAsia="Calibri"/>
          <w:cs/>
        </w:rPr>
        <w:t>อิเล็กทรอนิกส์</w:t>
      </w:r>
      <w:r w:rsidR="00CE2CF5" w:rsidRPr="00B96C9A">
        <w:rPr>
          <w:rFonts w:eastAsia="Calibri"/>
          <w:cs/>
        </w:rPr>
        <w:t>ทำให้ข้อมูลเอกสารต่าง ๆ ถูกเก็บบันทึกการเปลี่ยนแปลงไว้ครบถ้วนชัดเจน ลดการใช้งานกระดาษ และป้องกันการเสียหายของข้อมูล</w:t>
      </w:r>
      <w:bookmarkEnd w:id="9"/>
    </w:p>
    <w:bookmarkEnd w:id="6"/>
    <w:p w14:paraId="3AEA3AD3" w14:textId="77777777" w:rsidR="00CE2CF5" w:rsidRPr="00B96C9A" w:rsidRDefault="00CE2CF5" w:rsidP="005E6F47">
      <w:pPr>
        <w:spacing w:after="0" w:line="240" w:lineRule="auto"/>
        <w:jc w:val="thaiDistribute"/>
      </w:pPr>
    </w:p>
    <w:p w14:paraId="46DF72E4" w14:textId="4FADDAEF" w:rsidR="00C837B0" w:rsidRPr="00B96C9A" w:rsidRDefault="00C837B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b/>
          <w:bCs/>
          <w:cs/>
        </w:rPr>
        <w:t>คำสำคัญ</w:t>
      </w:r>
      <w:r w:rsidR="00A02665" w:rsidRPr="00B96C9A">
        <w:rPr>
          <w:rFonts w:eastAsia="Cordia New"/>
          <w:b/>
          <w:bCs/>
          <w:cs/>
        </w:rPr>
        <w:t xml:space="preserve">:  </w:t>
      </w:r>
      <w:r w:rsidR="004A46D0" w:rsidRPr="00B96C9A">
        <w:rPr>
          <w:rFonts w:eastAsia="Cordia New"/>
          <w:cs/>
        </w:rPr>
        <w:t>อิลาสติก</w:t>
      </w:r>
      <w:r w:rsidR="00CF15E6" w:rsidRPr="00B96C9A">
        <w:rPr>
          <w:rFonts w:eastAsia="Cordia New"/>
          <w:cs/>
        </w:rPr>
        <w:t>เสิร์จ</w:t>
      </w:r>
      <w:r w:rsidR="00A02665" w:rsidRPr="00B96C9A">
        <w:rPr>
          <w:rFonts w:eastAsia="Cordia New"/>
        </w:rPr>
        <w:t xml:space="preserve">, </w:t>
      </w:r>
      <w:r w:rsidR="00C52C50" w:rsidRPr="00B96C9A">
        <w:rPr>
          <w:rFonts w:eastAsia="Cordia New"/>
          <w:cs/>
        </w:rPr>
        <w:t xml:space="preserve"> </w:t>
      </w:r>
      <w:r w:rsidR="00911EE1" w:rsidRPr="00B96C9A">
        <w:rPr>
          <w:rFonts w:eastAsia="Cordia New"/>
          <w:cs/>
        </w:rPr>
        <w:t>จัดการโครงงาน</w:t>
      </w:r>
      <w:r w:rsidR="00A02665" w:rsidRPr="00B96C9A">
        <w:rPr>
          <w:rFonts w:eastAsia="Cordia New"/>
        </w:rPr>
        <w:t xml:space="preserve">,  </w:t>
      </w:r>
      <w:r w:rsidR="004A46D0" w:rsidRPr="00B96C9A">
        <w:rPr>
          <w:rFonts w:eastAsia="Cordia New"/>
          <w:cs/>
        </w:rPr>
        <w:t>สร้างแท็ก</w:t>
      </w:r>
      <w:r w:rsidR="00A02665" w:rsidRPr="00B96C9A">
        <w:rPr>
          <w:rFonts w:eastAsia="Cordia New"/>
        </w:rPr>
        <w:t xml:space="preserve">,   </w:t>
      </w:r>
      <w:r w:rsidR="009750DA" w:rsidRPr="00B96C9A">
        <w:rPr>
          <w:rFonts w:eastAsia="Cordia New"/>
          <w:cs/>
        </w:rPr>
        <w:t>การกรองผลการค้นหา</w:t>
      </w:r>
      <w:r w:rsidR="00A02665" w:rsidRPr="00B96C9A">
        <w:rPr>
          <w:rFonts w:eastAsia="Cordia New"/>
        </w:rPr>
        <w:t xml:space="preserve">,  </w:t>
      </w:r>
      <w:r w:rsidR="009750DA" w:rsidRPr="00B96C9A">
        <w:rPr>
          <w:rFonts w:eastAsia="Calibri"/>
          <w:cs/>
        </w:rPr>
        <w:t>แบบฟอร์ม</w:t>
      </w:r>
      <w:r w:rsidR="00727F57" w:rsidRPr="00B96C9A">
        <w:rPr>
          <w:rFonts w:eastAsia="Calibri"/>
          <w:cs/>
        </w:rPr>
        <w:t>อิเล็กทรอนิกส์</w:t>
      </w:r>
      <w:r w:rsidR="00A02665" w:rsidRPr="00B96C9A">
        <w:rPr>
          <w:rFonts w:eastAsia="Cordia New"/>
        </w:rPr>
        <w:t xml:space="preserve">,  </w:t>
      </w:r>
      <w:r w:rsidR="004A46D0" w:rsidRPr="00B96C9A">
        <w:rPr>
          <w:rFonts w:eastAsia="Cordia New"/>
          <w:cs/>
        </w:rPr>
        <w:t>ไม่ใช้กระดาษ</w:t>
      </w:r>
    </w:p>
    <w:bookmarkEnd w:id="4"/>
    <w:p w14:paraId="05475E30" w14:textId="77777777" w:rsidR="00C837B0" w:rsidRPr="00B96C9A" w:rsidRDefault="00C837B0" w:rsidP="005E6F47">
      <w:pPr>
        <w:spacing w:after="0" w:line="240" w:lineRule="auto"/>
        <w:rPr>
          <w:rFonts w:eastAsia="Calibri"/>
        </w:rPr>
      </w:pPr>
    </w:p>
    <w:p w14:paraId="1DF5043F" w14:textId="77777777" w:rsidR="00216F2E" w:rsidRPr="00B96C9A" w:rsidRDefault="00216F2E" w:rsidP="005E6F47">
      <w:pPr>
        <w:spacing w:after="0" w:line="240" w:lineRule="auto"/>
        <w:jc w:val="center"/>
        <w:rPr>
          <w:b/>
          <w:bCs/>
          <w:color w:val="000000"/>
          <w:sz w:val="32"/>
          <w:szCs w:val="32"/>
          <w:cs/>
        </w:rPr>
      </w:pPr>
      <w:r w:rsidRPr="00B96C9A">
        <w:rPr>
          <w:b/>
          <w:bCs/>
          <w:color w:val="000000"/>
          <w:sz w:val="32"/>
          <w:szCs w:val="32"/>
          <w:cs/>
        </w:rPr>
        <w:br w:type="page"/>
      </w:r>
    </w:p>
    <w:p w14:paraId="5BB0B030" w14:textId="77777777" w:rsidR="00C837B0" w:rsidRPr="00B96C9A" w:rsidRDefault="00F74103" w:rsidP="2B70ABAF">
      <w:pPr>
        <w:tabs>
          <w:tab w:val="left" w:pos="851"/>
          <w:tab w:val="left" w:pos="1134"/>
          <w:tab w:val="left" w:pos="1418"/>
          <w:tab w:val="left" w:pos="1701"/>
        </w:tabs>
        <w:spacing w:after="0" w:line="240" w:lineRule="auto"/>
        <w:ind w:left="426" w:hanging="426"/>
        <w:jc w:val="thaiDistribute"/>
        <w:rPr>
          <w:rFonts w:eastAsia="Cordia New"/>
        </w:rPr>
      </w:pPr>
      <w:bookmarkStart w:id="10" w:name="_Toc405847720"/>
      <w:bookmarkStart w:id="11" w:name="_Toc405850465"/>
      <w:bookmarkStart w:id="12" w:name="_Toc405852824"/>
      <w:proofErr w:type="spellStart"/>
      <w:r w:rsidRPr="00B96C9A">
        <w:rPr>
          <w:rFonts w:eastAsia="Cordia New"/>
        </w:rPr>
        <w:lastRenderedPageBreak/>
        <w:t>Kunanya</w:t>
      </w:r>
      <w:proofErr w:type="spellEnd"/>
      <w:r w:rsidRPr="00B96C9A">
        <w:rPr>
          <w:rFonts w:eastAsia="Cordia New"/>
        </w:rPr>
        <w:t xml:space="preserve"> </w:t>
      </w:r>
      <w:proofErr w:type="spellStart"/>
      <w:r w:rsidRPr="00B96C9A">
        <w:rPr>
          <w:rFonts w:eastAsia="Cordia New"/>
        </w:rPr>
        <w:t>Yuparamee</w:t>
      </w:r>
      <w:proofErr w:type="spellEnd"/>
      <w:r w:rsidR="00157D4E" w:rsidRPr="00B96C9A">
        <w:rPr>
          <w:rFonts w:eastAsia="Cordia New"/>
          <w:cs/>
        </w:rPr>
        <w:t xml:space="preserve"> </w:t>
      </w:r>
      <w:r w:rsidR="00C837B0" w:rsidRPr="00B96C9A">
        <w:rPr>
          <w:rFonts w:eastAsia="Cordia New"/>
        </w:rPr>
        <w:t xml:space="preserve">and </w:t>
      </w:r>
      <w:r w:rsidRPr="00B96C9A">
        <w:rPr>
          <w:rFonts w:eastAsia="Cordia New"/>
        </w:rPr>
        <w:t>Komkeao Tangprasert</w:t>
      </w:r>
      <w:r w:rsidR="00C837B0" w:rsidRPr="00B96C9A">
        <w:rPr>
          <w:rFonts w:eastAsia="Cordia New"/>
          <w:cs/>
        </w:rPr>
        <w:t xml:space="preserve">. </w:t>
      </w:r>
      <w:r w:rsidRPr="00B96C9A">
        <w:rPr>
          <w:rFonts w:eastAsia="Cordia New"/>
        </w:rPr>
        <w:t>201</w:t>
      </w:r>
      <w:r w:rsidR="00727F57" w:rsidRPr="00B96C9A">
        <w:rPr>
          <w:rFonts w:eastAsia="Cordia New"/>
        </w:rPr>
        <w:t>7</w:t>
      </w:r>
      <w:r w:rsidR="00C837B0" w:rsidRPr="00B96C9A">
        <w:rPr>
          <w:rFonts w:eastAsia="Cordia New"/>
          <w:cs/>
        </w:rPr>
        <w:t xml:space="preserve">. </w:t>
      </w:r>
      <w:r w:rsidRPr="00B96C9A">
        <w:rPr>
          <w:rFonts w:eastAsia="Cordia New"/>
        </w:rPr>
        <w:t>Computer Researches and Projects Management System</w:t>
      </w:r>
      <w:r w:rsidR="00C837B0" w:rsidRPr="00B96C9A">
        <w:rPr>
          <w:rFonts w:eastAsia="Cordia New"/>
          <w:cs/>
        </w:rPr>
        <w:t xml:space="preserve">. </w:t>
      </w:r>
      <w:r w:rsidR="00C837B0" w:rsidRPr="00B96C9A">
        <w:rPr>
          <w:rFonts w:eastAsia="Cordia New"/>
        </w:rPr>
        <w:t xml:space="preserve">Bachelor of Science Project in </w:t>
      </w:r>
      <w:r w:rsidRPr="00B96C9A">
        <w:rPr>
          <w:rFonts w:eastAsia="Cordia New"/>
        </w:rPr>
        <w:t>Computer Science</w:t>
      </w:r>
      <w:r w:rsidR="00A02665" w:rsidRPr="00B96C9A">
        <w:rPr>
          <w:rFonts w:eastAsia="Cordia New"/>
        </w:rPr>
        <w:t xml:space="preserve">,   </w:t>
      </w:r>
      <w:r w:rsidR="00C837B0" w:rsidRPr="00B96C9A">
        <w:rPr>
          <w:rFonts w:eastAsia="Cordia New"/>
        </w:rPr>
        <w:t>Computer Science</w:t>
      </w:r>
      <w:r w:rsidR="00A02665" w:rsidRPr="00B96C9A">
        <w:rPr>
          <w:rFonts w:eastAsia="Cordia New"/>
        </w:rPr>
        <w:t xml:space="preserve">,   </w:t>
      </w:r>
      <w:r w:rsidR="00C837B0" w:rsidRPr="00B96C9A">
        <w:rPr>
          <w:rFonts w:eastAsia="Cordia New"/>
        </w:rPr>
        <w:t>Science</w:t>
      </w:r>
      <w:r w:rsidR="00A02665" w:rsidRPr="00B96C9A">
        <w:rPr>
          <w:rFonts w:eastAsia="Cordia New"/>
        </w:rPr>
        <w:t xml:space="preserve">,   </w:t>
      </w:r>
      <w:proofErr w:type="spellStart"/>
      <w:r w:rsidR="00C837B0" w:rsidRPr="00B96C9A">
        <w:rPr>
          <w:rFonts w:eastAsia="Cordia New"/>
        </w:rPr>
        <w:t>Khon</w:t>
      </w:r>
      <w:proofErr w:type="spellEnd"/>
      <w:r w:rsidR="00C837B0" w:rsidRPr="00B96C9A">
        <w:rPr>
          <w:rFonts w:eastAsia="Cordia New"/>
        </w:rPr>
        <w:t xml:space="preserve"> </w:t>
      </w:r>
      <w:proofErr w:type="spellStart"/>
      <w:r w:rsidR="00C837B0" w:rsidRPr="00B96C9A">
        <w:rPr>
          <w:rFonts w:eastAsia="Cordia New"/>
        </w:rPr>
        <w:t>Kaen</w:t>
      </w:r>
      <w:proofErr w:type="spellEnd"/>
      <w:r w:rsidR="00C837B0" w:rsidRPr="00B96C9A">
        <w:rPr>
          <w:rFonts w:eastAsia="Cordia New"/>
        </w:rPr>
        <w:t xml:space="preserve"> University</w:t>
      </w:r>
      <w:r w:rsidR="00C837B0" w:rsidRPr="00B96C9A">
        <w:rPr>
          <w:rFonts w:eastAsia="Cordia New"/>
          <w:cs/>
        </w:rPr>
        <w:t>.</w:t>
      </w:r>
      <w:bookmarkEnd w:id="10"/>
      <w:bookmarkEnd w:id="11"/>
      <w:bookmarkEnd w:id="12"/>
    </w:p>
    <w:p w14:paraId="24641055" w14:textId="77777777" w:rsidR="00C837B0" w:rsidRPr="00B96C9A" w:rsidRDefault="00C837B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b/>
          <w:bCs/>
        </w:rPr>
        <w:t>Thesis Advisors</w:t>
      </w:r>
      <w:r w:rsidR="00A02665" w:rsidRPr="00B96C9A">
        <w:rPr>
          <w:rFonts w:eastAsia="Cordia New"/>
          <w:b/>
          <w:bCs/>
          <w:cs/>
        </w:rPr>
        <w:t xml:space="preserve">:  </w:t>
      </w:r>
      <w:r w:rsidRPr="00B96C9A">
        <w:rPr>
          <w:rFonts w:eastAsia="Cordia New"/>
        </w:rPr>
        <w:t>Ph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D</w:t>
      </w:r>
      <w:r w:rsidRPr="00B96C9A">
        <w:rPr>
          <w:rFonts w:eastAsia="Cordia New"/>
          <w:cs/>
        </w:rPr>
        <w:t>.</w:t>
      </w:r>
      <w:proofErr w:type="spellStart"/>
      <w:r w:rsidRPr="00B96C9A">
        <w:rPr>
          <w:rFonts w:eastAsia="Cordia New"/>
        </w:rPr>
        <w:t>Nunnapus</w:t>
      </w:r>
      <w:proofErr w:type="spellEnd"/>
      <w:r w:rsidRPr="00B96C9A">
        <w:rPr>
          <w:rFonts w:eastAsia="Cordia New"/>
        </w:rPr>
        <w:t xml:space="preserve"> </w:t>
      </w:r>
      <w:proofErr w:type="spellStart"/>
      <w:r w:rsidR="00F74103" w:rsidRPr="00B96C9A">
        <w:rPr>
          <w:rFonts w:eastAsia="Cordia New"/>
        </w:rPr>
        <w:t>Moungmingsuk</w:t>
      </w:r>
      <w:proofErr w:type="spellEnd"/>
    </w:p>
    <w:p w14:paraId="2DD36020" w14:textId="77777777" w:rsidR="00C837B0" w:rsidRPr="00B96C9A" w:rsidRDefault="00C837B0" w:rsidP="005E6F47">
      <w:pPr>
        <w:spacing w:after="0" w:line="240" w:lineRule="auto"/>
        <w:ind w:firstLine="360"/>
        <w:jc w:val="thaiDistribute"/>
        <w:rPr>
          <w:rFonts w:eastAsia="Cordia New"/>
        </w:rPr>
      </w:pPr>
    </w:p>
    <w:p w14:paraId="211B7DE6" w14:textId="77777777" w:rsidR="00C837B0" w:rsidRPr="00B96C9A" w:rsidRDefault="00C837B0" w:rsidP="005E6F47">
      <w:pPr>
        <w:spacing w:after="0" w:line="240" w:lineRule="auto"/>
        <w:ind w:firstLine="360"/>
        <w:jc w:val="thaiDistribute"/>
        <w:rPr>
          <w:rFonts w:eastAsia="Cordia New"/>
        </w:rPr>
      </w:pPr>
    </w:p>
    <w:p w14:paraId="36B9A4F7" w14:textId="77777777" w:rsidR="00C837B0" w:rsidRPr="00B96C9A" w:rsidRDefault="00C837B0" w:rsidP="2B70ABAF">
      <w:pPr>
        <w:spacing w:after="0" w:line="240" w:lineRule="auto"/>
        <w:jc w:val="center"/>
        <w:outlineLvl w:val="0"/>
        <w:rPr>
          <w:rFonts w:eastAsia="Times New Roman"/>
          <w:b/>
          <w:bCs/>
          <w:sz w:val="36"/>
          <w:szCs w:val="36"/>
        </w:rPr>
      </w:pPr>
      <w:bookmarkStart w:id="13" w:name="_Toc437956145"/>
      <w:bookmarkStart w:id="14" w:name="_Toc405824520"/>
      <w:r w:rsidRPr="00B96C9A">
        <w:rPr>
          <w:rFonts w:eastAsia="Times New Roman"/>
          <w:b/>
          <w:bCs/>
          <w:kern w:val="28"/>
          <w:sz w:val="36"/>
          <w:szCs w:val="36"/>
        </w:rPr>
        <w:t>Abst</w:t>
      </w:r>
      <w:r w:rsidR="007E6CBB" w:rsidRPr="00B96C9A">
        <w:rPr>
          <w:rFonts w:eastAsia="Times New Roman"/>
          <w:b/>
          <w:bCs/>
          <w:kern w:val="28"/>
          <w:sz w:val="36"/>
          <w:szCs w:val="36"/>
        </w:rPr>
        <w:t>ra</w:t>
      </w:r>
      <w:r w:rsidRPr="00B96C9A">
        <w:rPr>
          <w:rFonts w:eastAsia="Times New Roman"/>
          <w:b/>
          <w:bCs/>
          <w:kern w:val="28"/>
          <w:sz w:val="36"/>
          <w:szCs w:val="36"/>
        </w:rPr>
        <w:t>ct</w:t>
      </w:r>
      <w:bookmarkEnd w:id="13"/>
      <w:bookmarkEnd w:id="14"/>
    </w:p>
    <w:p w14:paraId="0AFA6B5B" w14:textId="77777777" w:rsidR="00C837B0" w:rsidRPr="00B96C9A" w:rsidRDefault="00C837B0" w:rsidP="00512F97">
      <w:pPr>
        <w:spacing w:after="0" w:line="240" w:lineRule="auto"/>
        <w:jc w:val="thaiDistribute"/>
        <w:rPr>
          <w:rFonts w:eastAsia="Cordia New"/>
          <w:cs/>
        </w:rPr>
      </w:pPr>
    </w:p>
    <w:p w14:paraId="43F52A72" w14:textId="77777777" w:rsidR="00C837B0" w:rsidRPr="00B96C9A" w:rsidRDefault="000A290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alibri"/>
          <w:cs/>
        </w:rPr>
        <w:t xml:space="preserve">          </w:t>
      </w:r>
      <w:r w:rsidR="00512F97" w:rsidRPr="00B96C9A">
        <w:rPr>
          <w:rFonts w:eastAsia="Cordia New"/>
          <w:shd w:val="clear" w:color="auto" w:fill="FEFEFE"/>
        </w:rPr>
        <w:t>Computer Researches and Project Management System is developed for searching student</w:t>
      </w:r>
      <w:r w:rsidR="00727F57" w:rsidRPr="00B96C9A">
        <w:rPr>
          <w:rFonts w:eastAsia="Cordia New"/>
          <w:shd w:val="clear" w:color="auto" w:fill="FEFEFE"/>
          <w:cs/>
        </w:rPr>
        <w:t>’</w:t>
      </w:r>
      <w:r w:rsidR="00727F57" w:rsidRPr="00B96C9A">
        <w:rPr>
          <w:rFonts w:eastAsia="Cordia New"/>
          <w:shd w:val="clear" w:color="auto" w:fill="FEFEFE"/>
        </w:rPr>
        <w:t xml:space="preserve">s </w:t>
      </w:r>
      <w:r w:rsidR="00512F97" w:rsidRPr="00B96C9A">
        <w:rPr>
          <w:rFonts w:eastAsia="Cordia New"/>
          <w:shd w:val="clear" w:color="auto" w:fill="FEFEFE"/>
        </w:rPr>
        <w:t>projects by keywords in their documents and conditions</w:t>
      </w:r>
      <w:r w:rsidR="00512F97" w:rsidRPr="00B96C9A">
        <w:rPr>
          <w:rFonts w:eastAsia="Cordia New"/>
          <w:shd w:val="clear" w:color="auto" w:fill="FEFEFE"/>
          <w:cs/>
        </w:rPr>
        <w:t xml:space="preserve">. </w:t>
      </w:r>
      <w:r w:rsidR="00512F97" w:rsidRPr="00B96C9A">
        <w:rPr>
          <w:rFonts w:eastAsia="Cordia New"/>
          <w:shd w:val="clear" w:color="auto" w:fill="FEFEFE"/>
        </w:rPr>
        <w:t>We can search detail in a project document and separate category by a tag subsystem</w:t>
      </w:r>
      <w:r w:rsidR="00512F97" w:rsidRPr="00B96C9A">
        <w:rPr>
          <w:rFonts w:eastAsia="Cordia New"/>
          <w:shd w:val="clear" w:color="auto" w:fill="FEFEFE"/>
          <w:cs/>
        </w:rPr>
        <w:t xml:space="preserve">. </w:t>
      </w:r>
      <w:r w:rsidR="00512F97" w:rsidRPr="00B96C9A">
        <w:rPr>
          <w:rFonts w:eastAsia="Cordia New"/>
          <w:shd w:val="clear" w:color="auto" w:fill="FEFEFE"/>
        </w:rPr>
        <w:t>In addition, this system provides Project Management Subsystem and Adviser Management Subsystem that enables a user to  request for an adviser,   send advisor change request,   manage the project document,  and change the project title</w:t>
      </w:r>
      <w:r w:rsidR="00512F97" w:rsidRPr="00B96C9A">
        <w:rPr>
          <w:rFonts w:eastAsia="Cordia New"/>
          <w:shd w:val="clear" w:color="auto" w:fill="FEFEFE"/>
          <w:cs/>
        </w:rPr>
        <w:t xml:space="preserve">. </w:t>
      </w:r>
      <w:r w:rsidR="00512F97" w:rsidRPr="00B96C9A">
        <w:rPr>
          <w:rFonts w:eastAsia="Cordia New"/>
          <w:shd w:val="clear" w:color="auto" w:fill="FEFEFE"/>
        </w:rPr>
        <w:t>Since the current project management system can search only the same word,   the results obtained do not meet the expectation,   and project management cannot be used on which website</w:t>
      </w:r>
      <w:r w:rsidR="00512F97" w:rsidRPr="00B96C9A">
        <w:rPr>
          <w:rFonts w:eastAsia="Cordia New"/>
          <w:shd w:val="clear" w:color="auto" w:fill="FEFEFE"/>
          <w:cs/>
        </w:rPr>
        <w:t xml:space="preserve">. </w:t>
      </w:r>
      <w:r w:rsidR="00512F97" w:rsidRPr="00B96C9A">
        <w:rPr>
          <w:rFonts w:eastAsia="Cordia New"/>
          <w:shd w:val="clear" w:color="auto" w:fill="FEFEFE"/>
        </w:rPr>
        <w:t>The website developed uses Elasticsearch,   which is a tool for indexing and searching data</w:t>
      </w:r>
      <w:r w:rsidR="00512F97" w:rsidRPr="00B96C9A">
        <w:rPr>
          <w:rFonts w:eastAsia="Cordia New"/>
          <w:shd w:val="clear" w:color="auto" w:fill="FEFEFE"/>
          <w:cs/>
        </w:rPr>
        <w:t xml:space="preserve">. </w:t>
      </w:r>
      <w:r w:rsidR="00512F97" w:rsidRPr="00B96C9A">
        <w:rPr>
          <w:rFonts w:eastAsia="Cordia New"/>
          <w:shd w:val="clear" w:color="auto" w:fill="FEFEFE"/>
        </w:rPr>
        <w:t>This system can search details in a project document   and therefore broaden the search area</w:t>
      </w:r>
      <w:r w:rsidR="00512F97" w:rsidRPr="00B96C9A">
        <w:rPr>
          <w:rFonts w:eastAsia="Cordia New"/>
          <w:shd w:val="clear" w:color="auto" w:fill="FEFEFE"/>
          <w:cs/>
        </w:rPr>
        <w:t xml:space="preserve">. </w:t>
      </w:r>
      <w:r w:rsidR="00512F97" w:rsidRPr="00B96C9A">
        <w:rPr>
          <w:rFonts w:eastAsia="Cordia New"/>
          <w:shd w:val="clear" w:color="auto" w:fill="FEFEFE"/>
        </w:rPr>
        <w:t>It  employs a Tag Auto Generating System to separate project category, which allows this   a user to intelligently search students</w:t>
      </w:r>
      <w:r w:rsidR="00512F97" w:rsidRPr="00B96C9A">
        <w:rPr>
          <w:rFonts w:eastAsia="Cordia New"/>
          <w:shd w:val="clear" w:color="auto" w:fill="FEFEFE"/>
          <w:cs/>
        </w:rPr>
        <w:t xml:space="preserve">’ </w:t>
      </w:r>
      <w:r w:rsidR="00512F97" w:rsidRPr="00B96C9A">
        <w:rPr>
          <w:rFonts w:eastAsia="Cordia New"/>
          <w:shd w:val="clear" w:color="auto" w:fill="FEFEFE"/>
        </w:rPr>
        <w:t>projects,   separate the student projects by category,  secure the data in electronic form, reduce paper use, and prevent document mistakes</w:t>
      </w:r>
      <w:r w:rsidR="00512F97" w:rsidRPr="00B96C9A">
        <w:rPr>
          <w:rFonts w:eastAsia="Cordia New"/>
          <w:shd w:val="clear" w:color="auto" w:fill="FEFEFE"/>
          <w:cs/>
        </w:rPr>
        <w:t>.</w:t>
      </w:r>
    </w:p>
    <w:p w14:paraId="2F6A2D95" w14:textId="77777777" w:rsidR="00C837B0" w:rsidRPr="00B96C9A" w:rsidRDefault="00C837B0" w:rsidP="00512F97">
      <w:pPr>
        <w:spacing w:after="0" w:line="240" w:lineRule="auto"/>
        <w:ind w:firstLine="36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</w:p>
    <w:p w14:paraId="176382A0" w14:textId="0449618B" w:rsidR="00F74103" w:rsidRPr="00B96C9A" w:rsidRDefault="00C837B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b/>
          <w:bCs/>
        </w:rPr>
        <w:t>Keyword</w:t>
      </w:r>
      <w:r w:rsidR="00A02665" w:rsidRPr="00B96C9A">
        <w:rPr>
          <w:rFonts w:eastAsia="Cordia New"/>
          <w:b/>
          <w:bCs/>
          <w:cs/>
        </w:rPr>
        <w:t xml:space="preserve">:  </w:t>
      </w:r>
      <w:r w:rsidR="00F74103" w:rsidRPr="00B96C9A">
        <w:rPr>
          <w:rFonts w:eastAsia="Cordia New"/>
        </w:rPr>
        <w:t>Elasticsearch</w:t>
      </w:r>
      <w:r w:rsidR="00A02665" w:rsidRPr="00B96C9A">
        <w:rPr>
          <w:rFonts w:eastAsia="Cordia New"/>
        </w:rPr>
        <w:t xml:space="preserve">,  </w:t>
      </w:r>
      <w:r w:rsidR="00F74103" w:rsidRPr="00B96C9A">
        <w:rPr>
          <w:rFonts w:eastAsia="Cordia New"/>
        </w:rPr>
        <w:t>Project Management</w:t>
      </w:r>
      <w:r w:rsidR="00A02665" w:rsidRPr="00B96C9A">
        <w:rPr>
          <w:rFonts w:eastAsia="Cordia New"/>
        </w:rPr>
        <w:t xml:space="preserve">,  </w:t>
      </w:r>
      <w:r w:rsidR="00F74103" w:rsidRPr="00B96C9A">
        <w:rPr>
          <w:rFonts w:eastAsia="Cordia New"/>
        </w:rPr>
        <w:t>Tag Generating</w:t>
      </w:r>
      <w:r w:rsidR="00A02665" w:rsidRPr="00B96C9A">
        <w:rPr>
          <w:rFonts w:eastAsia="Cordia New"/>
        </w:rPr>
        <w:t xml:space="preserve">,  </w:t>
      </w:r>
      <w:r w:rsidR="00F74103" w:rsidRPr="00B96C9A">
        <w:rPr>
          <w:rFonts w:eastAsia="Cordia New"/>
        </w:rPr>
        <w:t>Search Filtering</w:t>
      </w:r>
      <w:r w:rsidR="00A02665" w:rsidRPr="00B96C9A">
        <w:rPr>
          <w:rFonts w:eastAsia="Cordia New"/>
        </w:rPr>
        <w:t xml:space="preserve">,  </w:t>
      </w:r>
      <w:r w:rsidR="00F74103" w:rsidRPr="00B96C9A">
        <w:rPr>
          <w:rFonts w:eastAsia="Calibri"/>
        </w:rPr>
        <w:t>Electronic Form</w:t>
      </w:r>
      <w:r w:rsidR="00A02665" w:rsidRPr="00B96C9A">
        <w:rPr>
          <w:rFonts w:eastAsia="Cordia New"/>
        </w:rPr>
        <w:t xml:space="preserve">,  </w:t>
      </w:r>
      <w:r w:rsidR="00F74103" w:rsidRPr="00B96C9A">
        <w:rPr>
          <w:rFonts w:eastAsia="Cordia New"/>
        </w:rPr>
        <w:t>Paperless</w:t>
      </w:r>
    </w:p>
    <w:p w14:paraId="5F96F144" w14:textId="77777777" w:rsidR="00E266FC" w:rsidRPr="00B96C9A" w:rsidRDefault="00E266FC" w:rsidP="005E6F47">
      <w:pPr>
        <w:spacing w:after="0" w:line="240" w:lineRule="auto"/>
        <w:jc w:val="thaiDistribute"/>
        <w:rPr>
          <w:rFonts w:eastAsia="Cordia New"/>
        </w:rPr>
      </w:pPr>
    </w:p>
    <w:p w14:paraId="3CB29FEF" w14:textId="77777777" w:rsidR="00216F2E" w:rsidRPr="00B96C9A" w:rsidRDefault="00216F2E" w:rsidP="005E6F47">
      <w:pPr>
        <w:spacing w:after="0" w:line="240" w:lineRule="auto"/>
        <w:rPr>
          <w:rFonts w:eastAsia="Cordia New"/>
          <w:cs/>
        </w:rPr>
      </w:pPr>
    </w:p>
    <w:p w14:paraId="2BAE72AF" w14:textId="77777777" w:rsidR="00216F2E" w:rsidRPr="00B96C9A" w:rsidRDefault="00216F2E" w:rsidP="005E6F47">
      <w:pPr>
        <w:spacing w:after="0" w:line="240" w:lineRule="auto"/>
        <w:rPr>
          <w:rFonts w:eastAsia="Cordia New"/>
          <w:cs/>
        </w:rPr>
      </w:pPr>
    </w:p>
    <w:p w14:paraId="5E727BC3" w14:textId="77777777" w:rsidR="00216F2E" w:rsidRPr="00B96C9A" w:rsidRDefault="00216F2E" w:rsidP="005E6F47">
      <w:pPr>
        <w:spacing w:after="0" w:line="240" w:lineRule="auto"/>
        <w:rPr>
          <w:rFonts w:eastAsia="Cordia New"/>
          <w:cs/>
        </w:rPr>
      </w:pPr>
    </w:p>
    <w:p w14:paraId="6902E006" w14:textId="77777777" w:rsidR="00216F2E" w:rsidRPr="00B96C9A" w:rsidRDefault="00216F2E" w:rsidP="005E6F47">
      <w:pPr>
        <w:spacing w:after="0" w:line="240" w:lineRule="auto"/>
        <w:rPr>
          <w:rFonts w:eastAsia="Cordia New"/>
          <w:cs/>
        </w:rPr>
      </w:pPr>
    </w:p>
    <w:p w14:paraId="2E592D82" w14:textId="77777777" w:rsidR="00216F2E" w:rsidRPr="00B96C9A" w:rsidRDefault="00216F2E" w:rsidP="005E6F47">
      <w:pPr>
        <w:spacing w:after="0" w:line="240" w:lineRule="auto"/>
        <w:rPr>
          <w:rFonts w:eastAsia="Cordia New"/>
          <w:cs/>
        </w:rPr>
      </w:pPr>
    </w:p>
    <w:p w14:paraId="2E339A36" w14:textId="77777777" w:rsidR="00216F2E" w:rsidRPr="00B96C9A" w:rsidRDefault="00216F2E" w:rsidP="005E6F47">
      <w:pPr>
        <w:spacing w:after="0" w:line="240" w:lineRule="auto"/>
        <w:rPr>
          <w:rFonts w:eastAsia="Cordia New"/>
          <w:cs/>
        </w:rPr>
      </w:pPr>
    </w:p>
    <w:p w14:paraId="0CAFD61F" w14:textId="77777777" w:rsidR="007057FF" w:rsidRPr="00B96C9A" w:rsidRDefault="007057FF" w:rsidP="005E6F47">
      <w:pPr>
        <w:spacing w:after="0" w:line="240" w:lineRule="auto"/>
        <w:rPr>
          <w:rFonts w:eastAsia="Cordia New"/>
          <w:cs/>
        </w:rPr>
        <w:sectPr w:rsidR="007057FF" w:rsidRPr="00B96C9A" w:rsidSect="00170D3E">
          <w:pgSz w:w="11906" w:h="16838"/>
          <w:pgMar w:top="2160" w:right="1440" w:bottom="1440" w:left="2160" w:header="709" w:footer="709" w:gutter="0"/>
          <w:pgNumType w:fmt="thaiLetters" w:start="1"/>
          <w:cols w:space="708"/>
          <w:docGrid w:linePitch="360"/>
        </w:sectPr>
      </w:pPr>
    </w:p>
    <w:p w14:paraId="50B62832" w14:textId="77777777" w:rsidR="007057FF" w:rsidRPr="00B96C9A" w:rsidRDefault="007057FF" w:rsidP="2B70ABAF">
      <w:pPr>
        <w:spacing w:after="0" w:line="240" w:lineRule="auto"/>
        <w:jc w:val="center"/>
        <w:outlineLvl w:val="0"/>
        <w:rPr>
          <w:rFonts w:eastAsia="Times New Roman"/>
          <w:b/>
          <w:bCs/>
          <w:sz w:val="36"/>
          <w:szCs w:val="36"/>
        </w:rPr>
      </w:pPr>
      <w:r w:rsidRPr="00B96C9A">
        <w:rPr>
          <w:rFonts w:eastAsia="Times New Roman"/>
          <w:b/>
          <w:bCs/>
          <w:kern w:val="28"/>
          <w:sz w:val="36"/>
          <w:szCs w:val="36"/>
          <w:cs/>
        </w:rPr>
        <w:lastRenderedPageBreak/>
        <w:t>คำนำ</w:t>
      </w:r>
    </w:p>
    <w:p w14:paraId="7730E432" w14:textId="77777777" w:rsidR="007057FF" w:rsidRPr="00B96C9A" w:rsidRDefault="007057FF" w:rsidP="005E6F47">
      <w:pPr>
        <w:spacing w:after="0" w:line="240" w:lineRule="auto"/>
        <w:jc w:val="center"/>
        <w:rPr>
          <w:rFonts w:eastAsia="Cordia New"/>
          <w:b/>
          <w:bCs/>
          <w:sz w:val="36"/>
          <w:szCs w:val="36"/>
        </w:rPr>
      </w:pPr>
    </w:p>
    <w:p w14:paraId="29AF50CB" w14:textId="77777777" w:rsidR="007057FF" w:rsidRPr="00B96C9A" w:rsidRDefault="005564D6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alibri"/>
          <w:cs/>
        </w:rPr>
        <w:t xml:space="preserve">          </w:t>
      </w:r>
      <w:r w:rsidR="007057FF" w:rsidRPr="00B96C9A">
        <w:rPr>
          <w:rFonts w:eastAsia="Cordia New"/>
          <w:cs/>
        </w:rPr>
        <w:t xml:space="preserve">โครงงานนี้เป็นส่วนหนึ่งของวิชา </w:t>
      </w:r>
      <w:r w:rsidR="007057FF" w:rsidRPr="00B96C9A">
        <w:rPr>
          <w:rFonts w:eastAsia="Cordia New"/>
          <w:shd w:val="clear" w:color="auto" w:fill="FFFFFF"/>
        </w:rPr>
        <w:t>322 494</w:t>
      </w:r>
      <w:r w:rsidR="007057FF" w:rsidRPr="00B96C9A">
        <w:rPr>
          <w:rFonts w:eastAsia="Cordia New"/>
          <w:sz w:val="44"/>
          <w:szCs w:val="44"/>
          <w:cs/>
        </w:rPr>
        <w:t xml:space="preserve"> </w:t>
      </w:r>
      <w:r w:rsidR="007057FF" w:rsidRPr="00B96C9A">
        <w:rPr>
          <w:rFonts w:eastAsia="Cordia New"/>
          <w:cs/>
        </w:rPr>
        <w:t>โครงงานคอมพิวเตอร์ 1 ภาควิชาวิทยาการคอมพิวเตอร์ คณะวิทยาศาสตร์ มหาวิทยาลัยขอนแก่น โดยภาควิชาวิทยาการคอมพิวเตอร์ให้นักศึกษาทำโครงงานเพื่อให้สามารถนำความรู้ที่เรียน</w:t>
      </w:r>
      <w:r w:rsidR="00157304" w:rsidRPr="00B96C9A">
        <w:rPr>
          <w:rFonts w:eastAsia="Cordia New"/>
          <w:cs/>
        </w:rPr>
        <w:t xml:space="preserve"> </w:t>
      </w:r>
      <w:r w:rsidR="007057FF" w:rsidRPr="00B96C9A">
        <w:rPr>
          <w:rFonts w:eastAsia="Cordia New"/>
          <w:cs/>
        </w:rPr>
        <w:t>มาประยุกต์ใช้ในการทำงานให้เกิดประโยชน์</w:t>
      </w:r>
      <w:r w:rsidR="003C16E6" w:rsidRPr="00B96C9A">
        <w:rPr>
          <w:rFonts w:eastAsia="Cordia New"/>
          <w:cs/>
        </w:rPr>
        <w:t xml:space="preserve"> </w:t>
      </w:r>
      <w:r w:rsidR="007057FF" w:rsidRPr="00B96C9A">
        <w:rPr>
          <w:rFonts w:eastAsia="Cordia New"/>
          <w:cs/>
        </w:rPr>
        <w:t>และโครงงานนี้จัดทำ</w:t>
      </w:r>
      <w:r w:rsidR="00603E3B" w:rsidRPr="00B96C9A">
        <w:rPr>
          <w:rFonts w:eastAsia="Cordia New"/>
          <w:cs/>
        </w:rPr>
        <w:t>เว็บไซต์จัดการโครงงานนักศึกษา</w:t>
      </w:r>
      <w:r w:rsidR="007057FF" w:rsidRPr="00B96C9A">
        <w:rPr>
          <w:rFonts w:eastAsia="Cordia New"/>
          <w:cs/>
        </w:rPr>
        <w:t>ชั้นปีที่ 4 ภาควิชาวิทยาการคอมพิวเตอร์ มหาวิทยาลัยขอนแก่น โดย</w:t>
      </w:r>
      <w:r w:rsidR="00FF34B5" w:rsidRPr="00B96C9A">
        <w:rPr>
          <w:rFonts w:eastAsia="Cordia New"/>
          <w:cs/>
        </w:rPr>
        <w:t>ได้นำ</w:t>
      </w:r>
      <w:r w:rsidR="0038738E" w:rsidRPr="00B96C9A">
        <w:rPr>
          <w:rFonts w:eastAsia="Cordia New"/>
          <w:cs/>
        </w:rPr>
        <w:t xml:space="preserve"> </w:t>
      </w:r>
      <w:r w:rsidR="00603E3B" w:rsidRPr="00B96C9A">
        <w:rPr>
          <w:rFonts w:eastAsia="Calibri"/>
        </w:rPr>
        <w:t xml:space="preserve">Elasticsearch </w:t>
      </w:r>
      <w:r w:rsidR="00603E3B" w:rsidRPr="00B96C9A">
        <w:rPr>
          <w:rFonts w:eastAsia="Calibri"/>
          <w:cs/>
        </w:rPr>
        <w:t>ซึ่งเป็นเครื่องมือในการจัดทำดัชนีและสืบค้นข้อมูลมาใช้ ทำให้ระบบการสืบค้นสามารถค้นหาได้จากตัวข้างในเนื้อหาของเอกสาร เป็นการขยายขอบเขตคำค้นหาให้กว้างขึ้น นำระบบแท็ก (</w:t>
      </w:r>
      <w:r w:rsidR="00603E3B" w:rsidRPr="00B96C9A">
        <w:rPr>
          <w:rFonts w:eastAsia="Calibri"/>
        </w:rPr>
        <w:t>Tag</w:t>
      </w:r>
      <w:r w:rsidR="00603E3B" w:rsidRPr="00B96C9A">
        <w:rPr>
          <w:rFonts w:eastAsia="Calibri"/>
          <w:cs/>
        </w:rPr>
        <w:t>) เข้ามาใช้ในการแยกหมวดหมู่ของโครงงานและ</w:t>
      </w:r>
      <w:r w:rsidR="00FF34B5" w:rsidRPr="00B96C9A">
        <w:rPr>
          <w:rFonts w:eastAsia="Calibri"/>
          <w:cs/>
        </w:rPr>
        <w:t xml:space="preserve"> </w:t>
      </w:r>
      <w:r w:rsidR="00603E3B" w:rsidRPr="00B96C9A">
        <w:rPr>
          <w:rFonts w:eastAsia="Calibri"/>
          <w:cs/>
        </w:rPr>
        <w:t>เปลี่ยน</w:t>
      </w:r>
      <w:r w:rsidR="00157304" w:rsidRPr="00B96C9A">
        <w:rPr>
          <w:rFonts w:eastAsia="Calibri"/>
          <w:cs/>
        </w:rPr>
        <w:t>ระบบการบริหารโครงงานคอมพิวเตอร์ที่ใช้</w:t>
      </w:r>
      <w:r w:rsidR="00603E3B" w:rsidRPr="00B96C9A">
        <w:rPr>
          <w:rFonts w:eastAsia="Calibri"/>
          <w:cs/>
        </w:rPr>
        <w:t>เอกสารกระดาษมาเป็นแบบฟอร์ม</w:t>
      </w:r>
      <w:r w:rsidR="00727F57" w:rsidRPr="00B96C9A">
        <w:rPr>
          <w:rFonts w:eastAsia="Calibri"/>
          <w:cs/>
        </w:rPr>
        <w:t>อิเล็กทรอนิกส์</w:t>
      </w:r>
      <w:r w:rsidR="007057FF" w:rsidRPr="00B96C9A">
        <w:rPr>
          <w:rFonts w:eastAsia="Cordia New"/>
          <w:cs/>
        </w:rPr>
        <w:t xml:space="preserve"> ในปัจจุบันเว็บไซต์รวบรวมโครงงานยังไม่มีความสามารถรองรับความต้องการของผู้ใช้มากพอ </w:t>
      </w:r>
      <w:r w:rsidR="00FF34B5" w:rsidRPr="00B96C9A">
        <w:rPr>
          <w:rFonts w:eastAsia="Cordia New"/>
          <w:cs/>
        </w:rPr>
        <w:t>เนื้องจากการ</w:t>
      </w:r>
      <w:r w:rsidR="007057FF" w:rsidRPr="00B96C9A">
        <w:rPr>
          <w:rFonts w:eastAsia="Cordia New"/>
          <w:cs/>
        </w:rPr>
        <w:t>จำกัดขอบเขตของการค้นหาข้อมูลโครงงานมากจนเกินไป</w:t>
      </w:r>
      <w:r w:rsidR="00FF34B5" w:rsidRPr="00B96C9A">
        <w:rPr>
          <w:rFonts w:eastAsia="Cordia New"/>
          <w:cs/>
        </w:rPr>
        <w:t>ส่งผลให้การค้นหาที่ตรงตามความต้องการเป็นไปได้ยาก</w:t>
      </w:r>
      <w:r w:rsidR="00157304" w:rsidRPr="00B96C9A">
        <w:rPr>
          <w:rFonts w:eastAsia="Cordia New"/>
          <w:cs/>
        </w:rPr>
        <w:t xml:space="preserve"> และไม่มีระบบ</w:t>
      </w:r>
      <w:r w:rsidR="00157304" w:rsidRPr="00B96C9A">
        <w:rPr>
          <w:rFonts w:eastAsia="Calibri"/>
          <w:cs/>
        </w:rPr>
        <w:t>การ</w:t>
      </w:r>
      <w:r w:rsidR="00FF34B5" w:rsidRPr="00B96C9A">
        <w:rPr>
          <w:rFonts w:eastAsia="Calibri"/>
          <w:cs/>
        </w:rPr>
        <w:t>จัดการ</w:t>
      </w:r>
      <w:r w:rsidR="00157304" w:rsidRPr="00B96C9A">
        <w:rPr>
          <w:rFonts w:eastAsia="Calibri"/>
          <w:cs/>
        </w:rPr>
        <w:t>โครงงานคอมพิวเตอร์</w:t>
      </w:r>
      <w:r w:rsidR="00FF34B5" w:rsidRPr="00B96C9A">
        <w:rPr>
          <w:rFonts w:eastAsia="Cordia New"/>
          <w:cs/>
        </w:rPr>
        <w:t>ส่งผลให้</w:t>
      </w:r>
      <w:r w:rsidR="00157304" w:rsidRPr="00B96C9A">
        <w:rPr>
          <w:rFonts w:eastAsia="Cordia New"/>
          <w:cs/>
        </w:rPr>
        <w:t>การดำเนินเอกสารที่ค่อนข้างล</w:t>
      </w:r>
      <w:r w:rsidR="00DC7B74" w:rsidRPr="00B96C9A">
        <w:rPr>
          <w:rFonts w:eastAsia="Cordia New"/>
          <w:cs/>
        </w:rPr>
        <w:t>ำ</w:t>
      </w:r>
      <w:r w:rsidR="00157304" w:rsidRPr="00B96C9A">
        <w:rPr>
          <w:rFonts w:eastAsia="Cordia New"/>
          <w:cs/>
        </w:rPr>
        <w:t xml:space="preserve">บาก </w:t>
      </w:r>
      <w:r w:rsidR="007057FF" w:rsidRPr="00B96C9A">
        <w:rPr>
          <w:rFonts w:eastAsia="Cordia New"/>
          <w:cs/>
        </w:rPr>
        <w:t>ผู้จัดทำเล็งเห็นความสำคัญจึงได้จัดทำเว็บไซต์รวบรวมโครงงานเพื่อพัฒนาให้มีความสามารถ ความยืดหยุ่น และตอบสนองความต้องการของผู้ใช้มากยิ่งขึ้นโดยผลการค้นหาจะ</w:t>
      </w:r>
      <w:r w:rsidR="00603E3B" w:rsidRPr="00B96C9A">
        <w:rPr>
          <w:rFonts w:eastAsia="Cordia New"/>
          <w:cs/>
        </w:rPr>
        <w:t>สามารถค้นหาในตัวเนื้อหาของเอกสารได้</w:t>
      </w:r>
      <w:r w:rsidR="007057FF" w:rsidRPr="00B96C9A">
        <w:rPr>
          <w:rFonts w:eastAsia="Cordia New"/>
          <w:cs/>
        </w:rPr>
        <w:t>เพื่อให้ผู้ใช้ได้ตัวอย่างโครงงานที่มีความถูกต้องมากครบถ้วนของข้อมูล</w:t>
      </w:r>
      <w:r w:rsidR="00DC7B74" w:rsidRPr="00B96C9A">
        <w:rPr>
          <w:rFonts w:eastAsia="Cordia New"/>
          <w:cs/>
        </w:rPr>
        <w:t>และใช้</w:t>
      </w:r>
      <w:r w:rsidR="00DC7B74" w:rsidRPr="00B96C9A">
        <w:rPr>
          <w:rFonts w:eastAsia="Calibri"/>
          <w:cs/>
        </w:rPr>
        <w:t>แบบฟอร์ม</w:t>
      </w:r>
      <w:r w:rsidR="00727F57" w:rsidRPr="00B96C9A">
        <w:rPr>
          <w:rFonts w:eastAsia="Calibri"/>
          <w:cs/>
        </w:rPr>
        <w:t>อิเล็กทรอนิกส์</w:t>
      </w:r>
      <w:r w:rsidR="00216F2E" w:rsidRPr="00B96C9A">
        <w:rPr>
          <w:rFonts w:eastAsia="Calibri"/>
          <w:cs/>
        </w:rPr>
        <w:t>แทนเอกสารกระดาษ</w:t>
      </w:r>
      <w:r w:rsidR="00DC7B74" w:rsidRPr="00B96C9A">
        <w:rPr>
          <w:rFonts w:eastAsia="Calibri"/>
          <w:cs/>
        </w:rPr>
        <w:t>ให้ข้อมูลเอกสารต่าง ๆ ถูกเก็บบันทึกการเปลี่ยนแปลงไว้ครบถ้วนชัดเจน ลดการใช้งานกระดาษ และป้องกันการเสียหายของข้อมูล</w:t>
      </w:r>
    </w:p>
    <w:p w14:paraId="45BB54B0" w14:textId="77777777" w:rsidR="007057FF" w:rsidRPr="00B96C9A" w:rsidRDefault="005564D6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alibri"/>
          <w:cs/>
        </w:rPr>
        <w:t xml:space="preserve">          </w:t>
      </w:r>
      <w:r w:rsidR="007057FF" w:rsidRPr="00B96C9A">
        <w:rPr>
          <w:rFonts w:eastAsia="Cordia New"/>
          <w:cs/>
        </w:rPr>
        <w:t>ผู้จัดทำโครงงานหวังเป็นอย่างยิ่งว่า โครงงานชิ้นนี้จะเกิดประโยชน์แก่ผู้ที่สนใจเพื่อต้นแบบในการพัฒนาผลงานต่อไปได้</w:t>
      </w:r>
    </w:p>
    <w:p w14:paraId="3EACAEB7" w14:textId="77777777" w:rsidR="007057FF" w:rsidRPr="00B96C9A" w:rsidRDefault="007057FF" w:rsidP="005E6F47">
      <w:pPr>
        <w:spacing w:after="0" w:line="240" w:lineRule="auto"/>
        <w:ind w:firstLine="360"/>
        <w:jc w:val="center"/>
        <w:rPr>
          <w:rFonts w:eastAsia="Cordia New"/>
          <w:sz w:val="36"/>
          <w:szCs w:val="36"/>
        </w:rPr>
      </w:pPr>
    </w:p>
    <w:p w14:paraId="01B786F7" w14:textId="77777777" w:rsidR="007057FF" w:rsidRPr="00B96C9A" w:rsidRDefault="007057FF" w:rsidP="005E6F47">
      <w:pPr>
        <w:spacing w:after="0" w:line="240" w:lineRule="auto"/>
        <w:ind w:firstLine="360"/>
        <w:jc w:val="center"/>
        <w:rPr>
          <w:rFonts w:eastAsia="Cordia New"/>
          <w:sz w:val="36"/>
          <w:szCs w:val="36"/>
        </w:rPr>
      </w:pPr>
    </w:p>
    <w:p w14:paraId="78C15518" w14:textId="77777777" w:rsidR="007057FF" w:rsidRPr="00B96C9A" w:rsidRDefault="007057FF" w:rsidP="2B70ABAF">
      <w:pPr>
        <w:spacing w:after="0" w:line="240" w:lineRule="auto"/>
        <w:ind w:firstLine="360"/>
        <w:jc w:val="right"/>
        <w:rPr>
          <w:rFonts w:eastAsia="Cordia New"/>
        </w:rPr>
      </w:pPr>
      <w:r w:rsidRPr="00B96C9A">
        <w:rPr>
          <w:rFonts w:eastAsia="Cordia New"/>
          <w:cs/>
        </w:rPr>
        <w:t>ผู้จัดทำ</w:t>
      </w:r>
    </w:p>
    <w:p w14:paraId="2BEA6FBC" w14:textId="77777777" w:rsidR="007057FF" w:rsidRPr="00B96C9A" w:rsidRDefault="007057FF" w:rsidP="2B70ABAF">
      <w:pPr>
        <w:spacing w:after="0" w:line="240" w:lineRule="auto"/>
        <w:ind w:firstLine="360"/>
        <w:jc w:val="right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</w:t>
      </w:r>
      <w:bookmarkStart w:id="15" w:name="_Hlk495959816"/>
      <w:r w:rsidRPr="00B96C9A">
        <w:rPr>
          <w:rFonts w:eastAsia="Cordia New"/>
          <w:color w:val="000000"/>
          <w:cs/>
        </w:rPr>
        <w:t>คุณ</w:t>
      </w:r>
      <w:proofErr w:type="spellStart"/>
      <w:r w:rsidRPr="00B96C9A">
        <w:rPr>
          <w:rFonts w:eastAsia="Cordia New"/>
          <w:color w:val="000000"/>
          <w:cs/>
        </w:rPr>
        <w:t>ัญญา</w:t>
      </w:r>
      <w:proofErr w:type="spellEnd"/>
      <w:r w:rsidRPr="00B96C9A">
        <w:rPr>
          <w:rFonts w:eastAsia="Cordia New"/>
          <w:color w:val="000000"/>
          <w:cs/>
        </w:rPr>
        <w:t xml:space="preserve"> ยุปาระมี</w:t>
      </w:r>
    </w:p>
    <w:p w14:paraId="5BCD4CFF" w14:textId="77777777" w:rsidR="007057FF" w:rsidRPr="00B96C9A" w:rsidRDefault="007057FF" w:rsidP="2B70ABAF">
      <w:pPr>
        <w:spacing w:after="0" w:line="240" w:lineRule="auto"/>
        <w:ind w:firstLine="360"/>
        <w:jc w:val="right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                     คมเคียว ตั้งประเสริฐ</w:t>
      </w:r>
      <w:bookmarkEnd w:id="15"/>
    </w:p>
    <w:p w14:paraId="6E0FBA56" w14:textId="77777777" w:rsidR="007057FF" w:rsidRPr="00B96C9A" w:rsidRDefault="007057FF" w:rsidP="005E6F47">
      <w:pPr>
        <w:spacing w:after="0" w:line="240" w:lineRule="auto"/>
        <w:jc w:val="center"/>
        <w:outlineLvl w:val="0"/>
        <w:rPr>
          <w:rFonts w:eastAsia="Times New Roman"/>
          <w:b/>
          <w:bCs/>
          <w:kern w:val="28"/>
          <w:sz w:val="36"/>
          <w:szCs w:val="36"/>
        </w:rPr>
      </w:pPr>
    </w:p>
    <w:p w14:paraId="6C6C5E11" w14:textId="77777777" w:rsidR="00216F2E" w:rsidRPr="00B96C9A" w:rsidRDefault="00216F2E" w:rsidP="005E6F47">
      <w:pPr>
        <w:tabs>
          <w:tab w:val="left" w:pos="3310"/>
        </w:tabs>
        <w:spacing w:after="0" w:line="240" w:lineRule="auto"/>
        <w:outlineLvl w:val="0"/>
        <w:rPr>
          <w:rFonts w:eastAsia="Times New Roman"/>
          <w:b/>
          <w:bCs/>
          <w:kern w:val="28"/>
          <w:sz w:val="36"/>
          <w:szCs w:val="36"/>
          <w:cs/>
        </w:rPr>
      </w:pPr>
      <w:r w:rsidRPr="00B96C9A">
        <w:rPr>
          <w:rFonts w:eastAsia="Times New Roman"/>
          <w:b/>
          <w:bCs/>
          <w:kern w:val="28"/>
          <w:sz w:val="36"/>
          <w:szCs w:val="36"/>
          <w:cs/>
        </w:rPr>
        <w:br w:type="page"/>
      </w:r>
    </w:p>
    <w:p w14:paraId="14619083" w14:textId="77777777" w:rsidR="00C837B0" w:rsidRPr="00B96C9A" w:rsidRDefault="00C837B0" w:rsidP="2B70ABAF">
      <w:pPr>
        <w:spacing w:after="0" w:line="240" w:lineRule="auto"/>
        <w:jc w:val="center"/>
        <w:outlineLvl w:val="0"/>
        <w:rPr>
          <w:rFonts w:eastAsia="Times New Roman"/>
          <w:b/>
          <w:bCs/>
          <w:sz w:val="36"/>
          <w:szCs w:val="36"/>
        </w:rPr>
      </w:pPr>
      <w:r w:rsidRPr="00B96C9A">
        <w:rPr>
          <w:rFonts w:eastAsia="Times New Roman"/>
          <w:b/>
          <w:bCs/>
          <w:kern w:val="28"/>
          <w:sz w:val="36"/>
          <w:szCs w:val="36"/>
          <w:cs/>
        </w:rPr>
        <w:lastRenderedPageBreak/>
        <w:t>กิตติกรรมประกาศ</w:t>
      </w:r>
    </w:p>
    <w:p w14:paraId="7DF1BF70" w14:textId="77777777" w:rsidR="00C837B0" w:rsidRPr="00B96C9A" w:rsidRDefault="00C837B0" w:rsidP="005E6F47">
      <w:pPr>
        <w:spacing w:after="0" w:line="240" w:lineRule="auto"/>
        <w:rPr>
          <w:rFonts w:eastAsia="Cordia New"/>
          <w:sz w:val="36"/>
          <w:szCs w:val="36"/>
        </w:rPr>
      </w:pPr>
    </w:p>
    <w:p w14:paraId="3E4A2153" w14:textId="77777777" w:rsidR="00C837B0" w:rsidRPr="00B96C9A" w:rsidRDefault="005564D6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  <w:cs/>
        </w:rPr>
        <w:t xml:space="preserve">ในการดำเนินโครงงานครั้งนี้ ผู้จัดทำโครงงานได้รับความอนุเคราะห์ และความช่วยเหลือจากบุคคลหลายท่านจึงขอขอบคุณไว้ ณ โอกาสนี้ </w:t>
      </w:r>
      <w:r w:rsidR="00C837B0" w:rsidRPr="00B96C9A">
        <w:rPr>
          <w:rFonts w:eastAsia="Calibri"/>
          <w:color w:val="000000"/>
          <w:cs/>
        </w:rPr>
        <w:t>คณะผู้จัดทำขอขอบพระคุณ ดร.นันท์น</w:t>
      </w:r>
      <w:proofErr w:type="spellStart"/>
      <w:r w:rsidR="00C837B0" w:rsidRPr="00B96C9A">
        <w:rPr>
          <w:rFonts w:eastAsia="Calibri"/>
          <w:color w:val="000000"/>
          <w:cs/>
        </w:rPr>
        <w:t>ภัส</w:t>
      </w:r>
      <w:proofErr w:type="spellEnd"/>
      <w:r w:rsidR="00C837B0" w:rsidRPr="00B96C9A">
        <w:rPr>
          <w:rFonts w:eastAsia="Calibri"/>
          <w:color w:val="000000"/>
          <w:cs/>
        </w:rPr>
        <w:t xml:space="preserve"> </w:t>
      </w:r>
      <w:r w:rsidR="00535291" w:rsidRPr="00B96C9A">
        <w:rPr>
          <w:rFonts w:eastAsia="Calibri"/>
          <w:color w:val="000000"/>
          <w:cs/>
        </w:rPr>
        <w:t>ม่วงมิ่งสุข</w:t>
      </w:r>
      <w:r w:rsidR="00C837B0" w:rsidRPr="00B96C9A">
        <w:rPr>
          <w:rFonts w:eastAsia="Calibri"/>
          <w:color w:val="000000"/>
          <w:cs/>
        </w:rPr>
        <w:t xml:space="preserve">  ผศ.สันติ ทินตะนัย และ ดร.สายยัญ สายยศ ผู้ให้คำปรึกษา และแนะนำแนวทางในการศึกษา วิเคราะห์ และสรุปผลการดำเนินงานเป็นอย่างดี</w:t>
      </w:r>
      <w:r w:rsidR="00C837B0" w:rsidRPr="00B96C9A">
        <w:rPr>
          <w:rFonts w:eastAsia="Calibri"/>
          <w:cs/>
        </w:rPr>
        <w:t xml:space="preserve"> ขอขอบพระคุณ คุณ</w:t>
      </w:r>
      <w:proofErr w:type="spellStart"/>
      <w:r w:rsidR="00C837B0" w:rsidRPr="00B96C9A">
        <w:rPr>
          <w:rFonts w:eastAsia="Calibri"/>
          <w:cs/>
        </w:rPr>
        <w:t>ศิ</w:t>
      </w:r>
      <w:proofErr w:type="spellEnd"/>
      <w:r w:rsidR="00C837B0" w:rsidRPr="00B96C9A">
        <w:rPr>
          <w:rFonts w:eastAsia="Calibri"/>
          <w:cs/>
        </w:rPr>
        <w:t>ริรัตน์ ทินตะนัย ที่ให้คำแนะนำเกี่ยวการปรับปรุงแก้ไขเว็บไซต์ ทำให้ทราบถึงความต้องการของระบบ ข้อดีและข้อเสียของระบบงานเดิมที่ต้องปรับแก้เพิ่มเติม นอกจากนี้ผู้จัดทำโครงงานใคร่ขอขอบพระคุณ คุณสุธน เจริญศิริ ที่ให้คำแนะนำ ชี้แนะแนวทางเกี่ยวกับฐานข้อมูล และขอขอบพระคุณภาควิชาวิทยาการคอมพิวเตอร์ มหาวิทยาลัยขอนแก่นที่ได้จัดทำห้องสำหรับนักศึกษาเพื่อใช้ในการทำโครงงาน ขอขอบคุณ คุณพ่อ คุณแม่ ที่ได้อบรมสั่งสอนวิชาความรู้ และให้ความเมตตาแก่ผู้จัดมาโดยตลอดเป็นกำลังใจสำคัญที่ทำให้การทำโครงงานในครั้งนี้สำเร็จลุล่วงได้ด้วยดี</w:t>
      </w:r>
    </w:p>
    <w:p w14:paraId="3CED4DE3" w14:textId="77777777" w:rsidR="00C837B0" w:rsidRPr="00B96C9A" w:rsidRDefault="005564D6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  <w:cs/>
        </w:rPr>
        <w:t>ท้ายที่สุด คณะผู้จัดทำโครงงานหวังว่าโครงงานนี้จะเป็นประโยชน์ต่อนักศึกษาภาควิชาวิทยาการคอมพิวเตอร์คณะวิทยาศาสตร์ มหาวิทยาลัยขอนแก่นไม่มากก็น้อย</w:t>
      </w:r>
    </w:p>
    <w:p w14:paraId="76D1C40B" w14:textId="77777777" w:rsidR="00C837B0" w:rsidRPr="00B96C9A" w:rsidRDefault="00C837B0" w:rsidP="005E6F47">
      <w:pPr>
        <w:spacing w:after="0" w:line="240" w:lineRule="auto"/>
        <w:ind w:firstLine="360"/>
        <w:jc w:val="center"/>
        <w:rPr>
          <w:rFonts w:eastAsia="Cordia New"/>
          <w:sz w:val="32"/>
          <w:szCs w:val="32"/>
          <w:cs/>
        </w:rPr>
      </w:pPr>
    </w:p>
    <w:p w14:paraId="685ADE3E" w14:textId="77777777" w:rsidR="00C837B0" w:rsidRPr="00B96C9A" w:rsidRDefault="00C837B0" w:rsidP="005E6F47">
      <w:pPr>
        <w:spacing w:after="0" w:line="240" w:lineRule="auto"/>
        <w:ind w:firstLine="360"/>
        <w:jc w:val="center"/>
        <w:rPr>
          <w:rFonts w:eastAsia="Cordia New"/>
        </w:rPr>
      </w:pPr>
    </w:p>
    <w:p w14:paraId="010CE14B" w14:textId="77777777" w:rsidR="00C837B0" w:rsidRPr="00B96C9A" w:rsidRDefault="00C837B0" w:rsidP="2B70ABAF">
      <w:pPr>
        <w:spacing w:after="0" w:line="240" w:lineRule="auto"/>
        <w:ind w:firstLine="360"/>
        <w:jc w:val="right"/>
        <w:rPr>
          <w:rFonts w:eastAsia="Cordia New"/>
        </w:rPr>
      </w:pPr>
      <w:r w:rsidRPr="00B96C9A">
        <w:rPr>
          <w:rFonts w:eastAsia="Cordia New"/>
          <w:cs/>
        </w:rPr>
        <w:t>ผู้จัดทำ</w:t>
      </w:r>
    </w:p>
    <w:p w14:paraId="662BBBE2" w14:textId="77777777" w:rsidR="00C837B0" w:rsidRPr="00B96C9A" w:rsidRDefault="00C837B0" w:rsidP="2B70ABAF">
      <w:pPr>
        <w:spacing w:after="0" w:line="240" w:lineRule="auto"/>
        <w:ind w:firstLine="360"/>
        <w:jc w:val="right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คุณ</w:t>
      </w:r>
      <w:proofErr w:type="spellStart"/>
      <w:r w:rsidRPr="00B96C9A">
        <w:rPr>
          <w:rFonts w:eastAsia="Cordia New"/>
          <w:color w:val="000000"/>
          <w:cs/>
        </w:rPr>
        <w:t>ัญญา</w:t>
      </w:r>
      <w:proofErr w:type="spellEnd"/>
      <w:r w:rsidRPr="00B96C9A">
        <w:rPr>
          <w:rFonts w:eastAsia="Cordia New"/>
          <w:color w:val="000000"/>
          <w:cs/>
        </w:rPr>
        <w:t xml:space="preserve"> ยุปาระมี</w:t>
      </w:r>
    </w:p>
    <w:p w14:paraId="36D3AB70" w14:textId="77777777" w:rsidR="00C837B0" w:rsidRPr="00B96C9A" w:rsidRDefault="00C837B0" w:rsidP="2B70ABAF">
      <w:pPr>
        <w:spacing w:after="0" w:line="240" w:lineRule="auto"/>
        <w:ind w:firstLine="360"/>
        <w:jc w:val="right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                     คมเคียว ตั้งประเสริฐ</w:t>
      </w:r>
    </w:p>
    <w:p w14:paraId="7164C0ED" w14:textId="77777777" w:rsidR="00C837B0" w:rsidRPr="00B96C9A" w:rsidRDefault="00C837B0" w:rsidP="005E6F47">
      <w:pPr>
        <w:spacing w:after="0" w:line="240" w:lineRule="auto"/>
        <w:ind w:firstLine="360"/>
        <w:jc w:val="right"/>
        <w:rPr>
          <w:rFonts w:eastAsia="Cordia New"/>
          <w:color w:val="000000"/>
        </w:rPr>
      </w:pPr>
    </w:p>
    <w:p w14:paraId="414A2AC0" w14:textId="77777777" w:rsidR="00E266FC" w:rsidRPr="00B96C9A" w:rsidRDefault="00E266FC" w:rsidP="005E6F47">
      <w:pPr>
        <w:spacing w:after="0" w:line="240" w:lineRule="auto"/>
      </w:pPr>
    </w:p>
    <w:p w14:paraId="5556DBE5" w14:textId="77777777" w:rsidR="00522763" w:rsidRPr="00B96C9A" w:rsidRDefault="00522763" w:rsidP="005E6F47">
      <w:pPr>
        <w:spacing w:after="0" w:line="240" w:lineRule="auto"/>
        <w:rPr>
          <w:color w:val="000000"/>
          <w:cs/>
        </w:rPr>
        <w:sectPr w:rsidR="00522763" w:rsidRPr="00B96C9A" w:rsidSect="00957ECF">
          <w:pgSz w:w="11906" w:h="16838"/>
          <w:pgMar w:top="2160" w:right="1440" w:bottom="1440" w:left="2160" w:header="709" w:footer="709" w:gutter="0"/>
          <w:pgNumType w:fmt="thaiLetters"/>
          <w:cols w:space="708"/>
          <w:docGrid w:linePitch="360"/>
        </w:sectPr>
      </w:pPr>
    </w:p>
    <w:p w14:paraId="501CE60E" w14:textId="77777777" w:rsidR="0086780B" w:rsidRPr="00B96C9A" w:rsidRDefault="0086780B" w:rsidP="0086780B">
      <w:pPr>
        <w:pStyle w:val="a8"/>
        <w:ind w:firstLine="0"/>
        <w:rPr>
          <w:rFonts w:ascii="TH Sarabun New" w:hAnsi="TH Sarabun New" w:cs="TH Sarabun New"/>
          <w:sz w:val="36"/>
          <w:szCs w:val="36"/>
        </w:rPr>
      </w:pPr>
      <w:bookmarkStart w:id="16" w:name="_Toc437956148"/>
      <w:r w:rsidRPr="00B96C9A">
        <w:rPr>
          <w:rFonts w:ascii="TH Sarabun New" w:hAnsi="TH Sarabun New" w:cs="TH Sarabun New"/>
          <w:sz w:val="36"/>
          <w:szCs w:val="36"/>
          <w:cs/>
        </w:rPr>
        <w:lastRenderedPageBreak/>
        <w:t>สารบัญ</w:t>
      </w:r>
      <w:bookmarkEnd w:id="16"/>
    </w:p>
    <w:p w14:paraId="7FB297A0" w14:textId="77777777" w:rsidR="0086780B" w:rsidRPr="00B96C9A" w:rsidRDefault="0086780B" w:rsidP="0086780B">
      <w:pPr>
        <w:spacing w:after="0" w:line="240" w:lineRule="auto"/>
      </w:pPr>
    </w:p>
    <w:p w14:paraId="016FCE97" w14:textId="77777777" w:rsidR="0086780B" w:rsidRPr="00B96C9A" w:rsidRDefault="0086780B" w:rsidP="0086780B">
      <w:pPr>
        <w:spacing w:after="0" w:line="240" w:lineRule="auto"/>
        <w:jc w:val="right"/>
        <w:rPr>
          <w:noProof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หน้า</w:t>
      </w:r>
      <w:r w:rsidRPr="00B96C9A">
        <w:rPr>
          <w:sz w:val="32"/>
          <w:szCs w:val="32"/>
        </w:rPr>
        <w:fldChar w:fldCharType="begin"/>
      </w:r>
      <w:r w:rsidRPr="00B96C9A">
        <w:rPr>
          <w:noProof/>
          <w:sz w:val="32"/>
          <w:szCs w:val="32"/>
        </w:rPr>
        <w:instrText xml:space="preserve"> TOC \o </w:instrText>
      </w:r>
      <w:r w:rsidRPr="00B96C9A">
        <w:rPr>
          <w:noProof/>
          <w:sz w:val="32"/>
          <w:szCs w:val="32"/>
          <w:cs/>
        </w:rPr>
        <w:instrText>"</w:instrText>
      </w:r>
      <w:r w:rsidRPr="00B96C9A">
        <w:rPr>
          <w:noProof/>
          <w:sz w:val="32"/>
          <w:szCs w:val="32"/>
        </w:rPr>
        <w:instrText>1</w:instrText>
      </w:r>
      <w:r w:rsidRPr="00B96C9A">
        <w:rPr>
          <w:noProof/>
          <w:sz w:val="32"/>
          <w:szCs w:val="32"/>
          <w:cs/>
        </w:rPr>
        <w:instrText>-</w:instrText>
      </w:r>
      <w:r w:rsidRPr="00B96C9A">
        <w:rPr>
          <w:noProof/>
          <w:sz w:val="32"/>
          <w:szCs w:val="32"/>
        </w:rPr>
        <w:instrText>3</w:instrText>
      </w:r>
      <w:r w:rsidRPr="00B96C9A">
        <w:rPr>
          <w:noProof/>
          <w:sz w:val="32"/>
          <w:szCs w:val="32"/>
          <w:cs/>
        </w:rPr>
        <w:instrText xml:space="preserve">" </w:instrText>
      </w:r>
      <w:r w:rsidRPr="00B96C9A">
        <w:rPr>
          <w:noProof/>
          <w:sz w:val="32"/>
          <w:szCs w:val="32"/>
        </w:rPr>
        <w:instrText xml:space="preserve">\h \z \u </w:instrText>
      </w:r>
      <w:r w:rsidRPr="00B96C9A">
        <w:rPr>
          <w:noProof/>
          <w:sz w:val="32"/>
          <w:szCs w:val="32"/>
        </w:rPr>
        <w:fldChar w:fldCharType="separate"/>
      </w:r>
    </w:p>
    <w:p w14:paraId="395514E7" w14:textId="43E5F29D" w:rsidR="0086780B" w:rsidRPr="00B96C9A" w:rsidRDefault="0049433D" w:rsidP="0086780B">
      <w:pPr>
        <w:pStyle w:val="11"/>
        <w:rPr>
          <w:rFonts w:eastAsia="Times New Roman"/>
        </w:rPr>
      </w:pPr>
      <w:hyperlink w:anchor="_Toc437956144" w:history="1">
        <w:r w:rsidR="0086780B" w:rsidRPr="00B96C9A">
          <w:rPr>
            <w:rStyle w:val="a7"/>
            <w:color w:val="auto"/>
            <w:cs/>
          </w:rPr>
          <w:t>บทคัดย่อ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</w:rPr>
          <w:fldChar w:fldCharType="begin"/>
        </w:r>
        <w:r w:rsidR="0086780B" w:rsidRPr="00B96C9A">
          <w:rPr>
            <w:webHidden/>
          </w:rPr>
          <w:instrText xml:space="preserve"> PAGEREF _Toc437956144 \h </w:instrText>
        </w:r>
        <w:r w:rsidR="0086780B" w:rsidRPr="00B96C9A">
          <w:rPr>
            <w:rStyle w:val="a7"/>
            <w:color w:val="auto"/>
          </w:rPr>
        </w:r>
        <w:r w:rsidR="0086780B" w:rsidRPr="00B96C9A">
          <w:rPr>
            <w:rStyle w:val="a7"/>
            <w:color w:val="auto"/>
          </w:rPr>
          <w:fldChar w:fldCharType="separate"/>
        </w:r>
        <w:r w:rsidR="00B66787">
          <w:rPr>
            <w:webHidden/>
            <w:cs/>
          </w:rPr>
          <w:t>ก</w:t>
        </w:r>
        <w:r w:rsidR="0086780B" w:rsidRPr="00B96C9A">
          <w:rPr>
            <w:rStyle w:val="a7"/>
            <w:color w:val="auto"/>
          </w:rPr>
          <w:fldChar w:fldCharType="end"/>
        </w:r>
      </w:hyperlink>
    </w:p>
    <w:p w14:paraId="100FB58B" w14:textId="7120EC48" w:rsidR="0086780B" w:rsidRPr="00B96C9A" w:rsidRDefault="0049433D" w:rsidP="0086780B">
      <w:pPr>
        <w:pStyle w:val="11"/>
        <w:rPr>
          <w:rFonts w:eastAsia="Times New Roman"/>
        </w:rPr>
      </w:pPr>
      <w:hyperlink w:anchor="_Toc437956145" w:history="1">
        <w:r w:rsidR="0086780B" w:rsidRPr="00B96C9A">
          <w:rPr>
            <w:rStyle w:val="a7"/>
            <w:color w:val="auto"/>
          </w:rPr>
          <w:t>Abstarct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</w:rPr>
          <w:fldChar w:fldCharType="begin"/>
        </w:r>
        <w:r w:rsidR="0086780B" w:rsidRPr="00B96C9A">
          <w:rPr>
            <w:webHidden/>
          </w:rPr>
          <w:instrText xml:space="preserve"> PAGEREF _Toc437956145 \h </w:instrText>
        </w:r>
        <w:r w:rsidR="0086780B" w:rsidRPr="00B96C9A">
          <w:rPr>
            <w:rStyle w:val="a7"/>
            <w:color w:val="auto"/>
          </w:rPr>
        </w:r>
        <w:r w:rsidR="0086780B" w:rsidRPr="00B96C9A">
          <w:rPr>
            <w:rStyle w:val="a7"/>
            <w:color w:val="auto"/>
          </w:rPr>
          <w:fldChar w:fldCharType="separate"/>
        </w:r>
        <w:r w:rsidR="00B66787">
          <w:rPr>
            <w:webHidden/>
            <w:cs/>
          </w:rPr>
          <w:t>ข</w:t>
        </w:r>
        <w:r w:rsidR="0086780B" w:rsidRPr="00B96C9A">
          <w:rPr>
            <w:rStyle w:val="a7"/>
            <w:color w:val="auto"/>
          </w:rPr>
          <w:fldChar w:fldCharType="end"/>
        </w:r>
      </w:hyperlink>
    </w:p>
    <w:p w14:paraId="45B44959" w14:textId="2F86176A" w:rsidR="0086780B" w:rsidRPr="00B96C9A" w:rsidRDefault="0049433D" w:rsidP="0086780B">
      <w:pPr>
        <w:pStyle w:val="11"/>
        <w:rPr>
          <w:rFonts w:eastAsia="Times New Roman"/>
        </w:rPr>
      </w:pPr>
      <w:hyperlink w:anchor="_Toc437956146" w:history="1">
        <w:r w:rsidR="0086780B" w:rsidRPr="00B96C9A">
          <w:rPr>
            <w:rStyle w:val="a7"/>
            <w:color w:val="auto"/>
            <w:cs/>
          </w:rPr>
          <w:t>คำนำ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</w:rPr>
          <w:fldChar w:fldCharType="begin"/>
        </w:r>
        <w:r w:rsidR="0086780B" w:rsidRPr="00B96C9A">
          <w:rPr>
            <w:webHidden/>
          </w:rPr>
          <w:instrText xml:space="preserve"> PAGEREF _Toc437956146 \h </w:instrText>
        </w:r>
        <w:r w:rsidR="0086780B" w:rsidRPr="00B96C9A">
          <w:rPr>
            <w:rStyle w:val="a7"/>
            <w:color w:val="auto"/>
          </w:rPr>
          <w:fldChar w:fldCharType="separate"/>
        </w:r>
        <w:r w:rsidR="0086780B" w:rsidRPr="00B96C9A">
          <w:rPr>
            <w:rStyle w:val="a7"/>
            <w:color w:val="auto"/>
          </w:rPr>
          <w:fldChar w:fldCharType="end"/>
        </w:r>
      </w:hyperlink>
      <w:r w:rsidR="00C81A88">
        <w:rPr>
          <w:rFonts w:eastAsia="Times New Roman" w:hint="cs"/>
          <w:cs/>
        </w:rPr>
        <w:t>ค</w:t>
      </w:r>
    </w:p>
    <w:p w14:paraId="306EA97C" w14:textId="43CF301A" w:rsidR="0086780B" w:rsidRPr="00B96C9A" w:rsidRDefault="0049433D" w:rsidP="0086780B">
      <w:pPr>
        <w:pStyle w:val="11"/>
        <w:rPr>
          <w:u w:val="single"/>
        </w:rPr>
      </w:pPr>
      <w:hyperlink w:anchor="_Toc437956147" w:history="1">
        <w:r w:rsidR="0086780B" w:rsidRPr="00B96C9A">
          <w:rPr>
            <w:rStyle w:val="a7"/>
            <w:color w:val="auto"/>
            <w:cs/>
          </w:rPr>
          <w:t>กิตติกรรมประกาศ</w:t>
        </w:r>
        <w:r w:rsidR="0086780B" w:rsidRPr="00B96C9A">
          <w:rPr>
            <w:webHidden/>
          </w:rPr>
          <w:tab/>
        </w:r>
        <w:r w:rsidR="00C81A88">
          <w:rPr>
            <w:rStyle w:val="a7"/>
            <w:rFonts w:hint="cs"/>
            <w:color w:val="auto"/>
            <w:cs/>
          </w:rPr>
          <w:t>ง</w:t>
        </w:r>
      </w:hyperlink>
    </w:p>
    <w:p w14:paraId="2068BED5" w14:textId="2A91E019" w:rsidR="0086780B" w:rsidRPr="00B96C9A" w:rsidRDefault="0049433D" w:rsidP="0086780B">
      <w:pPr>
        <w:pStyle w:val="11"/>
        <w:rPr>
          <w:rStyle w:val="a7"/>
          <w:color w:val="auto"/>
        </w:rPr>
      </w:pPr>
      <w:hyperlink w:anchor="_Toc437956148" w:history="1">
        <w:r w:rsidR="0086780B" w:rsidRPr="00B96C9A">
          <w:rPr>
            <w:rStyle w:val="a7"/>
            <w:color w:val="auto"/>
            <w:cs/>
          </w:rPr>
          <w:t>สารบัญ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</w:rPr>
          <w:fldChar w:fldCharType="begin"/>
        </w:r>
        <w:r w:rsidR="0086780B" w:rsidRPr="00B96C9A">
          <w:rPr>
            <w:webHidden/>
          </w:rPr>
          <w:instrText xml:space="preserve"> PAGEREF _Toc437956148 \h </w:instrText>
        </w:r>
        <w:r w:rsidR="0086780B" w:rsidRPr="00B96C9A">
          <w:rPr>
            <w:rStyle w:val="a7"/>
            <w:color w:val="auto"/>
          </w:rPr>
        </w:r>
        <w:r w:rsidR="0086780B" w:rsidRPr="00B96C9A">
          <w:rPr>
            <w:rStyle w:val="a7"/>
            <w:color w:val="auto"/>
          </w:rPr>
          <w:fldChar w:fldCharType="separate"/>
        </w:r>
        <w:r w:rsidR="00B66787">
          <w:rPr>
            <w:webHidden/>
            <w:cs/>
          </w:rPr>
          <w:t>จ</w:t>
        </w:r>
        <w:r w:rsidR="0086780B" w:rsidRPr="00B96C9A">
          <w:rPr>
            <w:rStyle w:val="a7"/>
            <w:color w:val="auto"/>
          </w:rPr>
          <w:fldChar w:fldCharType="end"/>
        </w:r>
      </w:hyperlink>
    </w:p>
    <w:p w14:paraId="6D6DC17A" w14:textId="77777777" w:rsidR="0086780B" w:rsidRPr="00B96C9A" w:rsidRDefault="0049433D" w:rsidP="0086780B">
      <w:pPr>
        <w:pStyle w:val="11"/>
        <w:rPr>
          <w:rFonts w:eastAsia="Times New Roman"/>
        </w:rPr>
      </w:pPr>
      <w:hyperlink w:anchor="_Toc437956148" w:history="1">
        <w:r w:rsidR="0086780B" w:rsidRPr="00B96C9A">
          <w:rPr>
            <w:rStyle w:val="a7"/>
            <w:color w:val="auto"/>
            <w:cs/>
          </w:rPr>
          <w:t>สารบัญภาพ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ฉ</w:t>
        </w:r>
      </w:hyperlink>
    </w:p>
    <w:p w14:paraId="26A445D4" w14:textId="1E08C519" w:rsidR="0086780B" w:rsidRPr="00B96C9A" w:rsidRDefault="0049433D" w:rsidP="0086780B">
      <w:pPr>
        <w:pStyle w:val="11"/>
        <w:rPr>
          <w:rFonts w:eastAsia="Times New Roman"/>
        </w:rPr>
      </w:pPr>
      <w:hyperlink w:anchor="_Toc437956149" w:history="1">
        <w:r w:rsidR="0086780B" w:rsidRPr="00B96C9A">
          <w:rPr>
            <w:rStyle w:val="a7"/>
            <w:color w:val="auto"/>
            <w:cs/>
          </w:rPr>
          <w:t>สารบัญตาราง</w:t>
        </w:r>
        <w:r w:rsidR="0086780B" w:rsidRPr="00B96C9A">
          <w:rPr>
            <w:webHidden/>
          </w:rPr>
          <w:tab/>
        </w:r>
        <w:sdt>
          <w:sdtPr>
            <w:id w:val="1675762824"/>
            <w:docPartObj>
              <w:docPartGallery w:val="Page Numbers (Top of Page)"/>
              <w:docPartUnique/>
            </w:docPartObj>
          </w:sdtPr>
          <w:sdtContent>
            <w:r w:rsidR="00A441B4" w:rsidRPr="00B96C9A">
              <w:fldChar w:fldCharType="begin"/>
            </w:r>
            <w:r w:rsidR="00A441B4" w:rsidRPr="00B96C9A">
              <w:instrText xml:space="preserve"> PAGE   \</w:instrText>
            </w:r>
            <w:r w:rsidR="00A441B4" w:rsidRPr="00B96C9A">
              <w:rPr>
                <w:cs/>
              </w:rPr>
              <w:instrText xml:space="preserve">* </w:instrText>
            </w:r>
            <w:r w:rsidR="00A441B4" w:rsidRPr="00B96C9A">
              <w:instrText xml:space="preserve">MERGEFORMAT </w:instrText>
            </w:r>
            <w:r w:rsidR="00A441B4" w:rsidRPr="00B96C9A">
              <w:fldChar w:fldCharType="separate"/>
            </w:r>
            <w:r w:rsidR="00B66787">
              <w:rPr>
                <w:cs/>
              </w:rPr>
              <w:t>จ</w:t>
            </w:r>
            <w:r w:rsidR="00A441B4" w:rsidRPr="00B96C9A">
              <w:fldChar w:fldCharType="end"/>
            </w:r>
          </w:sdtContent>
        </w:sdt>
        <w:r w:rsidR="00A441B4" w:rsidRPr="00B96C9A">
          <w:rPr>
            <w:rStyle w:val="a7"/>
            <w:color w:val="auto"/>
            <w:cs/>
          </w:rPr>
          <w:t xml:space="preserve"> </w:t>
        </w:r>
      </w:hyperlink>
      <w:bookmarkStart w:id="17" w:name="_GoBack"/>
      <w:bookmarkEnd w:id="17"/>
    </w:p>
    <w:p w14:paraId="0717AE0F" w14:textId="71A8FFBC" w:rsidR="0086780B" w:rsidRPr="00B96C9A" w:rsidRDefault="0049433D" w:rsidP="0086780B">
      <w:pPr>
        <w:pStyle w:val="11"/>
        <w:rPr>
          <w:rFonts w:eastAsia="Times New Roman" w:hint="cs"/>
          <w:cs/>
        </w:rPr>
      </w:pPr>
      <w:hyperlink w:anchor="_Toc437956150" w:history="1">
        <w:r w:rsidR="0086780B" w:rsidRPr="00B96C9A">
          <w:rPr>
            <w:rStyle w:val="a7"/>
            <w:color w:val="auto"/>
            <w:cs/>
          </w:rPr>
          <w:t xml:space="preserve">บทที่ </w:t>
        </w:r>
        <w:r w:rsidR="0086780B" w:rsidRPr="00B96C9A">
          <w:rPr>
            <w:rStyle w:val="a7"/>
            <w:color w:val="auto"/>
          </w:rPr>
          <w:t>1</w:t>
        </w:r>
        <w:r w:rsidR="0086780B" w:rsidRPr="00B96C9A">
          <w:rPr>
            <w:rStyle w:val="a7"/>
            <w:color w:val="auto"/>
            <w:cs/>
          </w:rPr>
          <w:t xml:space="preserve"> </w:t>
        </w:r>
        <w:r w:rsidR="0086780B" w:rsidRPr="00B96C9A">
          <w:rPr>
            <w:webHidden/>
            <w:cs/>
          </w:rPr>
          <w:t>บทนำ</w:t>
        </w:r>
        <w:r w:rsidR="0086780B" w:rsidRPr="00B96C9A">
          <w:rPr>
            <w:webHidden/>
          </w:rPr>
          <w:tab/>
        </w:r>
        <w:r w:rsidR="00C81A88">
          <w:rPr>
            <w:rStyle w:val="a7"/>
            <w:rFonts w:hint="cs"/>
            <w:color w:val="auto"/>
            <w:cs/>
          </w:rPr>
          <w:t>1</w:t>
        </w:r>
      </w:hyperlink>
    </w:p>
    <w:p w14:paraId="327D3956" w14:textId="54D6F15F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52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1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1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ความเป็นมาและความสำคัญ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C81A88">
          <w:rPr>
            <w:rStyle w:val="a7"/>
            <w:rFonts w:ascii="TH Sarabun New" w:hAnsi="TH Sarabun New" w:cs="TH Sarabun New" w:hint="cs"/>
            <w:noProof/>
            <w:color w:val="auto"/>
            <w:szCs w:val="28"/>
            <w:cs/>
          </w:rPr>
          <w:t>1</w:t>
        </w:r>
      </w:hyperlink>
    </w:p>
    <w:p w14:paraId="090D6173" w14:textId="2FA9F1B3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53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1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2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วัตถุประสงค์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C81A88">
          <w:rPr>
            <w:rStyle w:val="a7"/>
            <w:rFonts w:ascii="TH Sarabun New" w:hAnsi="TH Sarabun New" w:cs="TH Sarabun New" w:hint="cs"/>
            <w:noProof/>
            <w:color w:val="auto"/>
            <w:szCs w:val="28"/>
            <w:cs/>
          </w:rPr>
          <w:t>2</w:t>
        </w:r>
      </w:hyperlink>
    </w:p>
    <w:p w14:paraId="61603E02" w14:textId="4B765F89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54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1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3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ขอบเขตและเป้าหมายของโครงงาน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C81A88">
          <w:rPr>
            <w:rStyle w:val="a7"/>
            <w:rFonts w:ascii="TH Sarabun New" w:hAnsi="TH Sarabun New" w:cs="TH Sarabun New" w:hint="cs"/>
            <w:noProof/>
            <w:color w:val="auto"/>
            <w:szCs w:val="28"/>
            <w:cs/>
          </w:rPr>
          <w:t>2</w:t>
        </w:r>
      </w:hyperlink>
    </w:p>
    <w:p w14:paraId="4437CCA3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55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1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4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ประโยชน์ที่ได้รับ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7</w:t>
        </w:r>
      </w:hyperlink>
    </w:p>
    <w:p w14:paraId="2BB250FF" w14:textId="77777777" w:rsidR="0086780B" w:rsidRPr="00B96C9A" w:rsidRDefault="0049433D" w:rsidP="0086780B">
      <w:pPr>
        <w:pStyle w:val="11"/>
        <w:rPr>
          <w:rFonts w:eastAsia="Times New Roman"/>
        </w:rPr>
      </w:pPr>
      <w:hyperlink w:anchor="_Toc437956156" w:history="1">
        <w:r w:rsidR="0086780B" w:rsidRPr="00B96C9A">
          <w:rPr>
            <w:rStyle w:val="a7"/>
            <w:color w:val="auto"/>
            <w:cs/>
          </w:rPr>
          <w:t xml:space="preserve">บทที่ </w:t>
        </w:r>
        <w:r w:rsidR="0086780B" w:rsidRPr="00B96C9A">
          <w:rPr>
            <w:rStyle w:val="a7"/>
            <w:color w:val="auto"/>
          </w:rPr>
          <w:t>2</w:t>
        </w:r>
        <w:r w:rsidR="0086780B" w:rsidRPr="00B96C9A">
          <w:rPr>
            <w:webHidden/>
            <w:cs/>
          </w:rPr>
          <w:t xml:space="preserve"> งา</w:t>
        </w:r>
        <w:r w:rsidR="0086780B" w:rsidRPr="00B96C9A">
          <w:rPr>
            <w:cs/>
          </w:rPr>
          <w:t>นวิจัยและทฤษฏีที่เกี่ยวข้อง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8</w:t>
        </w:r>
      </w:hyperlink>
    </w:p>
    <w:p w14:paraId="72DA20EC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58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2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1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ทฤษฎีที่เกี่ยวข้อง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8</w:t>
        </w:r>
      </w:hyperlink>
    </w:p>
    <w:p w14:paraId="352DF938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59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2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2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งานวิจัยที่เกี่ยวข้อง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17</w:t>
        </w:r>
      </w:hyperlink>
    </w:p>
    <w:p w14:paraId="3FBE9A02" w14:textId="77777777" w:rsidR="0086780B" w:rsidRPr="00B96C9A" w:rsidRDefault="0049433D" w:rsidP="0086780B">
      <w:pPr>
        <w:pStyle w:val="11"/>
        <w:rPr>
          <w:rFonts w:eastAsia="Times New Roman"/>
        </w:rPr>
      </w:pPr>
      <w:hyperlink w:anchor="_Toc437956160" w:history="1">
        <w:r w:rsidR="0086780B" w:rsidRPr="00B96C9A">
          <w:rPr>
            <w:rStyle w:val="a7"/>
            <w:color w:val="auto"/>
            <w:cs/>
          </w:rPr>
          <w:t xml:space="preserve">บทที่ </w:t>
        </w:r>
        <w:r w:rsidR="0086780B" w:rsidRPr="00B96C9A">
          <w:rPr>
            <w:rStyle w:val="a7"/>
            <w:color w:val="auto"/>
          </w:rPr>
          <w:t>3</w:t>
        </w:r>
        <w:r w:rsidR="0086780B" w:rsidRPr="00B96C9A">
          <w:rPr>
            <w:rStyle w:val="a7"/>
            <w:color w:val="auto"/>
            <w:cs/>
          </w:rPr>
          <w:t xml:space="preserve"> วิธีดำเนินงาน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27</w:t>
        </w:r>
      </w:hyperlink>
    </w:p>
    <w:p w14:paraId="0E270F34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62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3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1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 xml:space="preserve">   ขั้นตอนวิธีดำเนินงาน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27</w:t>
        </w:r>
      </w:hyperlink>
    </w:p>
    <w:p w14:paraId="0B7EF484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63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3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2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 xml:space="preserve">   ระยะเวลาดำเนินการ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33</w:t>
        </w:r>
      </w:hyperlink>
    </w:p>
    <w:p w14:paraId="20772F64" w14:textId="77777777" w:rsidR="0086780B" w:rsidRPr="00B96C9A" w:rsidRDefault="0049433D" w:rsidP="0086780B">
      <w:pPr>
        <w:pStyle w:val="11"/>
        <w:rPr>
          <w:rFonts w:eastAsia="Times New Roman"/>
        </w:rPr>
      </w:pPr>
      <w:hyperlink w:anchor="_Toc437956164" w:history="1">
        <w:r w:rsidR="0086780B" w:rsidRPr="00B96C9A">
          <w:rPr>
            <w:rStyle w:val="a7"/>
            <w:color w:val="auto"/>
            <w:cs/>
          </w:rPr>
          <w:t xml:space="preserve">บทที่ </w:t>
        </w:r>
        <w:r w:rsidR="0086780B" w:rsidRPr="00B96C9A">
          <w:rPr>
            <w:rStyle w:val="a7"/>
            <w:color w:val="auto"/>
          </w:rPr>
          <w:t>4</w:t>
        </w:r>
        <w:r w:rsidR="0086780B" w:rsidRPr="00B96C9A">
          <w:rPr>
            <w:webHidden/>
            <w:cs/>
          </w:rPr>
          <w:t xml:space="preserve"> ก</w:t>
        </w:r>
        <w:r w:rsidR="0086780B" w:rsidRPr="00B96C9A">
          <w:rPr>
            <w:cs/>
          </w:rPr>
          <w:t>ารวิเคราะห์ระบบ และพัฒนาโปรแกรม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34</w:t>
        </w:r>
      </w:hyperlink>
    </w:p>
    <w:p w14:paraId="1761D517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66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4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1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วิเคราะห์ระบบ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34</w:t>
        </w:r>
      </w:hyperlink>
    </w:p>
    <w:p w14:paraId="1F388AF4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67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4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2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การออกแบบระบบ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69</w:t>
        </w:r>
      </w:hyperlink>
    </w:p>
    <w:p w14:paraId="573783F0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68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4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3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การพัฒนาโปรแกรม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148</w:t>
        </w:r>
      </w:hyperlink>
    </w:p>
    <w:p w14:paraId="07CD6B1A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69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4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4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การทดสอบระบบ และตัวอย่างกรณีทดสอบ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149</w:t>
        </w:r>
      </w:hyperlink>
    </w:p>
    <w:p w14:paraId="6E9280E9" w14:textId="77777777" w:rsidR="0086780B" w:rsidRPr="00B96C9A" w:rsidRDefault="0049433D" w:rsidP="0086780B">
      <w:pPr>
        <w:pStyle w:val="11"/>
        <w:rPr>
          <w:rFonts w:eastAsia="Times New Roman"/>
        </w:rPr>
      </w:pPr>
      <w:hyperlink w:anchor="_Toc437956170" w:history="1">
        <w:r w:rsidR="0086780B" w:rsidRPr="00B96C9A">
          <w:rPr>
            <w:rStyle w:val="a7"/>
            <w:color w:val="auto"/>
            <w:cs/>
          </w:rPr>
          <w:t xml:space="preserve">บทที่ </w:t>
        </w:r>
        <w:r w:rsidR="0086780B" w:rsidRPr="00B96C9A">
          <w:rPr>
            <w:rStyle w:val="a7"/>
            <w:color w:val="auto"/>
          </w:rPr>
          <w:t>5</w:t>
        </w:r>
        <w:r w:rsidR="0086780B" w:rsidRPr="00B96C9A">
          <w:rPr>
            <w:webHidden/>
            <w:cs/>
          </w:rPr>
          <w:t xml:space="preserve"> ส</w:t>
        </w:r>
        <w:r w:rsidR="0086780B" w:rsidRPr="00B96C9A">
          <w:rPr>
            <w:cs/>
          </w:rPr>
          <w:t>รุปผลการดำเนินงาน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173</w:t>
        </w:r>
      </w:hyperlink>
    </w:p>
    <w:p w14:paraId="05685AE4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72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5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1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สรุปผลการดำเนินโครงงาน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173</w:t>
        </w:r>
      </w:hyperlink>
    </w:p>
    <w:p w14:paraId="0F739434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73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5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2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ข้อจำกัดของระบบ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175</w:t>
        </w:r>
      </w:hyperlink>
    </w:p>
    <w:p w14:paraId="60094B48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74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5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3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ปัญหา อุปสรรค และแนวทางแก้ไข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175</w:t>
        </w:r>
      </w:hyperlink>
    </w:p>
    <w:p w14:paraId="5F99F26E" w14:textId="77777777" w:rsidR="0086780B" w:rsidRPr="00B96C9A" w:rsidRDefault="0049433D" w:rsidP="0086780B">
      <w:pPr>
        <w:pStyle w:val="21"/>
        <w:tabs>
          <w:tab w:val="right" w:leader="dot" w:pos="8296"/>
        </w:tabs>
        <w:rPr>
          <w:rFonts w:ascii="TH Sarabun New" w:eastAsia="Times New Roman" w:hAnsi="TH Sarabun New" w:cs="TH Sarabun New"/>
          <w:noProof/>
          <w:szCs w:val="28"/>
        </w:rPr>
      </w:pPr>
      <w:hyperlink w:anchor="_Toc437956175" w:history="1"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>5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.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</w:rPr>
          <w:t xml:space="preserve">4    </w:t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ข้อเสนอแนะในการพัฒนาต่อไป</w:t>
        </w:r>
        <w:r w:rsidR="0086780B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86780B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cs/>
          </w:rPr>
          <w:t>175</w:t>
        </w:r>
      </w:hyperlink>
    </w:p>
    <w:p w14:paraId="2FF647AB" w14:textId="77777777" w:rsidR="0086780B" w:rsidRPr="00B96C9A" w:rsidRDefault="0049433D" w:rsidP="0086780B">
      <w:pPr>
        <w:pStyle w:val="11"/>
        <w:rPr>
          <w:rFonts w:eastAsia="Times New Roman"/>
        </w:rPr>
      </w:pPr>
      <w:hyperlink w:anchor="_Toc437956176" w:history="1">
        <w:r w:rsidR="0086780B" w:rsidRPr="00B96C9A">
          <w:rPr>
            <w:rStyle w:val="a7"/>
            <w:color w:val="auto"/>
            <w:cs/>
          </w:rPr>
          <w:t>อ้างอิง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176</w:t>
        </w:r>
      </w:hyperlink>
    </w:p>
    <w:p w14:paraId="16283F91" w14:textId="11FF7FD4" w:rsidR="0086780B" w:rsidRPr="00B96C9A" w:rsidRDefault="0049433D" w:rsidP="0086780B">
      <w:pPr>
        <w:pStyle w:val="11"/>
        <w:tabs>
          <w:tab w:val="right" w:pos="9360"/>
        </w:tabs>
        <w:rPr>
          <w:rFonts w:eastAsia="Times New Roman"/>
        </w:rPr>
      </w:pPr>
      <w:hyperlink w:anchor="_Toc437956177" w:history="1">
        <w:r w:rsidR="0086780B" w:rsidRPr="00B96C9A">
          <w:rPr>
            <w:rStyle w:val="a7"/>
            <w:color w:val="auto"/>
            <w:cs/>
          </w:rPr>
          <w:t>ภาคผนวก</w:t>
        </w:r>
        <w:r w:rsidRPr="00B96C9A">
          <w:rPr>
            <w:webHidden/>
          </w:rPr>
          <w:t xml:space="preserve"> </w:t>
        </w:r>
        <w:r w:rsidRPr="00B96C9A">
          <w:rPr>
            <w:webHidden/>
            <w:cs/>
          </w:rPr>
          <w:t>ก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178</w:t>
        </w:r>
      </w:hyperlink>
      <w:r w:rsidR="0086780B" w:rsidRPr="00B96C9A">
        <w:rPr>
          <w:rStyle w:val="a7"/>
          <w:color w:val="auto"/>
        </w:rPr>
        <w:tab/>
      </w:r>
    </w:p>
    <w:p w14:paraId="1DE0D163" w14:textId="426E9829" w:rsidR="0049433D" w:rsidRPr="00B96C9A" w:rsidRDefault="0049433D" w:rsidP="0049433D">
      <w:pPr>
        <w:pStyle w:val="11"/>
        <w:tabs>
          <w:tab w:val="right" w:pos="9360"/>
        </w:tabs>
        <w:rPr>
          <w:rFonts w:eastAsia="Times New Roman"/>
        </w:rPr>
      </w:pPr>
      <w:hyperlink w:anchor="_Toc437956177" w:history="1">
        <w:r w:rsidRPr="00B96C9A">
          <w:rPr>
            <w:rStyle w:val="a7"/>
            <w:color w:val="auto"/>
            <w:cs/>
          </w:rPr>
          <w:t>ภาคผนวก</w:t>
        </w:r>
        <w:r w:rsidRPr="00B96C9A">
          <w:rPr>
            <w:webHidden/>
          </w:rPr>
          <w:t xml:space="preserve"> </w:t>
        </w:r>
        <w:r w:rsidRPr="00B96C9A">
          <w:rPr>
            <w:webHidden/>
            <w:cs/>
          </w:rPr>
          <w:t>ข</w:t>
        </w:r>
        <w:r w:rsidRPr="00B96C9A">
          <w:rPr>
            <w:webHidden/>
          </w:rPr>
          <w:tab/>
        </w:r>
        <w:r w:rsidRPr="00B96C9A">
          <w:rPr>
            <w:rStyle w:val="a7"/>
            <w:color w:val="auto"/>
            <w:cs/>
          </w:rPr>
          <w:t>258</w:t>
        </w:r>
      </w:hyperlink>
      <w:r w:rsidRPr="00B96C9A">
        <w:rPr>
          <w:rStyle w:val="a7"/>
          <w:color w:val="auto"/>
        </w:rPr>
        <w:tab/>
      </w:r>
    </w:p>
    <w:p w14:paraId="211B6C5A" w14:textId="77777777" w:rsidR="0086780B" w:rsidRPr="00B96C9A" w:rsidRDefault="0049433D" w:rsidP="0086780B">
      <w:pPr>
        <w:pStyle w:val="11"/>
        <w:rPr>
          <w:rFonts w:eastAsia="Times New Roman"/>
        </w:rPr>
      </w:pPr>
      <w:hyperlink w:anchor="_Toc437956178" w:history="1">
        <w:r w:rsidR="0086780B" w:rsidRPr="00B96C9A">
          <w:rPr>
            <w:rStyle w:val="a7"/>
            <w:color w:val="auto"/>
            <w:cs/>
          </w:rPr>
          <w:t>ประวัติผู้เขียน</w:t>
        </w:r>
        <w:r w:rsidR="0086780B" w:rsidRPr="00B96C9A">
          <w:rPr>
            <w:webHidden/>
          </w:rPr>
          <w:tab/>
        </w:r>
        <w:r w:rsidR="0086780B" w:rsidRPr="00B96C9A">
          <w:rPr>
            <w:rStyle w:val="a7"/>
            <w:color w:val="auto"/>
            <w:cs/>
          </w:rPr>
          <w:t>259</w:t>
        </w:r>
      </w:hyperlink>
    </w:p>
    <w:p w14:paraId="399A8A92" w14:textId="640D80E2" w:rsidR="00A441B4" w:rsidRPr="00B96C9A" w:rsidRDefault="0086780B" w:rsidP="00A441B4">
      <w:pPr>
        <w:spacing w:after="0" w:line="240" w:lineRule="auto"/>
        <w:jc w:val="center"/>
        <w:outlineLvl w:val="0"/>
        <w:rPr>
          <w:rFonts w:eastAsia="Calibri"/>
          <w:b/>
          <w:bCs/>
          <w:sz w:val="36"/>
          <w:szCs w:val="36"/>
        </w:rPr>
      </w:pPr>
      <w:r w:rsidRPr="00B96C9A">
        <w:rPr>
          <w:noProof/>
        </w:rPr>
        <w:lastRenderedPageBreak/>
        <w:fldChar w:fldCharType="end"/>
      </w:r>
      <w:r w:rsidR="00A441B4" w:rsidRPr="00B96C9A">
        <w:rPr>
          <w:b/>
          <w:bCs/>
          <w:sz w:val="36"/>
          <w:szCs w:val="36"/>
          <w:cs/>
        </w:rPr>
        <w:t>สารบัญภาพ</w:t>
      </w:r>
    </w:p>
    <w:p w14:paraId="78C2D05D" w14:textId="77777777" w:rsidR="00A441B4" w:rsidRPr="00B96C9A" w:rsidRDefault="00A441B4" w:rsidP="00A441B4">
      <w:pPr>
        <w:spacing w:after="0" w:line="240" w:lineRule="auto"/>
        <w:jc w:val="center"/>
        <w:rPr>
          <w:b/>
          <w:bCs/>
          <w:sz w:val="36"/>
          <w:szCs w:val="36"/>
        </w:rPr>
      </w:pPr>
    </w:p>
    <w:p w14:paraId="64C06B01" w14:textId="77777777" w:rsidR="00A441B4" w:rsidRPr="00B96C9A" w:rsidRDefault="00A441B4" w:rsidP="00A441B4">
      <w:pPr>
        <w:spacing w:after="0" w:line="240" w:lineRule="auto"/>
        <w:jc w:val="right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หน้า</w:t>
      </w:r>
    </w:p>
    <w:p w14:paraId="44D602DE" w14:textId="5146EB73" w:rsidR="00A441B4" w:rsidRPr="00B96C9A" w:rsidRDefault="00A441B4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szCs w:val="28"/>
        </w:rPr>
        <w:fldChar w:fldCharType="begin"/>
      </w:r>
      <w:r w:rsidRPr="00B96C9A">
        <w:rPr>
          <w:rFonts w:ascii="TH Sarabun New" w:hAnsi="TH Sarabun New" w:cs="TH Sarabun New"/>
          <w:szCs w:val="28"/>
        </w:rPr>
        <w:instrText xml:space="preserve"> TOC \h \z \c </w:instrText>
      </w:r>
      <w:r w:rsidRPr="00B96C9A">
        <w:rPr>
          <w:rFonts w:ascii="TH Sarabun New" w:hAnsi="TH Sarabun New" w:cs="TH Sarabun New"/>
          <w:szCs w:val="28"/>
          <w:cs/>
        </w:rPr>
        <w:instrText xml:space="preserve">"ภาพที่" </w:instrText>
      </w:r>
      <w:r w:rsidRPr="00B96C9A">
        <w:rPr>
          <w:rFonts w:ascii="TH Sarabun New" w:hAnsi="TH Sarabun New" w:cs="TH Sarabun New"/>
          <w:szCs w:val="28"/>
        </w:rPr>
        <w:fldChar w:fldCharType="separate"/>
      </w:r>
      <w:hyperlink w:anchor="_Toc437956179" w:history="1"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49433D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</w:t>
        </w:r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</w:t>
        </w:r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ส่วนประกอบของระบบค้นคืนสารสนเทศ</w:t>
        </w:r>
        <w:r w:rsidRPr="00B96C9A">
          <w:rPr>
            <w:rStyle w:val="a7"/>
            <w:rFonts w:ascii="TH Sarabun New" w:hAnsi="TH Sarabun New" w:cs="TH Sarabun New"/>
            <w:noProof/>
            <w:webHidden/>
            <w:color w:val="auto"/>
            <w:szCs w:val="28"/>
            <w:u w:val="none"/>
          </w:rPr>
          <w:tab/>
        </w:r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8</w:t>
        </w:r>
      </w:hyperlink>
    </w:p>
    <w:p w14:paraId="6138E200" w14:textId="7BDFD694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2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</w:t>
        </w:r>
        <w:r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หลักการทำงานของการค้นคืนสารสนเทศ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0</w:t>
        </w:r>
      </w:hyperlink>
    </w:p>
    <w:p w14:paraId="5E4314A8" w14:textId="55074AD5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3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การวิเคราะห์ข้อความโดยใช้ทฤษฎีของลุนซ์ (</w:t>
        </w:r>
        <w:r w:rsidR="00A441B4" w:rsidRPr="00B96C9A">
          <w:rPr>
            <w:rFonts w:ascii="TH Sarabun New" w:eastAsia="Calibri" w:hAnsi="TH Sarabun New" w:cs="TH Sarabun New"/>
            <w:szCs w:val="28"/>
          </w:rPr>
          <w:t>Lehn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1</w:t>
        </w:r>
      </w:hyperlink>
    </w:p>
    <w:p w14:paraId="4E7C5822" w14:textId="7B5751A9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4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การจัดแบงกลุ่มข้อมูล (</w:t>
        </w:r>
        <w:r w:rsidR="00A441B4" w:rsidRPr="00B96C9A">
          <w:rPr>
            <w:rFonts w:ascii="TH Sarabun New" w:eastAsia="Calibri" w:hAnsi="TH Sarabun New" w:cs="TH Sarabun New"/>
            <w:szCs w:val="28"/>
          </w:rPr>
          <w:t>Classification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)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1</w:t>
        </w:r>
      </w:hyperlink>
    </w:p>
    <w:p w14:paraId="134DE7CC" w14:textId="5FB20E48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5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การค้นคืนสารสนเทศ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2</w:t>
        </w:r>
      </w:hyperlink>
    </w:p>
    <w:p w14:paraId="2EC22F9D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6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วิธีการคำนวนค่าความครบถ้วน และค่าความแม่นยำ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3</w:t>
        </w:r>
      </w:hyperlink>
    </w:p>
    <w:p w14:paraId="6AA95DD8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7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การวัดความคล้ายคลึงเชิงมุมโคไซน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6</w:t>
        </w:r>
      </w:hyperlink>
    </w:p>
    <w:p w14:paraId="7E821011" w14:textId="0076A0C1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8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ต้นแบบขั้นตอนวิธีในการค้นคืนสารสนเทศ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begin"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instrText xml:space="preserve"> PAGEREF _Toc437956186 \h </w:instrTex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separate"/>
        </w:r>
        <w:r w:rsidR="00B66787">
          <w:rPr>
            <w:rFonts w:ascii="TH Sarabun New" w:hAnsi="TH Sarabun New" w:cs="TH Sarabun New"/>
            <w:noProof/>
            <w:webHidden/>
            <w:szCs w:val="28"/>
            <w:cs/>
          </w:rPr>
          <w:t>58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end"/>
        </w:r>
      </w:hyperlink>
    </w:p>
    <w:p w14:paraId="5EAF4BE4" w14:textId="4DBE003B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9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สร้างแอปพลิเคชันโดยใช้ </w:t>
        </w:r>
        <w:r w:rsidR="00A441B4" w:rsidRPr="00B96C9A">
          <w:rPr>
            <w:rFonts w:ascii="TH Sarabun New" w:eastAsia="Calibri" w:hAnsi="TH Sarabun New" w:cs="TH Sarabun New"/>
            <w:szCs w:val="28"/>
          </w:rPr>
          <w:t>Lucene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begin"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instrText xml:space="preserve"> PAGEREF _Toc437956187 \h </w:instrTex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separate"/>
        </w:r>
        <w:r w:rsidR="00B66787">
          <w:rPr>
            <w:rFonts w:ascii="TH Sarabun New" w:hAnsi="TH Sarabun New" w:cs="TH Sarabun New" w:hint="cs"/>
            <w:b/>
            <w:bCs/>
            <w:noProof/>
            <w:webHidden/>
            <w:szCs w:val="28"/>
            <w:cs/>
          </w:rPr>
          <w:t>ผิดพลาด! ไม่ได้กำหนดบุ๊กมาร์ก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end"/>
        </w:r>
      </w:hyperlink>
    </w:p>
    <w:p w14:paraId="05FF6371" w14:textId="7DD394EA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0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กระบวนการจัดทำดัชนีของ </w:t>
        </w:r>
        <w:r w:rsidR="00A441B4" w:rsidRPr="00B96C9A">
          <w:rPr>
            <w:rFonts w:ascii="TH Sarabun New" w:eastAsia="Calibri" w:hAnsi="TH Sarabun New" w:cs="TH Sarabun New"/>
            <w:szCs w:val="28"/>
          </w:rPr>
          <w:t>Apache Lucence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begin"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instrText xml:space="preserve"> PAGEREF _Toc437956188 \h </w:instrTex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separate"/>
        </w:r>
        <w:r w:rsidR="00B66787">
          <w:rPr>
            <w:rFonts w:ascii="TH Sarabun New" w:hAnsi="TH Sarabun New" w:cs="TH Sarabun New"/>
            <w:noProof/>
            <w:webHidden/>
            <w:szCs w:val="28"/>
            <w:cs/>
          </w:rPr>
          <w:t>59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end"/>
        </w:r>
      </w:hyperlink>
    </w:p>
    <w:p w14:paraId="319691F6" w14:textId="4ACBAB76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8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1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กระบวนการค้นหาของ </w:t>
        </w:r>
        <w:r w:rsidR="00A441B4" w:rsidRPr="00B96C9A">
          <w:rPr>
            <w:rFonts w:ascii="TH Sarabun New" w:eastAsia="Calibri" w:hAnsi="TH Sarabun New" w:cs="TH Sarabun New"/>
            <w:szCs w:val="28"/>
          </w:rPr>
          <w:t>Apache Lucence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begin"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instrText xml:space="preserve"> PAGEREF _Toc437956189 \h </w:instrTex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separate"/>
        </w:r>
        <w:r w:rsidR="00B66787">
          <w:rPr>
            <w:rFonts w:ascii="TH Sarabun New" w:hAnsi="TH Sarabun New" w:cs="TH Sarabun New" w:hint="cs"/>
            <w:b/>
            <w:bCs/>
            <w:noProof/>
            <w:webHidden/>
            <w:szCs w:val="28"/>
            <w:cs/>
          </w:rPr>
          <w:t>ผิดพลาด! ไม่ได้กำหนดบุ๊กมาร์ก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fldChar w:fldCharType="end"/>
        </w:r>
      </w:hyperlink>
    </w:p>
    <w:p w14:paraId="786A4EC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2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ั้นตอนการดำเนิน</w:t>
        </w:r>
        <w:r w:rsidR="00A441B4" w:rsidRPr="00B96C9A">
          <w:rPr>
            <w:rFonts w:ascii="TH Sarabun New" w:eastAsia="Calibri" w:hAnsi="TH Sarabun New" w:cs="TH Sarabun New"/>
            <w:spacing w:val="-8"/>
            <w:szCs w:val="28"/>
            <w:cs/>
          </w:rPr>
          <w:t>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23</w:t>
        </w:r>
      </w:hyperlink>
    </w:p>
    <w:p w14:paraId="215CFBEA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3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ตัวอย่างเว็บไซต์ </w:t>
        </w:r>
        <w:r w:rsidR="00A441B4" w:rsidRPr="00B96C9A">
          <w:rPr>
            <w:rFonts w:ascii="TH Sarabun New" w:eastAsia="Calibri" w:hAnsi="TH Sarabun New" w:cs="TH Sarabun New"/>
            <w:szCs w:val="28"/>
          </w:rPr>
          <w:t>Project Management System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25</w:t>
        </w:r>
      </w:hyperlink>
    </w:p>
    <w:p w14:paraId="07390EC3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4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การทำงานของ </w:t>
        </w:r>
        <w:r w:rsidR="00A441B4" w:rsidRPr="00B96C9A">
          <w:rPr>
            <w:rFonts w:ascii="TH Sarabun New" w:eastAsia="Calibri" w:hAnsi="TH Sarabun New" w:cs="TH Sarabun New"/>
            <w:szCs w:val="28"/>
          </w:rPr>
          <w:t>ELK Stack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29</w:t>
        </w:r>
      </w:hyperlink>
    </w:p>
    <w:p w14:paraId="32F7FEA5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5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ตัวอย่าง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r Interfac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ของ </w:t>
        </w:r>
        <w:r w:rsidR="00A441B4" w:rsidRPr="00B96C9A">
          <w:rPr>
            <w:rFonts w:ascii="TH Sarabun New" w:eastAsia="Calibri" w:hAnsi="TH Sarabun New" w:cs="TH Sarabun New"/>
            <w:szCs w:val="28"/>
          </w:rPr>
          <w:t>Kibana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29</w:t>
        </w:r>
      </w:hyperlink>
    </w:p>
    <w:p w14:paraId="6EF0D56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6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ตัวอย่างการใช้งาน </w:t>
        </w:r>
        <w:r w:rsidR="00A441B4" w:rsidRPr="00B96C9A">
          <w:rPr>
            <w:rFonts w:ascii="TH Sarabun New" w:eastAsia="Calibri" w:hAnsi="TH Sarabun New" w:cs="TH Sarabun New"/>
            <w:szCs w:val="28"/>
          </w:rPr>
          <w:t>Deployer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30</w:t>
        </w:r>
      </w:hyperlink>
    </w:p>
    <w:p w14:paraId="2838E6D5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7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บุคลทั่วไป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39</w:t>
        </w:r>
      </w:hyperlink>
    </w:p>
    <w:p w14:paraId="29FC354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8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0</w:t>
        </w:r>
      </w:hyperlink>
    </w:p>
    <w:p w14:paraId="4B9390B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9  </w:t>
        </w:r>
        <w:r w:rsidR="00A441B4" w:rsidRPr="00B96C9A">
          <w:rPr>
            <w:rFonts w:ascii="TH Sarabun New" w:eastAsia="Calibri" w:hAnsi="TH Sarabun New" w:cs="TH Sarabun New"/>
            <w:szCs w:val="28"/>
          </w:rPr>
          <w:t>Use Case Diagram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อาจารย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1</w:t>
        </w:r>
      </w:hyperlink>
    </w:p>
    <w:p w14:paraId="7724C793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0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2</w:t>
        </w:r>
      </w:hyperlink>
    </w:p>
    <w:p w14:paraId="59094A96" w14:textId="69961623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19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1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ค้นหาโครงงาน ของ บุคลทั่วไป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3</w:t>
        </w:r>
      </w:hyperlink>
    </w:p>
    <w:p w14:paraId="547F43D1" w14:textId="3AFE4C51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2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ดาวโหลดเอกสารของบุคลทั่วไป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4</w:t>
        </w:r>
      </w:hyperlink>
    </w:p>
    <w:p w14:paraId="31599546" w14:textId="4CCCC5F5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3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ค้นหาโครงงานขอ 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5</w:t>
        </w:r>
      </w:hyperlink>
    </w:p>
    <w:p w14:paraId="54C06AEE" w14:textId="4966015D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4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ดาวโหลดเอกสาร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6</w:t>
        </w:r>
      </w:hyperlink>
    </w:p>
    <w:p w14:paraId="74D317C1" w14:textId="771C3015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5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เพิ่มโครงงาน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7</w:t>
        </w:r>
      </w:hyperlink>
    </w:p>
    <w:p w14:paraId="61434B83" w14:textId="083665A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6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แก้ไขข้อมูลโครงงาน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8</w:t>
        </w:r>
      </w:hyperlink>
    </w:p>
    <w:p w14:paraId="6DB4B8EE" w14:textId="583C9FD4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7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อัพโหลดเอกสารโครงงาน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49</w:t>
        </w:r>
      </w:hyperlink>
    </w:p>
    <w:p w14:paraId="49276238" w14:textId="2C98A082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8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แจ้งขอเปลี่ยนหัวข้อโครงงาน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0</w:t>
        </w:r>
      </w:hyperlink>
    </w:p>
    <w:p w14:paraId="06EFDD95" w14:textId="34DE39B5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0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29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แจ้งขอเปลี่ยนที่ปรึกษา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1</w:t>
        </w:r>
      </w:hyperlink>
    </w:p>
    <w:p w14:paraId="3B144B6F" w14:textId="4FE4F7A2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</w:pPr>
      <w:hyperlink w:anchor="_Toc43795620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0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ยื่นคำร้องขอเป็นที่ปรึกษา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2</w:t>
        </w:r>
      </w:hyperlink>
    </w:p>
    <w:p w14:paraId="4EC67A2A" w14:textId="77777777" w:rsidR="00A441B4" w:rsidRPr="00B96C9A" w:rsidRDefault="00A441B4" w:rsidP="003E62A9">
      <w:pPr>
        <w:spacing w:after="0" w:line="240" w:lineRule="auto"/>
        <w:jc w:val="center"/>
        <w:rPr>
          <w:b/>
          <w:bCs/>
          <w:sz w:val="36"/>
          <w:szCs w:val="36"/>
        </w:rPr>
      </w:pPr>
    </w:p>
    <w:p w14:paraId="29F4BB1E" w14:textId="06CBAD5D" w:rsidR="00A441B4" w:rsidRPr="00B96C9A" w:rsidRDefault="00A441B4" w:rsidP="003E62A9">
      <w:pPr>
        <w:spacing w:after="0" w:line="240" w:lineRule="auto"/>
        <w:jc w:val="center"/>
        <w:rPr>
          <w:b/>
          <w:bCs/>
          <w:sz w:val="36"/>
          <w:szCs w:val="36"/>
        </w:rPr>
      </w:pPr>
      <w:r w:rsidRPr="00B96C9A">
        <w:rPr>
          <w:b/>
          <w:bCs/>
          <w:sz w:val="36"/>
          <w:szCs w:val="36"/>
          <w:cs/>
        </w:rPr>
        <w:lastRenderedPageBreak/>
        <w:t>สารบัญภาพ (ต่อ)</w:t>
      </w:r>
    </w:p>
    <w:p w14:paraId="2CBB48A3" w14:textId="77777777" w:rsidR="00A441B4" w:rsidRPr="00B96C9A" w:rsidRDefault="00A441B4" w:rsidP="003E62A9">
      <w:pPr>
        <w:spacing w:after="0" w:line="240" w:lineRule="auto"/>
        <w:jc w:val="right"/>
      </w:pPr>
    </w:p>
    <w:p w14:paraId="27DE6DC8" w14:textId="77777777" w:rsidR="00A441B4" w:rsidRPr="00B96C9A" w:rsidRDefault="00A441B4" w:rsidP="003E62A9">
      <w:pPr>
        <w:spacing w:after="0" w:line="240" w:lineRule="auto"/>
        <w:jc w:val="right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หน้า</w:t>
      </w:r>
    </w:p>
    <w:p w14:paraId="1B265FF5" w14:textId="54DBBBF3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1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สถานะคำร้องของ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3</w:t>
        </w:r>
      </w:hyperlink>
    </w:p>
    <w:p w14:paraId="2A3C0CBA" w14:textId="13F7E80E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left"/>
        <w:rPr>
          <w:rFonts w:ascii="TH Sarabun New" w:eastAsia="Times New Roman" w:hAnsi="TH Sarabun New" w:cs="TH Sarabun New"/>
          <w:noProof/>
          <w:szCs w:val="28"/>
        </w:rPr>
      </w:pPr>
      <w:hyperlink w:anchor="_Toc43795621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2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ค้นหาโครงงาน ของ อาจารย์</w:t>
        </w:r>
        <w:r w:rsidR="003E62A9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4</w:t>
        </w:r>
      </w:hyperlink>
    </w:p>
    <w:p w14:paraId="5CC1036D" w14:textId="40D642E6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3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ดาวโหลดเอกสารของอาจารย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5</w:t>
        </w:r>
      </w:hyperlink>
    </w:p>
    <w:p w14:paraId="73AD4DDA" w14:textId="0B0092A9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4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คำร้องที่ปรึกษาของอาจารย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6</w:t>
        </w:r>
      </w:hyperlink>
    </w:p>
    <w:p w14:paraId="5A909B8E" w14:textId="4BFAC4ED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35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Pr="00B96C9A">
          <w:rPr>
            <w:rFonts w:ascii="TH Sarabun New" w:eastAsia="Calibri" w:hAnsi="TH Sarabun New" w:cs="TH Sarabun New"/>
            <w:szCs w:val="28"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ประกาศหาที่ปรึกษาของอาจารย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7</w:t>
        </w:r>
      </w:hyperlink>
    </w:p>
    <w:p w14:paraId="78AC7E0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6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เพิ่มข่าว 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8</w:t>
        </w:r>
      </w:hyperlink>
    </w:p>
    <w:p w14:paraId="0C6CFFBC" w14:textId="7F31D8DB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7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 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.อนุมัติข่าว ของ 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59</w:t>
        </w:r>
      </w:hyperlink>
    </w:p>
    <w:p w14:paraId="4C9B938E" w14:textId="7ED7724E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38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ค้นหาโครงงาน ของ 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0</w:t>
        </w:r>
      </w:hyperlink>
    </w:p>
    <w:p w14:paraId="07789AA3" w14:textId="00F489E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39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เพิ่มปฏิทิน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1</w:t>
        </w:r>
      </w:hyperlink>
    </w:p>
    <w:p w14:paraId="38D10FD8" w14:textId="685FAD21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0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ดาวโหลดเอกสาร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2</w:t>
        </w:r>
      </w:hyperlink>
    </w:p>
    <w:p w14:paraId="4759A6E3" w14:textId="27EA720F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1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1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นำเข้ารายชื่อนักศึกษา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3</w:t>
        </w:r>
      </w:hyperlink>
    </w:p>
    <w:p w14:paraId="55642F00" w14:textId="34CEBAF1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</w:pPr>
      <w:hyperlink w:anchor="_Toc43795622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2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เพิ่มประเภทโครงงาน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4</w:t>
        </w:r>
      </w:hyperlink>
    </w:p>
    <w:p w14:paraId="7F6BF959" w14:textId="42CD0E72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3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จัดกลุ่มสอบ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5</w:t>
        </w:r>
      </w:hyperlink>
    </w:p>
    <w:p w14:paraId="6C49D02D" w14:textId="28C9D29E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4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รันหมายเลขรหัสโครงงาน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6</w:t>
        </w:r>
      </w:hyperlink>
    </w:p>
    <w:p w14:paraId="66C4507F" w14:textId="044EC53B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5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เอกสารเผยแพร่ผลงาน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7</w:t>
        </w:r>
      </w:hyperlink>
    </w:p>
    <w:p w14:paraId="1451059C" w14:textId="61A7A9F9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6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Use Case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ออกรายงานของผู้ดูแล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68</w:t>
        </w:r>
      </w:hyperlink>
    </w:p>
    <w:p w14:paraId="0350F39D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7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แผนผังเว็บไซต์ระบบจัดการโครงงานและงานวิจัยคอมพิวเตอร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0</w:t>
        </w:r>
      </w:hyperlink>
    </w:p>
    <w:p w14:paraId="539E7B84" w14:textId="4AF60DED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48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 Class Diagram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1</w:t>
        </w:r>
      </w:hyperlink>
    </w:p>
    <w:p w14:paraId="01F55A9D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49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หน้าหลัก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2</w:t>
        </w:r>
      </w:hyperlink>
    </w:p>
    <w:p w14:paraId="3CA1F37B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0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หน้าข่าวสาร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2</w:t>
        </w:r>
      </w:hyperlink>
    </w:p>
    <w:p w14:paraId="2C06833D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2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1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เพิ่มข่าวสาร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3</w:t>
        </w:r>
      </w:hyperlink>
    </w:p>
    <w:p w14:paraId="10E58591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2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ลบข่าวสาร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3</w:t>
        </w:r>
      </w:hyperlink>
    </w:p>
    <w:p w14:paraId="5041CD5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3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แก้ไขข่าวสาร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4</w:t>
        </w:r>
      </w:hyperlink>
    </w:p>
    <w:p w14:paraId="076E5467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4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อนุมัติข่าวสาร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4</w:t>
        </w:r>
      </w:hyperlink>
    </w:p>
    <w:p w14:paraId="2EA89AD5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5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สืบค้นข้อมูล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5</w:t>
        </w:r>
      </w:hyperlink>
    </w:p>
    <w:p w14:paraId="1548A5B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6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ดูรายละเอียด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5</w:t>
        </w:r>
      </w:hyperlink>
    </w:p>
    <w:p w14:paraId="1F090F48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7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เพิ่ม/แก้ไขข้อมูล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6</w:t>
        </w:r>
      </w:hyperlink>
    </w:p>
    <w:p w14:paraId="399BF56E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8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Sequence Diagram ของการแจ้งเปลี่ยนหัวข้อโครงงานของการแจ้งเปลี่ยนหัวข้อ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6</w:t>
        </w:r>
      </w:hyperlink>
    </w:p>
    <w:p w14:paraId="2F23403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59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แสดงรายชื่อนักศึกษาที่ยังไม่ส่งเอกสาร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7</w:t>
        </w:r>
      </w:hyperlink>
    </w:p>
    <w:p w14:paraId="76648F12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0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ลบเอกสารประกอบการเผยแพร่ผล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7</w:t>
        </w:r>
      </w:hyperlink>
    </w:p>
    <w:p w14:paraId="0AD18BB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3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1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อัพโหลดเอกสาร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8</w:t>
        </w:r>
      </w:hyperlink>
    </w:p>
    <w:p w14:paraId="56128E3C" w14:textId="77777777" w:rsidR="00A441B4" w:rsidRPr="00B96C9A" w:rsidRDefault="00A441B4" w:rsidP="003E62A9">
      <w:pPr>
        <w:spacing w:after="0" w:line="240" w:lineRule="auto"/>
        <w:jc w:val="center"/>
      </w:pPr>
      <w:bookmarkStart w:id="18" w:name="_Hlk499065987"/>
    </w:p>
    <w:p w14:paraId="23EAC893" w14:textId="539A0083" w:rsidR="00A441B4" w:rsidRPr="00B96C9A" w:rsidRDefault="00A441B4" w:rsidP="003E62A9">
      <w:pPr>
        <w:spacing w:after="0" w:line="240" w:lineRule="auto"/>
        <w:jc w:val="center"/>
        <w:rPr>
          <w:b/>
          <w:bCs/>
          <w:sz w:val="36"/>
          <w:szCs w:val="36"/>
        </w:rPr>
      </w:pPr>
      <w:r w:rsidRPr="00B96C9A">
        <w:rPr>
          <w:b/>
          <w:bCs/>
          <w:sz w:val="36"/>
          <w:szCs w:val="36"/>
          <w:cs/>
        </w:rPr>
        <w:lastRenderedPageBreak/>
        <w:t>สารบัญภาพ (ต่อ)</w:t>
      </w:r>
    </w:p>
    <w:bookmarkEnd w:id="18"/>
    <w:p w14:paraId="011D6CFF" w14:textId="77777777" w:rsidR="00A441B4" w:rsidRPr="00B96C9A" w:rsidRDefault="00A441B4" w:rsidP="003E62A9">
      <w:pPr>
        <w:spacing w:after="0" w:line="240" w:lineRule="auto"/>
        <w:jc w:val="right"/>
      </w:pPr>
    </w:p>
    <w:p w14:paraId="60EB31F3" w14:textId="316B246A" w:rsidR="00A441B4" w:rsidRPr="00B96C9A" w:rsidRDefault="00A441B4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>หน้า</w:t>
      </w:r>
      <w:r w:rsidRPr="00B96C9A">
        <w:rPr>
          <w:rFonts w:ascii="TH Sarabun New" w:hAnsi="TH Sarabun New" w:cs="TH Sarabun New"/>
          <w:b/>
          <w:bCs/>
          <w:sz w:val="32"/>
          <w:szCs w:val="32"/>
        </w:rPr>
        <w:br/>
      </w:r>
      <w:hyperlink w:anchor="_Toc437956240" w:history="1"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2  </w:t>
        </w:r>
        <w:r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Pr="00B96C9A">
          <w:rPr>
            <w:rFonts w:ascii="TH Sarabun New" w:eastAsia="Calibri" w:hAnsi="TH Sarabun New" w:cs="TH Sarabun New"/>
            <w:szCs w:val="28"/>
            <w:cs/>
          </w:rPr>
          <w:t>ของการดูคณะกรรมการสอบโครงงาน</w:t>
        </w:r>
        <w:r w:rsidR="003E62A9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8</w:t>
        </w:r>
      </w:hyperlink>
    </w:p>
    <w:p w14:paraId="39E823C6" w14:textId="77C7F23F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3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Sequence Diagram ของการดูปฏิทินการทำโครงงานของการดูปฏิทินการทำโครงงาน</w:t>
        </w:r>
        <w:r w:rsidR="003E62A9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9</w:t>
        </w:r>
      </w:hyperlink>
    </w:p>
    <w:p w14:paraId="19B148D6" w14:textId="16A80CC0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4 </w:t>
        </w:r>
        <w:r w:rsidR="00B96C9A" w:rsidRPr="00B96C9A">
          <w:rPr>
            <w:rFonts w:ascii="TH Sarabun New" w:eastAsia="Calibri" w:hAnsi="TH Sarabun New" w:cs="TH Sarabun New"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Sequence Diagram ของการเพิ่มปฏิทินการทำโครงงานปฏิทินการทำ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9</w:t>
        </w:r>
      </w:hyperlink>
    </w:p>
    <w:p w14:paraId="4143EE6B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5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ลบปฏิทินการทำ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0</w:t>
        </w:r>
      </w:hyperlink>
    </w:p>
    <w:p w14:paraId="661E4CF2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6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แก้ไขปฏิทินการทำ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0</w:t>
        </w:r>
      </w:hyperlink>
    </w:p>
    <w:p w14:paraId="337AC418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7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ดูเอกสารและแบบฟอร์มการทำ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1</w:t>
        </w:r>
      </w:hyperlink>
    </w:p>
    <w:p w14:paraId="07C1A0F1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8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เพิ่มเอกสารและแบบฟอร์มการทำ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1</w:t>
        </w:r>
      </w:hyperlink>
    </w:p>
    <w:p w14:paraId="2A47F752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9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ลบเอกสารและแบบฟอร์มการทำ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2</w:t>
        </w:r>
      </w:hyperlink>
    </w:p>
    <w:p w14:paraId="25E7E05A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0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แก้ไขเอกสารและแบบฟอร์มการทำ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2</w:t>
        </w:r>
      </w:hyperlink>
    </w:p>
    <w:p w14:paraId="4B96B52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1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ดูรายการคำร้องต่าง ๆ (นักศึกษา)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3</w:t>
        </w:r>
      </w:hyperlink>
    </w:p>
    <w:p w14:paraId="6FB1B9C4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2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ดูรายการคำร้องต่าง ๆ (อาจารย์)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3</w:t>
        </w:r>
      </w:hyperlink>
    </w:p>
    <w:p w14:paraId="10309169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3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ส่งคำร้องขอเปลี่ยนหัวข้อโครง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4</w:t>
        </w:r>
      </w:hyperlink>
    </w:p>
    <w:p w14:paraId="324730B4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74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ส่งคำร้องขอเปลี่ยนอาจารย์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4</w:t>
        </w:r>
      </w:hyperlink>
    </w:p>
    <w:p w14:paraId="70242EC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5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ส่งคำร้องขอให้อาจารย์เป็น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5</w:t>
        </w:r>
      </w:hyperlink>
    </w:p>
    <w:p w14:paraId="3723436A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6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ส่งคำร้องขอเปลี่ยนอาจารย์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5</w:t>
        </w:r>
      </w:hyperlink>
    </w:p>
    <w:p w14:paraId="5EDDF91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7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ไม่อนุมัติคำร้องขอเปลี่ยนอาจารย์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6</w:t>
        </w:r>
      </w:hyperlink>
    </w:p>
    <w:p w14:paraId="04AAFC4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78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อนุมัติคำร้องขอเปลี่ยนหัวข้อ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6</w:t>
        </w:r>
      </w:hyperlink>
    </w:p>
    <w:p w14:paraId="2E9CAD0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79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Sequence Diagram ของการไม่อนุมัติคำร้องขอเปลี่ยนหัวข้อโครงงานขอเปลี่ยนหัวข้อ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7</w:t>
        </w:r>
      </w:hyperlink>
    </w:p>
    <w:p w14:paraId="4BA67D5F" w14:textId="77777777" w:rsidR="00A441B4" w:rsidRPr="00B96C9A" w:rsidRDefault="00A441B4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szCs w:val="28"/>
        </w:rPr>
        <w:fldChar w:fldCharType="end"/>
      </w:r>
      <w:bookmarkStart w:id="19" w:name="_Hlk499066273"/>
      <w:r w:rsidRPr="00B96C9A">
        <w:rPr>
          <w:rFonts w:ascii="TH Sarabun New" w:hAnsi="TH Sarabun New" w:cs="TH Sarabun New"/>
        </w:rPr>
        <w:fldChar w:fldCharType="begin"/>
      </w:r>
      <w:r w:rsidRPr="00B96C9A">
        <w:rPr>
          <w:rFonts w:ascii="TH Sarabun New" w:hAnsi="TH Sarabun New" w:cs="TH Sarabun New"/>
          <w:szCs w:val="28"/>
        </w:rPr>
        <w:instrText xml:space="preserve"> HYPERLINK \l </w:instrText>
      </w:r>
      <w:r w:rsidRPr="00B96C9A">
        <w:rPr>
          <w:rFonts w:ascii="TH Sarabun New" w:hAnsi="TH Sarabun New" w:cs="TH Sarabun New"/>
          <w:szCs w:val="28"/>
          <w:cs/>
        </w:rPr>
        <w:instrText>"</w:instrText>
      </w:r>
      <w:r w:rsidRPr="00B96C9A">
        <w:rPr>
          <w:rFonts w:ascii="TH Sarabun New" w:hAnsi="TH Sarabun New" w:cs="TH Sarabun New"/>
          <w:szCs w:val="28"/>
        </w:rPr>
        <w:instrText>_Toc437956242</w:instrText>
      </w:r>
      <w:r w:rsidRPr="00B96C9A">
        <w:rPr>
          <w:rFonts w:ascii="TH Sarabun New" w:hAnsi="TH Sarabun New" w:cs="TH Sarabun New"/>
          <w:szCs w:val="28"/>
          <w:cs/>
        </w:rPr>
        <w:instrText xml:space="preserve">" </w:instrText>
      </w:r>
      <w:r w:rsidRPr="00B96C9A">
        <w:rPr>
          <w:rFonts w:ascii="TH Sarabun New" w:hAnsi="TH Sarabun New" w:cs="TH Sarabun New"/>
        </w:rPr>
        <w:fldChar w:fldCharType="separate"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 xml:space="preserve">ภาพที่ 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 xml:space="preserve">80 </w:t>
      </w:r>
      <w:r w:rsidRPr="00B96C9A">
        <w:rPr>
          <w:rFonts w:ascii="TH Sarabun New" w:eastAsia="Calibri" w:hAnsi="TH Sarabun New" w:cs="TH Sarabun New"/>
          <w:szCs w:val="28"/>
          <w:cs/>
        </w:rPr>
        <w:t xml:space="preserve"> </w:t>
      </w:r>
      <w:r w:rsidRPr="00B96C9A">
        <w:rPr>
          <w:rFonts w:ascii="TH Sarabun New" w:eastAsia="Calibri" w:hAnsi="TH Sarabun New" w:cs="TH Sarabun New"/>
          <w:szCs w:val="28"/>
        </w:rPr>
        <w:t xml:space="preserve">Sequence Diagram </w:t>
      </w:r>
      <w:r w:rsidRPr="00B96C9A">
        <w:rPr>
          <w:rFonts w:ascii="TH Sarabun New" w:eastAsia="Calibri" w:hAnsi="TH Sarabun New" w:cs="TH Sarabun New"/>
          <w:szCs w:val="28"/>
          <w:cs/>
        </w:rPr>
        <w:t>ของการอนุมัติคำร้องขอให้อาจารย์เป็นที่ปรึกษา</w:t>
      </w:r>
      <w:r w:rsidRPr="00B96C9A">
        <w:rPr>
          <w:rFonts w:ascii="TH Sarabun New" w:hAnsi="TH Sarabun New" w:cs="TH Sarabun New"/>
          <w:noProof/>
          <w:webHidden/>
          <w:szCs w:val="28"/>
        </w:rPr>
        <w:tab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>87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fldChar w:fldCharType="end"/>
      </w:r>
    </w:p>
    <w:p w14:paraId="4D24763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81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ไม่อนุมัติคำร้องขอให้อาจารย์เป็น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88</w:t>
        </w:r>
      </w:hyperlink>
    </w:p>
    <w:p w14:paraId="0AD7C12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82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ประกาศหาที่ปรึกษา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88</w:t>
        </w:r>
      </w:hyperlink>
    </w:p>
    <w:p w14:paraId="121985E1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83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ดูรายชื่อนักศึกษาที่ยังไม่มีที่ปรึกษา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89</w:t>
        </w:r>
      </w:hyperlink>
    </w:p>
    <w:p w14:paraId="7831CF9E" w14:textId="6652F476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84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ดูสถานะอาจารย์ที่ปรึกษาของการดูสถานะอาจารย์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89</w:t>
        </w:r>
      </w:hyperlink>
    </w:p>
    <w:p w14:paraId="29F6DA29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85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แก้ไขประเภท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0</w:t>
        </w:r>
      </w:hyperlink>
    </w:p>
    <w:p w14:paraId="7E1C10D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6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เพิ่มประเภท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0</w:t>
        </w:r>
      </w:hyperlink>
    </w:p>
    <w:p w14:paraId="15BDE51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87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แก้ไขประเภท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1</w:t>
        </w:r>
      </w:hyperlink>
    </w:p>
    <w:p w14:paraId="31096710" w14:textId="38D1037D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88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เพิ่มประเภทเอกสารประกอบการเผยแพร่ผล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1</w:t>
        </w:r>
      </w:hyperlink>
    </w:p>
    <w:p w14:paraId="50C398E5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9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ลบประเภทเอกสารประกอบการเผยแพร่ผล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2</w:t>
        </w:r>
      </w:hyperlink>
    </w:p>
    <w:p w14:paraId="7ACD58FD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90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Sequence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การแก้ไขประเภทเอกสารประกอบการเผยแพร่ผล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2</w:t>
        </w:r>
      </w:hyperlink>
    </w:p>
    <w:p w14:paraId="32DBCCE9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เพิ่มข่าว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3</w:t>
        </w:r>
      </w:hyperlink>
    </w:p>
    <w:p w14:paraId="3550C8C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2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อนุมัติข่าว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94</w:t>
        </w:r>
      </w:hyperlink>
    </w:p>
    <w:bookmarkEnd w:id="19"/>
    <w:p w14:paraId="6BA1E079" w14:textId="77777777" w:rsidR="00A441B4" w:rsidRPr="00B96C9A" w:rsidRDefault="00A441B4" w:rsidP="00A441B4">
      <w:pPr>
        <w:spacing w:after="0" w:line="240" w:lineRule="auto"/>
        <w:jc w:val="center"/>
      </w:pPr>
    </w:p>
    <w:p w14:paraId="77346F95" w14:textId="115B037F" w:rsidR="00A441B4" w:rsidRPr="00B96C9A" w:rsidRDefault="00A441B4" w:rsidP="00A441B4">
      <w:pPr>
        <w:spacing w:after="0" w:line="240" w:lineRule="auto"/>
        <w:jc w:val="center"/>
        <w:rPr>
          <w:b/>
          <w:bCs/>
          <w:sz w:val="36"/>
          <w:szCs w:val="36"/>
        </w:rPr>
      </w:pPr>
      <w:bookmarkStart w:id="20" w:name="_Hlk499070231"/>
      <w:r w:rsidRPr="00B96C9A">
        <w:rPr>
          <w:b/>
          <w:bCs/>
          <w:sz w:val="36"/>
          <w:szCs w:val="36"/>
          <w:cs/>
        </w:rPr>
        <w:lastRenderedPageBreak/>
        <w:t>สารบัญภาพ (ต่อ)</w:t>
      </w:r>
    </w:p>
    <w:bookmarkEnd w:id="20"/>
    <w:p w14:paraId="31A9A4C9" w14:textId="77777777" w:rsidR="00A441B4" w:rsidRPr="00B96C9A" w:rsidRDefault="00A441B4" w:rsidP="00A441B4">
      <w:pPr>
        <w:spacing w:after="0" w:line="240" w:lineRule="auto"/>
        <w:jc w:val="center"/>
      </w:pPr>
    </w:p>
    <w:p w14:paraId="54237E06" w14:textId="77777777" w:rsidR="00A441B4" w:rsidRPr="00B96C9A" w:rsidRDefault="00A441B4" w:rsidP="00A441B4">
      <w:pPr>
        <w:spacing w:after="0" w:line="240" w:lineRule="auto"/>
        <w:jc w:val="right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หน้า</w:t>
      </w:r>
    </w:p>
    <w:bookmarkStart w:id="21" w:name="_Hlk499066240"/>
    <w:p w14:paraId="70A67F33" w14:textId="77777777" w:rsidR="00A441B4" w:rsidRPr="00B96C9A" w:rsidRDefault="00A441B4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</w:rPr>
        <w:fldChar w:fldCharType="begin"/>
      </w:r>
      <w:r w:rsidRPr="00B96C9A">
        <w:rPr>
          <w:rFonts w:ascii="TH Sarabun New" w:hAnsi="TH Sarabun New" w:cs="TH Sarabun New"/>
          <w:szCs w:val="28"/>
        </w:rPr>
        <w:instrText xml:space="preserve"> HYPERLINK \l </w:instrText>
      </w:r>
      <w:r w:rsidRPr="00B96C9A">
        <w:rPr>
          <w:rFonts w:ascii="TH Sarabun New" w:hAnsi="TH Sarabun New" w:cs="TH Sarabun New"/>
          <w:szCs w:val="28"/>
          <w:cs/>
        </w:rPr>
        <w:instrText>"</w:instrText>
      </w:r>
      <w:r w:rsidRPr="00B96C9A">
        <w:rPr>
          <w:rFonts w:ascii="TH Sarabun New" w:hAnsi="TH Sarabun New" w:cs="TH Sarabun New"/>
          <w:szCs w:val="28"/>
        </w:rPr>
        <w:instrText>_Toc437956255</w:instrText>
      </w:r>
      <w:r w:rsidRPr="00B96C9A">
        <w:rPr>
          <w:rFonts w:ascii="TH Sarabun New" w:hAnsi="TH Sarabun New" w:cs="TH Sarabun New"/>
          <w:szCs w:val="28"/>
          <w:cs/>
        </w:rPr>
        <w:instrText xml:space="preserve">" </w:instrText>
      </w:r>
      <w:r w:rsidRPr="00B96C9A">
        <w:rPr>
          <w:rFonts w:ascii="TH Sarabun New" w:hAnsi="TH Sarabun New" w:cs="TH Sarabun New"/>
        </w:rPr>
        <w:fldChar w:fldCharType="separate"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 xml:space="preserve">ภาพที่ 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>93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 xml:space="preserve">  </w:t>
      </w:r>
      <w:r w:rsidRPr="00B96C9A">
        <w:rPr>
          <w:rFonts w:ascii="TH Sarabun New" w:eastAsia="Calibri" w:hAnsi="TH Sarabun New" w:cs="TH Sarabun New"/>
          <w:szCs w:val="28"/>
        </w:rPr>
        <w:t xml:space="preserve">Activity Diagram </w:t>
      </w:r>
      <w:r w:rsidRPr="00B96C9A">
        <w:rPr>
          <w:rFonts w:ascii="TH Sarabun New" w:eastAsia="Calibri" w:hAnsi="TH Sarabun New" w:cs="TH Sarabun New"/>
          <w:szCs w:val="28"/>
          <w:cs/>
        </w:rPr>
        <w:t>ของ สืบค้นข้อมูลโครงงาน</w:t>
      </w:r>
      <w:r w:rsidRPr="00B96C9A">
        <w:rPr>
          <w:rFonts w:ascii="TH Sarabun New" w:hAnsi="TH Sarabun New" w:cs="TH Sarabun New"/>
          <w:noProof/>
          <w:webHidden/>
          <w:szCs w:val="28"/>
        </w:rPr>
        <w:tab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>95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fldChar w:fldCharType="end"/>
      </w:r>
    </w:p>
    <w:p w14:paraId="3E6AAB42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4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สถานะอาจารย์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6</w:t>
        </w:r>
      </w:hyperlink>
    </w:p>
    <w:p w14:paraId="1D38D3D4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</w:pPr>
      <w:hyperlink w:anchor="_Toc43795625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95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เพิ่มปฏิทิ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7</w:t>
        </w:r>
      </w:hyperlink>
      <w:bookmarkEnd w:id="21"/>
    </w:p>
    <w:p w14:paraId="28231F1E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6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ดาวน์โหลดเอกสาร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8</w:t>
        </w:r>
      </w:hyperlink>
    </w:p>
    <w:p w14:paraId="666D9717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7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bookmarkStart w:id="22" w:name="_Hlk499066295"/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นำเข้ารายชื่อนักศึกษา</w:t>
        </w:r>
        <w:bookmarkStart w:id="23" w:name="_Hlk499067226"/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bookmarkEnd w:id="22"/>
        <w:bookmarkEnd w:id="23"/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99</w:t>
        </w:r>
      </w:hyperlink>
      <w:bookmarkStart w:id="24" w:name="_Hlk499066708"/>
    </w:p>
    <w:bookmarkEnd w:id="24"/>
    <w:p w14:paraId="154A3B5A" w14:textId="77777777" w:rsidR="00A441B4" w:rsidRPr="00B96C9A" w:rsidRDefault="00A441B4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</w:rPr>
        <w:fldChar w:fldCharType="begin"/>
      </w:r>
      <w:r w:rsidRPr="00B96C9A">
        <w:rPr>
          <w:rFonts w:ascii="TH Sarabun New" w:hAnsi="TH Sarabun New" w:cs="TH Sarabun New"/>
          <w:szCs w:val="28"/>
        </w:rPr>
        <w:instrText xml:space="preserve"> HYPERLINK \l </w:instrText>
      </w:r>
      <w:r w:rsidRPr="00B96C9A">
        <w:rPr>
          <w:rFonts w:ascii="TH Sarabun New" w:hAnsi="TH Sarabun New" w:cs="TH Sarabun New"/>
          <w:szCs w:val="28"/>
          <w:cs/>
        </w:rPr>
        <w:instrText>"</w:instrText>
      </w:r>
      <w:r w:rsidRPr="00B96C9A">
        <w:rPr>
          <w:rFonts w:ascii="TH Sarabun New" w:hAnsi="TH Sarabun New" w:cs="TH Sarabun New"/>
          <w:szCs w:val="28"/>
        </w:rPr>
        <w:instrText>_Toc437956257</w:instrText>
      </w:r>
      <w:r w:rsidRPr="00B96C9A">
        <w:rPr>
          <w:rFonts w:ascii="TH Sarabun New" w:hAnsi="TH Sarabun New" w:cs="TH Sarabun New"/>
          <w:szCs w:val="28"/>
          <w:cs/>
        </w:rPr>
        <w:instrText xml:space="preserve">" </w:instrText>
      </w:r>
      <w:r w:rsidRPr="00B96C9A">
        <w:rPr>
          <w:rFonts w:ascii="TH Sarabun New" w:hAnsi="TH Sarabun New" w:cs="TH Sarabun New"/>
        </w:rPr>
        <w:fldChar w:fldCharType="separate"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 xml:space="preserve">ภาพที่ 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 xml:space="preserve">98  </w:t>
      </w:r>
      <w:r w:rsidRPr="00B96C9A">
        <w:rPr>
          <w:rFonts w:ascii="TH Sarabun New" w:eastAsia="Calibri" w:hAnsi="TH Sarabun New" w:cs="TH Sarabun New"/>
          <w:szCs w:val="28"/>
        </w:rPr>
        <w:t xml:space="preserve">Activity Diagram </w:t>
      </w:r>
      <w:r w:rsidRPr="00B96C9A">
        <w:rPr>
          <w:rFonts w:ascii="TH Sarabun New" w:eastAsia="Calibri" w:hAnsi="TH Sarabun New" w:cs="TH Sarabun New"/>
          <w:szCs w:val="28"/>
          <w:cs/>
        </w:rPr>
        <w:t>ของ เพิ่มประเภทโครงงาน</w:t>
      </w:r>
      <w:r w:rsidRPr="00B96C9A">
        <w:rPr>
          <w:rFonts w:ascii="TH Sarabun New" w:eastAsia="Calibri" w:hAnsi="TH Sarabun New" w:cs="TH Sarabun New"/>
          <w:webHidden/>
          <w:szCs w:val="28"/>
          <w:cs/>
        </w:rPr>
        <w:tab/>
      </w:r>
      <w:r w:rsidRPr="00B96C9A">
        <w:rPr>
          <w:rFonts w:ascii="TH Sarabun New" w:eastAsia="Calibri" w:hAnsi="TH Sarabun New" w:cs="TH Sarabun New"/>
          <w:szCs w:val="28"/>
          <w:cs/>
        </w:rPr>
        <w:t>…………………..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>100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fldChar w:fldCharType="end"/>
      </w:r>
    </w:p>
    <w:p w14:paraId="5BD3B80C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99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อง จัดกลุ่มสอ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  <w:cs/>
          </w:rPr>
          <w:t>.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01</w:t>
        </w:r>
      </w:hyperlink>
    </w:p>
    <w:p w14:paraId="644881B8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00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รันหมายเลข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02</w:t>
        </w:r>
      </w:hyperlink>
    </w:p>
    <w:bookmarkStart w:id="25" w:name="_Hlk499068609"/>
    <w:p w14:paraId="4CA5561F" w14:textId="77777777" w:rsidR="00A441B4" w:rsidRPr="00B96C9A" w:rsidRDefault="00A441B4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</w:rPr>
        <w:fldChar w:fldCharType="begin"/>
      </w:r>
      <w:r w:rsidRPr="00B96C9A">
        <w:rPr>
          <w:rFonts w:ascii="TH Sarabun New" w:hAnsi="TH Sarabun New" w:cs="TH Sarabun New"/>
          <w:szCs w:val="28"/>
        </w:rPr>
        <w:instrText xml:space="preserve"> HYPERLINK \l </w:instrText>
      </w:r>
      <w:r w:rsidRPr="00B96C9A">
        <w:rPr>
          <w:rFonts w:ascii="TH Sarabun New" w:hAnsi="TH Sarabun New" w:cs="TH Sarabun New"/>
          <w:szCs w:val="28"/>
          <w:cs/>
        </w:rPr>
        <w:instrText>"</w:instrText>
      </w:r>
      <w:r w:rsidRPr="00B96C9A">
        <w:rPr>
          <w:rFonts w:ascii="TH Sarabun New" w:hAnsi="TH Sarabun New" w:cs="TH Sarabun New"/>
          <w:szCs w:val="28"/>
        </w:rPr>
        <w:instrText>_Toc437956247</w:instrText>
      </w:r>
      <w:r w:rsidRPr="00B96C9A">
        <w:rPr>
          <w:rFonts w:ascii="TH Sarabun New" w:hAnsi="TH Sarabun New" w:cs="TH Sarabun New"/>
          <w:szCs w:val="28"/>
          <w:cs/>
        </w:rPr>
        <w:instrText xml:space="preserve">" </w:instrText>
      </w:r>
      <w:r w:rsidRPr="00B96C9A">
        <w:rPr>
          <w:rFonts w:ascii="TH Sarabun New" w:hAnsi="TH Sarabun New" w:cs="TH Sarabun New"/>
        </w:rPr>
        <w:fldChar w:fldCharType="separate"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 xml:space="preserve">ภาพที่ 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 xml:space="preserve">101  </w:t>
      </w:r>
      <w:r w:rsidRPr="00B96C9A">
        <w:rPr>
          <w:rFonts w:ascii="TH Sarabun New" w:eastAsia="Calibri" w:hAnsi="TH Sarabun New" w:cs="TH Sarabun New"/>
          <w:szCs w:val="28"/>
        </w:rPr>
        <w:t xml:space="preserve">Activity Diagram </w:t>
      </w:r>
      <w:r w:rsidRPr="00B96C9A">
        <w:rPr>
          <w:rFonts w:ascii="TH Sarabun New" w:eastAsia="Calibri" w:hAnsi="TH Sarabun New" w:cs="TH Sarabun New"/>
          <w:szCs w:val="28"/>
          <w:cs/>
        </w:rPr>
        <w:t>เพิ่มประเภทเอกสารเผยแพร่ผลงาน</w:t>
      </w:r>
      <w:r w:rsidRPr="00B96C9A">
        <w:rPr>
          <w:rFonts w:ascii="TH Sarabun New" w:hAnsi="TH Sarabun New" w:cs="TH Sarabun New"/>
          <w:noProof/>
          <w:webHidden/>
          <w:szCs w:val="28"/>
        </w:rPr>
        <w:tab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>103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fldChar w:fldCharType="end"/>
      </w:r>
    </w:p>
    <w:p w14:paraId="7DE5BAC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02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ออกราย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04</w:t>
        </w:r>
      </w:hyperlink>
    </w:p>
    <w:p w14:paraId="713B442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103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คำร้อง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05</w:t>
        </w:r>
      </w:hyperlink>
    </w:p>
    <w:p w14:paraId="09B165C2" w14:textId="59D0BF1B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04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ประกาศหา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06</w:t>
        </w:r>
      </w:hyperlink>
    </w:p>
    <w:p w14:paraId="759966C4" w14:textId="06B4DAAA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B96C9A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05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เพิ่ม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07</w:t>
        </w:r>
      </w:hyperlink>
    </w:p>
    <w:p w14:paraId="19085C40" w14:textId="0B47B520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106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แก้ไข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08</w:t>
        </w:r>
      </w:hyperlink>
    </w:p>
    <w:p w14:paraId="70C7BE37" w14:textId="7A262CEF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B96C9A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07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อัพโหลดเอกสาร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09</w:t>
        </w:r>
      </w:hyperlink>
    </w:p>
    <w:p w14:paraId="39D9424F" w14:textId="2A906558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08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แจ้งขอเปลี่ยนหัวข้อโครงงาน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10</w:t>
        </w:r>
      </w:hyperlink>
    </w:p>
    <w:p w14:paraId="5ED1B421" w14:textId="5F36F78B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B96C9A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109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ยื่นคำร้อง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  <w:cs/>
          </w:rPr>
          <w:t>.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11</w:t>
        </w:r>
      </w:hyperlink>
    </w:p>
    <w:p w14:paraId="2DF83141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10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ยื่นคำร้อง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12</w:t>
        </w:r>
      </w:hyperlink>
    </w:p>
    <w:p w14:paraId="2586473B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11  </w:t>
        </w:r>
        <w:r w:rsidR="00A441B4" w:rsidRPr="00B96C9A">
          <w:rPr>
            <w:rFonts w:ascii="TH Sarabun New" w:eastAsia="Calibri" w:hAnsi="TH Sarabun New" w:cs="TH Sarabun New"/>
            <w:szCs w:val="28"/>
          </w:rPr>
          <w:t xml:space="preserve">Activity Diagram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แจ้งขอเปลี่ยนที่ปร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13</w:t>
        </w:r>
      </w:hyperlink>
    </w:p>
    <w:p w14:paraId="2B677A4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12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โครงสร้างระบบระบบจัดการโครงงานและงานวิจัยคอมพิวเตอร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14</w:t>
        </w:r>
      </w:hyperlink>
    </w:p>
    <w:p w14:paraId="3BC9BE98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13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หน้าหลัก ในมุมมองของผู้ใช้ที่ไม่ได้เข้าสู่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3</w:t>
        </w:r>
      </w:hyperlink>
    </w:p>
    <w:p w14:paraId="45A1A2C9" w14:textId="68D650B9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14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ข่าวสาร ในมุมมองของผู้ใช้ที่ไม่ได้เข้าสู่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3</w:t>
        </w:r>
      </w:hyperlink>
    </w:p>
    <w:p w14:paraId="64EEE37E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15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เนื้อหาของข่าวสาร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ผู้ใช้ที่ไม่ได้เข้าสู่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4</w:t>
        </w:r>
      </w:hyperlink>
    </w:p>
    <w:p w14:paraId="3B9A36E2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6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ค้นหาเอกสาร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ผู้ใช้ที่ไม่ได้เข้าสู่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4</w:t>
        </w:r>
      </w:hyperlink>
    </w:p>
    <w:p w14:paraId="26385B5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7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รายละเอียดข้อมูล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ผู้ใช้ที่ไม่ได้เข้าสู่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5</w:t>
        </w:r>
      </w:hyperlink>
    </w:p>
    <w:p w14:paraId="5B14C6E9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8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กรรมการสอบ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ผู้ใช้ที่ไม่ได้เข้าสู่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5</w:t>
        </w:r>
      </w:hyperlink>
    </w:p>
    <w:bookmarkEnd w:id="25"/>
    <w:p w14:paraId="471FBC39" w14:textId="77777777" w:rsidR="00A441B4" w:rsidRPr="00B96C9A" w:rsidRDefault="00A441B4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</w:rPr>
        <w:fldChar w:fldCharType="begin"/>
      </w:r>
      <w:r w:rsidRPr="00B96C9A">
        <w:rPr>
          <w:rFonts w:ascii="TH Sarabun New" w:hAnsi="TH Sarabun New" w:cs="TH Sarabun New"/>
          <w:szCs w:val="28"/>
        </w:rPr>
        <w:instrText xml:space="preserve"> HYPERLINK \l </w:instrText>
      </w:r>
      <w:r w:rsidRPr="00B96C9A">
        <w:rPr>
          <w:rFonts w:ascii="TH Sarabun New" w:hAnsi="TH Sarabun New" w:cs="TH Sarabun New"/>
          <w:szCs w:val="28"/>
          <w:cs/>
        </w:rPr>
        <w:instrText>"</w:instrText>
      </w:r>
      <w:r w:rsidRPr="00B96C9A">
        <w:rPr>
          <w:rFonts w:ascii="TH Sarabun New" w:hAnsi="TH Sarabun New" w:cs="TH Sarabun New"/>
          <w:szCs w:val="28"/>
        </w:rPr>
        <w:instrText>_Toc437956247</w:instrText>
      </w:r>
      <w:r w:rsidRPr="00B96C9A">
        <w:rPr>
          <w:rFonts w:ascii="TH Sarabun New" w:hAnsi="TH Sarabun New" w:cs="TH Sarabun New"/>
          <w:szCs w:val="28"/>
          <w:cs/>
        </w:rPr>
        <w:instrText xml:space="preserve">" </w:instrText>
      </w:r>
      <w:r w:rsidRPr="00B96C9A">
        <w:rPr>
          <w:rFonts w:ascii="TH Sarabun New" w:hAnsi="TH Sarabun New" w:cs="TH Sarabun New"/>
        </w:rPr>
        <w:fldChar w:fldCharType="separate"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 xml:space="preserve">ภาพที่ 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t>1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 xml:space="preserve">19  </w:t>
      </w:r>
      <w:r w:rsidRPr="00B96C9A">
        <w:rPr>
          <w:rFonts w:ascii="TH Sarabun New" w:hAnsi="TH Sarabun New" w:cs="TH Sarabun New"/>
          <w:szCs w:val="28"/>
          <w:cs/>
        </w:rPr>
        <w:t xml:space="preserve">กรรมการสอบ </w:t>
      </w:r>
      <w:r w:rsidRPr="00B96C9A">
        <w:rPr>
          <w:rFonts w:ascii="TH Sarabun New" w:eastAsia="Calibri" w:hAnsi="TH Sarabun New" w:cs="TH Sarabun New"/>
          <w:szCs w:val="28"/>
          <w:cs/>
        </w:rPr>
        <w:t>ในมุมมองของผู้ใช้ที่ไม่ได้เข้าสู่ระบบ</w:t>
      </w:r>
      <w:r w:rsidRPr="00B96C9A">
        <w:rPr>
          <w:rFonts w:ascii="TH Sarabun New" w:hAnsi="TH Sarabun New" w:cs="TH Sarabun New"/>
          <w:noProof/>
          <w:webHidden/>
          <w:szCs w:val="28"/>
        </w:rPr>
        <w:tab/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  <w:cs/>
        </w:rPr>
        <w:t>136</w:t>
      </w:r>
      <w:r w:rsidRPr="00B96C9A">
        <w:rPr>
          <w:rStyle w:val="a7"/>
          <w:rFonts w:ascii="TH Sarabun New" w:hAnsi="TH Sarabun New" w:cs="TH Sarabun New"/>
          <w:noProof/>
          <w:color w:val="auto"/>
          <w:szCs w:val="28"/>
          <w:u w:val="none"/>
        </w:rPr>
        <w:fldChar w:fldCharType="end"/>
      </w:r>
    </w:p>
    <w:p w14:paraId="2784BFE8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0  </w:t>
        </w:r>
        <w:r w:rsidR="00A441B4" w:rsidRPr="00B96C9A">
          <w:rPr>
            <w:rFonts w:ascii="TH Sarabun New" w:hAnsi="TH Sarabun New" w:cs="TH Sarabun New"/>
            <w:szCs w:val="28"/>
            <w:cs/>
          </w:rPr>
          <w:t>ดาวน์โหลดเอกสาร</w:t>
        </w:r>
        <w:r w:rsidR="00A441B4" w:rsidRPr="00B96C9A">
          <w:rPr>
            <w:rFonts w:ascii="TH Sarabun New" w:eastAsia="Calibri" w:hAnsi="TH Sarabun New" w:cs="TH Sarabun New"/>
            <w:noProof/>
            <w:szCs w:val="28"/>
            <w:cs/>
          </w:rPr>
          <w:t xml:space="preserve">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ผู้ใช้ที่ไม่ได้เข้าสู่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6</w:t>
        </w:r>
      </w:hyperlink>
    </w:p>
    <w:p w14:paraId="2AC30205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1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เพิ่มข่าว เนื้อหาของข่าวสาร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7</w:t>
        </w:r>
      </w:hyperlink>
    </w:p>
    <w:p w14:paraId="16315262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122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แก้ข่าว เนื้อหาของข่าวสาร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7</w:t>
        </w:r>
      </w:hyperlink>
    </w:p>
    <w:p w14:paraId="7D3247E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3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อนุมัติข่าว เนื้อหาของข่าวสาร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8</w:t>
        </w:r>
      </w:hyperlink>
    </w:p>
    <w:p w14:paraId="0CFD3BA4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4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กลุ่มที่ยังไม่ส่งเอกสารโ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8</w:t>
        </w:r>
      </w:hyperlink>
    </w:p>
    <w:p w14:paraId="09721F42" w14:textId="0A51E009" w:rsidR="00A441B4" w:rsidRPr="00B96C9A" w:rsidRDefault="00F72609" w:rsidP="00F72609">
      <w:pPr>
        <w:tabs>
          <w:tab w:val="left" w:pos="1808"/>
          <w:tab w:val="center" w:pos="4153"/>
        </w:tabs>
        <w:spacing w:after="0" w:line="240" w:lineRule="auto"/>
        <w:rPr>
          <w:b/>
          <w:bCs/>
          <w:sz w:val="36"/>
          <w:szCs w:val="36"/>
        </w:rPr>
      </w:pPr>
      <w:r w:rsidRPr="00B96C9A">
        <w:rPr>
          <w:b/>
          <w:bCs/>
          <w:sz w:val="36"/>
          <w:szCs w:val="36"/>
          <w:cs/>
        </w:rPr>
        <w:lastRenderedPageBreak/>
        <w:tab/>
      </w:r>
      <w:r w:rsidRPr="00B96C9A">
        <w:rPr>
          <w:b/>
          <w:bCs/>
          <w:sz w:val="36"/>
          <w:szCs w:val="36"/>
          <w:cs/>
        </w:rPr>
        <w:tab/>
      </w:r>
      <w:r w:rsidR="00A441B4" w:rsidRPr="00B96C9A">
        <w:rPr>
          <w:b/>
          <w:bCs/>
          <w:sz w:val="36"/>
          <w:szCs w:val="36"/>
          <w:cs/>
        </w:rPr>
        <w:t>สารบัญภาพ (ต่อ)</w:t>
      </w:r>
    </w:p>
    <w:p w14:paraId="045045DE" w14:textId="77777777" w:rsidR="00F72609" w:rsidRPr="00B96C9A" w:rsidRDefault="00F72609" w:rsidP="00A441B4">
      <w:pPr>
        <w:spacing w:after="0" w:line="240" w:lineRule="auto"/>
        <w:jc w:val="center"/>
        <w:rPr>
          <w:b/>
          <w:bCs/>
          <w:sz w:val="36"/>
          <w:szCs w:val="36"/>
        </w:rPr>
      </w:pPr>
    </w:p>
    <w:p w14:paraId="4B59A996" w14:textId="77777777" w:rsidR="00A441B4" w:rsidRPr="00B96C9A" w:rsidRDefault="00A441B4" w:rsidP="00A441B4">
      <w:pPr>
        <w:spacing w:after="0" w:line="240" w:lineRule="auto"/>
        <w:jc w:val="right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หน้า</w:t>
      </w:r>
    </w:p>
    <w:p w14:paraId="69E5CA6F" w14:textId="2123A250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5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นักศึกษาที่ยังไม่มีที่ปรึกษา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9</w:t>
        </w:r>
      </w:hyperlink>
    </w:p>
    <w:p w14:paraId="2F93E595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6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สถานะอาจารยที่ปรึกษา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39</w:t>
        </w:r>
      </w:hyperlink>
    </w:p>
    <w:p w14:paraId="57DB562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127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นำเข้ารายชื่อนักศึกษา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  <w:cs/>
          </w:rPr>
          <w:t>.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0</w:t>
        </w:r>
      </w:hyperlink>
    </w:p>
    <w:p w14:paraId="1483F107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8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ประเภท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0</w:t>
        </w:r>
      </w:hyperlink>
    </w:p>
    <w:p w14:paraId="24C2667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29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จัดกลุ่มสอบ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1</w:t>
        </w:r>
      </w:hyperlink>
    </w:p>
    <w:p w14:paraId="50E2DE84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0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รันหมายเลข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1</w:t>
        </w:r>
      </w:hyperlink>
    </w:p>
    <w:p w14:paraId="2A7F59A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1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ประเภทเอกสารเผยแพร่ผล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2</w:t>
        </w:r>
      </w:hyperlink>
    </w:p>
    <w:p w14:paraId="729E29A3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2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ออกรายงานตามหัวข้อ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2</w:t>
        </w:r>
      </w:hyperlink>
    </w:p>
    <w:p w14:paraId="38B03C3D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3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ออกรายงานสถานะอาจารย์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3</w:t>
        </w:r>
      </w:hyperlink>
    </w:p>
    <w:p w14:paraId="5C03CAE6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2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4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ออกรายงานนักศึกษาที่ยังไม่ส่งหัวข้อ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3</w:t>
        </w:r>
      </w:hyperlink>
    </w:p>
    <w:p w14:paraId="188BB21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3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5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ออกรายงานกลุ่มที่ยังไม่ส่งเอกสาร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ผู้ดูและระบบ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4</w:t>
        </w:r>
      </w:hyperlink>
    </w:p>
    <w:p w14:paraId="423D1D9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6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คำร้อง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อาจารย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4</w:t>
        </w:r>
      </w:hyperlink>
    </w:p>
    <w:p w14:paraId="3DA3F009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4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7  </w:t>
        </w:r>
        <w:r w:rsidR="00A441B4" w:rsidRPr="00B96C9A">
          <w:rPr>
            <w:rFonts w:ascii="TH Sarabun New" w:hAnsi="TH Sarabun New" w:cs="TH Sarabun New"/>
            <w:szCs w:val="28"/>
            <w:cs/>
          </w:rPr>
          <w:t>ประกาศหาที่ปรึกษา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อาจารย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5</w:t>
        </w:r>
      </w:hyperlink>
    </w:p>
    <w:p w14:paraId="553C5120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5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138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แกไขข้อมูล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  <w:cs/>
          </w:rPr>
          <w:t>.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5</w:t>
        </w:r>
      </w:hyperlink>
    </w:p>
    <w:p w14:paraId="060119E3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6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39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อัพโหลดเอกสาร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6</w:t>
        </w:r>
      </w:hyperlink>
    </w:p>
    <w:p w14:paraId="734AC419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7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40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แจ้งขอเปลี่ยนหัวข้อโครงงาน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6</w:t>
        </w:r>
      </w:hyperlink>
    </w:p>
    <w:p w14:paraId="1651DA7C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8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41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แจ้งข้อเปลี่ยนอาจารย์ที่ปรึกษา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7</w:t>
        </w:r>
      </w:hyperlink>
    </w:p>
    <w:p w14:paraId="5D3793FF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49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ภาพที่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 xml:space="preserve"> 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42  </w:t>
        </w:r>
        <w:r w:rsidR="00A441B4" w:rsidRPr="00B96C9A">
          <w:rPr>
            <w:rFonts w:ascii="TH Sarabun New" w:hAnsi="TH Sarabun New" w:cs="TH Sarabun New"/>
            <w:szCs w:val="28"/>
            <w:cs/>
          </w:rPr>
          <w:t xml:space="preserve">สถานะคำร้อง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ในมุมมองของ</w:t>
        </w:r>
        <w:r w:rsidR="00A441B4" w:rsidRPr="00B96C9A">
          <w:rPr>
            <w:rFonts w:ascii="TH Sarabun New" w:hAnsi="TH Sarabun New" w:cs="TH Sarabun New"/>
            <w:szCs w:val="28"/>
            <w:cs/>
          </w:rPr>
          <w:t>นักศึกษา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7</w:t>
        </w:r>
      </w:hyperlink>
    </w:p>
    <w:p w14:paraId="38358C62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0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43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>โครงสร้างระบบระบบจัดการโครงงานและงานวิจัยคอมพิวเตอร์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49</w:t>
        </w:r>
      </w:hyperlink>
    </w:p>
    <w:p w14:paraId="795750E8" w14:textId="77777777" w:rsidR="00A441B4" w:rsidRPr="00B96C9A" w:rsidRDefault="0049433D" w:rsidP="003E62A9">
      <w:pPr>
        <w:pStyle w:val="aa"/>
        <w:tabs>
          <w:tab w:val="right" w:leader="dot" w:pos="8296"/>
        </w:tabs>
        <w:ind w:firstLine="0"/>
        <w:jc w:val="right"/>
        <w:rPr>
          <w:rFonts w:ascii="TH Sarabun New" w:eastAsia="Times New Roman" w:hAnsi="TH Sarabun New" w:cs="TH Sarabun New"/>
          <w:noProof/>
          <w:szCs w:val="28"/>
        </w:rPr>
      </w:pPr>
      <w:hyperlink w:anchor="_Toc437956251" w:history="1"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ภาพที่ 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</w:rPr>
          <w:t>1</w:t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 xml:space="preserve">44  </w:t>
        </w:r>
        <w:r w:rsidR="00A441B4" w:rsidRPr="00B96C9A">
          <w:rPr>
            <w:rFonts w:ascii="TH Sarabun New" w:eastAsia="Calibri" w:hAnsi="TH Sarabun New" w:cs="TH Sarabun New"/>
            <w:szCs w:val="28"/>
            <w:cs/>
          </w:rPr>
          <w:t xml:space="preserve">กราฟแสดงผลการดำเนินงานครั้งที่ </w:t>
        </w:r>
        <w:r w:rsidR="00A441B4" w:rsidRPr="00B96C9A">
          <w:rPr>
            <w:rFonts w:ascii="TH Sarabun New" w:eastAsia="Calibri" w:hAnsi="TH Sarabun New" w:cs="TH Sarabun New"/>
            <w:szCs w:val="28"/>
          </w:rPr>
          <w:t>1</w:t>
        </w:r>
        <w:r w:rsidR="00A441B4" w:rsidRPr="00B96C9A">
          <w:rPr>
            <w:rFonts w:ascii="TH Sarabun New" w:hAnsi="TH Sarabun New" w:cs="TH Sarabun New"/>
            <w:noProof/>
            <w:webHidden/>
            <w:szCs w:val="28"/>
          </w:rPr>
          <w:tab/>
        </w:r>
        <w:r w:rsidR="00A441B4" w:rsidRPr="00B96C9A">
          <w:rPr>
            <w:rStyle w:val="a7"/>
            <w:rFonts w:ascii="TH Sarabun New" w:hAnsi="TH Sarabun New" w:cs="TH Sarabun New"/>
            <w:noProof/>
            <w:color w:val="auto"/>
            <w:szCs w:val="28"/>
            <w:u w:val="none"/>
            <w:cs/>
          </w:rPr>
          <w:t>174</w:t>
        </w:r>
      </w:hyperlink>
    </w:p>
    <w:p w14:paraId="25992337" w14:textId="77777777" w:rsidR="00A441B4" w:rsidRPr="00B96C9A" w:rsidRDefault="00A441B4" w:rsidP="00A441B4">
      <w:pPr>
        <w:spacing w:after="0" w:line="240" w:lineRule="auto"/>
        <w:jc w:val="right"/>
        <w:outlineLvl w:val="0"/>
        <w:rPr>
          <w:b/>
          <w:bCs/>
          <w:sz w:val="36"/>
          <w:szCs w:val="36"/>
        </w:rPr>
      </w:pPr>
    </w:p>
    <w:p w14:paraId="773D4F1F" w14:textId="7CBACEB6" w:rsidR="00216F2E" w:rsidRPr="00B96C9A" w:rsidRDefault="00216F2E" w:rsidP="005E6F47">
      <w:pPr>
        <w:spacing w:after="0" w:line="240" w:lineRule="auto"/>
        <w:jc w:val="center"/>
        <w:outlineLvl w:val="0"/>
        <w:rPr>
          <w:rFonts w:eastAsia="Calibri"/>
          <w:b/>
          <w:bCs/>
          <w:sz w:val="36"/>
          <w:szCs w:val="36"/>
          <w:cs/>
        </w:rPr>
      </w:pPr>
      <w:r w:rsidRPr="00B96C9A">
        <w:rPr>
          <w:rFonts w:eastAsia="Calibri"/>
          <w:b/>
          <w:bCs/>
          <w:sz w:val="36"/>
          <w:szCs w:val="36"/>
          <w:cs/>
        </w:rPr>
        <w:br w:type="page"/>
      </w:r>
    </w:p>
    <w:p w14:paraId="06115F5C" w14:textId="77777777" w:rsidR="00F84CEB" w:rsidRPr="00B96C9A" w:rsidRDefault="00F84CEB" w:rsidP="2B70ABAF">
      <w:pPr>
        <w:pStyle w:val="a8"/>
        <w:ind w:firstLine="0"/>
        <w:rPr>
          <w:rFonts w:ascii="TH Sarabun New" w:hAnsi="TH Sarabun New" w:cs="TH Sarabun New"/>
          <w:sz w:val="36"/>
          <w:szCs w:val="36"/>
        </w:rPr>
      </w:pPr>
      <w:bookmarkStart w:id="26" w:name="_Toc405824518"/>
      <w:bookmarkStart w:id="27" w:name="_Toc437956149"/>
      <w:bookmarkStart w:id="28" w:name="_Hlk499070483"/>
      <w:r w:rsidRPr="00B96C9A">
        <w:rPr>
          <w:rFonts w:ascii="TH Sarabun New" w:hAnsi="TH Sarabun New" w:cs="TH Sarabun New"/>
          <w:sz w:val="36"/>
          <w:szCs w:val="36"/>
          <w:cs/>
        </w:rPr>
        <w:lastRenderedPageBreak/>
        <w:t>สารบัญตาราง</w:t>
      </w:r>
      <w:bookmarkEnd w:id="26"/>
      <w:bookmarkEnd w:id="27"/>
    </w:p>
    <w:p w14:paraId="63841314" w14:textId="598CB2B7" w:rsidR="00F84CEB" w:rsidRPr="00B96C9A" w:rsidRDefault="00F72609" w:rsidP="00F72609">
      <w:pPr>
        <w:tabs>
          <w:tab w:val="left" w:pos="3098"/>
        </w:tabs>
        <w:spacing w:after="0" w:line="240" w:lineRule="auto"/>
        <w:rPr>
          <w:cs/>
        </w:rPr>
      </w:pPr>
      <w:r w:rsidRPr="00B96C9A">
        <w:rPr>
          <w:cs/>
        </w:rPr>
        <w:tab/>
      </w:r>
    </w:p>
    <w:p w14:paraId="1D692A79" w14:textId="66E83DBA" w:rsidR="00F84CEB" w:rsidRPr="00B96C9A" w:rsidRDefault="00F84CEB" w:rsidP="00597E8D">
      <w:pPr>
        <w:spacing w:after="0" w:line="240" w:lineRule="auto"/>
        <w:jc w:val="right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หน้า</w:t>
      </w:r>
      <w:r w:rsidRPr="00B96C9A">
        <w:fldChar w:fldCharType="begin"/>
      </w:r>
      <w:r w:rsidRPr="00B96C9A">
        <w:instrText xml:space="preserve"> TOC \h \z \c </w:instrText>
      </w:r>
      <w:r w:rsidRPr="00B96C9A">
        <w:rPr>
          <w:cs/>
        </w:rPr>
        <w:instrText xml:space="preserve">"ตารางที่" </w:instrText>
      </w:r>
      <w:r w:rsidRPr="00B96C9A">
        <w:fldChar w:fldCharType="separate"/>
      </w:r>
    </w:p>
    <w:p w14:paraId="033DA3C6" w14:textId="326F37EA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 xml:space="preserve">ตารางที่ 1  ความแตกต่างระหว่าง </w:t>
      </w:r>
      <w:r w:rsidRPr="00B96C9A">
        <w:rPr>
          <w:rFonts w:ascii="TH Sarabun New" w:hAnsi="TH Sarabun New" w:cs="TH Sarabun New"/>
          <w:noProof/>
          <w:szCs w:val="28"/>
        </w:rPr>
        <w:t xml:space="preserve">Database </w:t>
      </w:r>
      <w:r w:rsidRPr="00B96C9A">
        <w:rPr>
          <w:rFonts w:ascii="TH Sarabun New" w:hAnsi="TH Sarabun New" w:cs="TH Sarabun New"/>
          <w:noProof/>
          <w:szCs w:val="28"/>
          <w:cs/>
        </w:rPr>
        <w:t>และการค้นคืนสารสนเทศ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4</w:t>
      </w:r>
    </w:p>
    <w:p w14:paraId="6EC094E8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  ตารางแสดงความสามารถของเว็บไซต์จัดการโครงงานและงานวิจัย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26</w:t>
      </w:r>
    </w:p>
    <w:p w14:paraId="6D1D680A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3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ค้นหาโครงงานของบุคลทั่วไป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43</w:t>
      </w:r>
    </w:p>
    <w:p w14:paraId="1C2D3DCC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 xml:space="preserve">(ดาวโหลดเอกสารของบุคลทั่วไป) 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44</w:t>
      </w:r>
    </w:p>
    <w:p w14:paraId="0EA87FD2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 xml:space="preserve">(ค้นหาโครงงานของนักศึกษา) 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45</w:t>
      </w:r>
    </w:p>
    <w:p w14:paraId="713C646B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 xml:space="preserve">(ดาวโหลดเอกสารของนักศึกษา) 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.46</w:t>
      </w:r>
    </w:p>
    <w:p w14:paraId="34E54180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เพิ่มโครงงานของนักศึกษา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47</w:t>
      </w:r>
    </w:p>
    <w:p w14:paraId="5A0EA33D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แก้ไขข้อมูลโครงงานของนักศึกษา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48</w:t>
      </w:r>
    </w:p>
    <w:p w14:paraId="7E994FE5" w14:textId="7777777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อัพโหลดเอกสารโครงงานของนักศึกษา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49</w:t>
      </w:r>
    </w:p>
    <w:p w14:paraId="5A9B043E" w14:textId="354779C0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0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แจ้งขอเปลี่ยนหัวข้อโครงงานของนักศึกษา)</w:t>
      </w:r>
      <w:r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0</w:t>
      </w:r>
    </w:p>
    <w:p w14:paraId="07FEA8B3" w14:textId="595A76DD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1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แจ้งขอเปลี่ยนที่ปรึกษาของนักศึกษา)</w:t>
      </w:r>
      <w:r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1</w:t>
      </w:r>
    </w:p>
    <w:p w14:paraId="4F9A9D43" w14:textId="3547AEAC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2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ยื่นคำร้องขอเป็นที่ปรึกษาของนักศึกษา)</w:t>
      </w:r>
      <w:r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2</w:t>
      </w:r>
    </w:p>
    <w:p w14:paraId="7990030E" w14:textId="3E308E1D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3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สถานะคำร้องของนักศึกษา</w:t>
      </w:r>
      <w:r w:rsidR="009C12C1" w:rsidRPr="00B96C9A">
        <w:rPr>
          <w:rFonts w:ascii="TH Sarabun New" w:hAnsi="TH Sarabun New" w:cs="TH Sarabun New"/>
          <w:noProof/>
          <w:szCs w:val="28"/>
          <w:cs/>
        </w:rPr>
        <w:t>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3</w:t>
      </w:r>
    </w:p>
    <w:p w14:paraId="24D2299F" w14:textId="14D97199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4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ค้นหาโครงงานของอาจารย์</w:t>
      </w:r>
      <w:r w:rsidR="009C12C1" w:rsidRPr="00B96C9A">
        <w:rPr>
          <w:rFonts w:ascii="TH Sarabun New" w:hAnsi="TH Sarabun New" w:cs="TH Sarabun New"/>
          <w:noProof/>
          <w:szCs w:val="28"/>
          <w:cs/>
        </w:rPr>
        <w:t>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4</w:t>
      </w:r>
    </w:p>
    <w:p w14:paraId="2D938437" w14:textId="2C7729E2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5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ดาวโหลดเอกสารของอาจารย์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5</w:t>
      </w:r>
    </w:p>
    <w:p w14:paraId="0F440873" w14:textId="42BFE0F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6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คำร้องที่ปรึกษาของอาจารย์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6</w:t>
      </w:r>
    </w:p>
    <w:p w14:paraId="4004EEC8" w14:textId="076435F5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7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ประกาศหาที่ปรึกษาของอาจารย์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7</w:t>
      </w:r>
    </w:p>
    <w:p w14:paraId="184941AE" w14:textId="34F78C2D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8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เพิ่มข่าว 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8</w:t>
      </w:r>
    </w:p>
    <w:p w14:paraId="4D696D94" w14:textId="5309AF27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9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อนุมัติข่าว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59</w:t>
      </w:r>
    </w:p>
    <w:p w14:paraId="609D9789" w14:textId="41B4842D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0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ค้นหาโครงงาน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0</w:t>
      </w:r>
    </w:p>
    <w:p w14:paraId="18CB5BA2" w14:textId="6C8D8095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1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เพิ่มปฏิทิน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1</w:t>
      </w:r>
    </w:p>
    <w:p w14:paraId="4C8708CD" w14:textId="576C3369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2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ดาวโหลดเอกสาร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2</w:t>
      </w:r>
    </w:p>
    <w:p w14:paraId="73698E17" w14:textId="61DC154F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3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นำเข้ารายชื่อนักศึกษา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3</w:t>
      </w:r>
    </w:p>
    <w:p w14:paraId="337CFE98" w14:textId="29C76463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4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เพิ่มประเภทโครงงาน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4</w:t>
      </w:r>
    </w:p>
    <w:p w14:paraId="5D3FD8F8" w14:textId="29F7C39F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5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จัดกลุ่มสอบ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5</w:t>
      </w:r>
    </w:p>
    <w:p w14:paraId="7573946E" w14:textId="353844D0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6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รันหมายเลขรหัสโครงงาน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6</w:t>
      </w:r>
    </w:p>
    <w:p w14:paraId="6E124734" w14:textId="5B7AB5E2" w:rsidR="00597E8D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7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เอกสารเผยแพร่ผลงาน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7</w:t>
      </w:r>
    </w:p>
    <w:p w14:paraId="5E011DB9" w14:textId="6C9FFEA3" w:rsidR="009C12C1" w:rsidRPr="00B96C9A" w:rsidRDefault="00597E8D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28</w:t>
      </w:r>
      <w:r w:rsidRPr="00B96C9A">
        <w:rPr>
          <w:rFonts w:ascii="TH Sarabun New" w:hAnsi="TH Sarabun New" w:cs="TH Sarabun New"/>
          <w:noProof/>
          <w:szCs w:val="28"/>
        </w:rPr>
        <w:t xml:space="preserve">  Use Case </w:t>
      </w:r>
      <w:r w:rsidRPr="00B96C9A">
        <w:rPr>
          <w:rFonts w:ascii="TH Sarabun New" w:hAnsi="TH Sarabun New" w:cs="TH Sarabun New"/>
          <w:noProof/>
          <w:szCs w:val="28"/>
          <w:cs/>
        </w:rPr>
        <w:t>(ออกรายงานของผู้ดูแลระบบ)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Pr="00B96C9A">
        <w:rPr>
          <w:rFonts w:ascii="TH Sarabun New" w:hAnsi="TH Sarabun New" w:cs="TH Sarabun New"/>
          <w:noProof/>
          <w:szCs w:val="28"/>
          <w:cs/>
        </w:rPr>
        <w:t>68</w:t>
      </w:r>
      <w:r w:rsidR="009C12C1" w:rsidRPr="00B96C9A">
        <w:rPr>
          <w:rFonts w:ascii="TH Sarabun New" w:hAnsi="TH Sarabun New" w:cs="TH Sarabun New"/>
          <w:noProof/>
          <w:szCs w:val="28"/>
        </w:rPr>
        <w:br/>
      </w:r>
      <w:r w:rsidR="009C12C1" w:rsidRPr="00B96C9A">
        <w:rPr>
          <w:rFonts w:ascii="TH Sarabun New" w:hAnsi="TH Sarabun New" w:cs="TH Sarabun New"/>
          <w:noProof/>
          <w:szCs w:val="28"/>
          <w:cs/>
        </w:rPr>
        <w:t>ตารางที่ 29  แสดงรายละเอียดตารางผู้ใช้งาน</w:t>
      </w:r>
      <w:r w:rsidR="009C12C1" w:rsidRPr="00B96C9A">
        <w:rPr>
          <w:rFonts w:ascii="TH Sarabun New" w:hAnsi="TH Sarabun New" w:cs="TH Sarabun New"/>
          <w:noProof/>
          <w:szCs w:val="28"/>
        </w:rPr>
        <w:tab/>
      </w:r>
      <w:r w:rsidR="009C12C1" w:rsidRPr="00B96C9A">
        <w:rPr>
          <w:rFonts w:ascii="TH Sarabun New" w:hAnsi="TH Sarabun New" w:cs="TH Sarabun New"/>
          <w:noProof/>
          <w:szCs w:val="28"/>
          <w:cs/>
        </w:rPr>
        <w:t>115</w:t>
      </w:r>
      <w:r w:rsidR="009C12C1" w:rsidRPr="00B96C9A">
        <w:rPr>
          <w:rFonts w:ascii="TH Sarabun New" w:hAnsi="TH Sarabun New" w:cs="TH Sarabun New"/>
          <w:noProof/>
          <w:szCs w:val="28"/>
        </w:rPr>
        <w:br/>
      </w:r>
      <w:r w:rsidR="009C12C1" w:rsidRPr="00B96C9A">
        <w:rPr>
          <w:rFonts w:ascii="TH Sarabun New" w:hAnsi="TH Sarabun New" w:cs="TH Sarabun New"/>
          <w:noProof/>
          <w:szCs w:val="28"/>
          <w:cs/>
        </w:rPr>
        <w:t>ตารางที่ 30  แสดงรายละเอียดตารางไฟล์ดาวน์โหลด</w:t>
      </w:r>
      <w:r w:rsidR="009C12C1" w:rsidRPr="00B96C9A">
        <w:rPr>
          <w:rFonts w:ascii="TH Sarabun New" w:hAnsi="TH Sarabun New" w:cs="TH Sarabun New"/>
          <w:noProof/>
          <w:szCs w:val="28"/>
          <w:cs/>
        </w:rPr>
        <w:tab/>
        <w:t>115</w:t>
      </w:r>
    </w:p>
    <w:p w14:paraId="6BDE2AF4" w14:textId="77777777" w:rsidR="009C12C1" w:rsidRPr="00B96C9A" w:rsidRDefault="009C12C1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31  แสดงรายละเอียดตารางข่าวสาร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16</w:t>
      </w:r>
    </w:p>
    <w:p w14:paraId="4522D04C" w14:textId="77777777" w:rsidR="009C12C1" w:rsidRPr="00B96C9A" w:rsidRDefault="009C12C1" w:rsidP="009F24A2">
      <w:pPr>
        <w:pStyle w:val="aa"/>
        <w:tabs>
          <w:tab w:val="right" w:leader="dot" w:pos="8296"/>
        </w:tabs>
        <w:ind w:firstLine="0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32  แสดงรายละเอียดตารางประเภทข่าวสาร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16</w:t>
      </w:r>
    </w:p>
    <w:p w14:paraId="3204D2AE" w14:textId="079B5F60" w:rsidR="009C12C1" w:rsidRPr="00B96C9A" w:rsidRDefault="009C12C1" w:rsidP="009F24A2">
      <w:pPr>
        <w:pStyle w:val="a8"/>
        <w:ind w:firstLine="0"/>
        <w:rPr>
          <w:rFonts w:ascii="TH Sarabun New" w:hAnsi="TH Sarabun New" w:cs="TH Sarabun New"/>
          <w:sz w:val="36"/>
          <w:szCs w:val="36"/>
        </w:rPr>
      </w:pPr>
      <w:bookmarkStart w:id="29" w:name="_Hlk499078914"/>
      <w:r w:rsidRPr="00B96C9A">
        <w:rPr>
          <w:rFonts w:ascii="TH Sarabun New" w:hAnsi="TH Sarabun New" w:cs="TH Sarabun New"/>
          <w:sz w:val="36"/>
          <w:szCs w:val="36"/>
          <w:cs/>
        </w:rPr>
        <w:lastRenderedPageBreak/>
        <w:t>สารบัญตาราง</w:t>
      </w:r>
      <w:r w:rsidR="00887C51" w:rsidRPr="00B96C9A">
        <w:rPr>
          <w:rFonts w:ascii="TH Sarabun New" w:hAnsi="TH Sarabun New" w:cs="TH Sarabun New"/>
          <w:sz w:val="36"/>
          <w:szCs w:val="36"/>
          <w:cs/>
        </w:rPr>
        <w:t xml:space="preserve"> (ต่อ)</w:t>
      </w:r>
    </w:p>
    <w:bookmarkEnd w:id="29"/>
    <w:p w14:paraId="7E131EFF" w14:textId="77777777" w:rsidR="009C12C1" w:rsidRPr="00B96C9A" w:rsidRDefault="009C12C1" w:rsidP="009F24A2">
      <w:pPr>
        <w:spacing w:after="0" w:line="240" w:lineRule="auto"/>
      </w:pPr>
    </w:p>
    <w:p w14:paraId="53533065" w14:textId="6BD48B50" w:rsidR="00F84331" w:rsidRPr="00B96C9A" w:rsidRDefault="009C12C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>หน้า</w:t>
      </w:r>
      <w:r w:rsidRPr="00B96C9A">
        <w:rPr>
          <w:rFonts w:ascii="TH Sarabun New" w:hAnsi="TH Sarabun New" w:cs="TH Sarabun New"/>
          <w:b/>
          <w:bCs/>
          <w:sz w:val="32"/>
          <w:szCs w:val="32"/>
        </w:rPr>
        <w:br/>
      </w:r>
      <w:r w:rsidRPr="00B96C9A">
        <w:rPr>
          <w:rFonts w:ascii="TH Sarabun New" w:hAnsi="TH Sarabun New" w:cs="TH Sarabun New"/>
          <w:noProof/>
          <w:szCs w:val="28"/>
          <w:cs/>
        </w:rPr>
        <w:t>ตารางที่ 33  แสดงรายละเอียดตารางประเภท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17</w:t>
      </w:r>
      <w:r w:rsidR="00F84331" w:rsidRPr="00B96C9A">
        <w:rPr>
          <w:rFonts w:ascii="TH Sarabun New" w:hAnsi="TH Sarabun New" w:cs="TH Sarabun New"/>
          <w:noProof/>
          <w:szCs w:val="28"/>
        </w:rPr>
        <w:br/>
      </w:r>
      <w:r w:rsidR="00F84331" w:rsidRPr="00B96C9A">
        <w:rPr>
          <w:rFonts w:ascii="TH Sarabun New" w:hAnsi="TH Sarabun New" w:cs="TH Sarabun New"/>
          <w:noProof/>
          <w:szCs w:val="28"/>
          <w:cs/>
        </w:rPr>
        <w:t>ตารางที่ 34  แสดงรายละเอียดตารางโครงงาน</w:t>
      </w:r>
      <w:r w:rsidR="00F84331" w:rsidRPr="00B96C9A">
        <w:rPr>
          <w:rFonts w:ascii="TH Sarabun New" w:hAnsi="TH Sarabun New" w:cs="TH Sarabun New"/>
          <w:noProof/>
          <w:szCs w:val="28"/>
          <w:cs/>
        </w:rPr>
        <w:tab/>
        <w:t>117</w:t>
      </w:r>
    </w:p>
    <w:p w14:paraId="397478E5" w14:textId="77777777" w:rsidR="00F84331" w:rsidRPr="00B96C9A" w:rsidRDefault="00F8433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35  แสดงรายละเอียดตารางเชื่อมประเภทโครงงานและ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18</w:t>
      </w:r>
    </w:p>
    <w:p w14:paraId="444EB9BD" w14:textId="77777777" w:rsidR="00F84331" w:rsidRPr="00B96C9A" w:rsidRDefault="00F8433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36  แสดงรายละเอียดตารางเชื่อมโครงงานและตารางผู้ใช้งาน (นักศึกษา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18</w:t>
      </w:r>
    </w:p>
    <w:p w14:paraId="6864A31A" w14:textId="2CAAABA5" w:rsidR="009B2FBE" w:rsidRPr="00B96C9A" w:rsidRDefault="00F8433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37  แสดงรายละเอียดตารางเอกสาร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19</w:t>
      </w:r>
      <w:r w:rsidR="009B2FBE" w:rsidRPr="00B96C9A">
        <w:rPr>
          <w:rFonts w:ascii="TH Sarabun New" w:hAnsi="TH Sarabun New" w:cs="TH Sarabun New"/>
          <w:noProof/>
          <w:szCs w:val="28"/>
          <w:cs/>
        </w:rPr>
        <w:br/>
        <w:t>ตารางที่ 38  แสดงรายละเอียดตารางเชื่อมโครงงานและตารางผู้ใช้งาน (อาจารย์ที่ปรึกษา)</w:t>
      </w:r>
      <w:r w:rsidR="009B2FBE" w:rsidRPr="00B96C9A">
        <w:rPr>
          <w:rFonts w:ascii="TH Sarabun New" w:hAnsi="TH Sarabun New" w:cs="TH Sarabun New"/>
          <w:noProof/>
          <w:szCs w:val="28"/>
          <w:cs/>
        </w:rPr>
        <w:tab/>
        <w:t>119</w:t>
      </w:r>
    </w:p>
    <w:p w14:paraId="77D20677" w14:textId="77777777" w:rsidR="009B2FBE" w:rsidRPr="00B96C9A" w:rsidRDefault="009B2FBE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39  แสดงรายละเอียดตารางแจ้งความต้องการรับเป็นที่ปรึกษา (อาจารย์ที่ปรึกษา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0</w:t>
      </w:r>
    </w:p>
    <w:p w14:paraId="4E6E5535" w14:textId="1D9BBE63" w:rsidR="00833579" w:rsidRPr="00B96C9A" w:rsidRDefault="009B2FBE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0  แสดงรายละเอียดตารางประเภทเอกสาร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0</w:t>
      </w:r>
      <w:r w:rsidR="00833579" w:rsidRPr="00B96C9A">
        <w:rPr>
          <w:rFonts w:ascii="TH Sarabun New" w:hAnsi="TH Sarabun New" w:cs="TH Sarabun New"/>
          <w:noProof/>
          <w:szCs w:val="28"/>
          <w:cs/>
        </w:rPr>
        <w:br/>
        <w:t>ตารางที่ 41  แสดงรายละเอียดตารางกลุ่มสอบ</w:t>
      </w:r>
      <w:r w:rsidR="00833579" w:rsidRPr="00B96C9A">
        <w:rPr>
          <w:rFonts w:ascii="TH Sarabun New" w:hAnsi="TH Sarabun New" w:cs="TH Sarabun New"/>
          <w:noProof/>
          <w:szCs w:val="28"/>
          <w:cs/>
        </w:rPr>
        <w:tab/>
        <w:t>121</w:t>
      </w:r>
    </w:p>
    <w:p w14:paraId="79C7B8E7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2  แสดงรายละเอียดตารางเชื่อมกลุ่มสอบและผู้ใช้งาน (อาจารย์ที่ปรึกษา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1</w:t>
      </w:r>
    </w:p>
    <w:p w14:paraId="7E0D7046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3  แสดงรายละเอียดตารางสาขาวิช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2</w:t>
      </w:r>
    </w:p>
    <w:p w14:paraId="64991F18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4  แสดงรายละเอียดตารางประเภทที่ปรึกษา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2</w:t>
      </w:r>
    </w:p>
    <w:p w14:paraId="614ACAB0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5  แสดงรายละเอียดตารางที่ปรึกษาภายนอก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3</w:t>
      </w:r>
    </w:p>
    <w:p w14:paraId="0D4E9C28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6  แสดงรายละเอียดตารางประเภทผู้ใช้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3</w:t>
      </w:r>
    </w:p>
    <w:p w14:paraId="1BC95252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7  แสดงรายละเอียดตารางเครื่องมือที่ใช้ในการทำ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4</w:t>
      </w:r>
    </w:p>
    <w:p w14:paraId="1567D893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8  แสดงรายละเอียดตารางทฤษฎีที่ใช้ในการทำ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4</w:t>
      </w:r>
    </w:p>
    <w:p w14:paraId="4BEC4F80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49  แสดงรายละเอียดตารางเชื่อมโครงงานและเครื่องมือที่ใช้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4</w:t>
      </w:r>
    </w:p>
    <w:p w14:paraId="44A47D88" w14:textId="10CE0D82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0  แสดงรายละเอียดตารางเชื่อมโครงงานและทฤษฎีที่ใช้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5</w:t>
      </w:r>
      <w:r w:rsidRPr="00B96C9A">
        <w:rPr>
          <w:rFonts w:ascii="TH Sarabun New" w:hAnsi="TH Sarabun New" w:cs="TH Sarabun New"/>
          <w:noProof/>
          <w:szCs w:val="28"/>
          <w:cs/>
        </w:rPr>
        <w:br/>
        <w:t>ตารางที่ 51  แสดงรายละเอียดตารางคำร้องขอเป็น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5</w:t>
      </w:r>
    </w:p>
    <w:p w14:paraId="7570A61E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2  แสดงรายละเอียดตารางเชื่อมรหัสผู้ใช้งาน (นักศึกษา) และคำร้องขอเป็น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6</w:t>
      </w:r>
    </w:p>
    <w:p w14:paraId="7DA1B352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3  แสดงรายละเอียดตารางคำร้องเปลี่ยนหัวข้อ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7</w:t>
      </w:r>
    </w:p>
    <w:p w14:paraId="3F695CAE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4  แสดงรายละเอียดตารางคำร้องเปลี่ยนอาจารย์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7</w:t>
      </w:r>
    </w:p>
    <w:p w14:paraId="48155DD8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5  แสดงรายละเอียดตารางประกาศรับ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8</w:t>
      </w:r>
    </w:p>
    <w:p w14:paraId="76BE111D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6  แสดงรายละเอียดตารางเชื่อมสาขากับประกาศรับ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9</w:t>
      </w:r>
    </w:p>
    <w:p w14:paraId="74A38A15" w14:textId="77777777" w:rsidR="00833579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7  แสดงรายละเอียดตารางเชื่อมปฏิทินกับดาวน์โหลด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29</w:t>
      </w:r>
    </w:p>
    <w:p w14:paraId="2CDDDD58" w14:textId="2FFF69FE" w:rsidR="00887C51" w:rsidRPr="00B96C9A" w:rsidRDefault="00833579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58  แสดงรายละเอียดตาราง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30</w:t>
      </w:r>
      <w:r w:rsidR="00887C51" w:rsidRPr="00B96C9A">
        <w:rPr>
          <w:rFonts w:ascii="TH Sarabun New" w:hAnsi="TH Sarabun New" w:cs="TH Sarabun New"/>
          <w:noProof/>
          <w:szCs w:val="28"/>
          <w:cs/>
        </w:rPr>
        <w:br/>
        <w:t>ตารางที่ 59  แสดงรายละเอียดตารางเชื่อมเอกสารโครงงานกับประเภทเอกสารการเผยแพร่ผลงาน</w:t>
      </w:r>
      <w:r w:rsidR="00887C51" w:rsidRPr="00B96C9A">
        <w:rPr>
          <w:rFonts w:ascii="TH Sarabun New" w:hAnsi="TH Sarabun New" w:cs="TH Sarabun New"/>
          <w:noProof/>
          <w:szCs w:val="28"/>
          <w:cs/>
        </w:rPr>
        <w:tab/>
        <w:t>130</w:t>
      </w:r>
    </w:p>
    <w:p w14:paraId="56813942" w14:textId="77777777" w:rsidR="00887C51" w:rsidRPr="00B96C9A" w:rsidRDefault="00887C5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0  แสดงรายละเอียดตารางประเภทเอกสารการเผยแพร่ผล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31</w:t>
      </w:r>
    </w:p>
    <w:p w14:paraId="367E6CF9" w14:textId="77777777" w:rsidR="00887C51" w:rsidRPr="00B96C9A" w:rsidRDefault="00887C5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1  แสดงรายละเอียดตารางประเภทไฟล์เอกสาร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31</w:t>
      </w:r>
    </w:p>
    <w:p w14:paraId="2B2757B0" w14:textId="77777777" w:rsidR="00887C51" w:rsidRPr="00B96C9A" w:rsidRDefault="00887C5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2  แสดงรายละเอียดตารางเชื่อมเอกสารโครงงานกับผู้ใช้งาน (อาจารย์ที่ปรึกษา)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32</w:t>
      </w:r>
    </w:p>
    <w:p w14:paraId="4E4290D9" w14:textId="262B2EAB" w:rsidR="00597E8D" w:rsidRPr="00B96C9A" w:rsidRDefault="00887C5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3  แสดงรายละเอียดประเภทไฟล์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32</w:t>
      </w:r>
      <w:r w:rsidRPr="00B96C9A">
        <w:rPr>
          <w:rFonts w:ascii="TH Sarabun New" w:hAnsi="TH Sarabun New" w:cs="TH Sarabun New"/>
          <w:noProof/>
          <w:szCs w:val="28"/>
          <w:cs/>
        </w:rPr>
        <w:br/>
        <w:t>ตารางที่ 64. แสดงรายละเอียดการทดสอบเข้าสู่ระบบ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0</w:t>
      </w:r>
    </w:p>
    <w:p w14:paraId="49CBF3A9" w14:textId="77777777" w:rsidR="00887C51" w:rsidRPr="00B96C9A" w:rsidRDefault="00887C51" w:rsidP="009F24A2">
      <w:pPr>
        <w:spacing w:after="0" w:line="240" w:lineRule="auto"/>
        <w:jc w:val="center"/>
        <w:outlineLvl w:val="0"/>
        <w:rPr>
          <w:rFonts w:eastAsia="Cordia New"/>
          <w:b/>
          <w:bCs/>
          <w:noProof/>
          <w:sz w:val="36"/>
          <w:szCs w:val="36"/>
        </w:rPr>
      </w:pPr>
      <w:r w:rsidRPr="00B96C9A">
        <w:rPr>
          <w:rFonts w:eastAsia="Cordia New"/>
          <w:b/>
          <w:bCs/>
          <w:noProof/>
          <w:sz w:val="36"/>
          <w:szCs w:val="36"/>
          <w:cs/>
        </w:rPr>
        <w:lastRenderedPageBreak/>
        <w:t>สารบัญตาราง (ต่อ)</w:t>
      </w:r>
    </w:p>
    <w:p w14:paraId="2425CC6D" w14:textId="69F3B1D1" w:rsidR="0030468C" w:rsidRPr="00B96C9A" w:rsidRDefault="00887C5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highlight w:val="green"/>
          <w:cs/>
        </w:rPr>
        <w:br/>
      </w:r>
      <w:bookmarkStart w:id="30" w:name="_Hlk499080870"/>
      <w:r w:rsidRPr="00B96C9A">
        <w:rPr>
          <w:rFonts w:ascii="TH Sarabun New" w:hAnsi="TH Sarabun New" w:cs="TH Sarabun New"/>
          <w:b/>
          <w:bCs/>
          <w:noProof/>
          <w:sz w:val="32"/>
          <w:szCs w:val="32"/>
          <w:cs/>
        </w:rPr>
        <w:t>หน้า</w:t>
      </w:r>
      <w:bookmarkEnd w:id="30"/>
      <w:r w:rsidR="0030468C" w:rsidRPr="00B96C9A">
        <w:rPr>
          <w:rFonts w:ascii="TH Sarabun New" w:hAnsi="TH Sarabun New" w:cs="TH Sarabun New"/>
          <w:noProof/>
          <w:szCs w:val="28"/>
        </w:rPr>
        <w:br/>
      </w:r>
      <w:r w:rsidR="0030468C" w:rsidRPr="00B96C9A">
        <w:rPr>
          <w:rFonts w:ascii="TH Sarabun New" w:hAnsi="TH Sarabun New" w:cs="TH Sarabun New"/>
          <w:noProof/>
          <w:szCs w:val="28"/>
          <w:cs/>
        </w:rPr>
        <w:t>ตารางที่ 65. แสดงรายละเอียดการทดสอบหน้าหลัก</w:t>
      </w:r>
      <w:r w:rsidR="0030468C" w:rsidRPr="00B96C9A">
        <w:rPr>
          <w:rFonts w:ascii="TH Sarabun New" w:hAnsi="TH Sarabun New" w:cs="TH Sarabun New"/>
          <w:noProof/>
          <w:szCs w:val="28"/>
          <w:cs/>
        </w:rPr>
        <w:tab/>
        <w:t>150</w:t>
      </w:r>
    </w:p>
    <w:p w14:paraId="5920400C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6. แสดงรายละเอียดการทดสอบหน้าสืบค้นข้อมูล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0</w:t>
      </w:r>
    </w:p>
    <w:p w14:paraId="4545ED04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7. แสดงรายละเอียดการทดสอบหน้าข่าวสาร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1</w:t>
      </w:r>
    </w:p>
    <w:p w14:paraId="26A2986F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8. แสดงรายละเอียดการทดสอบหน้าดูรายละเอียดข่าว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1</w:t>
      </w:r>
    </w:p>
    <w:p w14:paraId="46BE95F8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69. แสดงรายละเอียดการทดสอบหน้า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2</w:t>
      </w:r>
    </w:p>
    <w:p w14:paraId="188C150D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0. แสดงรายละเอียดการทดสอบดาวน์โหลดเอกสารที่เกี่ยวข้องจากหน้า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2</w:t>
      </w:r>
      <w:bookmarkStart w:id="31" w:name="_Hlk499079952"/>
    </w:p>
    <w:bookmarkEnd w:id="31"/>
    <w:p w14:paraId="3B9AF047" w14:textId="4B6368B2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1. แสดงรายละเอียดการทดสอบดาวน์โหลดเอกสาร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2</w:t>
      </w:r>
      <w:r w:rsidRPr="00B96C9A">
        <w:rPr>
          <w:rFonts w:ascii="TH Sarabun New" w:hAnsi="TH Sarabun New" w:cs="TH Sarabun New"/>
          <w:noProof/>
          <w:szCs w:val="28"/>
        </w:rPr>
        <w:br/>
      </w:r>
      <w:r w:rsidRPr="00B96C9A">
        <w:rPr>
          <w:rFonts w:ascii="TH Sarabun New" w:hAnsi="TH Sarabun New" w:cs="TH Sarabun New"/>
          <w:noProof/>
          <w:szCs w:val="28"/>
          <w:cs/>
        </w:rPr>
        <w:t>ตารางที่ 72. แสดงรายละเอียดการทดสอบหน้าร้องขอเปลี่ยนอาจารย์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3</w:t>
      </w:r>
    </w:p>
    <w:p w14:paraId="42009AC0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3. แสดงรายละเอียดการทดสอบหน้าร้องขอเปลี่ยนหัวข้อ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3</w:t>
      </w:r>
    </w:p>
    <w:p w14:paraId="2C3D921D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4. แสดงรายละเอียดการทดสอบหน้าเพิ่ม/แก้ไข ข้อมูล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4</w:t>
      </w:r>
    </w:p>
    <w:p w14:paraId="511B3E9F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5. แสดงรายละเอียดการทดสอบหน้าดูนักศึกษาที่ยังไม่เพิ่ม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4</w:t>
      </w:r>
    </w:p>
    <w:p w14:paraId="1D3E3CAB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6. แสดงรายละเอียดการทดสอบหน้าดูกลุ่มที่ยังไม่ส่งเอกสาร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5</w:t>
      </w:r>
    </w:p>
    <w:p w14:paraId="77AA3CF7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7. แสดงรายละเอียดการทดสอบหน้าดูนักศึกษาที่ยังไม่มีที่ปรึกษา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5</w:t>
      </w:r>
    </w:p>
    <w:p w14:paraId="58F1CF8F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8. แสดงรายละเอียดการทดสอบหน้าดูสถานะอาจารย์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5</w:t>
      </w:r>
    </w:p>
    <w:p w14:paraId="4FB4764B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79. แสดงรายละเอียดการทดสอบหน้าดูคณะกรรมการสอบ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6</w:t>
      </w:r>
    </w:p>
    <w:p w14:paraId="592AF0D0" w14:textId="7777777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0. แสดงรายละเอียดการทดสอบหน้ายื่นคำร้องขอให้อาจารย์เป็น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6</w:t>
      </w:r>
    </w:p>
    <w:p w14:paraId="024D3BFD" w14:textId="3BB4A95E" w:rsidR="00F90041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1. แสดงรายละเอียดการทดสอบหน้าอัพโหลดเอกสาร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7</w:t>
      </w:r>
      <w:r w:rsidR="00F90041" w:rsidRPr="00B96C9A">
        <w:rPr>
          <w:rFonts w:ascii="TH Sarabun New" w:hAnsi="TH Sarabun New" w:cs="TH Sarabun New"/>
          <w:noProof/>
          <w:szCs w:val="28"/>
        </w:rPr>
        <w:br/>
      </w:r>
      <w:r w:rsidR="00F90041" w:rsidRPr="00B96C9A">
        <w:rPr>
          <w:rFonts w:ascii="TH Sarabun New" w:hAnsi="TH Sarabun New" w:cs="TH Sarabun New"/>
          <w:noProof/>
          <w:szCs w:val="28"/>
          <w:cs/>
        </w:rPr>
        <w:t>ตารางที่ 82. แสดงรายละเอียดการทดสอบหน้าจัดการเอกสารประกอบการเผยแพร่ผลงาน</w:t>
      </w:r>
      <w:r w:rsidR="00F90041" w:rsidRPr="00B96C9A">
        <w:rPr>
          <w:rFonts w:ascii="TH Sarabun New" w:hAnsi="TH Sarabun New" w:cs="TH Sarabun New"/>
          <w:noProof/>
          <w:szCs w:val="28"/>
          <w:cs/>
        </w:rPr>
        <w:tab/>
        <w:t>157</w:t>
      </w:r>
    </w:p>
    <w:p w14:paraId="68031C7E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3. แสดงรายละเอียดการทดสอบหน้าดูสถานะคำร้อง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8</w:t>
      </w:r>
    </w:p>
    <w:p w14:paraId="5A6907D5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4. แสดงรายละเอียดการทดสอบหน้าดูคำร้อง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8</w:t>
      </w:r>
    </w:p>
    <w:p w14:paraId="0A5E631A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5. แสดงรายละเอียดการทดสอบหน้าประกาศหาที่ปรึกษา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9</w:t>
      </w:r>
    </w:p>
    <w:p w14:paraId="620CA56C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6. แสดงรายละเอียดการทดสอบหน้าเพิ่มข่าว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59</w:t>
      </w:r>
    </w:p>
    <w:p w14:paraId="1A331D4B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7. แสดงรายละเอียดการทดสอบหน้าแก้ไขข่าว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0</w:t>
      </w:r>
    </w:p>
    <w:p w14:paraId="35F77FCB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8. แสดงรายละเอียดการทดสอบหน้าลบข่าว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0</w:t>
      </w:r>
    </w:p>
    <w:p w14:paraId="4FC7109E" w14:textId="661E28F4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89. แสดงรายละเอียดการทดสอบหน้าอนุมัติข่าว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0</w:t>
      </w:r>
      <w:r w:rsidRPr="00B96C9A">
        <w:rPr>
          <w:rFonts w:ascii="TH Sarabun New" w:hAnsi="TH Sarabun New" w:cs="TH Sarabun New"/>
          <w:noProof/>
          <w:szCs w:val="28"/>
        </w:rPr>
        <w:br/>
      </w:r>
      <w:r w:rsidRPr="00B96C9A">
        <w:rPr>
          <w:rFonts w:ascii="TH Sarabun New" w:hAnsi="TH Sarabun New" w:cs="TH Sarabun New"/>
          <w:noProof/>
          <w:szCs w:val="28"/>
          <w:cs/>
        </w:rPr>
        <w:t>ตารางที่ 90. แสดงรายละเอียดการทดสอบหน้าเพิ่ม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1</w:t>
      </w:r>
    </w:p>
    <w:p w14:paraId="22D56AB9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1. แสดงรายละเอียดการทดสอบหน้าลบ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1</w:t>
      </w:r>
    </w:p>
    <w:p w14:paraId="706BEF34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2. แสดงรายละเอียดการทดสอบหน้าแก้ไข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1</w:t>
      </w:r>
    </w:p>
    <w:p w14:paraId="77C4A056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3. แสดงรายละเอียดการทดสอบหน้าเพิ่ม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2</w:t>
      </w:r>
    </w:p>
    <w:p w14:paraId="4D480C96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4. แสดงรายละเอียดการทดสอบหน้าลบเอกสารและแบบฟอร์ม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2</w:t>
      </w:r>
    </w:p>
    <w:p w14:paraId="6017AE62" w14:textId="77777777" w:rsidR="00F90041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5. แสดงรายละเอียดการทดสอบหน้าแก้ไขปฏิทิ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3</w:t>
      </w:r>
    </w:p>
    <w:p w14:paraId="2461BFCA" w14:textId="72EE5567" w:rsidR="0030468C" w:rsidRPr="00B96C9A" w:rsidRDefault="0030468C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</w:p>
    <w:p w14:paraId="233C5A64" w14:textId="77777777" w:rsidR="00F90041" w:rsidRPr="00B96C9A" w:rsidRDefault="00F90041" w:rsidP="009F24A2">
      <w:pPr>
        <w:spacing w:after="0" w:line="240" w:lineRule="auto"/>
        <w:jc w:val="center"/>
        <w:outlineLvl w:val="0"/>
        <w:rPr>
          <w:rFonts w:eastAsia="Cordia New"/>
          <w:b/>
          <w:bCs/>
          <w:noProof/>
          <w:sz w:val="36"/>
          <w:szCs w:val="36"/>
        </w:rPr>
      </w:pPr>
      <w:r w:rsidRPr="00B96C9A">
        <w:rPr>
          <w:rFonts w:eastAsia="Cordia New"/>
          <w:b/>
          <w:bCs/>
          <w:noProof/>
          <w:sz w:val="36"/>
          <w:szCs w:val="36"/>
          <w:cs/>
        </w:rPr>
        <w:lastRenderedPageBreak/>
        <w:t>สารบัญตาราง (ต่อ)</w:t>
      </w:r>
    </w:p>
    <w:p w14:paraId="36412D29" w14:textId="44BC7D5B" w:rsidR="009F24A2" w:rsidRPr="00B96C9A" w:rsidRDefault="00F90041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highlight w:val="green"/>
        </w:rPr>
        <w:br/>
      </w:r>
      <w:r w:rsidRPr="00B96C9A">
        <w:rPr>
          <w:rFonts w:ascii="TH Sarabun New" w:hAnsi="TH Sarabun New" w:cs="TH Sarabun New"/>
          <w:b/>
          <w:bCs/>
          <w:noProof/>
          <w:sz w:val="32"/>
          <w:szCs w:val="32"/>
          <w:cs/>
        </w:rPr>
        <w:t>หน้า</w:t>
      </w:r>
      <w:r w:rsidRPr="00B96C9A">
        <w:rPr>
          <w:rFonts w:ascii="TH Sarabun New" w:hAnsi="TH Sarabun New" w:cs="TH Sarabun New"/>
          <w:noProof/>
          <w:szCs w:val="28"/>
          <w:highlight w:val="green"/>
        </w:rPr>
        <w:br/>
      </w:r>
      <w:r w:rsidR="009F24A2" w:rsidRPr="00B96C9A">
        <w:rPr>
          <w:rFonts w:ascii="TH Sarabun New" w:hAnsi="TH Sarabun New" w:cs="TH Sarabun New"/>
          <w:noProof/>
          <w:szCs w:val="28"/>
          <w:cs/>
        </w:rPr>
        <w:t>ตารางที่ 96. แสดงรายละเอียดการทดสอบหน้าเพิ่มประเภทโครงงาน</w:t>
      </w:r>
      <w:r w:rsidR="009F24A2" w:rsidRPr="00B96C9A">
        <w:rPr>
          <w:rFonts w:ascii="TH Sarabun New" w:hAnsi="TH Sarabun New" w:cs="TH Sarabun New"/>
          <w:noProof/>
          <w:szCs w:val="28"/>
          <w:cs/>
        </w:rPr>
        <w:tab/>
        <w:t>163</w:t>
      </w:r>
    </w:p>
    <w:p w14:paraId="7D6E4F57" w14:textId="77777777" w:rsidR="009F24A2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7. แสดงรายละเอียดการทดสอบหน้าลบประเภท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4</w:t>
      </w:r>
    </w:p>
    <w:p w14:paraId="0BE6A775" w14:textId="77777777" w:rsidR="009F24A2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8. แสดงรายละเอียดการทดสอบหน้าแก้ไขประเภท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4</w:t>
      </w:r>
    </w:p>
    <w:p w14:paraId="2AB2E7E1" w14:textId="77777777" w:rsidR="009F24A2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99. แสดงรายละเอียดการทดสอบหน้าเพิ่มประเภทเอกสารประกอบการเผยแพร่ผล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5</w:t>
      </w:r>
    </w:p>
    <w:p w14:paraId="2C767B4E" w14:textId="77777777" w:rsidR="009F24A2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00. แสดงรายละเอียดการทดสอบหน้าลบประเภทเอกสารประกอบการเผยแพร่ผล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5</w:t>
      </w:r>
    </w:p>
    <w:p w14:paraId="58652DA3" w14:textId="77777777" w:rsidR="009F24A2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01. แสดงรายละเอียดการทดสอบหน้าแก้ไขประเภทเอกสารประกอบการเผยแพร่ผล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6</w:t>
      </w:r>
    </w:p>
    <w:p w14:paraId="3C9498F0" w14:textId="77777777" w:rsidR="009F24A2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02. แสดงรายละเอียดการทดสอบหน้าจัดกลุ่มสอบ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6</w:t>
      </w:r>
    </w:p>
    <w:p w14:paraId="2BBBF70C" w14:textId="77777777" w:rsidR="009F24A2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03. แสดงรายละเอียดการทดสอบหน้ารันหมายเลขโครงงาน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66</w:t>
      </w:r>
    </w:p>
    <w:p w14:paraId="3EEB30FE" w14:textId="22A623CB" w:rsidR="00597E8D" w:rsidRPr="00B96C9A" w:rsidRDefault="009F24A2" w:rsidP="009F24A2">
      <w:pPr>
        <w:pStyle w:val="aa"/>
        <w:tabs>
          <w:tab w:val="right" w:leader="dot" w:pos="8296"/>
        </w:tabs>
        <w:ind w:firstLine="0"/>
        <w:jc w:val="right"/>
        <w:rPr>
          <w:rFonts w:ascii="TH Sarabun New" w:hAnsi="TH Sarabun New" w:cs="TH Sarabun New"/>
          <w:noProof/>
          <w:szCs w:val="28"/>
          <w:u w:val="single"/>
        </w:rPr>
      </w:pPr>
      <w:r w:rsidRPr="00B96C9A">
        <w:rPr>
          <w:rFonts w:ascii="TH Sarabun New" w:hAnsi="TH Sarabun New" w:cs="TH Sarabun New"/>
          <w:noProof/>
          <w:szCs w:val="28"/>
          <w:cs/>
        </w:rPr>
        <w:t>ตารางที่ 104. แสดงสรุปผลการดำเนินงานของความก้าวหน้าครั้งที่ 1</w:t>
      </w:r>
      <w:r w:rsidRPr="00B96C9A">
        <w:rPr>
          <w:rFonts w:ascii="TH Sarabun New" w:hAnsi="TH Sarabun New" w:cs="TH Sarabun New"/>
          <w:noProof/>
          <w:szCs w:val="28"/>
          <w:cs/>
        </w:rPr>
        <w:tab/>
        <w:t>173</w:t>
      </w:r>
    </w:p>
    <w:p w14:paraId="7AFB6DED" w14:textId="77777777" w:rsidR="00597E8D" w:rsidRPr="00B96C9A" w:rsidRDefault="00597E8D" w:rsidP="00597E8D"/>
    <w:p w14:paraId="78DEFDD5" w14:textId="3D5138D3" w:rsidR="005A45EA" w:rsidRPr="00B96C9A" w:rsidRDefault="00F84CEB" w:rsidP="005A45EA">
      <w:pPr>
        <w:spacing w:after="0" w:line="240" w:lineRule="auto"/>
        <w:outlineLvl w:val="0"/>
        <w:rPr>
          <w:rFonts w:eastAsia="Calibri"/>
          <w:b/>
          <w:bCs/>
          <w:sz w:val="36"/>
          <w:szCs w:val="36"/>
          <w:cs/>
        </w:rPr>
        <w:sectPr w:rsidR="005A45EA" w:rsidRPr="00B96C9A" w:rsidSect="005A45EA">
          <w:pgSz w:w="11906" w:h="16838"/>
          <w:pgMar w:top="2160" w:right="1440" w:bottom="1440" w:left="2160" w:header="709" w:footer="709" w:gutter="0"/>
          <w:pgNumType w:fmt="thaiLetters"/>
          <w:cols w:space="708"/>
          <w:docGrid w:linePitch="381"/>
        </w:sectPr>
      </w:pPr>
      <w:r w:rsidRPr="00B96C9A">
        <w:fldChar w:fldCharType="end"/>
      </w:r>
      <w:bookmarkEnd w:id="28"/>
    </w:p>
    <w:p w14:paraId="1DBCCA18" w14:textId="77777777" w:rsidR="00D921E6" w:rsidRPr="00B96C9A" w:rsidRDefault="00C837B0" w:rsidP="2B70ABAF">
      <w:pPr>
        <w:spacing w:after="0" w:line="240" w:lineRule="auto"/>
        <w:jc w:val="center"/>
        <w:outlineLvl w:val="0"/>
        <w:rPr>
          <w:rFonts w:eastAsia="Times New Roman"/>
          <w:b/>
          <w:bCs/>
          <w:sz w:val="36"/>
          <w:szCs w:val="36"/>
        </w:rPr>
      </w:pPr>
      <w:r w:rsidRPr="00B96C9A">
        <w:rPr>
          <w:rFonts w:eastAsia="Calibri"/>
          <w:b/>
          <w:bCs/>
          <w:sz w:val="36"/>
          <w:szCs w:val="36"/>
          <w:cs/>
        </w:rPr>
        <w:lastRenderedPageBreak/>
        <w:t>บทที่ 1</w:t>
      </w:r>
    </w:p>
    <w:p w14:paraId="6EA1BBFB" w14:textId="77777777" w:rsidR="00C837B0" w:rsidRPr="00B96C9A" w:rsidRDefault="00C837B0" w:rsidP="2B70ABAF">
      <w:pPr>
        <w:spacing w:after="0" w:line="240" w:lineRule="auto"/>
        <w:jc w:val="center"/>
        <w:outlineLvl w:val="0"/>
        <w:rPr>
          <w:rFonts w:eastAsia="Times New Roman"/>
          <w:b/>
          <w:bCs/>
          <w:sz w:val="36"/>
          <w:szCs w:val="36"/>
        </w:rPr>
      </w:pPr>
      <w:r w:rsidRPr="00B96C9A">
        <w:rPr>
          <w:rFonts w:eastAsia="Times New Roman"/>
          <w:b/>
          <w:bCs/>
          <w:kern w:val="28"/>
          <w:sz w:val="36"/>
          <w:szCs w:val="36"/>
          <w:cs/>
        </w:rPr>
        <w:t>บทนำ</w:t>
      </w:r>
    </w:p>
    <w:p w14:paraId="4DB56E0A" w14:textId="77777777" w:rsidR="00EC738F" w:rsidRPr="00B96C9A" w:rsidRDefault="00EC738F" w:rsidP="005E6F47">
      <w:pPr>
        <w:spacing w:after="0" w:line="240" w:lineRule="auto"/>
        <w:jc w:val="center"/>
        <w:rPr>
          <w:b/>
          <w:bCs/>
          <w:color w:val="000000"/>
          <w:sz w:val="36"/>
          <w:szCs w:val="36"/>
        </w:rPr>
      </w:pPr>
    </w:p>
    <w:p w14:paraId="444B582A" w14:textId="77777777" w:rsidR="00EC738F" w:rsidRPr="00B96C9A" w:rsidRDefault="00EC738F" w:rsidP="005E6F47">
      <w:pPr>
        <w:spacing w:after="0" w:line="240" w:lineRule="auto"/>
        <w:jc w:val="center"/>
        <w:rPr>
          <w:b/>
          <w:bCs/>
          <w:color w:val="000000"/>
          <w:sz w:val="36"/>
          <w:szCs w:val="36"/>
        </w:rPr>
      </w:pPr>
    </w:p>
    <w:p w14:paraId="198217A1" w14:textId="77777777" w:rsidR="00EC738F" w:rsidRPr="00B96C9A" w:rsidRDefault="00527690" w:rsidP="2B70ABAF">
      <w:pPr>
        <w:spacing w:after="0" w:line="240" w:lineRule="auto"/>
        <w:rPr>
          <w:b/>
          <w:bCs/>
          <w:color w:val="000000" w:themeColor="text1"/>
          <w:sz w:val="32"/>
          <w:szCs w:val="32"/>
        </w:rPr>
      </w:pPr>
      <w:r w:rsidRPr="00B96C9A">
        <w:rPr>
          <w:b/>
          <w:bCs/>
          <w:color w:val="000000"/>
          <w:sz w:val="32"/>
          <w:szCs w:val="32"/>
          <w:cs/>
        </w:rPr>
        <w:t xml:space="preserve">1.1 </w:t>
      </w:r>
      <w:r w:rsidR="00C34DF9" w:rsidRPr="00B96C9A">
        <w:rPr>
          <w:b/>
          <w:bCs/>
          <w:color w:val="000000"/>
          <w:sz w:val="32"/>
          <w:szCs w:val="32"/>
          <w:cs/>
        </w:rPr>
        <w:t xml:space="preserve"> </w:t>
      </w:r>
      <w:r w:rsidR="00F84CEB" w:rsidRPr="00B96C9A">
        <w:rPr>
          <w:b/>
          <w:bCs/>
          <w:color w:val="000000"/>
          <w:sz w:val="32"/>
          <w:szCs w:val="32"/>
          <w:cs/>
        </w:rPr>
        <w:t xml:space="preserve">  </w:t>
      </w:r>
      <w:r w:rsidR="00EC738F" w:rsidRPr="00B96C9A">
        <w:rPr>
          <w:b/>
          <w:bCs/>
          <w:color w:val="000000"/>
          <w:sz w:val="32"/>
          <w:szCs w:val="32"/>
          <w:cs/>
        </w:rPr>
        <w:t>ที่มาและความสำคัญของปัญหา</w:t>
      </w:r>
    </w:p>
    <w:p w14:paraId="2ED14332" w14:textId="77777777" w:rsidR="00C837B0" w:rsidRPr="00B96C9A" w:rsidRDefault="00C837B0" w:rsidP="2B70ABAF">
      <w:pPr>
        <w:spacing w:after="0" w:line="240" w:lineRule="auto"/>
        <w:jc w:val="thaiDistribute"/>
        <w:rPr>
          <w:rFonts w:eastAsia="Calibri"/>
        </w:rPr>
      </w:pPr>
      <w:bookmarkStart w:id="32" w:name="_Hlk491287156"/>
      <w:r w:rsidRPr="00B96C9A">
        <w:rPr>
          <w:rFonts w:eastAsia="Calibri"/>
          <w:cs/>
        </w:rPr>
        <w:t xml:space="preserve">       </w:t>
      </w:r>
      <w:r w:rsidR="00F84CEB" w:rsidRPr="00B96C9A">
        <w:rPr>
          <w:rFonts w:eastAsia="Calibri"/>
          <w:cs/>
        </w:rPr>
        <w:t xml:space="preserve">   </w:t>
      </w:r>
      <w:r w:rsidRPr="00B96C9A">
        <w:rPr>
          <w:rFonts w:eastAsia="Calibri"/>
          <w:cs/>
        </w:rPr>
        <w:t xml:space="preserve">ภาควิทยาการคอมพิวเตอร์ คณะวิทยาศาสตร์ มหาวิทยาลัยขอนแก่น ประกอบไปด้วย 3 สาขาวิชา ได้แก่สาขาวิทยาการคอมพิวเตอร์ สาขาเทคโนโลยีสารสนเทศ และสาขาภูมิสารสนเทศศาสตร์ ซึ่งในแต่ละปีนักศึกษาชั้นปีที่ 3 และชั้นปีที่ 4 ทุกคน ต้องจัดทำโครงงานคอมพิวเตอร์เพื่อวัดประสิทธิภาพก่อนจบการศึกษา ส่งผลให้มีโครงงานคอมพิวเตอร์ถูกพัฒนาขึ้นเป็นจำนวนมาก ทางภาควิชาวิทยาการคอมพิวเตอร์ได้จัดทำเว็บไซต์รวบรวมโครงงานคอมพิวเตอร์ ให้นักศึกษาสามารถค้นหาโครงงานเพื่อเป็นแนวทางในการพัฒนาโครงงานต่อไป โดยเว็บไซต์รวบรวมข้อมูลโครงงานคอมพิวเตอร์ในปัจจุบันพบว่ามี 2 ปัญหาหลักคือ การสืบค้นเอกสารโครงงาน โดยเว็บไซต์ไม่สามารถค้นหาข้อมูลในตัวเนื้อหาเอกสารทั้งเล่มและการสืบค้นข้อมูลของโครงงานค่อนข้างใช้งานยาก เพราะไม่มีการแบ่งหมวดหมู่ที่ชัดเจน และเว็บไซต์รวบรวมโครงงานคอมพิวเตอร์ยังไม่อำนวยความสะดวกในเรื่องของการจัดการอาจารย์ที่ปรึกษาโครงงาน ในกรณีที่นักศึกษาขออาจารย์เป็นที่ปรึกษาโครงงาน นักศึกษาต้องติดต่อดำเนินเรื่องกับเจ้าหน้าที่ด้วยตนเองและการดำเนินเรื่องในแต่ละครั้งเจ้าหน้าที่ต้องจัดเก็บเอกสารเป็นกระดาษ ทำให้จัดการค่อนข้างยาก รวมทั้งกรณีที่นักศึกษาเปลี่ยนอาจารย์ที่ปรึกษาหรือหัวข้อโครงงานก็ยังต้องดำเนินเรื่องผ่านเจ้าหน้าที่เช่นกัน และระบบเดิมมีมาตรฐานการพัฒนาที่ไม่สอดคล้องกับระบบ </w:t>
      </w:r>
      <w:r w:rsidRPr="00B96C9A">
        <w:rPr>
          <w:rFonts w:eastAsia="Calibri"/>
        </w:rPr>
        <w:t>E</w:t>
      </w:r>
      <w:r w:rsidRPr="00B96C9A">
        <w:rPr>
          <w:rFonts w:eastAsia="Calibri"/>
          <w:cs/>
        </w:rPr>
        <w:t>-</w:t>
      </w:r>
      <w:r w:rsidR="00F84CEB" w:rsidRPr="00B96C9A">
        <w:rPr>
          <w:rFonts w:eastAsia="Calibri"/>
        </w:rPr>
        <w:t>Office</w:t>
      </w:r>
      <w:r w:rsidRPr="00B96C9A">
        <w:rPr>
          <w:rFonts w:eastAsia="Calibri"/>
          <w:cs/>
        </w:rPr>
        <w:t xml:space="preserve"> ของภาควิชาในปัจจุบัน</w:t>
      </w:r>
    </w:p>
    <w:p w14:paraId="2D0BA87C" w14:textId="77777777" w:rsidR="00C837B0" w:rsidRPr="00B96C9A" w:rsidRDefault="005B27BC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  <w:cs/>
        </w:rPr>
        <w:t>ทางผู้จัดทำจึงเห็นสมควรว่าจะพัฒนาเว็บไซต์รวบรวมโครงงานคอมพิวเตอร์ใหม่ทั้งหมด และเพิ่มระบบการทำงานเพื่อแก้ไข 2 ปัญหาหลักที่ได้กล่าวไปข้างต้น ระบบแรกคือระบบสืบค้นข้อมูลเอกสารโครงงานคอมพิวเตอร์ โดยได้นำ</w:t>
      </w:r>
      <w:r w:rsidR="002F0AF3" w:rsidRPr="00B96C9A">
        <w:rPr>
          <w:rFonts w:eastAsia="Calibri"/>
          <w:cs/>
        </w:rPr>
        <w:t>อิลาสติก</w:t>
      </w:r>
      <w:r w:rsidR="00C837B0" w:rsidRPr="00B96C9A">
        <w:rPr>
          <w:rFonts w:eastAsia="Calibri"/>
          <w:cs/>
        </w:rPr>
        <w:t xml:space="preserve"> </w:t>
      </w:r>
      <w:r w:rsidR="00C837B0" w:rsidRPr="00B96C9A">
        <w:rPr>
          <w:rFonts w:eastAsia="Calibri"/>
        </w:rPr>
        <w:t xml:space="preserve">Elasticsearch </w:t>
      </w:r>
      <w:r w:rsidR="00C837B0" w:rsidRPr="00B96C9A">
        <w:rPr>
          <w:rFonts w:eastAsia="Calibri"/>
          <w:cs/>
        </w:rPr>
        <w:t>ซึ่งเป็นเครื่องมือในการจัดทำดัชนีและสืบค้นข้อมูลมาใช้ ทำให้ระบบการสืบค้นสามารถค้นหาได้จากตัวข้างในเนื้อหาของเอกสาร เป็นการขยายขอบเขตคำค้นหาให้กว้างขึ้น และนำ</w:t>
      </w:r>
      <w:bookmarkStart w:id="33" w:name="_Hlk496118407"/>
      <w:r w:rsidR="00C837B0" w:rsidRPr="00B96C9A">
        <w:rPr>
          <w:rFonts w:eastAsia="Calibri"/>
          <w:cs/>
        </w:rPr>
        <w:t>ระบบแท็ก (</w:t>
      </w:r>
      <w:r w:rsidR="00C837B0" w:rsidRPr="00B96C9A">
        <w:rPr>
          <w:rFonts w:eastAsia="Calibri"/>
        </w:rPr>
        <w:t>Tag</w:t>
      </w:r>
      <w:r w:rsidR="00C837B0" w:rsidRPr="00B96C9A">
        <w:rPr>
          <w:rFonts w:eastAsia="Calibri"/>
          <w:cs/>
        </w:rPr>
        <w:t xml:space="preserve">) เข้ามาใช้ในการแยกหมวดหมู่ของโครงงาน </w:t>
      </w:r>
      <w:bookmarkEnd w:id="33"/>
      <w:r w:rsidR="00C837B0" w:rsidRPr="00B96C9A">
        <w:rPr>
          <w:rFonts w:eastAsia="Calibri"/>
          <w:cs/>
        </w:rPr>
        <w:t xml:space="preserve">ในส่วนของระบบการบริหารโครงงานคอมพิวเตอร์ ในกรณีที่นักศึกษาขออาจารย์เป็นที่ปรึกษาโครงงาน กรณีที่นักศึกษาเปลี่ยนอาจารย์ที่ปรึกษาโครงงาน และกรณีที่นักศึกษาเปลี่ยนหัวข้อโครงงาน ทางผู้จัดทำได้สร้างแบบฟอร์มการกรอกข้อมูลและแจ้งเตือนให้อาจารย์ที่ปรึกษาได้พิจารณาผ่านระบบ และทางผู้จัดทำได้นำระบบเก่าที่จำเป็นมาพัฒนาใหม่ทั้งหมดเพื่อให้สอดคล้องกับระบบ </w:t>
      </w:r>
      <w:r w:rsidR="00C837B0" w:rsidRPr="00B96C9A">
        <w:rPr>
          <w:rFonts w:eastAsia="Calibri"/>
        </w:rPr>
        <w:t>E</w:t>
      </w:r>
      <w:r w:rsidR="00C837B0" w:rsidRPr="00B96C9A">
        <w:rPr>
          <w:rFonts w:eastAsia="Calibri"/>
          <w:cs/>
        </w:rPr>
        <w:t>-</w:t>
      </w:r>
      <w:r w:rsidR="00C837B0" w:rsidRPr="00B96C9A">
        <w:rPr>
          <w:rFonts w:eastAsia="Calibri"/>
        </w:rPr>
        <w:t>Office</w:t>
      </w:r>
      <w:r w:rsidR="00C837B0" w:rsidRPr="00B96C9A">
        <w:rPr>
          <w:rFonts w:eastAsia="Calibri"/>
          <w:cs/>
        </w:rPr>
        <w:t xml:space="preserve"> ของทางภาควิชา</w:t>
      </w:r>
    </w:p>
    <w:p w14:paraId="334B764A" w14:textId="77777777" w:rsidR="001868DF" w:rsidRPr="00B96C9A" w:rsidRDefault="005B27BC" w:rsidP="2B70ABAF">
      <w:pPr>
        <w:spacing w:after="0" w:line="240" w:lineRule="auto"/>
        <w:jc w:val="thaiDistribute"/>
        <w:rPr>
          <w:b/>
          <w:bCs/>
          <w:color w:val="000000" w:themeColor="text1"/>
          <w:sz w:val="32"/>
          <w:szCs w:val="32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  <w:cs/>
        </w:rPr>
        <w:t>ทำให้ระบบโครงงานของภาควิชาวิทยาการคอมพิวเตอร์มีระบบการค้นหาเอกสารโครงงานที่สามารถสืบค้นข้อมูลโครงงานได้อย่างรวดเร็วแม่นยำ และยังสามารถสืบค้นจากเนื้อหาทั้งหมดของเอกสารโครงงานอย่างมีประสิทธิภาพ ในส่วนของแท็กมีการแยกหมวดหมู่ของโครงงานชัดเจนเป็นระเบียบ นอกจากนี้การที่เปลี่ยนระบบเอกสารเกี่ยวกับขออาจารย์เป็นปรึกษาหรือเสนอหัวข้อโครงงาน ไปเป็นแบบฟอร์ม</w:t>
      </w:r>
      <w:r w:rsidR="00727F57" w:rsidRPr="00B96C9A">
        <w:rPr>
          <w:rFonts w:eastAsia="Calibri"/>
          <w:cs/>
        </w:rPr>
        <w:t>อิเล็กทรอนิกส์</w:t>
      </w:r>
      <w:r w:rsidR="00C837B0" w:rsidRPr="00B96C9A">
        <w:rPr>
          <w:rFonts w:eastAsia="Calibri"/>
          <w:cs/>
        </w:rPr>
        <w:t>นั้น ทำให้สามารถแจ้งเตือนให้ผู้ที่เกี่ยวข้องทุกคนได้รับทราบ ซึ่งทำให้นักศึกษาและอาจารย์ มีความสะดวกมากขึ้น และลดภาระงานของเจ้าหน้าที่ในการตรวจสอบเอกสาร เพราะ</w:t>
      </w:r>
      <w:bookmarkStart w:id="34" w:name="_Hlk496121467"/>
      <w:r w:rsidR="00C837B0" w:rsidRPr="00B96C9A">
        <w:rPr>
          <w:rFonts w:eastAsia="Calibri"/>
          <w:cs/>
        </w:rPr>
        <w:t>แบบฟอร์ม</w:t>
      </w:r>
      <w:r w:rsidR="00727F57" w:rsidRPr="00B96C9A">
        <w:rPr>
          <w:rFonts w:eastAsia="Calibri"/>
          <w:cs/>
        </w:rPr>
        <w:t>อิเล็กทรอนิกส์</w:t>
      </w:r>
      <w:r w:rsidR="00C837B0" w:rsidRPr="00B96C9A">
        <w:rPr>
          <w:rFonts w:eastAsia="Calibri"/>
          <w:cs/>
        </w:rPr>
        <w:t>ทำให้ข้อมูลเอกสารต่าง ๆ ถูกเก็บบันทึกการเปลี่ยนแปลงไว้ครบถ้วนชัดเจน ลดการใช้งานกระดาษ และป้องกันการเสียหายของข้อมูล</w:t>
      </w:r>
      <w:bookmarkEnd w:id="32"/>
      <w:bookmarkEnd w:id="34"/>
    </w:p>
    <w:p w14:paraId="7105B52B" w14:textId="77777777" w:rsidR="001868DF" w:rsidRPr="00B96C9A" w:rsidRDefault="001868DF" w:rsidP="001868DF">
      <w:pPr>
        <w:spacing w:after="0" w:line="240" w:lineRule="auto"/>
        <w:jc w:val="thaiDistribute"/>
        <w:rPr>
          <w:b/>
          <w:bCs/>
          <w:color w:val="000000"/>
          <w:sz w:val="32"/>
          <w:szCs w:val="32"/>
        </w:rPr>
      </w:pPr>
    </w:p>
    <w:p w14:paraId="03042CFC" w14:textId="77777777" w:rsidR="00EC738F" w:rsidRPr="00B96C9A" w:rsidRDefault="00C837B0" w:rsidP="2B70ABAF">
      <w:pPr>
        <w:spacing w:after="0" w:line="240" w:lineRule="auto"/>
        <w:jc w:val="thaiDistribute"/>
        <w:rPr>
          <w:b/>
          <w:bCs/>
          <w:color w:val="000000" w:themeColor="text1"/>
          <w:sz w:val="32"/>
          <w:szCs w:val="32"/>
        </w:rPr>
      </w:pPr>
      <w:r w:rsidRPr="00B96C9A">
        <w:rPr>
          <w:b/>
          <w:bCs/>
          <w:color w:val="000000"/>
          <w:sz w:val="32"/>
          <w:szCs w:val="32"/>
        </w:rPr>
        <w:lastRenderedPageBreak/>
        <w:t>1</w:t>
      </w:r>
      <w:r w:rsidRPr="00B96C9A">
        <w:rPr>
          <w:b/>
          <w:bCs/>
          <w:color w:val="000000"/>
          <w:sz w:val="32"/>
          <w:szCs w:val="32"/>
          <w:cs/>
        </w:rPr>
        <w:t>.</w:t>
      </w:r>
      <w:r w:rsidR="00110A67" w:rsidRPr="00B96C9A">
        <w:rPr>
          <w:b/>
          <w:bCs/>
          <w:color w:val="000000"/>
          <w:sz w:val="32"/>
          <w:szCs w:val="32"/>
        </w:rPr>
        <w:t xml:space="preserve">2  </w:t>
      </w:r>
      <w:r w:rsidR="00F84CEB" w:rsidRPr="00B96C9A">
        <w:rPr>
          <w:b/>
          <w:bCs/>
          <w:color w:val="000000"/>
          <w:sz w:val="32"/>
          <w:szCs w:val="32"/>
          <w:cs/>
        </w:rPr>
        <w:t xml:space="preserve">  </w:t>
      </w:r>
      <w:r w:rsidRPr="00B96C9A">
        <w:rPr>
          <w:b/>
          <w:bCs/>
          <w:color w:val="000000"/>
          <w:sz w:val="32"/>
          <w:szCs w:val="32"/>
          <w:cs/>
        </w:rPr>
        <w:t>วัตถุประสงค</w:t>
      </w:r>
      <w:r w:rsidR="00EC738F" w:rsidRPr="00B96C9A">
        <w:rPr>
          <w:b/>
          <w:bCs/>
          <w:color w:val="000000"/>
          <w:sz w:val="32"/>
          <w:szCs w:val="32"/>
          <w:cs/>
        </w:rPr>
        <w:t></w:t>
      </w:r>
    </w:p>
    <w:p w14:paraId="523E647C" w14:textId="77777777" w:rsidR="00C837B0" w:rsidRPr="00B96C9A" w:rsidRDefault="00C837B0" w:rsidP="2B70ABAF">
      <w:pPr>
        <w:spacing w:after="0" w:line="240" w:lineRule="auto"/>
        <w:contextualSpacing/>
        <w:jc w:val="thaiDistribute"/>
        <w:rPr>
          <w:rFonts w:eastAsia="Calibri"/>
          <w:sz w:val="32"/>
          <w:szCs w:val="32"/>
        </w:rPr>
      </w:pPr>
      <w:r w:rsidRPr="00B96C9A">
        <w:rPr>
          <w:rFonts w:eastAsia="Calibri"/>
          <w:cs/>
        </w:rPr>
        <w:t xml:space="preserve">       </w:t>
      </w:r>
      <w:r w:rsidR="00F84CEB" w:rsidRPr="00B96C9A">
        <w:rPr>
          <w:rFonts w:eastAsia="Calibri"/>
          <w:cs/>
        </w:rPr>
        <w:t xml:space="preserve">   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2</w:t>
      </w:r>
      <w:r w:rsidRPr="00B96C9A">
        <w:rPr>
          <w:rFonts w:eastAsia="Calibri"/>
          <w:cs/>
        </w:rPr>
        <w:t xml:space="preserve">.1 </w:t>
      </w:r>
      <w:r w:rsidR="00C34DF9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>เพื่อพัฒนาเว็บไซต์จัดการโครงงานและงานวิจัยคอมพิวเตอร์ ภาควิชาวิทยาการคอมพิวเตอร์ ให้สามารถแยกหมวดหมู่ของเอกสารจากแท็ก (</w:t>
      </w:r>
      <w:r w:rsidRPr="00B96C9A">
        <w:rPr>
          <w:rFonts w:eastAsia="Calibri"/>
        </w:rPr>
        <w:t>Tag</w:t>
      </w:r>
      <w:r w:rsidRPr="00B96C9A">
        <w:rPr>
          <w:rFonts w:eastAsia="Calibri"/>
          <w:cs/>
        </w:rPr>
        <w:t>) ได้อย่างชาญฉลาดด้วยการแนะนำแท็กแบบอัตโนมัติ</w:t>
      </w:r>
    </w:p>
    <w:p w14:paraId="3EA1D7F2" w14:textId="77777777" w:rsidR="00C837B0" w:rsidRPr="00B96C9A" w:rsidRDefault="00F84CEB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</w:rPr>
        <w:t>1</w:t>
      </w:r>
      <w:r w:rsidR="00C837B0" w:rsidRPr="00B96C9A">
        <w:rPr>
          <w:rFonts w:eastAsia="Calibri"/>
          <w:cs/>
        </w:rPr>
        <w:t>.2.</w:t>
      </w:r>
      <w:r w:rsidR="00C837B0" w:rsidRPr="00B96C9A">
        <w:rPr>
          <w:rFonts w:eastAsia="Calibri"/>
        </w:rPr>
        <w:t>2</w:t>
      </w:r>
      <w:r w:rsidR="00C837B0" w:rsidRPr="00B96C9A">
        <w:rPr>
          <w:rFonts w:eastAsia="Calibri"/>
          <w:cs/>
        </w:rPr>
        <w:t xml:space="preserve"> </w:t>
      </w:r>
      <w:r w:rsidR="00C34DF9" w:rsidRPr="00B96C9A">
        <w:rPr>
          <w:rFonts w:eastAsia="Calibri"/>
          <w:cs/>
        </w:rPr>
        <w:t xml:space="preserve"> </w:t>
      </w:r>
      <w:r w:rsidR="00C837B0" w:rsidRPr="00B96C9A">
        <w:rPr>
          <w:rFonts w:eastAsia="Calibri"/>
          <w:cs/>
        </w:rPr>
        <w:t xml:space="preserve">เพื่อพัฒนาเว็บไซต์จัดการโครงงานและงานวิจัยคอมพิวเตอร์ ภาควิชาวิทยาการคอมพิวเตอร์ ให้สามารถค้นหาข้อมูลจากเนื้อหาของโครงงานได้โดยใช้ </w:t>
      </w:r>
      <w:r w:rsidR="00C837B0" w:rsidRPr="00B96C9A">
        <w:rPr>
          <w:rFonts w:eastAsia="Calibri"/>
        </w:rPr>
        <w:t>Elasticsearch</w:t>
      </w:r>
    </w:p>
    <w:p w14:paraId="61E622CC" w14:textId="77777777" w:rsidR="00C837B0" w:rsidRPr="00B96C9A" w:rsidRDefault="00F84CEB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</w:rPr>
        <w:t>1</w:t>
      </w:r>
      <w:r w:rsidR="00C837B0" w:rsidRPr="00B96C9A">
        <w:rPr>
          <w:rFonts w:eastAsia="Calibri"/>
          <w:cs/>
        </w:rPr>
        <w:t>.</w:t>
      </w:r>
      <w:r w:rsidR="00C837B0" w:rsidRPr="00B96C9A">
        <w:rPr>
          <w:rFonts w:eastAsia="Calibri"/>
        </w:rPr>
        <w:t>2</w:t>
      </w:r>
      <w:r w:rsidR="00C837B0" w:rsidRPr="00B96C9A">
        <w:rPr>
          <w:rFonts w:eastAsia="Calibri"/>
          <w:cs/>
        </w:rPr>
        <w:t>.</w:t>
      </w:r>
      <w:r w:rsidR="00C837B0" w:rsidRPr="00B96C9A">
        <w:rPr>
          <w:rFonts w:eastAsia="Calibri"/>
        </w:rPr>
        <w:t>3</w:t>
      </w:r>
      <w:r w:rsidR="00C837B0" w:rsidRPr="00B96C9A">
        <w:rPr>
          <w:rFonts w:eastAsia="Calibri"/>
          <w:cs/>
        </w:rPr>
        <w:t xml:space="preserve"> </w:t>
      </w:r>
      <w:r w:rsidR="00C34DF9" w:rsidRPr="00B96C9A">
        <w:rPr>
          <w:rFonts w:eastAsia="Calibri"/>
          <w:cs/>
        </w:rPr>
        <w:t xml:space="preserve"> </w:t>
      </w:r>
      <w:r w:rsidR="00C837B0" w:rsidRPr="00B96C9A">
        <w:rPr>
          <w:rFonts w:eastAsia="Calibri"/>
          <w:cs/>
        </w:rPr>
        <w:t>เพื่อพัฒนาเว็บไซต์จัดการโครงงานและงานวิจัยคอมพิวเตอร์ ภาควิชาวิทยาการคอมพิวเตอร์ ให้สามารถจัดการเอกสารโครงงานคอมพิวเตอร์ได้ผ่านหน้าเว็บไซต์</w:t>
      </w:r>
    </w:p>
    <w:p w14:paraId="54D1DBAD" w14:textId="77777777" w:rsidR="00C837B0" w:rsidRPr="00B96C9A" w:rsidRDefault="00F84CEB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</w:rPr>
        <w:t>1</w:t>
      </w:r>
      <w:r w:rsidR="00C837B0" w:rsidRPr="00B96C9A">
        <w:rPr>
          <w:rFonts w:eastAsia="Calibri"/>
          <w:cs/>
        </w:rPr>
        <w:t>.</w:t>
      </w:r>
      <w:r w:rsidR="00C837B0" w:rsidRPr="00B96C9A">
        <w:rPr>
          <w:rFonts w:eastAsia="Calibri"/>
        </w:rPr>
        <w:t>2</w:t>
      </w:r>
      <w:r w:rsidR="00C837B0" w:rsidRPr="00B96C9A">
        <w:rPr>
          <w:rFonts w:eastAsia="Calibri"/>
          <w:cs/>
        </w:rPr>
        <w:t>.</w:t>
      </w:r>
      <w:r w:rsidR="00C837B0" w:rsidRPr="00B96C9A">
        <w:rPr>
          <w:rFonts w:eastAsia="Calibri"/>
        </w:rPr>
        <w:t>4</w:t>
      </w:r>
      <w:r w:rsidR="00C837B0" w:rsidRPr="00B96C9A">
        <w:rPr>
          <w:rFonts w:eastAsia="Calibri"/>
          <w:cs/>
        </w:rPr>
        <w:t xml:space="preserve"> </w:t>
      </w:r>
      <w:r w:rsidR="00C34DF9" w:rsidRPr="00B96C9A">
        <w:rPr>
          <w:rFonts w:eastAsia="Calibri"/>
          <w:cs/>
        </w:rPr>
        <w:t xml:space="preserve"> </w:t>
      </w:r>
      <w:r w:rsidR="00C837B0" w:rsidRPr="00B96C9A">
        <w:rPr>
          <w:rFonts w:eastAsia="Calibri"/>
          <w:cs/>
        </w:rPr>
        <w:t>เพื่อพัฒนาเว็บไซต์จัดการโครงงานและงานวิจัยคอมพิวเตอร์ ภาควิชาวิทยาการคอมพิวเตอร์ ให้สามารถเพิ่มและจัดการที่ปรึกษาได้ผ่านหน้าเว็บไซต์</w:t>
      </w:r>
    </w:p>
    <w:p w14:paraId="11E56773" w14:textId="77777777" w:rsidR="00C837B0" w:rsidRPr="00B96C9A" w:rsidRDefault="00F84CEB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          </w:t>
      </w:r>
      <w:r w:rsidR="00C837B0" w:rsidRPr="00B96C9A">
        <w:rPr>
          <w:rFonts w:eastAsia="Calibri"/>
        </w:rPr>
        <w:t>1</w:t>
      </w:r>
      <w:r w:rsidR="00C837B0" w:rsidRPr="00B96C9A">
        <w:rPr>
          <w:rFonts w:eastAsia="Calibri"/>
          <w:cs/>
        </w:rPr>
        <w:t>.</w:t>
      </w:r>
      <w:r w:rsidR="00C837B0" w:rsidRPr="00B96C9A">
        <w:rPr>
          <w:rFonts w:eastAsia="Calibri"/>
        </w:rPr>
        <w:t>2</w:t>
      </w:r>
      <w:r w:rsidR="00C837B0" w:rsidRPr="00B96C9A">
        <w:rPr>
          <w:rFonts w:eastAsia="Calibri"/>
          <w:cs/>
        </w:rPr>
        <w:t xml:space="preserve">.5 </w:t>
      </w:r>
      <w:r w:rsidR="00C34DF9" w:rsidRPr="00B96C9A">
        <w:rPr>
          <w:rFonts w:eastAsia="Calibri"/>
          <w:cs/>
        </w:rPr>
        <w:t xml:space="preserve"> </w:t>
      </w:r>
      <w:r w:rsidR="00C837B0" w:rsidRPr="00B96C9A">
        <w:rPr>
          <w:rFonts w:eastAsia="Calibri"/>
          <w:cs/>
        </w:rPr>
        <w:t>เพื่อพัฒนา</w:t>
      </w:r>
      <w:r w:rsidR="005E6F47" w:rsidRPr="00B96C9A">
        <w:rPr>
          <w:rFonts w:eastAsia="Calibri"/>
          <w:cs/>
        </w:rPr>
        <w:t>ฟังก์ชัน</w:t>
      </w:r>
      <w:r w:rsidR="00C837B0" w:rsidRPr="00B96C9A">
        <w:rPr>
          <w:rFonts w:eastAsia="Calibri"/>
          <w:cs/>
        </w:rPr>
        <w:t xml:space="preserve">การใช้งานเดิมของเว็บไซต์จัดการโครงงานและงานวิจัยคอมพิวเตอร์ ภาควิชาวิทยาการคอมพิวเตอร์ ให้มีมาตรฐานเดียวกันกับระบบ </w:t>
      </w:r>
      <w:r w:rsidR="00C837B0" w:rsidRPr="00B96C9A">
        <w:rPr>
          <w:rFonts w:eastAsia="Calibri"/>
        </w:rPr>
        <w:t>E</w:t>
      </w:r>
      <w:r w:rsidR="00C837B0" w:rsidRPr="00B96C9A">
        <w:rPr>
          <w:rFonts w:eastAsia="Calibri"/>
          <w:cs/>
        </w:rPr>
        <w:t>-</w:t>
      </w:r>
      <w:r w:rsidR="00C837B0" w:rsidRPr="00B96C9A">
        <w:rPr>
          <w:rFonts w:eastAsia="Calibri"/>
        </w:rPr>
        <w:t xml:space="preserve">Office </w:t>
      </w:r>
      <w:r w:rsidR="00C837B0" w:rsidRPr="00B96C9A">
        <w:rPr>
          <w:rFonts w:eastAsia="Calibri"/>
          <w:cs/>
        </w:rPr>
        <w:t>เพื่อตอบสนองนโยบายของภาควิชา</w:t>
      </w:r>
    </w:p>
    <w:p w14:paraId="28BE53F6" w14:textId="77777777" w:rsidR="00235E6A" w:rsidRPr="00B96C9A" w:rsidRDefault="00235E6A" w:rsidP="005E6F47">
      <w:pPr>
        <w:pStyle w:val="af6"/>
        <w:spacing w:after="0" w:line="240" w:lineRule="auto"/>
        <w:ind w:left="0"/>
        <w:rPr>
          <w:rFonts w:ascii="TH Sarabun New" w:hAnsi="TH Sarabun New" w:cs="TH Sarabun New"/>
          <w:b/>
          <w:bCs/>
          <w:color w:val="000000"/>
        </w:rPr>
      </w:pPr>
    </w:p>
    <w:p w14:paraId="28A7CC26" w14:textId="77777777" w:rsidR="00380A77" w:rsidRPr="00B96C9A" w:rsidRDefault="00EC738F" w:rsidP="2B70ABAF">
      <w:pPr>
        <w:pStyle w:val="af6"/>
        <w:spacing w:after="0" w:line="240" w:lineRule="auto"/>
        <w:ind w:left="0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</w:rPr>
        <w:t>1</w:t>
      </w: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.</w:t>
      </w: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</w:rPr>
        <w:t>3</w:t>
      </w: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</w:t>
      </w:r>
      <w:r w:rsidR="00110A67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</w:t>
      </w:r>
      <w:r w:rsidR="00F84CEB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 </w:t>
      </w:r>
      <w:r w:rsidR="00C25D0F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เป้าหมายและขอบเขต</w:t>
      </w:r>
    </w:p>
    <w:p w14:paraId="484FA818" w14:textId="77777777" w:rsidR="00380A77" w:rsidRPr="00B96C9A" w:rsidRDefault="00F84CEB" w:rsidP="2B70ABAF">
      <w:pPr>
        <w:spacing w:after="0" w:line="240" w:lineRule="auto"/>
        <w:contextualSpacing/>
        <w:jc w:val="thaiDistribute"/>
        <w:rPr>
          <w:rFonts w:eastAsia="Calibri"/>
          <w:color w:val="000000" w:themeColor="text1"/>
        </w:rPr>
      </w:pPr>
      <w:bookmarkStart w:id="35" w:name="_Hlk495007124"/>
      <w:r w:rsidRPr="00B96C9A">
        <w:rPr>
          <w:rFonts w:eastAsia="Calibri"/>
          <w:cs/>
        </w:rPr>
        <w:t xml:space="preserve">          </w:t>
      </w:r>
      <w:r w:rsidR="00380A77" w:rsidRPr="00B96C9A">
        <w:rPr>
          <w:rFonts w:eastAsia="Calibri"/>
          <w:color w:val="000000"/>
        </w:rPr>
        <w:t>1</w:t>
      </w:r>
      <w:r w:rsidR="00380A77" w:rsidRPr="00B96C9A">
        <w:rPr>
          <w:rFonts w:eastAsia="Calibri"/>
          <w:color w:val="000000"/>
          <w:cs/>
        </w:rPr>
        <w:t>.</w:t>
      </w:r>
      <w:r w:rsidR="00380A77" w:rsidRPr="00B96C9A">
        <w:rPr>
          <w:rFonts w:eastAsia="Calibri"/>
          <w:color w:val="000000"/>
        </w:rPr>
        <w:t>3</w:t>
      </w:r>
      <w:r w:rsidR="00380A77" w:rsidRPr="00B96C9A">
        <w:rPr>
          <w:rFonts w:eastAsia="Calibri"/>
          <w:color w:val="000000"/>
          <w:cs/>
        </w:rPr>
        <w:t xml:space="preserve">.1 </w:t>
      </w:r>
      <w:r w:rsidR="00C34DF9" w:rsidRPr="00B96C9A">
        <w:rPr>
          <w:rFonts w:eastAsia="Calibri"/>
          <w:color w:val="000000"/>
          <w:cs/>
        </w:rPr>
        <w:t xml:space="preserve"> </w:t>
      </w:r>
      <w:r w:rsidR="00380A77" w:rsidRPr="00B96C9A">
        <w:rPr>
          <w:rFonts w:eastAsia="Calibri"/>
          <w:color w:val="000000"/>
          <w:cs/>
        </w:rPr>
        <w:t>ระบบรวบรวมเฉพาะโครงงานของนักศึกษาปีที่ 3 และปีที่ 4 ภาควิชาวิทยาการคอมพิวเตอร์ มหาวิทยาลัยขอนแก่นเท่านั้น</w:t>
      </w:r>
    </w:p>
    <w:p w14:paraId="32F075D7" w14:textId="77777777" w:rsidR="00380A77" w:rsidRPr="00B96C9A" w:rsidRDefault="00F84CEB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380A77" w:rsidRPr="00B96C9A">
        <w:rPr>
          <w:rFonts w:eastAsia="Cordia New"/>
          <w:color w:val="000000"/>
        </w:rPr>
        <w:t>1</w:t>
      </w:r>
      <w:r w:rsidR="00380A77" w:rsidRPr="00B96C9A">
        <w:rPr>
          <w:rFonts w:eastAsia="Cordia New"/>
          <w:color w:val="000000"/>
          <w:cs/>
        </w:rPr>
        <w:t>.</w:t>
      </w:r>
      <w:r w:rsidR="00380A77" w:rsidRPr="00B96C9A">
        <w:rPr>
          <w:rFonts w:eastAsia="Cordia New"/>
          <w:color w:val="000000"/>
        </w:rPr>
        <w:t>3</w:t>
      </w:r>
      <w:r w:rsidR="00380A77" w:rsidRPr="00B96C9A">
        <w:rPr>
          <w:rFonts w:eastAsia="Cordia New"/>
          <w:color w:val="000000"/>
          <w:cs/>
        </w:rPr>
        <w:t>.</w:t>
      </w:r>
      <w:r w:rsidR="0007527D" w:rsidRPr="00B96C9A">
        <w:rPr>
          <w:rFonts w:eastAsia="Cordia New"/>
          <w:color w:val="000000"/>
          <w:cs/>
        </w:rPr>
        <w:t>2</w:t>
      </w:r>
      <w:r w:rsidR="00C34DF9" w:rsidRPr="00B96C9A">
        <w:rPr>
          <w:rFonts w:eastAsia="Cordia New"/>
          <w:color w:val="000000"/>
          <w:cs/>
        </w:rPr>
        <w:t xml:space="preserve"> </w:t>
      </w:r>
      <w:r w:rsidR="00380A77" w:rsidRPr="00B96C9A">
        <w:rPr>
          <w:rFonts w:eastAsia="Cordia New"/>
          <w:color w:val="000000"/>
          <w:cs/>
        </w:rPr>
        <w:t xml:space="preserve"> รองรับการโครงงานเฉพาะใน</w:t>
      </w:r>
      <w:r w:rsidR="00380A77" w:rsidRPr="00B96C9A">
        <w:rPr>
          <w:rFonts w:eastAsia="Cordia New"/>
        </w:rPr>
        <w:t xml:space="preserve"> Undergraduate Research Project for Computer Science 1 </w:t>
      </w:r>
      <w:r w:rsidR="00380A77" w:rsidRPr="00B96C9A">
        <w:rPr>
          <w:rFonts w:eastAsia="Cordia New"/>
          <w:cs/>
        </w:rPr>
        <w:t xml:space="preserve">และ </w:t>
      </w:r>
      <w:r w:rsidR="00380A77" w:rsidRPr="00B96C9A">
        <w:rPr>
          <w:rFonts w:eastAsia="Cordia New"/>
        </w:rPr>
        <w:t>Undergraduate Research Project for Computer Science 2</w:t>
      </w:r>
    </w:p>
    <w:p w14:paraId="4DE579C5" w14:textId="77777777" w:rsidR="00380A77" w:rsidRPr="00B96C9A" w:rsidRDefault="00F84CEB" w:rsidP="2B70ABAF">
      <w:pPr>
        <w:spacing w:after="0" w:line="240" w:lineRule="auto"/>
        <w:jc w:val="thaiDistribute"/>
        <w:rPr>
          <w:rFonts w:eastAsia="Cordia New"/>
        </w:rPr>
      </w:pPr>
      <w:bookmarkStart w:id="36" w:name="_Hlk495007500"/>
      <w:bookmarkEnd w:id="35"/>
      <w:r w:rsidRPr="00B96C9A">
        <w:rPr>
          <w:rFonts w:eastAsia="Calibri"/>
          <w:cs/>
        </w:rPr>
        <w:t xml:space="preserve">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 </w:t>
      </w:r>
      <w:r w:rsidR="00C34DF9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ระบบถูกพัฒนาด้วย </w:t>
      </w:r>
      <w:r w:rsidR="00380A77" w:rsidRPr="00B96C9A">
        <w:rPr>
          <w:rFonts w:eastAsia="Cordia New"/>
        </w:rPr>
        <w:t xml:space="preserve">Yii2 Framework </w:t>
      </w:r>
      <w:r w:rsidR="00380A77" w:rsidRPr="00B96C9A">
        <w:rPr>
          <w:rFonts w:eastAsia="Cordia New"/>
          <w:cs/>
        </w:rPr>
        <w:t xml:space="preserve">ซึ่งเป็น </w:t>
      </w:r>
      <w:r w:rsidR="00380A77" w:rsidRPr="00B96C9A">
        <w:rPr>
          <w:rFonts w:eastAsia="Cordia New"/>
        </w:rPr>
        <w:t xml:space="preserve">Framework </w:t>
      </w:r>
      <w:r w:rsidR="00380A77" w:rsidRPr="00B96C9A">
        <w:rPr>
          <w:rFonts w:eastAsia="Cordia New"/>
          <w:cs/>
        </w:rPr>
        <w:t xml:space="preserve">ที่ใช้โครงสร้างเป็นแบบ </w:t>
      </w:r>
      <w:r w:rsidR="00380A77" w:rsidRPr="00B96C9A">
        <w:rPr>
          <w:rFonts w:eastAsia="Cordia New"/>
        </w:rPr>
        <w:t xml:space="preserve">Model View Controller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MVC</w:t>
      </w:r>
      <w:r w:rsidR="00380A77" w:rsidRPr="00B96C9A">
        <w:rPr>
          <w:rFonts w:eastAsia="Cordia New"/>
          <w:cs/>
        </w:rPr>
        <w:t xml:space="preserve">) และรูปแบบการพัฒนาเป็นแบบ </w:t>
      </w:r>
      <w:r w:rsidR="00380A77" w:rsidRPr="00B96C9A">
        <w:rPr>
          <w:rFonts w:eastAsia="Cordia New"/>
        </w:rPr>
        <w:t xml:space="preserve">Object Oriented Programming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OOP</w:t>
      </w:r>
      <w:r w:rsidR="00380A77" w:rsidRPr="00B96C9A">
        <w:rPr>
          <w:rFonts w:eastAsia="Cordia New"/>
          <w:cs/>
        </w:rPr>
        <w:t>) ทางผู้จัดทำจำเป็นต้องพัฒนาระบบใหม่ทั้งหมด และมีการเพิ่มฟังก์ชันการทำงานให้ตอบสนองต่อความต้องการของผู้ใช้งานและนโยบายของภาควิชา โดยมีรายละเอียดดังนี้</w:t>
      </w:r>
    </w:p>
    <w:p w14:paraId="777D4B09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F84CEB" w:rsidRPr="00B96C9A">
        <w:rPr>
          <w:rFonts w:eastAsia="Cordia New"/>
          <w:cs/>
        </w:rPr>
        <w:t xml:space="preserve">    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Pr="00B96C9A">
        <w:rPr>
          <w:rFonts w:eastAsia="Cordia New"/>
          <w:cs/>
        </w:rPr>
        <w:t xml:space="preserve">.1 </w:t>
      </w:r>
      <w:r w:rsidR="00C34DF9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ระบบจัดการข้อมูลผู้มีสิทธิ์ใช้งานระบบ</w:t>
      </w:r>
    </w:p>
    <w:p w14:paraId="1CB49B9F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</w:t>
      </w:r>
      <w:r w:rsidR="00C34DF9" w:rsidRPr="00B96C9A">
        <w:rPr>
          <w:rFonts w:eastAsia="Cordia New"/>
          <w:cs/>
        </w:rPr>
        <w:t xml:space="preserve">   </w:t>
      </w:r>
      <w:r w:rsidR="008A2090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ผู้ดูแลระบบสามารถนำเข้าข้อมูลผู้มีสิทธิ์ในการเพิ่มโครงงานจากนักศึกษาระบบลงทะเบียนรายวิชา </w:t>
      </w:r>
      <w:r w:rsidRPr="00B96C9A">
        <w:rPr>
          <w:rFonts w:eastAsia="Cordia New"/>
        </w:rPr>
        <w:t>Undergraduate Research</w:t>
      </w:r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 xml:space="preserve">Project for Computer Science 1 </w:t>
      </w:r>
      <w:r w:rsidRPr="00B96C9A">
        <w:rPr>
          <w:rFonts w:eastAsia="Cordia New"/>
          <w:cs/>
        </w:rPr>
        <w:t xml:space="preserve">และ </w:t>
      </w:r>
      <w:r w:rsidRPr="00B96C9A">
        <w:rPr>
          <w:rFonts w:eastAsia="Cordia New"/>
        </w:rPr>
        <w:t xml:space="preserve">Undergraduate Research Project for Computer Science 2 </w:t>
      </w:r>
      <w:r w:rsidRPr="00B96C9A">
        <w:rPr>
          <w:rFonts w:eastAsia="Cordia New"/>
          <w:cs/>
        </w:rPr>
        <w:t>โดย</w:t>
      </w:r>
      <w:r w:rsidR="00051758" w:rsidRPr="00B96C9A">
        <w:rPr>
          <w:rFonts w:eastAsia="Cordia New"/>
          <w:cs/>
        </w:rPr>
        <w:t>ใช้</w:t>
      </w:r>
      <w:r w:rsidRPr="00B96C9A">
        <w:rPr>
          <w:rFonts w:eastAsia="Cordia New"/>
          <w:cs/>
        </w:rPr>
        <w:t>ระบบข้อมูลกลาง</w:t>
      </w:r>
    </w:p>
    <w:p w14:paraId="57C2E645" w14:textId="77777777" w:rsidR="00380A77" w:rsidRPr="00B96C9A" w:rsidRDefault="00F84CEB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.2 </w:t>
      </w:r>
      <w:r w:rsidR="00C34DF9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ระบบแจ้งความต้องการที่ปรึกษา</w:t>
      </w:r>
    </w:p>
    <w:p w14:paraId="6B08D827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</w:t>
      </w:r>
      <w:r w:rsidR="00C34DF9" w:rsidRPr="00B96C9A">
        <w:rPr>
          <w:rFonts w:eastAsia="Cordia New"/>
          <w:cs/>
        </w:rPr>
        <w:t xml:space="preserve">    </w:t>
      </w:r>
      <w:r w:rsidR="008A2090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>(1)  อาจารย์แจ้งความต้องการรับนักศึกษา โดยต้องระบุข้อมูล</w:t>
      </w:r>
    </w:p>
    <w:p w14:paraId="4D59505F" w14:textId="7D46CB44" w:rsidR="00380A77" w:rsidRPr="00B96C9A" w:rsidRDefault="00380A77" w:rsidP="2B70ABAF">
      <w:pPr>
        <w:spacing w:after="0" w:line="240" w:lineRule="auto"/>
        <w:jc w:val="thaiDistribute"/>
        <w:rPr>
          <w:rFonts w:eastAsia="Cordia New" w:hint="cs"/>
        </w:rPr>
      </w:pPr>
      <w:r w:rsidRPr="00B96C9A">
        <w:rPr>
          <w:rFonts w:eastAsia="Cordia New"/>
          <w:cs/>
        </w:rPr>
        <w:t xml:space="preserve">                            </w:t>
      </w:r>
      <w:r w:rsidR="00C34DF9" w:rsidRPr="00B96C9A">
        <w:rPr>
          <w:rFonts w:eastAsia="Cordia New"/>
          <w:cs/>
        </w:rPr>
        <w:t xml:space="preserve">     </w:t>
      </w:r>
      <w:r w:rsidR="008A2090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>(ก)  หัวข้อโครงงานที่ต้องการรับ</w:t>
      </w:r>
    </w:p>
    <w:p w14:paraId="766D1E41" w14:textId="77777777" w:rsidR="00380A77" w:rsidRPr="00B96C9A" w:rsidRDefault="0007527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ข)  รายละเอียดของโครงงานที่ต้องการรับ</w:t>
      </w:r>
    </w:p>
    <w:p w14:paraId="532EAA55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ค)  จำนวนนักศึกษาที่ต้องการรับ</w:t>
      </w:r>
    </w:p>
    <w:p w14:paraId="40496F7F" w14:textId="77777777" w:rsidR="00380A77" w:rsidRPr="00B96C9A" w:rsidRDefault="008F766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2</w:t>
      </w:r>
      <w:r w:rsidR="00380A77" w:rsidRPr="00B96C9A">
        <w:rPr>
          <w:rFonts w:eastAsia="Cordia New"/>
          <w:cs/>
        </w:rPr>
        <w:t>)  นักศึกษาแจ้งความประสงค์ให้อาจารย์เป็นที่ปรึกษา โดยต้องระบุข้อมูล</w:t>
      </w:r>
    </w:p>
    <w:p w14:paraId="5C473533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ก)  ชื่อหัวข้อโครงงาน/เรื่องที่สนใจ</w:t>
      </w:r>
    </w:p>
    <w:p w14:paraId="32D0CC1B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ข)  ชื่อนักศึกษาที่ทำโครงงานร่วมกัน</w:t>
      </w:r>
    </w:p>
    <w:p w14:paraId="0F32F4D7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ค)  ข้อมูลความถนัดของนักศึกษา</w:t>
      </w:r>
    </w:p>
    <w:p w14:paraId="30E78518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ง)  อาจารย์ที่ประสงค์ให้เป็นที่ปรึกษา</w:t>
      </w:r>
    </w:p>
    <w:p w14:paraId="3CE9AAE8" w14:textId="77777777" w:rsidR="00380A77" w:rsidRPr="00B96C9A" w:rsidRDefault="00623D2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 </w:t>
      </w:r>
      <w:r w:rsidR="00380A77" w:rsidRPr="00B96C9A">
        <w:rPr>
          <w:rFonts w:eastAsia="Cordia New"/>
          <w:cs/>
        </w:rPr>
        <w:t>(3)  ระบบตอบรับเป็นที่ปรึกษาโดยอาจารย์ที่ปรึกษา</w:t>
      </w:r>
    </w:p>
    <w:p w14:paraId="6B4E612B" w14:textId="77777777" w:rsidR="00380A77" w:rsidRPr="00B96C9A" w:rsidRDefault="007B462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.3 </w:t>
      </w:r>
      <w:r w:rsidR="00110A67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ระบบเปลี่ยนที่ปรึกษาโครงงาน ประกอบไปด้วย</w:t>
      </w:r>
    </w:p>
    <w:p w14:paraId="38F29520" w14:textId="77777777" w:rsidR="00380A77" w:rsidRPr="00B96C9A" w:rsidRDefault="00AD035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</w:t>
      </w:r>
      <w:r w:rsidR="00380A77" w:rsidRPr="00B96C9A">
        <w:rPr>
          <w:rFonts w:eastAsia="Cordia New"/>
          <w:cs/>
        </w:rPr>
        <w:t>(1)  ระบบแจ้งคำร้องขอเปลี่ยนที่ปรึกษาสำหรับนักศึกษา โดยต้องระบุข้อมูล</w:t>
      </w:r>
    </w:p>
    <w:p w14:paraId="4D4FB2AF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ก)  อาจารย์ที่ปรึกษาใหม่</w:t>
      </w:r>
    </w:p>
    <w:p w14:paraId="0586B70C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ข)  เหตุผลในการเปลี่ยนอาจารย์ที่ปรึกษา</w:t>
      </w:r>
    </w:p>
    <w:p w14:paraId="1C29082D" w14:textId="77777777" w:rsidR="00380A77" w:rsidRPr="00B96C9A" w:rsidRDefault="00AD035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2)  ระบบอนุมัติคำร้องขอเปลี่ยนอาจารย์ที่ปรึกษาสำหรับอาจารย์ที่ปรึกษา โดยต้องให้อาจารย์ที่ปรึกษาเดิมอนุญาตก่อนจึงสามารถให้อาจารย์ที่ปรึกษาใหม่อนุญาติได้ ในกณีที่อาจารย์ที่ปรึกษาเดิมอนุญาตแต่อาจารย์ที่ปรึกษาใหม่ไม่อนุญาต จะถือว่าเป็นกลุ่มที่ไม่มีที่ปรึกษาโครงงาน</w:t>
      </w:r>
    </w:p>
    <w:p w14:paraId="6D2B5E64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4</w:t>
      </w:r>
      <w:r w:rsidR="00110A67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 ระบบจัดการโครงงานสำหรับนักศึกษา</w:t>
      </w:r>
    </w:p>
    <w:p w14:paraId="33D11D70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1)  ระบบเพิ่มโครงงาน โดยนักศึกษาจะต้องกรอก</w:t>
      </w:r>
    </w:p>
    <w:p w14:paraId="786315F2" w14:textId="77777777" w:rsidR="00380A77" w:rsidRPr="00B96C9A" w:rsidRDefault="007B462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ก)  ชื่อโครงงาน (ภาษาไทย)</w:t>
      </w:r>
    </w:p>
    <w:p w14:paraId="0C4DD0F7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ข)  ชื่อโครงงาน (ภาษาอังกฤษ) </w:t>
      </w:r>
    </w:p>
    <w:p w14:paraId="20564483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ค)  ชื่อนักศึกษาผู้ทำโครงงานร่วม</w:t>
      </w:r>
    </w:p>
    <w:p w14:paraId="288F1295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ง)  อาจารย์ที่ปรึกษา ซึ่งแบ่งออกเป็น 2 หมวดได้แก่</w:t>
      </w:r>
    </w:p>
    <w:p w14:paraId="13C8B26D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</w:t>
      </w:r>
      <w:r w:rsidR="007B462C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-  อาจารย์ที่ปรึกษาร่วม</w:t>
      </w:r>
    </w:p>
    <w:p w14:paraId="1571C057" w14:textId="77777777" w:rsidR="00380A77" w:rsidRPr="00B96C9A" w:rsidRDefault="007B462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    </w:t>
      </w:r>
      <w:r w:rsidR="00380A77" w:rsidRPr="00B96C9A">
        <w:rPr>
          <w:rFonts w:eastAsia="Cordia New"/>
          <w:cs/>
        </w:rPr>
        <w:t>-  อาจารย์ที่ปรึกษาร่วมจากภายนอก</w:t>
      </w:r>
    </w:p>
    <w:p w14:paraId="47EC7AAF" w14:textId="77777777" w:rsidR="00380A77" w:rsidRPr="00B96C9A" w:rsidRDefault="007B462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จ)  อัพโหลดภาพโลโก้โครงงาน</w:t>
      </w:r>
    </w:p>
    <w:p w14:paraId="562B6470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ฉ)  </w:t>
      </w:r>
      <w:r w:rsidR="00380A77" w:rsidRPr="00B96C9A">
        <w:rPr>
          <w:rFonts w:eastAsia="Cordia New"/>
          <w:spacing w:val="-8"/>
          <w:cs/>
        </w:rPr>
        <w:t>เลือกประเภทของโครงงาน</w:t>
      </w:r>
    </w:p>
    <w:p w14:paraId="59B906DC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ช)  </w:t>
      </w:r>
      <w:r w:rsidR="00380A77" w:rsidRPr="00B96C9A">
        <w:rPr>
          <w:rFonts w:eastAsia="Cordia New"/>
          <w:spacing w:val="-8"/>
          <w:cs/>
        </w:rPr>
        <w:t>เครื่องมือที่ใช้ในการทำโครงงาน</w:t>
      </w:r>
    </w:p>
    <w:p w14:paraId="2A490E86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ซ)  </w:t>
      </w:r>
      <w:r w:rsidR="00380A77" w:rsidRPr="00B96C9A">
        <w:rPr>
          <w:rFonts w:eastAsia="Cordia New"/>
          <w:spacing w:val="-8"/>
          <w:cs/>
        </w:rPr>
        <w:t>ทฤษฎีที่เกี่ยวข้องกับโครงงาน</w:t>
      </w:r>
    </w:p>
    <w:p w14:paraId="4FBEF409" w14:textId="77777777" w:rsidR="00380A77" w:rsidRPr="00B96C9A" w:rsidRDefault="007B462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2)  ระบบแก้ไขข้อมูลโครงงาน โดยสามารถแก้ไข</w:t>
      </w:r>
    </w:p>
    <w:p w14:paraId="6BA4D070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ก)  ชื่อโครงงาน (ภาษาไทย)</w:t>
      </w:r>
    </w:p>
    <w:p w14:paraId="2CDD4A5B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ข)  ชื่อโครงงาน (ภาษาอังกฤษ) </w:t>
      </w:r>
    </w:p>
    <w:p w14:paraId="407A4DAA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ค)  ชื่อนักศึกษาผู้ร่วมทำโครงงาน</w:t>
      </w:r>
    </w:p>
    <w:p w14:paraId="2F024CF9" w14:textId="77777777" w:rsidR="00380A77" w:rsidRPr="00B96C9A" w:rsidRDefault="008A2090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ง)  อาจารย์ที่ปรึกษา ซึ่งแบ่งออกเป็น 2 หมวดได้แก่</w:t>
      </w:r>
    </w:p>
    <w:p w14:paraId="064FBA9C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</w:t>
      </w:r>
      <w:r w:rsidR="003A27AD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-  อาจารย์ที่ปรึกษาร่วม</w:t>
      </w:r>
    </w:p>
    <w:p w14:paraId="3BB6B775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</w:t>
      </w:r>
      <w:r w:rsidR="003A27AD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-  อาจารย์ที่ปรึกษาร่วมจากภายนอก</w:t>
      </w:r>
    </w:p>
    <w:p w14:paraId="6BA8D39A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จ) </w:t>
      </w:r>
      <w:r w:rsidR="00157D4E" w:rsidRPr="00B96C9A">
        <w:rPr>
          <w:rFonts w:eastAsia="Cordia New"/>
          <w:cs/>
        </w:rPr>
        <w:t xml:space="preserve"> อัพ</w:t>
      </w:r>
      <w:r w:rsidR="00380A77" w:rsidRPr="00B96C9A">
        <w:rPr>
          <w:rFonts w:eastAsia="Cordia New"/>
          <w:cs/>
        </w:rPr>
        <w:t>โหลดภาพประกอบโครงงาน</w:t>
      </w:r>
    </w:p>
    <w:p w14:paraId="46CA9B74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</w:t>
      </w:r>
      <w:r w:rsidR="00380A77" w:rsidRPr="00B96C9A">
        <w:rPr>
          <w:rFonts w:eastAsia="Cordia New"/>
          <w:cs/>
        </w:rPr>
        <w:t xml:space="preserve">(ฉ)  </w:t>
      </w:r>
      <w:r w:rsidR="00380A77" w:rsidRPr="00B96C9A">
        <w:rPr>
          <w:rFonts w:eastAsia="Cordia New"/>
          <w:spacing w:val="-8"/>
          <w:cs/>
        </w:rPr>
        <w:t>ประเภทของโครงงาน</w:t>
      </w:r>
    </w:p>
    <w:p w14:paraId="65BA892E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   </w:t>
      </w:r>
      <w:r w:rsidR="00380A77" w:rsidRPr="00B96C9A">
        <w:rPr>
          <w:rFonts w:eastAsia="Cordia New"/>
          <w:cs/>
        </w:rPr>
        <w:t xml:space="preserve">(ช)  </w:t>
      </w:r>
      <w:r w:rsidR="00380A77" w:rsidRPr="00B96C9A">
        <w:rPr>
          <w:rFonts w:eastAsia="Cordia New"/>
          <w:spacing w:val="-8"/>
          <w:cs/>
        </w:rPr>
        <w:t>เครื่องมือที่ใช้ในการทำโครงงาน</w:t>
      </w:r>
    </w:p>
    <w:p w14:paraId="402D93F6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  </w:t>
      </w:r>
      <w:r w:rsidR="00380A77" w:rsidRPr="00B96C9A">
        <w:rPr>
          <w:rFonts w:eastAsia="Cordia New"/>
          <w:cs/>
        </w:rPr>
        <w:t xml:space="preserve">(ซ)  </w:t>
      </w:r>
      <w:r w:rsidR="00380A77" w:rsidRPr="00B96C9A">
        <w:rPr>
          <w:rFonts w:eastAsia="Cordia New"/>
          <w:spacing w:val="-8"/>
          <w:cs/>
        </w:rPr>
        <w:t>ทฤษฎีที่เกี่ยวข้องกับโครงงาน</w:t>
      </w:r>
    </w:p>
    <w:p w14:paraId="2F920D93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3)  ระบบเปลี่ยนหัวข้อโครงงาน ต้องได้รับการอนุมัติจากที่ปรึกษาโดยนักศึกษาจะต้องระบุ</w:t>
      </w:r>
      <w:r w:rsidR="00AF6C6F" w:rsidRPr="00B96C9A">
        <w:rPr>
          <w:rFonts w:eastAsia="Cordia New"/>
          <w:cs/>
        </w:rPr>
        <w:t>ข้อมูลลงในแบบฟอร์ม ดังต่อไปนี้</w:t>
      </w:r>
    </w:p>
    <w:p w14:paraId="111F85A4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ก)  ชื่อหัวข้อโครงงาน (ภาษาไทย)</w:t>
      </w:r>
    </w:p>
    <w:p w14:paraId="015691C4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ข)  ชื่อหัวข้อโครงงานใหม่ (ภาษาอังกฤษ)</w:t>
      </w:r>
    </w:p>
    <w:p w14:paraId="7122AD9E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       </w:t>
      </w:r>
      <w:r w:rsidR="00380A77" w:rsidRPr="00B96C9A">
        <w:rPr>
          <w:rFonts w:eastAsia="Cordia New"/>
          <w:cs/>
        </w:rPr>
        <w:t>(ค)  เหตุผลในการเปลี่ยนหัวข้อโครงงาน</w:t>
      </w:r>
    </w:p>
    <w:p w14:paraId="5A6B870D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4)  ระบบอัพโหลดเอกสารโครงงาน ซึ่งประกอบไปด้วย</w:t>
      </w:r>
    </w:p>
    <w:p w14:paraId="6A28DE74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ก)  </w:t>
      </w:r>
      <w:r w:rsidR="00380A77" w:rsidRPr="00B96C9A">
        <w:rPr>
          <w:rFonts w:eastAsia="Cordia New"/>
        </w:rPr>
        <w:t>Proposal</w:t>
      </w:r>
    </w:p>
    <w:p w14:paraId="3CEAF516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 </w:t>
      </w:r>
      <w:r w:rsidR="00380A77" w:rsidRPr="00B96C9A">
        <w:rPr>
          <w:rFonts w:eastAsia="Cordia New"/>
          <w:cs/>
        </w:rPr>
        <w:t xml:space="preserve">(ข)  </w:t>
      </w:r>
      <w:r w:rsidR="00380A77" w:rsidRPr="00B96C9A">
        <w:rPr>
          <w:rFonts w:eastAsia="Cordia New"/>
        </w:rPr>
        <w:t>Progress</w:t>
      </w:r>
      <w:r w:rsidR="00380A77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 xml:space="preserve"> </w:t>
      </w:r>
    </w:p>
    <w:p w14:paraId="1CC92AE1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</w:t>
      </w:r>
      <w:r w:rsidR="00380A77" w:rsidRPr="00B96C9A">
        <w:rPr>
          <w:rFonts w:eastAsia="Cordia New"/>
          <w:cs/>
        </w:rPr>
        <w:t xml:space="preserve">(ค)  </w:t>
      </w:r>
      <w:r w:rsidR="00380A77" w:rsidRPr="00B96C9A">
        <w:rPr>
          <w:rFonts w:eastAsia="Cordia New"/>
        </w:rPr>
        <w:t>Progress</w:t>
      </w:r>
      <w:r w:rsidR="00380A77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</w:rPr>
        <w:t>2</w:t>
      </w:r>
    </w:p>
    <w:p w14:paraId="6C7EC411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</w:t>
      </w:r>
      <w:r w:rsidR="00380A77" w:rsidRPr="00B96C9A">
        <w:rPr>
          <w:rFonts w:eastAsia="Cordia New"/>
          <w:cs/>
        </w:rPr>
        <w:t xml:space="preserve">(ง)  </w:t>
      </w:r>
      <w:r w:rsidR="00380A77" w:rsidRPr="00B96C9A">
        <w:rPr>
          <w:rFonts w:eastAsia="Cordia New"/>
        </w:rPr>
        <w:t>Final Report</w:t>
      </w:r>
    </w:p>
    <w:p w14:paraId="5634A135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</w:t>
      </w:r>
      <w:r w:rsidR="00380A77" w:rsidRPr="00B96C9A">
        <w:rPr>
          <w:rFonts w:eastAsia="Cordia New"/>
          <w:cs/>
        </w:rPr>
        <w:t xml:space="preserve">(จ)  </w:t>
      </w:r>
      <w:r w:rsidR="00380A77" w:rsidRPr="00B96C9A">
        <w:rPr>
          <w:rFonts w:eastAsia="Cordia New"/>
        </w:rPr>
        <w:t>User Manual</w:t>
      </w:r>
    </w:p>
    <w:p w14:paraId="3C1950C9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</w:t>
      </w:r>
      <w:r w:rsidR="00380A77" w:rsidRPr="00B96C9A">
        <w:rPr>
          <w:rFonts w:eastAsia="Cordia New"/>
          <w:cs/>
        </w:rPr>
        <w:t xml:space="preserve">(ฉ)  </w:t>
      </w:r>
      <w:r w:rsidR="00380A77" w:rsidRPr="00B96C9A">
        <w:rPr>
          <w:rFonts w:eastAsia="Cordia New"/>
        </w:rPr>
        <w:t>Poster</w:t>
      </w:r>
    </w:p>
    <w:p w14:paraId="323D0364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    </w:t>
      </w:r>
      <w:r w:rsidR="00380A77" w:rsidRPr="00B96C9A">
        <w:rPr>
          <w:rFonts w:eastAsia="Cordia New"/>
          <w:cs/>
        </w:rPr>
        <w:t xml:space="preserve">(ช)  </w:t>
      </w:r>
      <w:r w:rsidR="008A2090" w:rsidRPr="00B96C9A">
        <w:rPr>
          <w:rFonts w:eastAsia="Cordia New"/>
        </w:rPr>
        <w:t>Abstract</w:t>
      </w:r>
    </w:p>
    <w:p w14:paraId="69B7DB08" w14:textId="77777777" w:rsidR="00380A77" w:rsidRPr="00B96C9A" w:rsidRDefault="00110A6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</w:t>
      </w:r>
      <w:r w:rsidR="003A27AD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 xml:space="preserve">             </w:t>
      </w:r>
      <w:r w:rsidR="00380A77" w:rsidRPr="00B96C9A">
        <w:rPr>
          <w:rFonts w:eastAsia="Cordia New"/>
          <w:cs/>
        </w:rPr>
        <w:t>(ซ)  เอกสารการเผยแพร่ผลงาน ซึ่งมี 3 หมวดหมู่ดังนี้</w:t>
      </w:r>
    </w:p>
    <w:p w14:paraId="4D5ABB97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</w:t>
      </w:r>
      <w:r w:rsidR="003A27AD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-  หลักฐานการประชุมวิชาการ</w:t>
      </w:r>
    </w:p>
    <w:p w14:paraId="2CDB6919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</w:t>
      </w:r>
      <w:r w:rsidR="003A27AD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-  หลักฐานการจดลิขสิทธิ์/สิทธิบัตร</w:t>
      </w:r>
    </w:p>
    <w:p w14:paraId="785BA45E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</w:t>
      </w:r>
      <w:r w:rsidR="003A27AD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-  เอกสารรับรองการนำไปใช้ประโยชน์</w:t>
      </w:r>
    </w:p>
    <w:bookmarkEnd w:id="36"/>
    <w:p w14:paraId="6EBDA481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>.5</w:t>
      </w:r>
      <w:r w:rsidR="00110A67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 ระบบสืบค้นข้อมูลโครงงาน</w:t>
      </w:r>
    </w:p>
    <w:p w14:paraId="7C5CDA87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</w:t>
      </w:r>
      <w:r w:rsidR="00110A67" w:rsidRPr="00B96C9A">
        <w:rPr>
          <w:rFonts w:eastAsia="Cordia New"/>
          <w:cs/>
        </w:rPr>
        <w:t xml:space="preserve"> </w:t>
      </w:r>
      <w:r w:rsidR="008A2090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>จากเดิมที่ผู้ใช้สามารถสืบค้นข้อมูลโครงงานได้จาก สาขาวิชา ปีการศึกษาภาคการศึกษา ชื่ออาจารย์ที่ปรึกษา หัวข้อโครงงานและชื่อโครงงาน โดยการใช้คำค้น</w:t>
      </w:r>
      <w:r w:rsidR="008A2090" w:rsidRPr="00B96C9A">
        <w:rPr>
          <w:rFonts w:eastAsia="Cordia New"/>
          <w:cs/>
        </w:rPr>
        <w:t>ต่าง ๆ</w:t>
      </w:r>
      <w:r w:rsidRPr="00B96C9A">
        <w:rPr>
          <w:rFonts w:eastAsia="Cordia New"/>
          <w:cs/>
        </w:rPr>
        <w:t xml:space="preserve">นั้นจะต้องเป็นค้นที่ตรงกับข้อมูลจริงและเรียงลำดับอย่างถูกต้องเท่านั้น จึงได้มีการพัฒนาระบบให้สามารถสืบค้นข้อมูลโครงงานด้วย </w:t>
      </w:r>
      <w:r w:rsidR="008A2090" w:rsidRPr="00B96C9A">
        <w:rPr>
          <w:rFonts w:eastAsia="Cordia New"/>
        </w:rPr>
        <w:t>Elasticsearch</w:t>
      </w:r>
      <w:r w:rsidRPr="00B96C9A">
        <w:rPr>
          <w:rFonts w:eastAsia="Cordia New"/>
          <w:cs/>
        </w:rPr>
        <w:t xml:space="preserve"> ซึ่งทำให้สามารถสืบค้นข้อมูลโครงงานจากเนื้อหาของเอกสาร และยังค้นได้จากเนื้อหาที่ใกล้เคียงได้ ด้วยการค้นหา 2 รูปแบบ ดังนี้</w:t>
      </w:r>
    </w:p>
    <w:p w14:paraId="11385C04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</w:t>
      </w:r>
      <w:r w:rsidR="003464DD" w:rsidRPr="00B96C9A">
        <w:rPr>
          <w:rFonts w:eastAsia="Cordia New"/>
          <w:cs/>
        </w:rPr>
        <w:t xml:space="preserve">    </w:t>
      </w:r>
      <w:r w:rsidRPr="00B96C9A">
        <w:rPr>
          <w:rFonts w:eastAsia="Cordia New"/>
          <w:cs/>
        </w:rPr>
        <w:t>(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)  ค้นหาจากคำสืบค้น โดยระบบจะค้นหาคำภายในเอกสารบนเว็บไซต์ทั้งหมดส่งผลให้ผู้ใช้สามารถค้นหาได้จาก ทฤษฎีที่เกี่ยวข้อง เครื่องมือที่ใช้ และเนื้อหาทั้งหมดของเอกสาร </w:t>
      </w:r>
    </w:p>
    <w:p w14:paraId="3A2EB961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 xml:space="preserve">(2)  ค้นหาจากการระบุเงื่อนไข ซึ่งมี 6 เงื่อนไข  </w:t>
      </w:r>
    </w:p>
    <w:p w14:paraId="2D8A935C" w14:textId="77777777" w:rsidR="003A27AD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</w:t>
      </w:r>
      <w:r w:rsidR="00380A77" w:rsidRPr="00B96C9A">
        <w:rPr>
          <w:rFonts w:eastAsia="Cordia New"/>
          <w:cs/>
        </w:rPr>
        <w:t xml:space="preserve">      </w:t>
      </w:r>
      <w:r w:rsidR="003464DD" w:rsidRPr="00B96C9A">
        <w:rPr>
          <w:rFonts w:eastAsia="Cordia New"/>
          <w:cs/>
        </w:rPr>
        <w:t xml:space="preserve">    </w:t>
      </w:r>
      <w:r w:rsidR="00380A77" w:rsidRPr="00B96C9A">
        <w:rPr>
          <w:rFonts w:eastAsia="Cordia New"/>
          <w:cs/>
        </w:rPr>
        <w:t>(</w:t>
      </w:r>
      <w:r w:rsidRPr="00B96C9A">
        <w:rPr>
          <w:rFonts w:eastAsia="Cordia New"/>
          <w:cs/>
        </w:rPr>
        <w:t>ก</w:t>
      </w:r>
      <w:r w:rsidR="00380A77" w:rsidRPr="00B96C9A">
        <w:rPr>
          <w:rFonts w:eastAsia="Cordia New"/>
          <w:cs/>
        </w:rPr>
        <w:t xml:space="preserve">)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คำสืบค้น โดยจะค้นหาจากได้จาก </w:t>
      </w:r>
    </w:p>
    <w:p w14:paraId="3843F116" w14:textId="77777777" w:rsidR="003A27AD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3A27AD" w:rsidRPr="00B96C9A">
        <w:rPr>
          <w:rFonts w:eastAsia="Cordia New"/>
          <w:cs/>
        </w:rPr>
        <w:t xml:space="preserve">                         </w:t>
      </w:r>
      <w:r w:rsidRPr="00B96C9A">
        <w:rPr>
          <w:rFonts w:eastAsia="Cordia New"/>
          <w:cs/>
        </w:rPr>
        <w:t xml:space="preserve">      </w:t>
      </w:r>
      <w:r w:rsidR="003464DD" w:rsidRPr="00B96C9A">
        <w:rPr>
          <w:rFonts w:eastAsia="Cordia New"/>
          <w:cs/>
        </w:rPr>
        <w:t xml:space="preserve">     </w:t>
      </w:r>
      <w:r w:rsidR="003A27AD" w:rsidRPr="00B96C9A">
        <w:rPr>
          <w:rFonts w:eastAsia="Cordia New"/>
          <w:cs/>
        </w:rPr>
        <w:t>-</w:t>
      </w:r>
      <w:r w:rsidRPr="00B96C9A">
        <w:rPr>
          <w:rFonts w:eastAsia="Cordia New"/>
          <w:cs/>
        </w:rPr>
        <w:t xml:space="preserve"> </w:t>
      </w:r>
      <w:r w:rsidR="003464D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คำสืบค้น </w:t>
      </w:r>
    </w:p>
    <w:p w14:paraId="2184A978" w14:textId="77777777" w:rsidR="003A27AD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    -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 ชื่อโครงงาน </w:t>
      </w:r>
    </w:p>
    <w:p w14:paraId="79661737" w14:textId="77777777" w:rsidR="003A27AD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    -</w:t>
      </w:r>
      <w:r w:rsidR="00380A77" w:rsidRPr="00B96C9A">
        <w:rPr>
          <w:rFonts w:eastAsia="Cordia New"/>
          <w:cs/>
        </w:rPr>
        <w:t xml:space="preserve">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ชื่อผู้จัดทำ</w:t>
      </w:r>
    </w:p>
    <w:p w14:paraId="5C9582C7" w14:textId="77777777" w:rsidR="003A27AD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</w:t>
      </w:r>
      <w:r w:rsidRPr="00B96C9A">
        <w:rPr>
          <w:rFonts w:eastAsia="Cordia New"/>
          <w:cs/>
        </w:rPr>
        <w:t>ข</w:t>
      </w:r>
      <w:r w:rsidR="00380A77" w:rsidRPr="00B96C9A">
        <w:rPr>
          <w:rFonts w:eastAsia="Cordia New"/>
          <w:cs/>
        </w:rPr>
        <w:t xml:space="preserve">)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สาขาวิชา</w:t>
      </w:r>
    </w:p>
    <w:p w14:paraId="6EC6F869" w14:textId="77777777" w:rsidR="003A27AD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</w:t>
      </w:r>
      <w:r w:rsidRPr="00B96C9A">
        <w:rPr>
          <w:rFonts w:eastAsia="Cordia New"/>
          <w:cs/>
        </w:rPr>
        <w:t>ค</w:t>
      </w:r>
      <w:r w:rsidR="00380A77" w:rsidRPr="00B96C9A">
        <w:rPr>
          <w:rFonts w:eastAsia="Cordia New"/>
          <w:cs/>
        </w:rPr>
        <w:t xml:space="preserve">)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ภาคการศึกษา </w:t>
      </w:r>
    </w:p>
    <w:p w14:paraId="6234D877" w14:textId="77777777" w:rsidR="003A27AD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</w:t>
      </w:r>
      <w:r w:rsidRPr="00B96C9A">
        <w:rPr>
          <w:rFonts w:eastAsia="Cordia New"/>
          <w:cs/>
        </w:rPr>
        <w:t>ง</w:t>
      </w:r>
      <w:r w:rsidR="00380A77" w:rsidRPr="00B96C9A">
        <w:rPr>
          <w:rFonts w:eastAsia="Cordia New"/>
          <w:cs/>
        </w:rPr>
        <w:t>)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 ปีการศึกษา </w:t>
      </w:r>
    </w:p>
    <w:p w14:paraId="2061450B" w14:textId="77777777" w:rsidR="003A27AD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</w:t>
      </w:r>
      <w:r w:rsidRPr="00B96C9A">
        <w:rPr>
          <w:rFonts w:eastAsia="Cordia New"/>
          <w:cs/>
        </w:rPr>
        <w:t>จ</w:t>
      </w:r>
      <w:r w:rsidR="00380A77" w:rsidRPr="00B96C9A">
        <w:rPr>
          <w:rFonts w:eastAsia="Cordia New"/>
          <w:cs/>
        </w:rPr>
        <w:t xml:space="preserve">)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ชื่ออาจารย์ที่ปรึกษา</w:t>
      </w:r>
    </w:p>
    <w:p w14:paraId="4EA27B7B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</w:t>
      </w:r>
      <w:r w:rsidRPr="00B96C9A">
        <w:rPr>
          <w:rFonts w:eastAsia="Cordia New"/>
          <w:cs/>
        </w:rPr>
        <w:t>ฉ</w:t>
      </w:r>
      <w:r w:rsidR="00380A77" w:rsidRPr="00B96C9A">
        <w:rPr>
          <w:rFonts w:eastAsia="Cordia New"/>
          <w:cs/>
        </w:rPr>
        <w:t xml:space="preserve">)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ประเภทโครงงาน</w:t>
      </w:r>
    </w:p>
    <w:p w14:paraId="4A67F846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bookmarkStart w:id="37" w:name="_Hlk495007802"/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.6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ระบบข่าวสาร ประกาศ และประชาสัมพันธ์</w:t>
      </w:r>
    </w:p>
    <w:p w14:paraId="11AC6010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.7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ระบบปฏิทินการดำเนินงาน โดยเชื่อมกับระบบข้อมูลกลาง</w:t>
      </w:r>
    </w:p>
    <w:p w14:paraId="1CEDF5FE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.8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ระบบออกรายงาน ประกอบไปด้วย</w:t>
      </w:r>
    </w:p>
    <w:p w14:paraId="7002E33E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1)  รายงานหัวข้อโครงงาน ซึ่งสามารถเลือกได้จาก</w:t>
      </w:r>
    </w:p>
    <w:p w14:paraId="39D4B6C9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      </w:t>
      </w:r>
      <w:r w:rsidR="00380A77" w:rsidRPr="00B96C9A">
        <w:rPr>
          <w:rFonts w:eastAsia="Cordia New"/>
          <w:cs/>
        </w:rPr>
        <w:t>(ก)  รายงานโครงงานตามปีการศึกษา</w:t>
      </w:r>
    </w:p>
    <w:p w14:paraId="30752133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ข)  รายงานโครงงานตามอาจารย์ที่ปรึกษา</w:t>
      </w:r>
    </w:p>
    <w:p w14:paraId="188775C0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ค)  รายงานโครงงานตามที่สาขา</w:t>
      </w:r>
    </w:p>
    <w:p w14:paraId="1FBD0086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ง)  รายงานโครงงานกลุ่มสอบ</w:t>
      </w:r>
    </w:p>
    <w:p w14:paraId="30C9C9E1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2)  รายงานโครงงานต่ออาจารย์ที่ปรึกษา</w:t>
      </w:r>
    </w:p>
    <w:p w14:paraId="4852953A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3)  รายชื่อนักศึกษาที่ยังไม่ส่งหัวข้อโครงงาน</w:t>
      </w:r>
    </w:p>
    <w:p w14:paraId="2333BFC4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4)  รายชื่อนักศึกษาที่ยังไม่ส่งเอกสารโครงงาน</w:t>
      </w:r>
    </w:p>
    <w:p w14:paraId="1350990C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.9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>ระบบดาวน์โหลดเอกสารและแบบฟอร์มโครงงาน</w:t>
      </w:r>
    </w:p>
    <w:p w14:paraId="160C28D8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3</w:t>
      </w:r>
      <w:r w:rsidR="00380A77" w:rsidRPr="00B96C9A">
        <w:rPr>
          <w:rFonts w:eastAsia="Cordia New"/>
          <w:cs/>
        </w:rPr>
        <w:t xml:space="preserve">.10 </w:t>
      </w:r>
      <w:r w:rsidR="003464DD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ระบบติดตามสถานะคำร้องของนักศึกษา </w:t>
      </w:r>
    </w:p>
    <w:p w14:paraId="6B87A4E2" w14:textId="77777777" w:rsidR="00380A77" w:rsidRPr="00B96C9A" w:rsidRDefault="003464DD" w:rsidP="2B70ABAF">
      <w:pPr>
        <w:spacing w:after="0" w:line="240" w:lineRule="auto"/>
        <w:contextualSpacing/>
        <w:rPr>
          <w:rFonts w:eastAsia="Calibri"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380A77" w:rsidRPr="00B96C9A">
        <w:rPr>
          <w:rFonts w:eastAsia="Calibri"/>
          <w:color w:val="000000"/>
        </w:rPr>
        <w:t>1</w:t>
      </w:r>
      <w:r w:rsidR="00380A77" w:rsidRPr="00B96C9A">
        <w:rPr>
          <w:rFonts w:eastAsia="Calibri"/>
          <w:color w:val="000000"/>
          <w:cs/>
        </w:rPr>
        <w:t>.</w:t>
      </w:r>
      <w:r w:rsidR="00380A77" w:rsidRPr="00B96C9A">
        <w:rPr>
          <w:rFonts w:eastAsia="Calibri"/>
          <w:color w:val="000000"/>
        </w:rPr>
        <w:t>3</w:t>
      </w:r>
      <w:r w:rsidR="00380A77" w:rsidRPr="00B96C9A">
        <w:rPr>
          <w:rFonts w:eastAsia="Calibri"/>
          <w:color w:val="000000"/>
          <w:cs/>
        </w:rPr>
        <w:t>.</w:t>
      </w:r>
      <w:r w:rsidR="0007527D" w:rsidRPr="00B96C9A">
        <w:rPr>
          <w:rFonts w:eastAsia="Calibri"/>
          <w:color w:val="000000"/>
          <w:cs/>
        </w:rPr>
        <w:t>4</w:t>
      </w:r>
      <w:r w:rsidR="00380A77" w:rsidRPr="00B96C9A">
        <w:rPr>
          <w:rFonts w:eastAsia="Calibri"/>
          <w:color w:val="000000"/>
          <w:cs/>
        </w:rPr>
        <w:t xml:space="preserve"> </w:t>
      </w:r>
      <w:r w:rsidRPr="00B96C9A">
        <w:rPr>
          <w:rFonts w:eastAsia="Calibri"/>
          <w:color w:val="000000"/>
          <w:cs/>
        </w:rPr>
        <w:t xml:space="preserve"> </w:t>
      </w:r>
      <w:r w:rsidR="00380A77" w:rsidRPr="00B96C9A">
        <w:rPr>
          <w:rFonts w:eastAsia="Calibri"/>
          <w:color w:val="000000"/>
          <w:cs/>
        </w:rPr>
        <w:t>ผู้ใช้งานแบ่งออกเป็น</w:t>
      </w:r>
      <w:r w:rsidR="00380A77" w:rsidRPr="00B96C9A">
        <w:rPr>
          <w:rFonts w:eastAsia="Calibri"/>
          <w:color w:val="000000"/>
        </w:rPr>
        <w:t xml:space="preserve"> 4 </w:t>
      </w:r>
      <w:r w:rsidR="00380A77" w:rsidRPr="00B96C9A">
        <w:rPr>
          <w:rFonts w:eastAsia="Calibri"/>
          <w:color w:val="000000"/>
          <w:cs/>
        </w:rPr>
        <w:t>ระดับได้แก่</w:t>
      </w:r>
    </w:p>
    <w:p w14:paraId="4DCD57B4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4</w:t>
      </w:r>
      <w:r w:rsidR="00380A77" w:rsidRPr="00B96C9A">
        <w:rPr>
          <w:rFonts w:eastAsia="Cordia New"/>
          <w:cs/>
        </w:rPr>
        <w:t>.1</w:t>
      </w:r>
      <w:r w:rsidR="00181811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 ผู้ใช้ที่ไม่ได้เข้าสู่ระบบ สามารถใช้งานระบบได้ดังนี้                           </w:t>
      </w:r>
      <w:r w:rsidR="003464DD" w:rsidRPr="00B96C9A">
        <w:rPr>
          <w:rFonts w:eastAsia="Cordia New"/>
          <w:cs/>
        </w:rPr>
        <w:t>.</w:t>
      </w:r>
    </w:p>
    <w:p w14:paraId="59AA79EB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>(1)  หน้าหลัก ข้อมูลข่าวสาร</w:t>
      </w:r>
      <w:r w:rsidR="00181811" w:rsidRPr="00B96C9A">
        <w:rPr>
          <w:rFonts w:eastAsia="Cordia New"/>
          <w:cs/>
        </w:rPr>
        <w:t>ต่าง ๆ</w:t>
      </w:r>
    </w:p>
    <w:p w14:paraId="7C140AED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>(2)  ข่าวสาร ดูข่าวและประกาศจากรายวิชา</w:t>
      </w:r>
      <w:r w:rsidR="00181811" w:rsidRPr="00B96C9A">
        <w:rPr>
          <w:rFonts w:eastAsia="Cordia New"/>
          <w:cs/>
        </w:rPr>
        <w:t>ต่าง ๆ</w:t>
      </w:r>
    </w:p>
    <w:p w14:paraId="27F42F25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>(3)  โครงงาน ซึ่งมีระบบย่อยคือ</w:t>
      </w:r>
    </w:p>
    <w:p w14:paraId="5DC15A75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   </w:t>
      </w:r>
      <w:r w:rsidR="0018181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(ก)  สืบค้นข้อมูลโครงงาน โดยสามารถมองเห็นได้เฉพาะรายละเอียดและ </w:t>
      </w:r>
      <w:r w:rsidR="00181811" w:rsidRPr="00B96C9A">
        <w:rPr>
          <w:rFonts w:eastAsia="Cordia New"/>
        </w:rPr>
        <w:t>Abstract</w:t>
      </w:r>
    </w:p>
    <w:p w14:paraId="5DB8274C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</w:t>
      </w:r>
      <w:r w:rsidR="00181811" w:rsidRPr="00B96C9A">
        <w:rPr>
          <w:rFonts w:eastAsia="Cordia New"/>
          <w:cs/>
        </w:rPr>
        <w:t xml:space="preserve">    </w:t>
      </w:r>
      <w:r w:rsidRPr="00B96C9A">
        <w:rPr>
          <w:rFonts w:eastAsia="Cordia New"/>
          <w:cs/>
        </w:rPr>
        <w:t>(</w:t>
      </w:r>
      <w:r w:rsidRPr="00B96C9A">
        <w:rPr>
          <w:rFonts w:eastAsia="Cordia New"/>
        </w:rPr>
        <w:t>4</w:t>
      </w:r>
      <w:r w:rsidRPr="00B96C9A">
        <w:rPr>
          <w:rFonts w:eastAsia="Cordia New"/>
          <w:cs/>
        </w:rPr>
        <w:t>)  ปฏิทิน ปฏิทินกำหนดการ</w:t>
      </w:r>
      <w:r w:rsidR="00181811" w:rsidRPr="00B96C9A">
        <w:rPr>
          <w:rFonts w:eastAsia="Cordia New"/>
          <w:cs/>
        </w:rPr>
        <w:t>ต่าง ๆ</w:t>
      </w:r>
      <w:r w:rsidRPr="00B96C9A">
        <w:rPr>
          <w:rFonts w:eastAsia="Cordia New"/>
          <w:cs/>
        </w:rPr>
        <w:t xml:space="preserve">ของรายวิชา </w:t>
      </w:r>
    </w:p>
    <w:p w14:paraId="7CC884EB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</w:t>
      </w:r>
      <w:r w:rsidR="00181811" w:rsidRPr="00B96C9A">
        <w:rPr>
          <w:rFonts w:eastAsia="Cordia New"/>
          <w:cs/>
        </w:rPr>
        <w:t xml:space="preserve">    </w:t>
      </w:r>
      <w:r w:rsidRPr="00B96C9A">
        <w:rPr>
          <w:rFonts w:eastAsia="Cordia New"/>
          <w:cs/>
        </w:rPr>
        <w:t>(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</w:t>
      </w:r>
      <w:r w:rsidR="00181811" w:rsidRPr="00B96C9A">
        <w:rPr>
          <w:rFonts w:eastAsia="Cordia New"/>
          <w:cs/>
        </w:rPr>
        <w:t>ต่าง ๆ</w:t>
      </w:r>
      <w:r w:rsidRPr="00B96C9A">
        <w:rPr>
          <w:rFonts w:eastAsia="Cordia New"/>
          <w:cs/>
        </w:rPr>
        <w:t>ได้</w:t>
      </w:r>
    </w:p>
    <w:p w14:paraId="33A0244E" w14:textId="77777777" w:rsidR="00380A77" w:rsidRPr="00B96C9A" w:rsidRDefault="003A27A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4</w:t>
      </w:r>
      <w:r w:rsidR="00380A77" w:rsidRPr="00B96C9A">
        <w:rPr>
          <w:rFonts w:eastAsia="Cordia New"/>
          <w:cs/>
        </w:rPr>
        <w:t xml:space="preserve">.2 </w:t>
      </w:r>
      <w:r w:rsidR="00181811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นักศึกษา สามารถใช้งานระบบได้ดังนี้ </w:t>
      </w:r>
    </w:p>
    <w:p w14:paraId="219DA4C5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</w:t>
      </w:r>
      <w:r w:rsidR="003A27AD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>(1)  หน้าหลัก ข้อมูลข่าวสาร</w:t>
      </w:r>
      <w:r w:rsidR="00181811" w:rsidRPr="00B96C9A">
        <w:rPr>
          <w:rFonts w:eastAsia="Cordia New"/>
          <w:cs/>
        </w:rPr>
        <w:t>ต่าง ๆ</w:t>
      </w:r>
    </w:p>
    <w:p w14:paraId="37C6EAA4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2)  ข่าวสาร ดูข่าวและประกาศจากรายวิชา</w:t>
      </w:r>
      <w:r w:rsidRPr="00B96C9A">
        <w:rPr>
          <w:rFonts w:eastAsia="Cordia New"/>
          <w:cs/>
        </w:rPr>
        <w:t>ต่าง ๆ</w:t>
      </w:r>
    </w:p>
    <w:p w14:paraId="65245D95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3)  โครงงาน ซึ่งมีระบบย่อยคือ</w:t>
      </w:r>
    </w:p>
    <w:p w14:paraId="3F270C53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</w:t>
      </w:r>
      <w:r w:rsidR="00181811" w:rsidRPr="00B96C9A">
        <w:rPr>
          <w:rFonts w:eastAsia="Cordia New"/>
          <w:cs/>
        </w:rPr>
        <w:t xml:space="preserve">       </w:t>
      </w:r>
      <w:r w:rsidRPr="00B96C9A">
        <w:rPr>
          <w:rFonts w:eastAsia="Cordia New"/>
          <w:cs/>
        </w:rPr>
        <w:t>(ก)  สืบค้นข้อมูลโครงงาน</w:t>
      </w:r>
    </w:p>
    <w:p w14:paraId="581094E8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ข)  นักศึกษาที่ยังไม่เพิ่มโครงงาน</w:t>
      </w:r>
    </w:p>
    <w:p w14:paraId="0F2D706F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ค)  กลุ่มที่ยังไม่ส่งเอกสารโครงงาน</w:t>
      </w:r>
    </w:p>
    <w:p w14:paraId="5D3F183B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ง)  เพิ่มโครงงาน</w:t>
      </w:r>
    </w:p>
    <w:p w14:paraId="58917B54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จ)  แก้ไขข้อมูลโครงงาน</w:t>
      </w:r>
    </w:p>
    <w:p w14:paraId="603534EF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ฉ)  อัพโหลดเอกสารโครงงาน</w:t>
      </w:r>
    </w:p>
    <w:p w14:paraId="743C927B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ช)  แจ้งขอเปลี่ยนหัวข้อโครงงาน</w:t>
      </w:r>
    </w:p>
    <w:p w14:paraId="52CC7AD5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4)  ที่ปรึกษาโครงงาน ซึ่งมีระบบย่อยคือ</w:t>
      </w:r>
    </w:p>
    <w:p w14:paraId="09912ADA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ก)  นักศึกษาที่ยังไม่มีที่ปรึกษาโครงงาน</w:t>
      </w:r>
    </w:p>
    <w:p w14:paraId="2125AF2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ข)  สถานะอาจารย์ที่ปรึกษา สามารถดูประวัตอาจารย์ได้ </w:t>
      </w:r>
    </w:p>
    <w:p w14:paraId="3DBC7F3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ค)  ยื่นคำร้องที่ปรึกษา</w:t>
      </w:r>
    </w:p>
    <w:p w14:paraId="036884D3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bookmarkStart w:id="38" w:name="_Hlk495004409"/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ง)  แจ้งขอเปลี่ยนอาจารย์ที่ปรึกษา</w:t>
      </w:r>
      <w:bookmarkEnd w:id="38"/>
    </w:p>
    <w:p w14:paraId="5BBC3618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5)  กลุ่มสอบ สามารถดูได้เฉพาะรายชื่อกรรมการสอบแต่ละกลุ่ม</w:t>
      </w:r>
    </w:p>
    <w:p w14:paraId="5E740D56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6</w:t>
      </w:r>
      <w:r w:rsidR="00380A77" w:rsidRPr="00B96C9A">
        <w:rPr>
          <w:rFonts w:eastAsia="Cordia New"/>
          <w:cs/>
        </w:rPr>
        <w:t>)  ปฏิทิน ปฏิทินกำหนดการ</w:t>
      </w:r>
      <w:r w:rsidR="00181811" w:rsidRPr="00B96C9A">
        <w:rPr>
          <w:rFonts w:eastAsia="Cordia New"/>
          <w:cs/>
        </w:rPr>
        <w:t>ต่าง ๆ</w:t>
      </w:r>
      <w:r w:rsidR="00380A77" w:rsidRPr="00B96C9A">
        <w:rPr>
          <w:rFonts w:eastAsia="Cordia New"/>
          <w:cs/>
        </w:rPr>
        <w:t>ของรายวิชา</w:t>
      </w:r>
    </w:p>
    <w:p w14:paraId="2530752F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7</w:t>
      </w:r>
      <w:r w:rsidR="00380A77" w:rsidRPr="00B96C9A">
        <w:rPr>
          <w:rFonts w:eastAsia="Cordia New"/>
          <w:cs/>
        </w:rPr>
        <w:t>)  ดาวน์โหลด สามารถดาวน์โหลดเอกสารและแบบฟอร์ม</w:t>
      </w:r>
      <w:r w:rsidR="00181811" w:rsidRPr="00B96C9A">
        <w:rPr>
          <w:rFonts w:eastAsia="Cordia New"/>
          <w:cs/>
        </w:rPr>
        <w:t>ต่าง</w:t>
      </w:r>
      <w:r w:rsidR="00380A77" w:rsidRPr="00B96C9A">
        <w:rPr>
          <w:rFonts w:eastAsia="Cordia New"/>
          <w:cs/>
        </w:rPr>
        <w:t>ได้</w:t>
      </w:r>
    </w:p>
    <w:p w14:paraId="4F0C56DA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8</w:t>
      </w:r>
      <w:r w:rsidR="00380A77" w:rsidRPr="00B96C9A">
        <w:rPr>
          <w:rFonts w:eastAsia="Cordia New"/>
          <w:cs/>
        </w:rPr>
        <w:t>)  สถานะคำร้อง สามารถดูสถานะคำร้อง</w:t>
      </w:r>
      <w:r w:rsidR="00181811" w:rsidRPr="00B96C9A">
        <w:rPr>
          <w:rFonts w:eastAsia="Cordia New"/>
          <w:cs/>
        </w:rPr>
        <w:t>ต่าง ๆ</w:t>
      </w:r>
      <w:r w:rsidR="00380A77" w:rsidRPr="00B96C9A">
        <w:rPr>
          <w:rFonts w:eastAsia="Cordia New"/>
          <w:cs/>
        </w:rPr>
        <w:t>ได้</w:t>
      </w:r>
    </w:p>
    <w:p w14:paraId="276CCDAD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4</w:t>
      </w:r>
      <w:r w:rsidR="00380A77" w:rsidRPr="00B96C9A">
        <w:rPr>
          <w:rFonts w:eastAsia="Cordia New"/>
          <w:cs/>
        </w:rPr>
        <w:t>.3</w:t>
      </w:r>
      <w:r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 อาจารย์ สามารถใช้งานระบบได้ดังนี้</w:t>
      </w:r>
    </w:p>
    <w:p w14:paraId="141B2F95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</w:t>
      </w:r>
      <w:r w:rsidR="00380A77" w:rsidRPr="00B96C9A">
        <w:rPr>
          <w:rFonts w:eastAsia="Cordia New"/>
          <w:cs/>
        </w:rPr>
        <w:t>(1)  หน้าหลัก ข้อมูลข่าวสาร</w:t>
      </w:r>
      <w:r w:rsidRPr="00B96C9A">
        <w:rPr>
          <w:rFonts w:eastAsia="Cordia New"/>
          <w:cs/>
        </w:rPr>
        <w:t>ต่าง ๆ</w:t>
      </w:r>
    </w:p>
    <w:p w14:paraId="71FD1069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(2)  ข่าวสาร ดูข่าวและประกาศจากรายวิชา</w:t>
      </w:r>
      <w:r w:rsidR="00181811" w:rsidRPr="00B96C9A">
        <w:rPr>
          <w:rFonts w:eastAsia="Cordia New"/>
          <w:cs/>
        </w:rPr>
        <w:t>ต่าง ๆ</w:t>
      </w:r>
    </w:p>
    <w:p w14:paraId="146B8F92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(3)  โครงงาน ซึ่งมีระบบย่อยคือ</w:t>
      </w:r>
    </w:p>
    <w:p w14:paraId="7D6F9E97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</w:t>
      </w:r>
      <w:r w:rsidR="0018181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(ก)  สืบค้นข้อมูลโครงงาน </w:t>
      </w:r>
    </w:p>
    <w:p w14:paraId="3E23FCCB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ข)  นักศึกษาที่ยังไม่เพิ่มโครงงาน</w:t>
      </w:r>
    </w:p>
    <w:p w14:paraId="05A5CDFE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ค)  กลุ่มที่ยังไม่ส่งเอกสารโครงงาน</w:t>
      </w:r>
    </w:p>
    <w:p w14:paraId="44DC3F5F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4)  ที่ปรึกษาโครงงาน ซึ่งมีระบบย่อยคือ</w:t>
      </w:r>
    </w:p>
    <w:p w14:paraId="5077FEE5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ก)  นักศึกษาที่ยังไม่มีที่ปรึกษาโครงงาน</w:t>
      </w:r>
    </w:p>
    <w:p w14:paraId="267A79CD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</w:t>
      </w:r>
      <w:r w:rsidR="00380A77" w:rsidRPr="00B96C9A">
        <w:rPr>
          <w:rFonts w:eastAsia="Cordia New"/>
          <w:cs/>
        </w:rPr>
        <w:t xml:space="preserve"> (ข)  สถานะอาจารย์ที่ปรึกษา</w:t>
      </w:r>
    </w:p>
    <w:p w14:paraId="439F627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</w:t>
      </w:r>
      <w:r w:rsidR="00380A77" w:rsidRPr="00B96C9A">
        <w:rPr>
          <w:rFonts w:eastAsia="Cordia New"/>
          <w:cs/>
        </w:rPr>
        <w:t>(ค)  คำร้องที่ปรึกษา</w:t>
      </w:r>
    </w:p>
    <w:p w14:paraId="5490995D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>(ง)  ประกาศหาที่ปรึกษา</w:t>
      </w:r>
    </w:p>
    <w:p w14:paraId="4A58587B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5)  กลุ่มสอบ สามารถดูได้เฉพาะรายชื่อกรรมการสอบแต่ละกลุ่ม</w:t>
      </w:r>
    </w:p>
    <w:p w14:paraId="3A473C67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6</w:t>
      </w:r>
      <w:r w:rsidR="00380A77" w:rsidRPr="00B96C9A">
        <w:rPr>
          <w:rFonts w:eastAsia="Cordia New"/>
          <w:cs/>
        </w:rPr>
        <w:t>)  ปฏิทิน ปฏิทินกำหนดการ</w:t>
      </w:r>
      <w:r w:rsidR="00181811" w:rsidRPr="00B96C9A">
        <w:rPr>
          <w:rFonts w:eastAsia="Cordia New"/>
          <w:cs/>
        </w:rPr>
        <w:t>ต่าง ๆ</w:t>
      </w:r>
      <w:r w:rsidR="00380A77" w:rsidRPr="00B96C9A">
        <w:rPr>
          <w:rFonts w:eastAsia="Cordia New"/>
          <w:cs/>
        </w:rPr>
        <w:t>ของรายวิชา</w:t>
      </w:r>
    </w:p>
    <w:p w14:paraId="59E50D77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7</w:t>
      </w:r>
      <w:r w:rsidR="00380A77" w:rsidRPr="00B96C9A">
        <w:rPr>
          <w:rFonts w:eastAsia="Cordia New"/>
          <w:cs/>
        </w:rPr>
        <w:t>)  ดาวน์โหลด สามารถดาวน์โหลดเอกสารและแบบฟอร์ม</w:t>
      </w:r>
      <w:r w:rsidR="00181811" w:rsidRPr="00B96C9A">
        <w:rPr>
          <w:rFonts w:eastAsia="Cordia New"/>
          <w:cs/>
        </w:rPr>
        <w:t>ต่าง ๆ</w:t>
      </w:r>
      <w:r w:rsidR="00380A77" w:rsidRPr="00B96C9A">
        <w:rPr>
          <w:rFonts w:eastAsia="Cordia New"/>
          <w:cs/>
        </w:rPr>
        <w:t>ได้</w:t>
      </w:r>
    </w:p>
    <w:p w14:paraId="43426419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380A77" w:rsidRPr="00B96C9A">
        <w:rPr>
          <w:rFonts w:eastAsia="Cordia New"/>
        </w:rPr>
        <w:t>1</w:t>
      </w:r>
      <w:r w:rsidR="00380A77" w:rsidRPr="00B96C9A">
        <w:rPr>
          <w:rFonts w:eastAsia="Cordia New"/>
          <w:cs/>
        </w:rPr>
        <w:t>.</w:t>
      </w:r>
      <w:r w:rsidR="00380A77" w:rsidRPr="00B96C9A">
        <w:rPr>
          <w:rFonts w:eastAsia="Cordia New"/>
        </w:rPr>
        <w:t>3</w:t>
      </w:r>
      <w:r w:rsidR="00380A77" w:rsidRPr="00B96C9A">
        <w:rPr>
          <w:rFonts w:eastAsia="Cordia New"/>
          <w:cs/>
        </w:rPr>
        <w:t>.</w:t>
      </w:r>
      <w:r w:rsidR="0007527D" w:rsidRPr="00B96C9A">
        <w:rPr>
          <w:rFonts w:eastAsia="Cordia New"/>
          <w:cs/>
        </w:rPr>
        <w:t>4</w:t>
      </w:r>
      <w:r w:rsidR="00380A77" w:rsidRPr="00B96C9A">
        <w:rPr>
          <w:rFonts w:eastAsia="Cordia New"/>
          <w:cs/>
        </w:rPr>
        <w:t>.4</w:t>
      </w:r>
      <w:r w:rsidR="00181811" w:rsidRPr="00B96C9A">
        <w:rPr>
          <w:rFonts w:eastAsia="Cordia New"/>
          <w:cs/>
        </w:rPr>
        <w:t xml:space="preserve"> </w:t>
      </w:r>
      <w:r w:rsidR="00380A77" w:rsidRPr="00B96C9A">
        <w:rPr>
          <w:rFonts w:eastAsia="Cordia New"/>
          <w:cs/>
        </w:rPr>
        <w:t xml:space="preserve"> ผู้ดูแลระบบ สามารถใช้งานระบบได้ดังนี้</w:t>
      </w:r>
    </w:p>
    <w:p w14:paraId="6506F310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>(1)  หน้าหลัก ข้อมูลข่าวสาร</w:t>
      </w:r>
      <w:r w:rsidR="00181811" w:rsidRPr="00B96C9A">
        <w:rPr>
          <w:rFonts w:eastAsia="Cordia New"/>
          <w:cs/>
        </w:rPr>
        <w:t>ต่าง ๆ</w:t>
      </w:r>
    </w:p>
    <w:p w14:paraId="56A7A0CD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bookmarkStart w:id="39" w:name="_Hlk496125721"/>
      <w:r w:rsidRPr="00B96C9A">
        <w:rPr>
          <w:rFonts w:eastAsia="Cordia New"/>
          <w:cs/>
        </w:rPr>
        <w:t xml:space="preserve">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</w:t>
      </w:r>
      <w:r w:rsidR="0018181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</w:t>
      </w:r>
      <w:bookmarkEnd w:id="39"/>
      <w:r w:rsidRPr="00B96C9A">
        <w:rPr>
          <w:rFonts w:eastAsia="Cordia New"/>
          <w:cs/>
        </w:rPr>
        <w:t>(2)  ข่าวสาร ดูข่าวและประกาศจากรายวิชา</w:t>
      </w:r>
      <w:r w:rsidR="00181811" w:rsidRPr="00B96C9A">
        <w:rPr>
          <w:rFonts w:eastAsia="Cordia New"/>
          <w:cs/>
        </w:rPr>
        <w:t>ต่าง ๆ</w:t>
      </w:r>
      <w:r w:rsidRPr="00B96C9A">
        <w:rPr>
          <w:rFonts w:eastAsia="Cordia New"/>
          <w:cs/>
        </w:rPr>
        <w:t xml:space="preserve"> โดยผู้ดูและระบบสามารถ</w:t>
      </w:r>
    </w:p>
    <w:p w14:paraId="77D0B934" w14:textId="77777777" w:rsidR="00380A77" w:rsidRPr="00B96C9A" w:rsidRDefault="00380A77" w:rsidP="2B70ABAF">
      <w:pPr>
        <w:spacing w:after="0" w:line="240" w:lineRule="auto"/>
        <w:jc w:val="thaiDistribute"/>
        <w:rPr>
          <w:rFonts w:eastAsia="Cordia New"/>
        </w:rPr>
      </w:pPr>
      <w:bookmarkStart w:id="40" w:name="_Hlk496125731"/>
      <w:r w:rsidRPr="00B96C9A">
        <w:rPr>
          <w:rFonts w:eastAsia="Cordia New"/>
          <w:cs/>
        </w:rPr>
        <w:t xml:space="preserve">                  </w:t>
      </w:r>
      <w:r w:rsidR="001A7B9E" w:rsidRPr="00B96C9A">
        <w:rPr>
          <w:rFonts w:eastAsia="Cordia New"/>
          <w:cs/>
        </w:rPr>
        <w:t xml:space="preserve">  </w:t>
      </w:r>
      <w:r w:rsidRPr="00B96C9A">
        <w:rPr>
          <w:rFonts w:eastAsia="Cordia New"/>
          <w:cs/>
        </w:rPr>
        <w:t xml:space="preserve">           </w:t>
      </w:r>
      <w:r w:rsidR="00181811" w:rsidRPr="00B96C9A">
        <w:rPr>
          <w:rFonts w:eastAsia="Cordia New"/>
          <w:cs/>
        </w:rPr>
        <w:t xml:space="preserve">     </w:t>
      </w:r>
      <w:bookmarkEnd w:id="40"/>
      <w:r w:rsidRPr="00B96C9A">
        <w:rPr>
          <w:rFonts w:eastAsia="Cordia New"/>
          <w:cs/>
        </w:rPr>
        <w:t>(ก)  เพิ่มข่าว</w:t>
      </w:r>
    </w:p>
    <w:p w14:paraId="1D5DECD7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    </w:t>
      </w:r>
      <w:r w:rsidR="00380A77" w:rsidRPr="00B96C9A">
        <w:rPr>
          <w:rFonts w:eastAsia="Cordia New"/>
          <w:cs/>
        </w:rPr>
        <w:t>(ข)  แก้ไขข่าว</w:t>
      </w:r>
    </w:p>
    <w:p w14:paraId="3753ABC7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  </w:t>
      </w:r>
      <w:r w:rsidR="00380A77" w:rsidRPr="00B96C9A">
        <w:rPr>
          <w:rFonts w:eastAsia="Cordia New"/>
          <w:cs/>
        </w:rPr>
        <w:t>(ค)  ลบข่าว</w:t>
      </w:r>
    </w:p>
    <w:p w14:paraId="1FF1C990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 </w:t>
      </w:r>
      <w:r w:rsidR="00380A77" w:rsidRPr="00B96C9A">
        <w:rPr>
          <w:rFonts w:eastAsia="Cordia New"/>
          <w:cs/>
        </w:rPr>
        <w:t>(ง)  อนุมัติข่าว</w:t>
      </w:r>
    </w:p>
    <w:p w14:paraId="19CE4BBE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3)  โครงงาน ซึ่งมีระบบย่อยคือ</w:t>
      </w:r>
    </w:p>
    <w:p w14:paraId="1A3C74DE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ก)  สืบค้นข้อมูลโครงงาน โดยสามารถมองเห็นได้เฉพาะรายละเอียดและ </w:t>
      </w:r>
      <w:r w:rsidR="00181811" w:rsidRPr="00B96C9A">
        <w:rPr>
          <w:rFonts w:eastAsia="Cordia New"/>
        </w:rPr>
        <w:t>Abstract</w:t>
      </w:r>
    </w:p>
    <w:p w14:paraId="1C5C2F0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</w:t>
      </w:r>
      <w:r w:rsidR="00380A77" w:rsidRPr="00B96C9A">
        <w:rPr>
          <w:rFonts w:eastAsia="Cordia New"/>
          <w:cs/>
        </w:rPr>
        <w:t>(ข)  นักศึกษาที่ยังไม่เพิ่มโครงงาน</w:t>
      </w:r>
    </w:p>
    <w:p w14:paraId="178428B6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</w:t>
      </w:r>
      <w:r w:rsidR="00380A77" w:rsidRPr="00B96C9A">
        <w:rPr>
          <w:rFonts w:eastAsia="Cordia New"/>
          <w:cs/>
        </w:rPr>
        <w:t>(ค)  กลุ่มที่ยังไม่ส่งเอกสารโครงงาน</w:t>
      </w:r>
    </w:p>
    <w:p w14:paraId="441A7E7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4)  ที่ปรึกษาโครงงาน ซึ่งมีระบบย่อยคือ</w:t>
      </w:r>
    </w:p>
    <w:p w14:paraId="4771BB5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</w:t>
      </w:r>
      <w:r w:rsidR="00380A77" w:rsidRPr="00B96C9A">
        <w:rPr>
          <w:rFonts w:eastAsia="Cordia New"/>
          <w:cs/>
        </w:rPr>
        <w:t>(ก)  นักศึกษาที่ยังไม่มีที่ปรึกษาโครงงาน</w:t>
      </w:r>
    </w:p>
    <w:p w14:paraId="712C25CF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 </w:t>
      </w:r>
      <w:r w:rsidR="00380A77" w:rsidRPr="00B96C9A">
        <w:rPr>
          <w:rFonts w:eastAsia="Cordia New"/>
          <w:cs/>
        </w:rPr>
        <w:t>(ข)  สถานะอาจารย์ที่ปรึกษา</w:t>
      </w:r>
    </w:p>
    <w:p w14:paraId="45B35B0D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5)  กลุ่มสอบ สามารถดูได้เฉพาะรายชื่อกรรมการสอบแต่ละกลุ่ม</w:t>
      </w:r>
    </w:p>
    <w:p w14:paraId="0CB8EE72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6</w:t>
      </w:r>
      <w:r w:rsidR="00380A77" w:rsidRPr="00B96C9A">
        <w:rPr>
          <w:rFonts w:eastAsia="Cordia New"/>
          <w:cs/>
        </w:rPr>
        <w:t>)  ปฏิทิน ปฏิทินกำหนดการ</w:t>
      </w:r>
      <w:r w:rsidR="00181811" w:rsidRPr="00B96C9A">
        <w:rPr>
          <w:rFonts w:eastAsia="Cordia New"/>
          <w:cs/>
        </w:rPr>
        <w:t>ต่าง ๆ</w:t>
      </w:r>
      <w:r w:rsidR="00380A77" w:rsidRPr="00B96C9A">
        <w:rPr>
          <w:rFonts w:eastAsia="Cordia New"/>
          <w:cs/>
        </w:rPr>
        <w:t>ของรายวิชา</w:t>
      </w:r>
    </w:p>
    <w:p w14:paraId="2DA05465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7</w:t>
      </w:r>
      <w:r w:rsidR="00380A77" w:rsidRPr="00B96C9A">
        <w:rPr>
          <w:rFonts w:eastAsia="Cordia New"/>
          <w:cs/>
        </w:rPr>
        <w:t>)  ดาวน์โหลด สามารถดาวน์โหลดเอกสารและแบบฟอร์ม</w:t>
      </w:r>
      <w:r w:rsidR="00181811" w:rsidRPr="00B96C9A">
        <w:rPr>
          <w:rFonts w:eastAsia="Cordia New"/>
          <w:cs/>
        </w:rPr>
        <w:t>ต่าง ๆ</w:t>
      </w:r>
      <w:r w:rsidR="00380A77" w:rsidRPr="00B96C9A">
        <w:rPr>
          <w:rFonts w:eastAsia="Cordia New"/>
          <w:cs/>
        </w:rPr>
        <w:t>ได้</w:t>
      </w:r>
    </w:p>
    <w:p w14:paraId="7AD27D61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8</w:t>
      </w:r>
      <w:r w:rsidR="00380A77" w:rsidRPr="00B96C9A">
        <w:rPr>
          <w:rFonts w:eastAsia="Cordia New"/>
          <w:cs/>
        </w:rPr>
        <w:t>)  นักศึกษา ผู้ดูแลระบบสามารถนำเข้ารายชื่อนักศึกษาตารายวิชาได้</w:t>
      </w:r>
    </w:p>
    <w:p w14:paraId="7820F882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lastRenderedPageBreak/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9</w:t>
      </w:r>
      <w:r w:rsidR="00380A77" w:rsidRPr="00B96C9A">
        <w:rPr>
          <w:rFonts w:eastAsia="Cordia New"/>
          <w:cs/>
        </w:rPr>
        <w:t>)  โครงงาน ซึ่งมีระบบย่อยคือ</w:t>
      </w:r>
    </w:p>
    <w:p w14:paraId="23EA8040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</w:t>
      </w:r>
      <w:r w:rsidR="00380A77" w:rsidRPr="00B96C9A">
        <w:rPr>
          <w:rFonts w:eastAsia="Cordia New"/>
          <w:cs/>
        </w:rPr>
        <w:t>(ก)  ประเภทของโครงาน ผู้ดูแลระบบสามารถจัดการประเภทของโครงงานได้</w:t>
      </w:r>
    </w:p>
    <w:p w14:paraId="7646D5D0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>(ข)  จัดกลุ่มสอบ</w:t>
      </w:r>
    </w:p>
    <w:p w14:paraId="1685801B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</w:t>
      </w:r>
      <w:r w:rsidR="00380A77" w:rsidRPr="00B96C9A">
        <w:rPr>
          <w:rFonts w:eastAsia="Cordia New"/>
          <w:cs/>
        </w:rPr>
        <w:t xml:space="preserve"> (ค)  รันหมายเลขโครงงาน </w:t>
      </w:r>
    </w:p>
    <w:p w14:paraId="1A9042E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                                   </w:t>
      </w:r>
      <w:r w:rsidR="00380A77" w:rsidRPr="00B96C9A">
        <w:rPr>
          <w:rFonts w:eastAsia="Cordia New"/>
          <w:cs/>
        </w:rPr>
        <w:t xml:space="preserve">(ง)  ประเภทเอกสารเผยแพร่ผลงาน </w:t>
      </w:r>
    </w:p>
    <w:p w14:paraId="2B629EFC" w14:textId="77777777" w:rsidR="00380A77" w:rsidRPr="00B96C9A" w:rsidRDefault="001A7B9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</w:t>
      </w:r>
      <w:r w:rsidR="00380A77" w:rsidRPr="00B96C9A">
        <w:rPr>
          <w:rFonts w:eastAsia="Cordia New"/>
          <w:cs/>
        </w:rPr>
        <w:t>(</w:t>
      </w:r>
      <w:r w:rsidR="00380A77" w:rsidRPr="00B96C9A">
        <w:rPr>
          <w:rFonts w:eastAsia="Cordia New"/>
        </w:rPr>
        <w:t>10</w:t>
      </w:r>
      <w:r w:rsidR="00380A77" w:rsidRPr="00B96C9A">
        <w:rPr>
          <w:rFonts w:eastAsia="Cordia New"/>
          <w:cs/>
        </w:rPr>
        <w:t>)  ออกรายงาน ซึ่งมีระบบย่อยคือ</w:t>
      </w:r>
    </w:p>
    <w:p w14:paraId="0179FCF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</w:t>
      </w:r>
      <w:r w:rsidR="00380A77" w:rsidRPr="00B96C9A">
        <w:rPr>
          <w:rFonts w:eastAsia="Cordia New"/>
          <w:cs/>
        </w:rPr>
        <w:t>(ก)  หัวข้อโครงงาน ผู้ดูแลระบบสามารถจัดการประเภทของโครงงานได้</w:t>
      </w:r>
    </w:p>
    <w:p w14:paraId="3FE989C2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</w:t>
      </w:r>
      <w:r w:rsidR="00380A77" w:rsidRPr="00B96C9A">
        <w:rPr>
          <w:rFonts w:eastAsia="Cordia New"/>
          <w:cs/>
        </w:rPr>
        <w:t>(ข)  โครงงานต่ออาจารย์ที่ปรึกษา</w:t>
      </w:r>
    </w:p>
    <w:p w14:paraId="7D56BA01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</w:t>
      </w:r>
      <w:r w:rsidR="00380A77" w:rsidRPr="00B96C9A">
        <w:rPr>
          <w:rFonts w:eastAsia="Cordia New"/>
          <w:cs/>
        </w:rPr>
        <w:t xml:space="preserve">(ค)  นักศึกษาที่ยังไม่ส่งหัวข้อโครงงาน </w:t>
      </w:r>
    </w:p>
    <w:p w14:paraId="032ABE90" w14:textId="77777777" w:rsidR="00380A77" w:rsidRPr="00B96C9A" w:rsidRDefault="00181811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                         </w:t>
      </w:r>
      <w:r w:rsidR="001A7B9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 </w:t>
      </w:r>
      <w:r w:rsidR="00380A77" w:rsidRPr="00B96C9A">
        <w:rPr>
          <w:rFonts w:eastAsia="Cordia New"/>
          <w:cs/>
        </w:rPr>
        <w:t xml:space="preserve">(ง)  นักศึกษาที่ยังไม่ส่งเอกสารโครงงาน </w:t>
      </w:r>
    </w:p>
    <w:bookmarkEnd w:id="37"/>
    <w:p w14:paraId="19DD5A14" w14:textId="77777777" w:rsidR="00235E6A" w:rsidRPr="00B96C9A" w:rsidRDefault="00235E6A" w:rsidP="005E6F47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/>
        </w:rPr>
      </w:pPr>
    </w:p>
    <w:p w14:paraId="5BD57AD9" w14:textId="77777777" w:rsidR="00EC738F" w:rsidRPr="00B96C9A" w:rsidRDefault="00380A77" w:rsidP="2B70ABAF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</w:rPr>
        <w:t>1</w:t>
      </w: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.</w:t>
      </w: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</w:rPr>
        <w:t>4</w:t>
      </w: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</w:t>
      </w:r>
      <w:r w:rsidR="00110A67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</w:t>
      </w:r>
      <w:r w:rsidR="003464DD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 </w:t>
      </w:r>
      <w:r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ประโยชน</w:t>
      </w:r>
      <w:r w:rsidR="00EC738F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ที่คาดวาจะ</w:t>
      </w:r>
      <w:r w:rsidR="00110A67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ได้</w:t>
      </w:r>
      <w:r w:rsidR="00EC738F" w:rsidRPr="00B96C9A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รับ</w:t>
      </w:r>
    </w:p>
    <w:p w14:paraId="27D6AF8D" w14:textId="77777777" w:rsidR="00380A77" w:rsidRPr="00B96C9A" w:rsidRDefault="00380A77" w:rsidP="2B70ABAF">
      <w:pPr>
        <w:spacing w:after="0" w:line="240" w:lineRule="auto"/>
        <w:contextualSpacing/>
        <w:jc w:val="thaiDistribute"/>
        <w:rPr>
          <w:rFonts w:eastAsia="Calibri"/>
          <w:color w:val="000000" w:themeColor="text1"/>
        </w:rPr>
      </w:pPr>
      <w:r w:rsidRPr="00B96C9A">
        <w:rPr>
          <w:rFonts w:eastAsia="Calibri"/>
          <w:color w:val="000000"/>
          <w:cs/>
        </w:rPr>
        <w:t xml:space="preserve">       </w:t>
      </w:r>
      <w:r w:rsidR="003464DD" w:rsidRPr="00B96C9A">
        <w:rPr>
          <w:rFonts w:eastAsia="Calibri"/>
          <w:color w:val="000000"/>
          <w:cs/>
        </w:rPr>
        <w:t xml:space="preserve">   </w:t>
      </w:r>
      <w:r w:rsidRPr="00B96C9A">
        <w:rPr>
          <w:rFonts w:eastAsia="Calibri"/>
          <w:color w:val="000000"/>
        </w:rPr>
        <w:t>1</w:t>
      </w:r>
      <w:r w:rsidRPr="00B96C9A">
        <w:rPr>
          <w:rFonts w:eastAsia="Calibri"/>
          <w:color w:val="000000"/>
          <w:cs/>
        </w:rPr>
        <w:t>.</w:t>
      </w:r>
      <w:r w:rsidRPr="00B96C9A">
        <w:rPr>
          <w:rFonts w:eastAsia="Calibri"/>
          <w:color w:val="000000"/>
        </w:rPr>
        <w:t>4</w:t>
      </w:r>
      <w:r w:rsidRPr="00B96C9A">
        <w:rPr>
          <w:rFonts w:eastAsia="Calibri"/>
          <w:color w:val="000000"/>
          <w:cs/>
        </w:rPr>
        <w:t>.</w:t>
      </w:r>
      <w:r w:rsidRPr="00B96C9A">
        <w:rPr>
          <w:rFonts w:eastAsia="Calibri"/>
          <w:color w:val="000000"/>
        </w:rPr>
        <w:t>1</w:t>
      </w:r>
      <w:r w:rsidRPr="00B96C9A">
        <w:rPr>
          <w:rFonts w:eastAsia="Calibri"/>
          <w:color w:val="000000"/>
          <w:cs/>
        </w:rPr>
        <w:t xml:space="preserve"> </w:t>
      </w:r>
      <w:r w:rsidR="00110A67" w:rsidRPr="00B96C9A">
        <w:rPr>
          <w:rFonts w:eastAsia="Calibri"/>
          <w:color w:val="000000"/>
          <w:cs/>
        </w:rPr>
        <w:t xml:space="preserve"> </w:t>
      </w:r>
      <w:r w:rsidRPr="00B96C9A">
        <w:rPr>
          <w:rFonts w:eastAsia="Calibri"/>
          <w:color w:val="000000"/>
          <w:cs/>
        </w:rPr>
        <w:t>สามารถสืบค้นโครงงานออนไลน์ได้ตรงตามความต้องการของผู้ใช้</w:t>
      </w:r>
    </w:p>
    <w:p w14:paraId="72196A18" w14:textId="77777777" w:rsidR="00380A77" w:rsidRPr="00B96C9A" w:rsidRDefault="00380A77" w:rsidP="2B70ABAF">
      <w:pPr>
        <w:spacing w:after="0" w:line="240" w:lineRule="auto"/>
        <w:contextualSpacing/>
        <w:jc w:val="thaiDistribute"/>
        <w:rPr>
          <w:rFonts w:eastAsia="Calibri"/>
          <w:color w:val="000000" w:themeColor="text1"/>
        </w:rPr>
      </w:pPr>
      <w:r w:rsidRPr="00B96C9A">
        <w:rPr>
          <w:rFonts w:eastAsia="Calibri"/>
          <w:color w:val="000000"/>
          <w:cs/>
        </w:rPr>
        <w:t xml:space="preserve">       </w:t>
      </w:r>
      <w:r w:rsidR="003464DD" w:rsidRPr="00B96C9A">
        <w:rPr>
          <w:rFonts w:eastAsia="Calibri"/>
          <w:color w:val="000000"/>
          <w:cs/>
        </w:rPr>
        <w:t xml:space="preserve">   </w:t>
      </w:r>
      <w:r w:rsidRPr="00B96C9A">
        <w:rPr>
          <w:rFonts w:eastAsia="Calibri"/>
          <w:color w:val="000000"/>
        </w:rPr>
        <w:t>1</w:t>
      </w:r>
      <w:r w:rsidRPr="00B96C9A">
        <w:rPr>
          <w:rFonts w:eastAsia="Calibri"/>
          <w:color w:val="000000"/>
          <w:cs/>
        </w:rPr>
        <w:t>.</w:t>
      </w:r>
      <w:r w:rsidRPr="00B96C9A">
        <w:rPr>
          <w:rFonts w:eastAsia="Calibri"/>
          <w:color w:val="000000"/>
        </w:rPr>
        <w:t>4</w:t>
      </w:r>
      <w:r w:rsidRPr="00B96C9A">
        <w:rPr>
          <w:rFonts w:eastAsia="Calibri"/>
          <w:color w:val="000000"/>
          <w:cs/>
        </w:rPr>
        <w:t>.</w:t>
      </w:r>
      <w:r w:rsidRPr="00B96C9A">
        <w:rPr>
          <w:rFonts w:eastAsia="Calibri"/>
          <w:color w:val="000000"/>
        </w:rPr>
        <w:t>2</w:t>
      </w:r>
      <w:r w:rsidRPr="00B96C9A">
        <w:rPr>
          <w:rFonts w:eastAsia="Calibri"/>
          <w:color w:val="000000"/>
          <w:cs/>
        </w:rPr>
        <w:t xml:space="preserve"> </w:t>
      </w:r>
      <w:r w:rsidR="00110A67" w:rsidRPr="00B96C9A">
        <w:rPr>
          <w:rFonts w:eastAsia="Calibri"/>
          <w:color w:val="000000"/>
          <w:cs/>
        </w:rPr>
        <w:t xml:space="preserve"> </w:t>
      </w:r>
      <w:r w:rsidRPr="00B96C9A">
        <w:rPr>
          <w:rFonts w:eastAsia="Calibri"/>
          <w:color w:val="000000"/>
          <w:cs/>
        </w:rPr>
        <w:t>เพิ่มความสะดวกให้กับผู้ใช้ในการบริหารจัดการโครงงาน</w:t>
      </w:r>
    </w:p>
    <w:p w14:paraId="54080B8F" w14:textId="77777777" w:rsidR="00380A77" w:rsidRPr="00B96C9A" w:rsidRDefault="00380A77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olor w:val="000000"/>
          <w:cs/>
        </w:rPr>
        <w:t xml:space="preserve">       </w:t>
      </w:r>
      <w:r w:rsidR="003464DD" w:rsidRPr="00B96C9A">
        <w:rPr>
          <w:rFonts w:eastAsia="Calibri"/>
          <w:color w:val="000000"/>
          <w:cs/>
        </w:rPr>
        <w:t xml:space="preserve">   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4</w:t>
      </w:r>
      <w:r w:rsidRPr="00B96C9A">
        <w:rPr>
          <w:rFonts w:eastAsia="Calibri"/>
          <w:cs/>
        </w:rPr>
        <w:t xml:space="preserve">.3 </w:t>
      </w:r>
      <w:r w:rsidR="00110A67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>ลดการใช้งานกระดาษ</w:t>
      </w:r>
    </w:p>
    <w:p w14:paraId="53B05C11" w14:textId="77777777" w:rsidR="00380A77" w:rsidRPr="00B96C9A" w:rsidRDefault="00380A77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olor w:val="000000"/>
          <w:cs/>
        </w:rPr>
        <w:t xml:space="preserve">       </w:t>
      </w:r>
      <w:r w:rsidR="003464DD" w:rsidRPr="00B96C9A">
        <w:rPr>
          <w:rFonts w:eastAsia="Calibri"/>
          <w:color w:val="000000"/>
          <w:cs/>
        </w:rPr>
        <w:t xml:space="preserve">   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>.4.</w:t>
      </w:r>
      <w:r w:rsidRPr="00B96C9A">
        <w:rPr>
          <w:rFonts w:eastAsia="Calibri"/>
        </w:rPr>
        <w:t>4</w:t>
      </w:r>
      <w:r w:rsidRPr="00B96C9A">
        <w:rPr>
          <w:rFonts w:eastAsia="Calibri"/>
          <w:cs/>
        </w:rPr>
        <w:t xml:space="preserve"> </w:t>
      </w:r>
      <w:r w:rsidR="00110A67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>ลดภาระงานของเจ้าหน้าที่ในการตรวจสอบเอกสาร</w:t>
      </w:r>
    </w:p>
    <w:p w14:paraId="2FC8E054" w14:textId="77777777" w:rsidR="00380A77" w:rsidRPr="00B96C9A" w:rsidRDefault="00380A77" w:rsidP="005E6F47">
      <w:pPr>
        <w:spacing w:after="0" w:line="240" w:lineRule="auto"/>
        <w:outlineLvl w:val="1"/>
        <w:rPr>
          <w:rFonts w:eastAsia="Times New Roman"/>
          <w:b/>
          <w:bCs/>
          <w:sz w:val="32"/>
          <w:szCs w:val="32"/>
          <w:cs/>
        </w:rPr>
      </w:pPr>
    </w:p>
    <w:p w14:paraId="4852BC6C" w14:textId="77777777" w:rsidR="00402A76" w:rsidRPr="00B96C9A" w:rsidRDefault="00402A76" w:rsidP="005E6F47">
      <w:pPr>
        <w:tabs>
          <w:tab w:val="center" w:pos="4153"/>
          <w:tab w:val="left" w:pos="7406"/>
        </w:tabs>
        <w:spacing w:after="0" w:line="240" w:lineRule="auto"/>
        <w:rPr>
          <w:sz w:val="32"/>
          <w:szCs w:val="32"/>
        </w:rPr>
      </w:pPr>
    </w:p>
    <w:p w14:paraId="29136722" w14:textId="77777777" w:rsidR="00402A76" w:rsidRPr="00B96C9A" w:rsidRDefault="00402A76" w:rsidP="005E6F47">
      <w:pPr>
        <w:tabs>
          <w:tab w:val="center" w:pos="4153"/>
          <w:tab w:val="left" w:pos="7406"/>
        </w:tabs>
        <w:spacing w:after="0" w:line="240" w:lineRule="auto"/>
        <w:rPr>
          <w:sz w:val="32"/>
          <w:szCs w:val="32"/>
          <w:cs/>
        </w:rPr>
        <w:sectPr w:rsidR="00402A76" w:rsidRPr="00B96C9A" w:rsidSect="00E752AA">
          <w:pgSz w:w="11906" w:h="16838"/>
          <w:pgMar w:top="2160" w:right="1440" w:bottom="1440" w:left="2160" w:header="709" w:footer="709" w:gutter="0"/>
          <w:pgNumType w:start="1"/>
          <w:cols w:space="708"/>
          <w:titlePg/>
          <w:docGrid w:linePitch="381"/>
        </w:sectPr>
      </w:pPr>
    </w:p>
    <w:p w14:paraId="68684C68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color w:val="000000" w:themeColor="text1"/>
          <w:sz w:val="36"/>
          <w:szCs w:val="36"/>
        </w:rPr>
      </w:pPr>
      <w:r w:rsidRPr="00B96C9A">
        <w:rPr>
          <w:b/>
          <w:bCs/>
          <w:color w:val="000000"/>
          <w:sz w:val="36"/>
          <w:szCs w:val="36"/>
          <w:cs/>
        </w:rPr>
        <w:lastRenderedPageBreak/>
        <w:t>บทที่ 2</w:t>
      </w:r>
    </w:p>
    <w:p w14:paraId="04480F72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color w:val="000000" w:themeColor="text1"/>
          <w:sz w:val="36"/>
          <w:szCs w:val="36"/>
        </w:rPr>
      </w:pPr>
      <w:r w:rsidRPr="00B96C9A">
        <w:rPr>
          <w:b/>
          <w:bCs/>
          <w:color w:val="000000"/>
          <w:sz w:val="36"/>
          <w:szCs w:val="36"/>
          <w:cs/>
        </w:rPr>
        <w:t>ทฤษฎีและงานวิจัยที่เกี่ยวข้อง</w:t>
      </w:r>
    </w:p>
    <w:p w14:paraId="5B853DD6" w14:textId="77777777" w:rsidR="00402A76" w:rsidRPr="00B96C9A" w:rsidRDefault="00402A76" w:rsidP="005E6F47">
      <w:pPr>
        <w:spacing w:after="0" w:line="240" w:lineRule="auto"/>
        <w:rPr>
          <w:b/>
          <w:bCs/>
          <w:color w:val="000000"/>
          <w:sz w:val="32"/>
          <w:szCs w:val="32"/>
        </w:rPr>
      </w:pPr>
    </w:p>
    <w:p w14:paraId="21A22824" w14:textId="77777777" w:rsidR="001A7B9E" w:rsidRPr="00B96C9A" w:rsidRDefault="001A7B9E" w:rsidP="005E6F47">
      <w:pPr>
        <w:spacing w:after="0" w:line="240" w:lineRule="auto"/>
        <w:rPr>
          <w:b/>
          <w:bCs/>
          <w:color w:val="000000"/>
          <w:sz w:val="32"/>
          <w:szCs w:val="32"/>
        </w:rPr>
      </w:pPr>
    </w:p>
    <w:p w14:paraId="64EAA80B" w14:textId="77777777" w:rsidR="00380A77" w:rsidRPr="00B96C9A" w:rsidRDefault="00380A77" w:rsidP="2B70ABAF">
      <w:pPr>
        <w:tabs>
          <w:tab w:val="left" w:pos="693"/>
          <w:tab w:val="left" w:pos="720"/>
          <w:tab w:val="left" w:pos="1170"/>
        </w:tabs>
        <w:spacing w:after="0" w:line="240" w:lineRule="auto"/>
        <w:ind w:firstLine="567"/>
        <w:rPr>
          <w:rFonts w:eastAsia="Cordia New"/>
        </w:rPr>
      </w:pPr>
      <w:r w:rsidRPr="00B96C9A">
        <w:rPr>
          <w:rFonts w:eastAsia="Cordia New"/>
          <w:cs/>
        </w:rPr>
        <w:t>ในบทที่</w:t>
      </w:r>
      <w:r w:rsidRPr="00B96C9A">
        <w:rPr>
          <w:rFonts w:eastAsia="Cordia New"/>
        </w:rPr>
        <w:t xml:space="preserve"> 2 </w:t>
      </w:r>
      <w:r w:rsidRPr="00B96C9A">
        <w:rPr>
          <w:rFonts w:eastAsia="Cordia New"/>
          <w:cs/>
        </w:rPr>
        <w:t>จะกล่าวถึงทฤษฎีแนวคิด</w:t>
      </w:r>
      <w:r w:rsidR="001A7B9E" w:rsidRPr="00B96C9A">
        <w:rPr>
          <w:rFonts w:eastAsia="Cordia New"/>
          <w:cs/>
        </w:rPr>
        <w:t>และงานวิจัย</w:t>
      </w:r>
      <w:r w:rsidRPr="00B96C9A">
        <w:rPr>
          <w:rFonts w:eastAsia="Cordia New"/>
          <w:cs/>
        </w:rPr>
        <w:t xml:space="preserve">ที่เกี่ยวข้องกับการดำเนินโครงงาน ได้แก่ </w:t>
      </w:r>
      <w:r w:rsidR="00B1072C" w:rsidRPr="00B96C9A">
        <w:rPr>
          <w:cs/>
        </w:rPr>
        <w:t xml:space="preserve">การค้นคืนสารสนเทศ  </w:t>
      </w:r>
      <w:r w:rsidR="00B1072C" w:rsidRPr="00B96C9A">
        <w:t>Apache Lucene</w:t>
      </w:r>
      <w:r w:rsidR="00C6334F" w:rsidRPr="00B96C9A">
        <w:rPr>
          <w:cs/>
        </w:rPr>
        <w:t xml:space="preserve"> การวัดความคล้ายคลึงเชิงมุมโคไซน์</w:t>
      </w:r>
      <w:r w:rsidR="001A7B9E" w:rsidRPr="00B96C9A">
        <w:rPr>
          <w:rFonts w:eastAsia="Cordia New"/>
          <w:cs/>
        </w:rPr>
        <w:t xml:space="preserve"> </w:t>
      </w:r>
      <w:r w:rsidR="00D145E3" w:rsidRPr="00B96C9A">
        <w:rPr>
          <w:rFonts w:eastAsia="Cordia New"/>
          <w:cs/>
        </w:rPr>
        <w:t xml:space="preserve">ฟังก์ชัน </w:t>
      </w:r>
      <w:r w:rsidR="00D145E3" w:rsidRPr="00B96C9A">
        <w:rPr>
          <w:rFonts w:eastAsia="Cordia New"/>
        </w:rPr>
        <w:t xml:space="preserve">Okapi BM25 </w:t>
      </w:r>
      <w:r w:rsidR="001A7B9E" w:rsidRPr="00B96C9A">
        <w:rPr>
          <w:rFonts w:eastAsia="Cordia New"/>
          <w:cs/>
        </w:rPr>
        <w:t>และระบบจัดการโครงงาน (เดิม)</w:t>
      </w:r>
    </w:p>
    <w:p w14:paraId="193DAC54" w14:textId="77777777" w:rsidR="00380A77" w:rsidRPr="00B96C9A" w:rsidRDefault="00380A77" w:rsidP="005E6F47">
      <w:pPr>
        <w:spacing w:after="0" w:line="240" w:lineRule="auto"/>
        <w:ind w:firstLine="360"/>
        <w:jc w:val="thaiDistribute"/>
        <w:rPr>
          <w:rFonts w:eastAsia="Cordia New"/>
          <w:cs/>
        </w:rPr>
      </w:pPr>
    </w:p>
    <w:p w14:paraId="6E08CF6E" w14:textId="77777777" w:rsidR="00380A77" w:rsidRPr="00B96C9A" w:rsidRDefault="00C34DF9" w:rsidP="2B70ABAF">
      <w:pPr>
        <w:spacing w:after="0" w:line="240" w:lineRule="auto"/>
        <w:outlineLvl w:val="1"/>
        <w:rPr>
          <w:rFonts w:eastAsia="Times New Roman"/>
          <w:b/>
          <w:bCs/>
          <w:sz w:val="32"/>
          <w:szCs w:val="32"/>
        </w:rPr>
      </w:pPr>
      <w:bookmarkStart w:id="41" w:name="_Toc437956158"/>
      <w:bookmarkStart w:id="42" w:name="_Toc405824531"/>
      <w:r w:rsidRPr="00B96C9A">
        <w:rPr>
          <w:rFonts w:eastAsia="Times New Roman"/>
          <w:b/>
          <w:bCs/>
          <w:sz w:val="32"/>
          <w:szCs w:val="32"/>
        </w:rPr>
        <w:t>2</w:t>
      </w:r>
      <w:r w:rsidRPr="00B96C9A">
        <w:rPr>
          <w:rFonts w:eastAsia="Times New Roman"/>
          <w:b/>
          <w:bCs/>
          <w:sz w:val="32"/>
          <w:szCs w:val="32"/>
          <w:cs/>
        </w:rPr>
        <w:t>.</w:t>
      </w:r>
      <w:r w:rsidRPr="00B96C9A">
        <w:rPr>
          <w:rFonts w:eastAsia="Times New Roman"/>
          <w:b/>
          <w:bCs/>
          <w:sz w:val="32"/>
          <w:szCs w:val="32"/>
        </w:rPr>
        <w:t>1</w:t>
      </w:r>
      <w:r w:rsidR="00665FEA" w:rsidRPr="00B96C9A">
        <w:rPr>
          <w:rFonts w:eastAsia="Times New Roman"/>
          <w:b/>
          <w:bCs/>
          <w:sz w:val="32"/>
          <w:szCs w:val="32"/>
          <w:cs/>
        </w:rPr>
        <w:t xml:space="preserve"> </w:t>
      </w:r>
      <w:r w:rsidRPr="00B96C9A">
        <w:rPr>
          <w:rFonts w:eastAsia="Times New Roman"/>
          <w:b/>
          <w:bCs/>
          <w:sz w:val="32"/>
          <w:szCs w:val="32"/>
          <w:cs/>
        </w:rPr>
        <w:t xml:space="preserve"> </w:t>
      </w:r>
      <w:r w:rsidR="00BA2995" w:rsidRPr="00B96C9A">
        <w:rPr>
          <w:rFonts w:eastAsia="Times New Roman"/>
          <w:b/>
          <w:bCs/>
          <w:sz w:val="32"/>
          <w:szCs w:val="32"/>
          <w:cs/>
        </w:rPr>
        <w:t xml:space="preserve">  </w:t>
      </w:r>
      <w:r w:rsidR="00380A77" w:rsidRPr="00B96C9A">
        <w:rPr>
          <w:rFonts w:eastAsia="Times New Roman"/>
          <w:b/>
          <w:bCs/>
          <w:sz w:val="32"/>
          <w:szCs w:val="32"/>
          <w:cs/>
        </w:rPr>
        <w:t>ทฤษฎีที่เกี่ยวข้อง</w:t>
      </w:r>
      <w:bookmarkEnd w:id="41"/>
      <w:bookmarkEnd w:id="42"/>
    </w:p>
    <w:p w14:paraId="630AA2A6" w14:textId="77777777" w:rsidR="00576100" w:rsidRPr="00B96C9A" w:rsidRDefault="00BA2995" w:rsidP="2B70ABAF">
      <w:pPr>
        <w:spacing w:after="0" w:line="240" w:lineRule="auto"/>
        <w:jc w:val="thaiDistribute"/>
        <w:rPr>
          <w:b/>
          <w:bCs/>
          <w:color w:val="000000" w:themeColor="text1"/>
        </w:rPr>
      </w:pPr>
      <w:r w:rsidRPr="00B96C9A">
        <w:rPr>
          <w:color w:val="000000"/>
          <w:cs/>
        </w:rPr>
        <w:t xml:space="preserve">          2</w:t>
      </w:r>
      <w:r w:rsidR="00576100" w:rsidRPr="00B96C9A">
        <w:rPr>
          <w:color w:val="000000"/>
          <w:cs/>
        </w:rPr>
        <w:t>.</w:t>
      </w:r>
      <w:r w:rsidR="00576100" w:rsidRPr="00B96C9A">
        <w:rPr>
          <w:color w:val="000000"/>
        </w:rPr>
        <w:t>1</w:t>
      </w:r>
      <w:r w:rsidR="00576100" w:rsidRPr="00B96C9A">
        <w:rPr>
          <w:color w:val="000000"/>
          <w:cs/>
        </w:rPr>
        <w:t>.1  การค้นคืนสารสนเทศ (</w:t>
      </w:r>
      <w:r w:rsidR="00576100" w:rsidRPr="00B96C9A">
        <w:rPr>
          <w:color w:val="000000"/>
        </w:rPr>
        <w:t>Information Retrieval</w:t>
      </w:r>
      <w:r w:rsidR="00576100" w:rsidRPr="00B96C9A">
        <w:rPr>
          <w:color w:val="000000"/>
          <w:cs/>
        </w:rPr>
        <w:t>)</w:t>
      </w:r>
      <w:r w:rsidR="00576100" w:rsidRPr="00B96C9A">
        <w:rPr>
          <w:b/>
          <w:bCs/>
          <w:color w:val="000000"/>
          <w:cs/>
        </w:rPr>
        <w:t xml:space="preserve"> </w:t>
      </w:r>
    </w:p>
    <w:p w14:paraId="2A0EA587" w14:textId="77777777" w:rsidR="00576100" w:rsidRPr="00B96C9A" w:rsidRDefault="00BA2995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</w:t>
      </w:r>
      <w:r w:rsidR="00576100" w:rsidRPr="00B96C9A">
        <w:rPr>
          <w:color w:val="000000"/>
          <w:cs/>
        </w:rPr>
        <w:t>ระบบคน</w:t>
      </w:r>
      <w:r w:rsidR="001A7B9E" w:rsidRPr="00B96C9A">
        <w:rPr>
          <w:color w:val="000000"/>
          <w:cs/>
        </w:rPr>
        <w:t>คืน</w:t>
      </w:r>
      <w:r w:rsidR="00576100" w:rsidRPr="00B96C9A">
        <w:rPr>
          <w:color w:val="000000"/>
          <w:cs/>
        </w:rPr>
        <w:t>สารสนเทศ (</w:t>
      </w:r>
      <w:r w:rsidR="00576100" w:rsidRPr="00B96C9A">
        <w:rPr>
          <w:color w:val="000000"/>
        </w:rPr>
        <w:t xml:space="preserve">Information Retrieval System </w:t>
      </w:r>
      <w:r w:rsidR="00576100" w:rsidRPr="00B96C9A">
        <w:rPr>
          <w:color w:val="000000"/>
          <w:cs/>
        </w:rPr>
        <w:t xml:space="preserve">หรือ </w:t>
      </w:r>
      <w:r w:rsidR="00576100" w:rsidRPr="00B96C9A">
        <w:rPr>
          <w:color w:val="000000"/>
        </w:rPr>
        <w:t>IR</w:t>
      </w:r>
      <w:r w:rsidR="00576100" w:rsidRPr="00B96C9A">
        <w:rPr>
          <w:color w:val="000000"/>
          <w:cs/>
        </w:rPr>
        <w:t>) เป็นระบบที่จัดการประมวลผลสารสนเทศประเภทเอกสาร (</w:t>
      </w:r>
      <w:r w:rsidR="00576100" w:rsidRPr="00B96C9A">
        <w:rPr>
          <w:color w:val="000000"/>
        </w:rPr>
        <w:t>Document</w:t>
      </w:r>
      <w:r w:rsidR="00576100" w:rsidRPr="00B96C9A">
        <w:rPr>
          <w:color w:val="000000"/>
          <w:cs/>
        </w:rPr>
        <w:t>) ในรูปแบบ</w:t>
      </w:r>
      <w:r w:rsidRPr="00B96C9A">
        <w:rPr>
          <w:color w:val="000000"/>
          <w:cs/>
        </w:rPr>
        <w:t>ต่าง ๆ</w:t>
      </w:r>
      <w:r w:rsidR="00576100" w:rsidRPr="00B96C9A">
        <w:rPr>
          <w:color w:val="000000"/>
          <w:cs/>
        </w:rPr>
        <w:t xml:space="preserve"> เชน หนังสือ</w:t>
      </w:r>
      <w:r w:rsidR="00A02665" w:rsidRPr="00B96C9A">
        <w:rPr>
          <w:color w:val="000000"/>
        </w:rPr>
        <w:t xml:space="preserve">,   </w:t>
      </w:r>
      <w:r w:rsidR="00576100" w:rsidRPr="00B96C9A">
        <w:rPr>
          <w:color w:val="000000"/>
          <w:cs/>
        </w:rPr>
        <w:t>วารสาร</w:t>
      </w:r>
      <w:r w:rsidR="00A02665" w:rsidRPr="00B96C9A">
        <w:rPr>
          <w:color w:val="000000"/>
        </w:rPr>
        <w:t xml:space="preserve">,   </w:t>
      </w:r>
      <w:r w:rsidR="00576100" w:rsidRPr="00B96C9A">
        <w:rPr>
          <w:color w:val="000000"/>
          <w:cs/>
        </w:rPr>
        <w:t>บทความ เป็นต้น โดยเกี่ยวข้องในเรื่องการแสดงรูปแบบ</w:t>
      </w:r>
      <w:r w:rsidR="00A02665" w:rsidRPr="00B96C9A">
        <w:rPr>
          <w:color w:val="000000"/>
        </w:rPr>
        <w:t xml:space="preserve">,   </w:t>
      </w:r>
      <w:r w:rsidR="00576100" w:rsidRPr="00B96C9A">
        <w:rPr>
          <w:color w:val="000000"/>
          <w:cs/>
        </w:rPr>
        <w:t>การเก็บบันทึก</w:t>
      </w:r>
      <w:r w:rsidR="00A02665" w:rsidRPr="00B96C9A">
        <w:rPr>
          <w:color w:val="000000"/>
        </w:rPr>
        <w:t xml:space="preserve">,   </w:t>
      </w:r>
      <w:r w:rsidR="00576100" w:rsidRPr="00B96C9A">
        <w:rPr>
          <w:color w:val="000000"/>
          <w:cs/>
        </w:rPr>
        <w:t xml:space="preserve">การดึงเอกสาร โดยระบบค้นคืนสารสนเทศจะทำการสร้างตัวแทนขึ้นมาแทนข้อความในเอกสารทั้งหมดและเก็บไว้ในรูปแบบ </w:t>
      </w:r>
      <w:r w:rsidR="00576100" w:rsidRPr="00B96C9A">
        <w:rPr>
          <w:color w:val="000000"/>
        </w:rPr>
        <w:t>Index</w:t>
      </w:r>
      <w:r w:rsidR="00576100" w:rsidRPr="00B96C9A">
        <w:rPr>
          <w:color w:val="000000"/>
          <w:cs/>
        </w:rPr>
        <w:t xml:space="preserve"> เพื่อให้นำข้อคำถามที่ผู้ใช้ต้องการค้นมาเปรียบเทียบถ้าเจอก็จะนำข้อมูลมาจัดลำดับ เพื่อให้ตอบสนองกับความต้องการของผู้ใช้มากที่สุด โดยแยกแยะความเกี่ยวข้อง (</w:t>
      </w:r>
      <w:r w:rsidR="00576100" w:rsidRPr="00B96C9A">
        <w:rPr>
          <w:color w:val="000000"/>
        </w:rPr>
        <w:t>Relevant</w:t>
      </w:r>
      <w:r w:rsidR="00576100" w:rsidRPr="00B96C9A">
        <w:rPr>
          <w:color w:val="000000"/>
          <w:cs/>
        </w:rPr>
        <w:t>) และความไม่เกี่ยวข้อง (</w:t>
      </w:r>
      <w:r w:rsidR="00576100" w:rsidRPr="00B96C9A">
        <w:rPr>
          <w:color w:val="000000"/>
        </w:rPr>
        <w:t>Non</w:t>
      </w:r>
      <w:r w:rsidR="00576100" w:rsidRPr="00B96C9A">
        <w:rPr>
          <w:color w:val="000000"/>
          <w:cs/>
        </w:rPr>
        <w:t>-</w:t>
      </w:r>
      <w:r w:rsidR="00576100" w:rsidRPr="00B96C9A">
        <w:rPr>
          <w:color w:val="000000"/>
        </w:rPr>
        <w:t>relevant</w:t>
      </w:r>
      <w:r w:rsidR="00576100" w:rsidRPr="00B96C9A">
        <w:rPr>
          <w:color w:val="000000"/>
          <w:cs/>
        </w:rPr>
        <w:t>)</w:t>
      </w:r>
      <w:r w:rsidR="00576100" w:rsidRPr="00B96C9A">
        <w:rPr>
          <w:cs/>
        </w:rPr>
        <w:t xml:space="preserve"> </w:t>
      </w:r>
      <w:r w:rsidR="00576100" w:rsidRPr="00B96C9A">
        <w:fldChar w:fldCharType="begin"/>
      </w:r>
      <w:r w:rsidR="00576100" w:rsidRPr="00B96C9A">
        <w:instrText xml:space="preserve"> ADDIN ZOTERO_ITEM CSL_CITATION {</w:instrText>
      </w:r>
      <w:r w:rsidR="00576100" w:rsidRPr="00B96C9A">
        <w:rPr>
          <w:cs/>
        </w:rPr>
        <w:instrText>"</w:instrText>
      </w:r>
      <w:r w:rsidR="00576100" w:rsidRPr="00B96C9A">
        <w:instrText>citationID</w:instrText>
      </w:r>
      <w:r w:rsidR="00576100" w:rsidRPr="00B96C9A">
        <w:rPr>
          <w:cs/>
        </w:rPr>
        <w:instrText>":"</w:instrText>
      </w:r>
      <w:r w:rsidR="00576100" w:rsidRPr="00B96C9A">
        <w:instrText>a1hivdnogc8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roperties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formattedCitation</w:instrText>
      </w:r>
      <w:r w:rsidR="00576100" w:rsidRPr="00B96C9A">
        <w:rPr>
          <w:cs/>
        </w:rPr>
        <w:instrText>":"[</w:instrText>
      </w:r>
      <w:r w:rsidR="00576100" w:rsidRPr="00B96C9A">
        <w:instrText>6</w:instrText>
      </w:r>
      <w:r w:rsidR="00576100" w:rsidRPr="00B96C9A">
        <w:rPr>
          <w:cs/>
        </w:rPr>
        <w:instrText>]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lainCitation</w:instrText>
      </w:r>
      <w:r w:rsidR="00576100" w:rsidRPr="00B96C9A">
        <w:rPr>
          <w:cs/>
        </w:rPr>
        <w:instrText>":"[</w:instrText>
      </w:r>
      <w:r w:rsidR="00576100" w:rsidRPr="00B96C9A">
        <w:instrText>6</w:instrText>
      </w:r>
      <w:r w:rsidR="00576100" w:rsidRPr="00B96C9A">
        <w:rPr>
          <w:cs/>
        </w:rPr>
        <w:instrText>]"</w:instrText>
      </w:r>
      <w:r w:rsidR="00576100" w:rsidRPr="00B96C9A">
        <w:instrText>},</w:instrText>
      </w:r>
      <w:r w:rsidR="00576100" w:rsidRPr="00B96C9A">
        <w:rPr>
          <w:cs/>
        </w:rPr>
        <w:instrText>"</w:instrText>
      </w:r>
      <w:r w:rsidR="00576100" w:rsidRPr="00B96C9A">
        <w:instrText>citationItems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14,</w:instrText>
      </w:r>
      <w:r w:rsidR="00576100" w:rsidRPr="00B96C9A">
        <w:rPr>
          <w:cs/>
        </w:rPr>
        <w:instrText>"</w:instrText>
      </w:r>
      <w:r w:rsidR="00576100" w:rsidRPr="00B96C9A">
        <w:instrText>uris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Z4KBECJ4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i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Z4KBECJ4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temData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14,</w:instrText>
      </w:r>
      <w:r w:rsidR="00576100" w:rsidRPr="00B96C9A">
        <w:rPr>
          <w:cs/>
        </w:rPr>
        <w:instrText>"</w:instrText>
      </w:r>
      <w:r w:rsidR="00576100" w:rsidRPr="00B96C9A">
        <w:instrText>type</w:instrText>
      </w:r>
      <w:r w:rsidR="00576100" w:rsidRPr="00B96C9A">
        <w:rPr>
          <w:cs/>
        </w:rPr>
        <w:instrText>":"</w:instrText>
      </w:r>
      <w:r w:rsidR="00576100" w:rsidRPr="00B96C9A">
        <w:instrText>webpage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title</w:instrText>
      </w:r>
      <w:r w:rsidR="00576100" w:rsidRPr="00B96C9A">
        <w:rPr>
          <w:cs/>
        </w:rPr>
        <w:instrText>":"ระบบค้นคืนสารสนเทศ (</w:instrText>
      </w:r>
      <w:r w:rsidR="00576100" w:rsidRPr="00B96C9A">
        <w:instrText>Information Retrieval</w:instrText>
      </w:r>
      <w:r w:rsidR="00576100" w:rsidRPr="00B96C9A">
        <w:rPr>
          <w:cs/>
        </w:rPr>
        <w:instrText>)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L</w:instrText>
      </w:r>
      <w:r w:rsidR="00576100" w:rsidRPr="00B96C9A">
        <w:rPr>
          <w:cs/>
        </w:rPr>
        <w:instrText>":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e</w:instrText>
      </w:r>
      <w:r w:rsidR="00576100" w:rsidRPr="00B96C9A">
        <w:rPr>
          <w:cs/>
        </w:rPr>
        <w:instrText>-</w:instrText>
      </w:r>
      <w:r w:rsidR="00576100" w:rsidRPr="00B96C9A">
        <w:instrText>book</w:instrText>
      </w:r>
      <w:r w:rsidR="00576100" w:rsidRPr="00B96C9A">
        <w:rPr>
          <w:cs/>
        </w:rPr>
        <w:instrText>.</w:instrText>
      </w:r>
      <w:r w:rsidR="00576100" w:rsidRPr="00B96C9A">
        <w:instrText>ram</w:instrText>
      </w:r>
      <w:r w:rsidR="00576100" w:rsidRPr="00B96C9A">
        <w:rPr>
          <w:cs/>
        </w:rPr>
        <w:instrText>.</w:instrText>
      </w:r>
      <w:r w:rsidR="00576100" w:rsidRPr="00B96C9A">
        <w:instrText>edu</w:instrText>
      </w:r>
      <w:r w:rsidR="00576100" w:rsidRPr="00B96C9A">
        <w:rPr>
          <w:cs/>
        </w:rPr>
        <w:instrText>/</w:instrText>
      </w:r>
      <w:r w:rsidR="00576100" w:rsidRPr="00B96C9A">
        <w:instrText>e</w:instrText>
      </w:r>
      <w:r w:rsidR="00576100" w:rsidRPr="00B96C9A">
        <w:rPr>
          <w:cs/>
        </w:rPr>
        <w:instrText>-</w:instrText>
      </w:r>
      <w:r w:rsidR="00576100" w:rsidRPr="00B96C9A">
        <w:instrText>book</w:instrText>
      </w:r>
      <w:r w:rsidR="00576100" w:rsidRPr="00B96C9A">
        <w:rPr>
          <w:cs/>
        </w:rPr>
        <w:instrText>/</w:instrText>
      </w:r>
      <w:r w:rsidR="00576100" w:rsidRPr="00B96C9A">
        <w:instrText>inside</w:instrText>
      </w:r>
      <w:r w:rsidR="00576100" w:rsidRPr="00B96C9A">
        <w:rPr>
          <w:cs/>
        </w:rPr>
        <w:instrText>/</w:instrText>
      </w:r>
      <w:r w:rsidR="00576100" w:rsidRPr="00B96C9A">
        <w:instrText>html</w:instrText>
      </w:r>
      <w:r w:rsidR="00576100" w:rsidRPr="00B96C9A">
        <w:rPr>
          <w:cs/>
        </w:rPr>
        <w:instrText>/</w:instrText>
      </w:r>
      <w:r w:rsidR="00576100" w:rsidRPr="00B96C9A">
        <w:instrText>dlbook</w:instrText>
      </w:r>
      <w:r w:rsidR="00576100" w:rsidRPr="00B96C9A">
        <w:rPr>
          <w:cs/>
        </w:rPr>
        <w:instrText>.</w:instrText>
      </w:r>
      <w:r w:rsidR="00576100" w:rsidRPr="00B96C9A">
        <w:instrText>asp?code</w:instrText>
      </w:r>
      <w:r w:rsidR="00576100" w:rsidRPr="00B96C9A">
        <w:rPr>
          <w:cs/>
        </w:rPr>
        <w:instrText>=</w:instrText>
      </w:r>
      <w:r w:rsidR="00576100" w:rsidRPr="00B96C9A">
        <w:instrText>CT477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author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literal</w:instrText>
      </w:r>
      <w:r w:rsidR="00576100" w:rsidRPr="00B96C9A">
        <w:rPr>
          <w:cs/>
        </w:rPr>
        <w:instrText>":"ผศ.อุไร ทองหัวไผ."</w:instrText>
      </w:r>
      <w:r w:rsidR="00576100" w:rsidRPr="00B96C9A">
        <w:instrText>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accessed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date</w:instrText>
      </w:r>
      <w:r w:rsidR="00576100" w:rsidRPr="00B96C9A">
        <w:rPr>
          <w:cs/>
        </w:rPr>
        <w:instrText>-</w:instrText>
      </w:r>
      <w:r w:rsidR="00576100" w:rsidRPr="00B96C9A">
        <w:instrText>parts</w:instrText>
      </w:r>
      <w:r w:rsidR="00576100" w:rsidRPr="00B96C9A">
        <w:rPr>
          <w:cs/>
        </w:rPr>
        <w:instrText>":[["</w:instrText>
      </w:r>
      <w:r w:rsidR="00576100" w:rsidRPr="00B96C9A">
        <w:instrText>2017</w:instrText>
      </w:r>
      <w:r w:rsidR="00576100" w:rsidRPr="00B96C9A">
        <w:rPr>
          <w:cs/>
        </w:rPr>
        <w:instrText>"</w:instrText>
      </w:r>
      <w:r w:rsidR="00576100" w:rsidRPr="00B96C9A">
        <w:instrText>,3,16</w:instrText>
      </w:r>
      <w:r w:rsidR="00576100" w:rsidRPr="00B96C9A">
        <w:rPr>
          <w:cs/>
        </w:rPr>
        <w:instrText>]]</w:instrText>
      </w:r>
      <w:r w:rsidR="00576100" w:rsidRPr="00B96C9A">
        <w:instrText>}}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schema</w:instrText>
      </w:r>
      <w:r w:rsidR="00576100" w:rsidRPr="00B96C9A">
        <w:rPr>
          <w:cs/>
        </w:rPr>
        <w:instrText>":"</w:instrText>
      </w:r>
      <w:r w:rsidR="00576100" w:rsidRPr="00B96C9A">
        <w:instrText>https</w:instrText>
      </w:r>
      <w:r w:rsidR="00576100" w:rsidRPr="00B96C9A">
        <w:rPr>
          <w:cs/>
        </w:rPr>
        <w:instrText>://</w:instrText>
      </w:r>
      <w:r w:rsidR="00576100" w:rsidRPr="00B96C9A">
        <w:instrText>github</w:instrText>
      </w:r>
      <w:r w:rsidR="00576100" w:rsidRPr="00B96C9A">
        <w:rPr>
          <w:cs/>
        </w:rPr>
        <w:instrText>.</w:instrText>
      </w:r>
      <w:r w:rsidR="00576100" w:rsidRPr="00B96C9A">
        <w:instrText>com</w:instrText>
      </w:r>
      <w:r w:rsidR="00576100" w:rsidRPr="00B96C9A">
        <w:rPr>
          <w:cs/>
        </w:rPr>
        <w:instrText>/</w:instrText>
      </w:r>
      <w:r w:rsidR="00576100" w:rsidRPr="00B96C9A">
        <w:instrText>citation</w:instrText>
      </w:r>
      <w:r w:rsidR="00576100" w:rsidRPr="00B96C9A">
        <w:rPr>
          <w:cs/>
        </w:rPr>
        <w:instrText>-</w:instrText>
      </w:r>
      <w:r w:rsidR="00576100" w:rsidRPr="00B96C9A">
        <w:instrText>style</w:instrText>
      </w:r>
      <w:r w:rsidR="00576100" w:rsidRPr="00B96C9A">
        <w:rPr>
          <w:cs/>
        </w:rPr>
        <w:instrText>-</w:instrText>
      </w:r>
      <w:r w:rsidR="00576100" w:rsidRPr="00B96C9A">
        <w:instrText>language</w:instrText>
      </w:r>
      <w:r w:rsidR="00576100" w:rsidRPr="00B96C9A">
        <w:rPr>
          <w:cs/>
        </w:rPr>
        <w:instrText>/</w:instrText>
      </w:r>
      <w:r w:rsidR="00576100" w:rsidRPr="00B96C9A">
        <w:instrText>schema</w:instrText>
      </w:r>
      <w:r w:rsidR="00576100" w:rsidRPr="00B96C9A">
        <w:rPr>
          <w:cs/>
        </w:rPr>
        <w:instrText>/</w:instrText>
      </w:r>
      <w:r w:rsidR="00576100" w:rsidRPr="00B96C9A">
        <w:instrText>raw</w:instrText>
      </w:r>
      <w:r w:rsidR="00576100" w:rsidRPr="00B96C9A">
        <w:rPr>
          <w:cs/>
        </w:rPr>
        <w:instrText>/</w:instrText>
      </w:r>
      <w:r w:rsidR="00576100" w:rsidRPr="00B96C9A">
        <w:instrText>master</w:instrText>
      </w:r>
      <w:r w:rsidR="00576100" w:rsidRPr="00B96C9A">
        <w:rPr>
          <w:cs/>
        </w:rPr>
        <w:instrText>/</w:instrText>
      </w:r>
      <w:r w:rsidR="00576100" w:rsidRPr="00B96C9A">
        <w:instrText>csl</w:instrText>
      </w:r>
      <w:r w:rsidR="00576100" w:rsidRPr="00B96C9A">
        <w:rPr>
          <w:cs/>
        </w:rPr>
        <w:instrText>-</w:instrText>
      </w:r>
      <w:r w:rsidR="00576100" w:rsidRPr="00B96C9A">
        <w:instrText>citation</w:instrText>
      </w:r>
      <w:r w:rsidR="00576100" w:rsidRPr="00B96C9A">
        <w:rPr>
          <w:cs/>
        </w:rPr>
        <w:instrText>.</w:instrText>
      </w:r>
      <w:r w:rsidR="00576100" w:rsidRPr="00B96C9A">
        <w:instrText>json</w:instrText>
      </w:r>
      <w:r w:rsidR="00576100" w:rsidRPr="00B96C9A">
        <w:rPr>
          <w:cs/>
        </w:rPr>
        <w:instrText>"</w:instrText>
      </w:r>
      <w:r w:rsidR="00576100" w:rsidRPr="00B96C9A">
        <w:instrText xml:space="preserve">} </w:instrText>
      </w:r>
      <w:r w:rsidR="00576100" w:rsidRPr="00B96C9A">
        <w:fldChar w:fldCharType="separate"/>
      </w:r>
      <w:r w:rsidR="00576100" w:rsidRPr="00B96C9A">
        <w:rPr>
          <w:cs/>
        </w:rPr>
        <w:t>[</w:t>
      </w:r>
      <w:r w:rsidR="00576100" w:rsidRPr="00B96C9A">
        <w:t>1</w:t>
      </w:r>
      <w:r w:rsidR="00576100" w:rsidRPr="00B96C9A">
        <w:rPr>
          <w:cs/>
        </w:rPr>
        <w:t>]</w:t>
      </w:r>
      <w:r w:rsidR="00576100" w:rsidRPr="00B96C9A">
        <w:fldChar w:fldCharType="end"/>
      </w:r>
    </w:p>
    <w:p w14:paraId="0EF1031D" w14:textId="77777777" w:rsidR="00576100" w:rsidRPr="00B96C9A" w:rsidRDefault="001A7B9E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</w:t>
      </w:r>
      <w:r w:rsidR="00BA2995" w:rsidRPr="00B96C9A">
        <w:rPr>
          <w:cs/>
        </w:rPr>
        <w:t>2</w:t>
      </w:r>
      <w:r w:rsidR="00576100" w:rsidRPr="00B96C9A">
        <w:rPr>
          <w:cs/>
        </w:rPr>
        <w:t>.1.1.</w:t>
      </w:r>
      <w:r w:rsidR="00576100" w:rsidRPr="00B96C9A">
        <w:t>1</w:t>
      </w:r>
      <w:r w:rsidR="00576100" w:rsidRPr="00B96C9A">
        <w:rPr>
          <w:cs/>
        </w:rPr>
        <w:t xml:space="preserve">  ระบบค้นคืนสารสนเทศสามารถแบ่งได้ </w:t>
      </w:r>
      <w:r w:rsidR="00576100" w:rsidRPr="00B96C9A">
        <w:t xml:space="preserve">3 </w:t>
      </w:r>
      <w:r w:rsidR="00576100" w:rsidRPr="00B96C9A">
        <w:rPr>
          <w:cs/>
        </w:rPr>
        <w:t>ประเภทคือ</w:t>
      </w:r>
    </w:p>
    <w:p w14:paraId="4F11258F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</w:t>
      </w:r>
      <w:r w:rsidR="00BA2995" w:rsidRPr="00B96C9A">
        <w:rPr>
          <w:cs/>
        </w:rPr>
        <w:t xml:space="preserve">                            </w:t>
      </w:r>
      <w:r w:rsidRPr="00B96C9A">
        <w:rPr>
          <w:cs/>
        </w:rPr>
        <w:t>(1)  ระบบค้นคืนที่ให้คำถาม คำตอบ เป็นการบริการค้นคำตอบสำหรับคำถามที่ต้องการคำตอบที่เป็นข้อเท็จจริง</w:t>
      </w:r>
    </w:p>
    <w:p w14:paraId="5FDAB75D" w14:textId="77777777" w:rsidR="00576100" w:rsidRPr="00B96C9A" w:rsidRDefault="001A7B9E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(</w:t>
      </w:r>
      <w:r w:rsidR="00576100" w:rsidRPr="00B96C9A">
        <w:t>2</w:t>
      </w:r>
      <w:r w:rsidR="00576100" w:rsidRPr="00B96C9A">
        <w:rPr>
          <w:cs/>
        </w:rPr>
        <w:t xml:space="preserve">)  ระบบค้นคืนที่ให้ข้อมูลเป็นตัวเลขหรือสัญลักษณ์ เป็นระบบจัดเก็บข้อมูลทางฟิสิกส์ เคมี สำมะโนประชากร เป็นต้น </w:t>
      </w:r>
    </w:p>
    <w:p w14:paraId="64B95183" w14:textId="77777777" w:rsidR="00576100" w:rsidRPr="00B96C9A" w:rsidRDefault="00BA299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(</w:t>
      </w:r>
      <w:r w:rsidR="00576100" w:rsidRPr="00B96C9A">
        <w:t>3</w:t>
      </w:r>
      <w:r w:rsidR="00576100" w:rsidRPr="00B96C9A">
        <w:rPr>
          <w:cs/>
        </w:rPr>
        <w:t xml:space="preserve">)  ระบบค้นค้นข้อความจากวารสาร เป็นระบบที่จัดเก็บตัวเนื้อหา เอกสารและสามารถเรียกข้อความส่วนใดส่วนหนึ่งของเอกสารได้ เช่น ฐานข้อมูลทางกฎหมายเป็นต้น </w:t>
      </w:r>
    </w:p>
    <w:p w14:paraId="3478E98E" w14:textId="77777777" w:rsidR="00576100" w:rsidRPr="00B96C9A" w:rsidRDefault="00576100" w:rsidP="005E6F47">
      <w:pPr>
        <w:spacing w:after="0" w:line="240" w:lineRule="auto"/>
        <w:jc w:val="thaiDistribute"/>
      </w:pPr>
    </w:p>
    <w:p w14:paraId="1DA4B3B2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072A3FE3" wp14:editId="7AE19099">
            <wp:extent cx="5003321" cy="1996712"/>
            <wp:effectExtent l="0" t="0" r="0" b="3810"/>
            <wp:docPr id="77" name="รูปภาพ 77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7383" cy="2034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8E759A" w14:textId="77777777" w:rsidR="00576100" w:rsidRPr="00B96C9A" w:rsidRDefault="00576100" w:rsidP="005E6F47">
      <w:pPr>
        <w:spacing w:after="0" w:line="240" w:lineRule="auto"/>
        <w:jc w:val="center"/>
      </w:pPr>
    </w:p>
    <w:p w14:paraId="3E4268CA" w14:textId="20E9B24F" w:rsidR="00576100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cs/>
        </w:rPr>
        <w:t xml:space="preserve">  ส่วนประกอบของระบบค้นคืนสารสนเทศ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2pnli10sk7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webpag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ระบบค้นคืนสารสนเทศ (</w:instrText>
      </w:r>
      <w:r w:rsidRPr="00B96C9A">
        <w:instrText>Information Retrieval</w:instrText>
      </w:r>
      <w:r w:rsidRPr="00B96C9A">
        <w:rPr>
          <w:cs/>
        </w:rPr>
        <w:instrText>)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.</w:instrText>
      </w:r>
      <w:r w:rsidRPr="00B96C9A">
        <w:instrText>ram</w:instrText>
      </w:r>
      <w:r w:rsidRPr="00B96C9A">
        <w:rPr>
          <w:cs/>
        </w:rPr>
        <w:instrText>.</w:instrText>
      </w:r>
      <w:r w:rsidRPr="00B96C9A">
        <w:instrText>edu</w:instrText>
      </w:r>
      <w:r w:rsidRPr="00B96C9A">
        <w:rPr>
          <w:cs/>
        </w:rPr>
        <w:instrText>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/</w:instrText>
      </w:r>
      <w:r w:rsidRPr="00B96C9A">
        <w:instrText>inside</w:instrText>
      </w:r>
      <w:r w:rsidRPr="00B96C9A">
        <w:rPr>
          <w:cs/>
        </w:rPr>
        <w:instrText>/</w:instrText>
      </w:r>
      <w:r w:rsidRPr="00B96C9A">
        <w:instrText>html</w:instrText>
      </w:r>
      <w:r w:rsidRPr="00B96C9A">
        <w:rPr>
          <w:cs/>
        </w:rPr>
        <w:instrText>/</w:instrText>
      </w:r>
      <w:r w:rsidRPr="00B96C9A">
        <w:instrText>dlbook</w:instrText>
      </w:r>
      <w:r w:rsidRPr="00B96C9A">
        <w:rPr>
          <w:cs/>
        </w:rPr>
        <w:instrText>.</w:instrText>
      </w:r>
      <w:r w:rsidRPr="00B96C9A">
        <w:instrText>asp?code</w:instrText>
      </w:r>
      <w:r w:rsidRPr="00B96C9A">
        <w:rPr>
          <w:cs/>
        </w:rPr>
        <w:instrText>=</w:instrText>
      </w:r>
      <w:r w:rsidRPr="00B96C9A">
        <w:instrText>CT477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.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ccess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017</w:instrText>
      </w:r>
      <w:r w:rsidRPr="00B96C9A">
        <w:rPr>
          <w:cs/>
        </w:rPr>
        <w:instrText>"</w:instrText>
      </w:r>
      <w:r w:rsidRPr="00B96C9A">
        <w:instrText>,3,16</w:instrText>
      </w:r>
      <w:r w:rsidRPr="00B96C9A">
        <w:rPr>
          <w:cs/>
        </w:rPr>
        <w:instrText>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1</w:t>
      </w:r>
      <w:r w:rsidRPr="00B96C9A">
        <w:rPr>
          <w:cs/>
        </w:rPr>
        <w:t>]</w:t>
      </w:r>
      <w:r w:rsidRPr="00B96C9A">
        <w:fldChar w:fldCharType="end"/>
      </w:r>
    </w:p>
    <w:p w14:paraId="14BAF10A" w14:textId="77777777" w:rsidR="00576100" w:rsidRPr="00B96C9A" w:rsidRDefault="00BE7C3F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lastRenderedPageBreak/>
        <w:t xml:space="preserve">                  </w:t>
      </w:r>
      <w:r w:rsidR="00BA2995" w:rsidRPr="00B96C9A">
        <w:rPr>
          <w:cs/>
        </w:rPr>
        <w:t>2</w:t>
      </w:r>
      <w:r w:rsidR="00576100" w:rsidRPr="00B96C9A">
        <w:rPr>
          <w:cs/>
        </w:rPr>
        <w:t xml:space="preserve">.1.1.2  ส่วนประกอบของระบบค้นคืนสารสนเทศดังภาพที่ </w:t>
      </w:r>
      <w:r w:rsidR="00576100" w:rsidRPr="00B96C9A">
        <w:t>1</w:t>
      </w:r>
      <w:r w:rsidR="00576100" w:rsidRPr="00B96C9A">
        <w:rPr>
          <w:cs/>
        </w:rPr>
        <w:t xml:space="preserve"> แบ่งได้เป็น </w:t>
      </w:r>
      <w:r w:rsidR="00576100" w:rsidRPr="00B96C9A">
        <w:t xml:space="preserve">3 </w:t>
      </w:r>
      <w:r w:rsidR="00576100" w:rsidRPr="00B96C9A">
        <w:rPr>
          <w:cs/>
        </w:rPr>
        <w:t>ส่วนได้แก่</w:t>
      </w:r>
    </w:p>
    <w:p w14:paraId="62BDD66F" w14:textId="77777777" w:rsidR="00576100" w:rsidRPr="00B96C9A" w:rsidRDefault="00BE7C3F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1)  ส่วน</w:t>
      </w:r>
      <w:r w:rsidR="001A7B9E" w:rsidRPr="00B96C9A">
        <w:rPr>
          <w:cs/>
        </w:rPr>
        <w:t>นำเข้า</w:t>
      </w:r>
      <w:r w:rsidR="00576100" w:rsidRPr="00B96C9A">
        <w:rPr>
          <w:cs/>
        </w:rPr>
        <w:t>ข้อมูล (</w:t>
      </w:r>
      <w:r w:rsidR="00576100" w:rsidRPr="00B96C9A">
        <w:t>Input</w:t>
      </w:r>
      <w:r w:rsidR="00576100" w:rsidRPr="00B96C9A">
        <w:rPr>
          <w:cs/>
        </w:rPr>
        <w:t>) เป็นส่วนของการป้อนข้อ</w:t>
      </w:r>
      <w:r w:rsidR="001A7B9E" w:rsidRPr="00B96C9A">
        <w:rPr>
          <w:cs/>
        </w:rPr>
        <w:t>คำถาม</w:t>
      </w:r>
      <w:r w:rsidR="00576100" w:rsidRPr="00B96C9A">
        <w:rPr>
          <w:cs/>
        </w:rPr>
        <w:t xml:space="preserve"> (</w:t>
      </w:r>
      <w:r w:rsidR="00576100" w:rsidRPr="00B96C9A">
        <w:t>Query</w:t>
      </w:r>
      <w:r w:rsidR="00576100" w:rsidRPr="00B96C9A">
        <w:rPr>
          <w:cs/>
        </w:rPr>
        <w:t>) จากผู้ใช้ซึ่งเป็นภาษาธรรมชาติหรืออาจเป็นการ</w:t>
      </w:r>
      <w:r w:rsidR="00DA0FF8" w:rsidRPr="00B96C9A">
        <w:rPr>
          <w:cs/>
        </w:rPr>
        <w:t>นำเข้า</w:t>
      </w:r>
      <w:r w:rsidR="008E056B" w:rsidRPr="00B96C9A">
        <w:rPr>
          <w:cs/>
        </w:rPr>
        <w:t xml:space="preserve"> </w:t>
      </w:r>
      <w:r w:rsidR="00576100" w:rsidRPr="00B96C9A">
        <w:t xml:space="preserve">Metadata </w:t>
      </w:r>
      <w:r w:rsidR="00576100" w:rsidRPr="00B96C9A">
        <w:rPr>
          <w:cs/>
        </w:rPr>
        <w:t xml:space="preserve"> ซึ่งเป็นสารสนเทศเกี่ยวกับเอกสารหรืออาจไม่เป็นส่วนหนึ่งขอเอกสารก็ได้แต่เป็นข้อมูลเกี่ยวกับข้อมูล (</w:t>
      </w:r>
      <w:r w:rsidR="00576100" w:rsidRPr="00B96C9A">
        <w:t>Data About Data</w:t>
      </w:r>
      <w:r w:rsidR="00576100" w:rsidRPr="00B96C9A">
        <w:rPr>
          <w:cs/>
        </w:rPr>
        <w:t>) อาทิเช่น</w:t>
      </w:r>
    </w:p>
    <w:p w14:paraId="27D85D4E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    </w:t>
      </w:r>
      <w:r w:rsidR="00BA2995" w:rsidRPr="00B96C9A">
        <w:rPr>
          <w:cs/>
        </w:rPr>
        <w:t xml:space="preserve">                             </w:t>
      </w:r>
      <w:r w:rsidRPr="00B96C9A">
        <w:rPr>
          <w:cs/>
        </w:rPr>
        <w:t xml:space="preserve">(ก)  </w:t>
      </w:r>
      <w:r w:rsidRPr="00B96C9A">
        <w:t>Descriptive Metadata</w:t>
      </w:r>
      <w:r w:rsidRPr="00B96C9A">
        <w:rPr>
          <w:cs/>
        </w:rPr>
        <w:t xml:space="preserve"> </w:t>
      </w:r>
      <w:r w:rsidR="008E056B" w:rsidRPr="00B96C9A">
        <w:rPr>
          <w:cs/>
        </w:rPr>
        <w:t>เป็</w:t>
      </w:r>
      <w:r w:rsidRPr="00B96C9A">
        <w:rPr>
          <w:cs/>
        </w:rPr>
        <w:t>นการ</w:t>
      </w:r>
      <w:r w:rsidR="008E056B" w:rsidRPr="00B96C9A">
        <w:rPr>
          <w:cs/>
        </w:rPr>
        <w:t>นำ</w:t>
      </w:r>
      <w:r w:rsidRPr="00B96C9A">
        <w:rPr>
          <w:cs/>
        </w:rPr>
        <w:t>เขาสารสนเทศที่</w:t>
      </w:r>
      <w:r w:rsidR="008E056B" w:rsidRPr="00B96C9A">
        <w:rPr>
          <w:cs/>
        </w:rPr>
        <w:t>เป็น</w:t>
      </w:r>
      <w:r w:rsidRPr="00B96C9A">
        <w:rPr>
          <w:cs/>
        </w:rPr>
        <w:t>ความหมายของเอกสารที่</w:t>
      </w:r>
      <w:r w:rsidR="008E056B" w:rsidRPr="00B96C9A">
        <w:rPr>
          <w:cs/>
        </w:rPr>
        <w:t>อยู่</w:t>
      </w:r>
      <w:r w:rsidRPr="00B96C9A">
        <w:rPr>
          <w:cs/>
        </w:rPr>
        <w:t xml:space="preserve">ภายนอก เช่น </w:t>
      </w:r>
      <w:r w:rsidR="008E056B" w:rsidRPr="00B96C9A">
        <w:rPr>
          <w:cs/>
        </w:rPr>
        <w:t>ผู้แต่ง</w:t>
      </w:r>
      <w:r w:rsidRPr="00B96C9A">
        <w:rPr>
          <w:cs/>
        </w:rPr>
        <w:t xml:space="preserve"> (</w:t>
      </w:r>
      <w:r w:rsidRPr="00B96C9A">
        <w:t>Author</w:t>
      </w:r>
      <w:r w:rsidRPr="00B96C9A">
        <w:rPr>
          <w:cs/>
        </w:rPr>
        <w:t>)</w:t>
      </w:r>
      <w:r w:rsidR="00A02665" w:rsidRPr="00B96C9A">
        <w:t xml:space="preserve">,   </w:t>
      </w:r>
      <w:r w:rsidRPr="00B96C9A">
        <w:rPr>
          <w:cs/>
        </w:rPr>
        <w:t>ชื่อเรื่อง (</w:t>
      </w:r>
      <w:r w:rsidRPr="00B96C9A">
        <w:t>Title</w:t>
      </w:r>
      <w:r w:rsidRPr="00B96C9A">
        <w:rPr>
          <w:cs/>
        </w:rPr>
        <w:t>)</w:t>
      </w:r>
      <w:r w:rsidR="00A02665" w:rsidRPr="00B96C9A">
        <w:t xml:space="preserve">,   </w:t>
      </w:r>
      <w:r w:rsidR="005632A9" w:rsidRPr="00B96C9A">
        <w:rPr>
          <w:cs/>
        </w:rPr>
        <w:t>แหล่งที่</w:t>
      </w:r>
      <w:r w:rsidRPr="00B96C9A">
        <w:rPr>
          <w:cs/>
        </w:rPr>
        <w:t>มา (</w:t>
      </w:r>
      <w:r w:rsidRPr="00B96C9A">
        <w:t>Source</w:t>
      </w:r>
      <w:r w:rsidRPr="00B96C9A">
        <w:rPr>
          <w:cs/>
        </w:rPr>
        <w:t>)</w:t>
      </w:r>
      <w:r w:rsidR="00A02665" w:rsidRPr="00B96C9A">
        <w:t xml:space="preserve">,   </w:t>
      </w:r>
      <w:r w:rsidRPr="00B96C9A">
        <w:rPr>
          <w:cs/>
        </w:rPr>
        <w:t>วันที่ (</w:t>
      </w:r>
      <w:r w:rsidRPr="00B96C9A">
        <w:t>Date</w:t>
      </w:r>
      <w:r w:rsidRPr="00B96C9A">
        <w:rPr>
          <w:cs/>
        </w:rPr>
        <w:t>)</w:t>
      </w:r>
      <w:r w:rsidR="00A02665" w:rsidRPr="00B96C9A">
        <w:t xml:space="preserve">,   </w:t>
      </w:r>
      <w:r w:rsidRPr="00B96C9A">
        <w:t>ISBN</w:t>
      </w:r>
      <w:r w:rsidR="00A02665" w:rsidRPr="00B96C9A">
        <w:t xml:space="preserve">,   </w:t>
      </w:r>
      <w:r w:rsidR="005632A9" w:rsidRPr="00B96C9A">
        <w:rPr>
          <w:cs/>
        </w:rPr>
        <w:t>สำนักพิมพ์</w:t>
      </w:r>
      <w:r w:rsidRPr="00B96C9A">
        <w:rPr>
          <w:cs/>
        </w:rPr>
        <w:t xml:space="preserve"> (</w:t>
      </w:r>
      <w:r w:rsidRPr="00B96C9A">
        <w:t>Publisher</w:t>
      </w:r>
      <w:r w:rsidRPr="00B96C9A">
        <w:rPr>
          <w:cs/>
        </w:rPr>
        <w:t>)</w:t>
      </w:r>
      <w:r w:rsidR="00A02665" w:rsidRPr="00B96C9A">
        <w:t xml:space="preserve">,   </w:t>
      </w:r>
      <w:r w:rsidRPr="00B96C9A">
        <w:rPr>
          <w:cs/>
        </w:rPr>
        <w:t>ความยาว (</w:t>
      </w:r>
      <w:r w:rsidRPr="00B96C9A">
        <w:t>Length</w:t>
      </w:r>
      <w:r w:rsidRPr="00B96C9A">
        <w:rPr>
          <w:cs/>
        </w:rPr>
        <w:t>)</w:t>
      </w:r>
    </w:p>
    <w:p w14:paraId="32805247" w14:textId="77777777" w:rsidR="00576100" w:rsidRPr="00B96C9A" w:rsidRDefault="00BA299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</w:t>
      </w:r>
      <w:r w:rsidR="00576100" w:rsidRPr="00B96C9A">
        <w:rPr>
          <w:cs/>
        </w:rPr>
        <w:t xml:space="preserve">(ข)  </w:t>
      </w:r>
      <w:r w:rsidR="00576100" w:rsidRPr="00B96C9A">
        <w:t>Semantic Metadata Concerns The Content</w:t>
      </w:r>
      <w:r w:rsidR="00576100" w:rsidRPr="00B96C9A">
        <w:rPr>
          <w:cs/>
        </w:rPr>
        <w:t xml:space="preserve"> </w:t>
      </w:r>
      <w:r w:rsidR="005632A9" w:rsidRPr="00B96C9A">
        <w:rPr>
          <w:cs/>
        </w:rPr>
        <w:t>เป็นการนำ</w:t>
      </w:r>
      <w:r w:rsidR="00576100" w:rsidRPr="00B96C9A">
        <w:rPr>
          <w:cs/>
        </w:rPr>
        <w:t>เขาเนื้อความที่มีความหมายเชน บทคัดย่อ (</w:t>
      </w:r>
      <w:r w:rsidR="00576100" w:rsidRPr="00B96C9A">
        <w:t>Abstract</w:t>
      </w:r>
      <w:r w:rsidR="00576100" w:rsidRPr="00B96C9A">
        <w:rPr>
          <w:cs/>
        </w:rPr>
        <w:t>)</w:t>
      </w:r>
      <w:r w:rsidR="00A02665" w:rsidRPr="00B96C9A">
        <w:t xml:space="preserve">,   </w:t>
      </w:r>
      <w:r w:rsidR="005632A9" w:rsidRPr="00B96C9A">
        <w:rPr>
          <w:cs/>
        </w:rPr>
        <w:t>คำสำคัญ</w:t>
      </w:r>
      <w:r w:rsidR="00576100" w:rsidRPr="00B96C9A">
        <w:rPr>
          <w:cs/>
        </w:rPr>
        <w:t xml:space="preserve"> (</w:t>
      </w:r>
      <w:r w:rsidR="00576100" w:rsidRPr="00B96C9A">
        <w:t>Keywords</w:t>
      </w:r>
      <w:r w:rsidR="00576100" w:rsidRPr="00B96C9A">
        <w:rPr>
          <w:cs/>
        </w:rPr>
        <w:t>)</w:t>
      </w:r>
      <w:r w:rsidR="00A02665" w:rsidRPr="00B96C9A">
        <w:t xml:space="preserve">,   </w:t>
      </w:r>
      <w:r w:rsidR="00576100" w:rsidRPr="00B96C9A">
        <w:rPr>
          <w:cs/>
        </w:rPr>
        <w:t>รหัสของหัวเรื่อง (</w:t>
      </w:r>
      <w:r w:rsidRPr="00B96C9A">
        <w:t>Subject Codes</w:t>
      </w:r>
      <w:r w:rsidR="00576100" w:rsidRPr="00B96C9A">
        <w:rPr>
          <w:cs/>
        </w:rPr>
        <w:t>) ซึ่งอาจ</w:t>
      </w:r>
      <w:r w:rsidR="005632A9" w:rsidRPr="00B96C9A">
        <w:rPr>
          <w:cs/>
        </w:rPr>
        <w:t>เป็น</w:t>
      </w:r>
      <w:r w:rsidR="00576100" w:rsidRPr="00B96C9A">
        <w:rPr>
          <w:cs/>
        </w:rPr>
        <w:t xml:space="preserve"> </w:t>
      </w:r>
      <w:r w:rsidR="00576100" w:rsidRPr="00B96C9A">
        <w:t xml:space="preserve">Library of Congress </w:t>
      </w:r>
      <w:r w:rsidR="00576100" w:rsidRPr="00B96C9A">
        <w:rPr>
          <w:cs/>
        </w:rPr>
        <w:t xml:space="preserve">หรือ </w:t>
      </w:r>
      <w:r w:rsidR="00576100" w:rsidRPr="00B96C9A">
        <w:t xml:space="preserve">Dewey Decimal </w:t>
      </w:r>
      <w:r w:rsidR="00576100" w:rsidRPr="00B96C9A">
        <w:rPr>
          <w:cs/>
        </w:rPr>
        <w:t xml:space="preserve">หรือ </w:t>
      </w:r>
      <w:r w:rsidR="00576100" w:rsidRPr="00B96C9A">
        <w:t xml:space="preserve">UMLS </w:t>
      </w:r>
      <w:r w:rsidR="00576100" w:rsidRPr="00B96C9A">
        <w:rPr>
          <w:cs/>
        </w:rPr>
        <w:t>(</w:t>
      </w:r>
      <w:r w:rsidR="00576100" w:rsidRPr="00B96C9A">
        <w:t>Unified</w:t>
      </w:r>
      <w:r w:rsidR="00576100" w:rsidRPr="00B96C9A">
        <w:rPr>
          <w:cs/>
        </w:rPr>
        <w:t xml:space="preserve"> </w:t>
      </w:r>
      <w:r w:rsidR="00576100" w:rsidRPr="00B96C9A">
        <w:t>Medical Language System</w:t>
      </w:r>
      <w:r w:rsidR="00576100" w:rsidRPr="00B96C9A">
        <w:rPr>
          <w:cs/>
        </w:rPr>
        <w:t>) ก็</w:t>
      </w:r>
      <w:r w:rsidRPr="00B96C9A">
        <w:rPr>
          <w:cs/>
        </w:rPr>
        <w:t>ได้</w:t>
      </w:r>
      <w:r w:rsidR="00576100" w:rsidRPr="00B96C9A">
        <w:rPr>
          <w:cs/>
        </w:rPr>
        <w:t></w:t>
      </w:r>
    </w:p>
    <w:p w14:paraId="7FE13891" w14:textId="77777777" w:rsidR="00576100" w:rsidRPr="00B96C9A" w:rsidRDefault="00BA299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</w:t>
      </w:r>
      <w:r w:rsidR="00576100" w:rsidRPr="00B96C9A">
        <w:rPr>
          <w:cs/>
        </w:rPr>
        <w:t>(ค)  เทอมของหัวเรื่อง (</w:t>
      </w:r>
      <w:r w:rsidR="00576100" w:rsidRPr="00B96C9A">
        <w:t>Subject terms</w:t>
      </w:r>
      <w:r w:rsidR="00576100" w:rsidRPr="00B96C9A">
        <w:rPr>
          <w:cs/>
        </w:rPr>
        <w:t xml:space="preserve">) ซึ่งอาจมาจาก </w:t>
      </w:r>
      <w:r w:rsidR="00576100" w:rsidRPr="00B96C9A">
        <w:t>Ontologies</w:t>
      </w:r>
      <w:r w:rsidR="00576100" w:rsidRPr="00B96C9A">
        <w:rPr>
          <w:cs/>
        </w:rPr>
        <w:t xml:space="preserve"> พิเศษ</w:t>
      </w:r>
      <w:r w:rsidR="005632A9" w:rsidRPr="00B96C9A">
        <w:rPr>
          <w:cs/>
        </w:rPr>
        <w:t>เป็นลำ</w:t>
      </w:r>
      <w:r w:rsidR="00576100" w:rsidRPr="00B96C9A">
        <w:rPr>
          <w:cs/>
        </w:rPr>
        <w:t>ดับขั้นของเทอมมาตรฐาน (</w:t>
      </w:r>
      <w:r w:rsidR="00576100" w:rsidRPr="00B96C9A">
        <w:t>Hierarchical Taxonomies of Standardized Semantic Terms</w:t>
      </w:r>
      <w:r w:rsidR="00576100" w:rsidRPr="00B96C9A">
        <w:rPr>
          <w:cs/>
        </w:rPr>
        <w:t>)</w:t>
      </w:r>
    </w:p>
    <w:p w14:paraId="7E441D84" w14:textId="77777777" w:rsidR="00576100" w:rsidRPr="00B96C9A" w:rsidRDefault="00BA299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</w:t>
      </w:r>
      <w:r w:rsidR="00576100" w:rsidRPr="00B96C9A">
        <w:rPr>
          <w:cs/>
        </w:rPr>
        <w:t>(ง)  อาจ</w:t>
      </w:r>
      <w:r w:rsidR="005632A9" w:rsidRPr="00B96C9A">
        <w:rPr>
          <w:cs/>
        </w:rPr>
        <w:t>เป็</w:t>
      </w:r>
      <w:r w:rsidR="00576100" w:rsidRPr="00B96C9A">
        <w:rPr>
          <w:cs/>
        </w:rPr>
        <w:t>นสารสนเทศของเว็บ (</w:t>
      </w:r>
      <w:r w:rsidR="00576100" w:rsidRPr="00B96C9A">
        <w:t>Web Metadata</w:t>
      </w:r>
      <w:r w:rsidR="00576100" w:rsidRPr="00B96C9A">
        <w:rPr>
          <w:cs/>
        </w:rPr>
        <w:t>) ก็</w:t>
      </w:r>
      <w:r w:rsidRPr="00B96C9A">
        <w:rPr>
          <w:cs/>
        </w:rPr>
        <w:t>ได้</w:t>
      </w:r>
      <w:r w:rsidR="00576100" w:rsidRPr="00B96C9A">
        <w:rPr>
          <w:cs/>
        </w:rPr>
        <w:t xml:space="preserve"> เชน </w:t>
      </w:r>
      <w:r w:rsidR="005632A9" w:rsidRPr="00B96C9A">
        <w:t>meta</w:t>
      </w:r>
      <w:r w:rsidR="00576100" w:rsidRPr="00B96C9A">
        <w:t xml:space="preserve"> tag </w:t>
      </w:r>
      <w:r w:rsidR="005632A9" w:rsidRPr="00B96C9A">
        <w:rPr>
          <w:cs/>
        </w:rPr>
        <w:t>ใน</w:t>
      </w:r>
      <w:r w:rsidR="00576100" w:rsidRPr="00B96C9A">
        <w:t xml:space="preserve"> HTML</w:t>
      </w:r>
      <w:r w:rsidR="00576100" w:rsidRPr="00B96C9A">
        <w:rPr>
          <w:cs/>
        </w:rPr>
        <w:t xml:space="preserve"> ระบบค้นคืนสารสนเทศจะ</w:t>
      </w:r>
      <w:r w:rsidR="005632A9" w:rsidRPr="00B96C9A">
        <w:rPr>
          <w:cs/>
        </w:rPr>
        <w:t>นำ</w:t>
      </w:r>
      <w:r w:rsidR="00576100" w:rsidRPr="00B96C9A">
        <w:rPr>
          <w:cs/>
        </w:rPr>
        <w:t>สารสนเทศเหลานี้</w:t>
      </w:r>
      <w:r w:rsidR="005632A9" w:rsidRPr="00B96C9A">
        <w:rPr>
          <w:cs/>
        </w:rPr>
        <w:t>ผ่าน</w:t>
      </w:r>
      <w:r w:rsidR="00576100" w:rsidRPr="00B96C9A">
        <w:rPr>
          <w:cs/>
        </w:rPr>
        <w:t>การประมวลผลแบบเชื่อมโดยตรงกับระบบ</w:t>
      </w:r>
      <w:r w:rsidRPr="00B96C9A">
        <w:rPr>
          <w:cs/>
        </w:rPr>
        <w:t>คอมพิวเตอร์</w:t>
      </w:r>
      <w:r w:rsidR="00576100" w:rsidRPr="00B96C9A">
        <w:rPr>
          <w:cs/>
        </w:rPr>
        <w:t> ซึ่ง</w:t>
      </w:r>
      <w:r w:rsidR="005632A9" w:rsidRPr="00B96C9A">
        <w:rPr>
          <w:cs/>
        </w:rPr>
        <w:t>ผู้</w:t>
      </w:r>
      <w:r w:rsidR="00576100" w:rsidRPr="00B96C9A">
        <w:rPr>
          <w:cs/>
        </w:rPr>
        <w:t>ใชจะมีการโตตอ</w:t>
      </w:r>
      <w:r w:rsidR="005632A9" w:rsidRPr="00B96C9A">
        <w:rPr>
          <w:cs/>
        </w:rPr>
        <w:t>บหรือปฏิสัมพันธ์</w:t>
      </w:r>
      <w:r w:rsidR="00576100" w:rsidRPr="00B96C9A">
        <w:rPr>
          <w:cs/>
        </w:rPr>
        <w:t>กับระบบโดยตรง</w:t>
      </w:r>
    </w:p>
    <w:p w14:paraId="162D4120" w14:textId="6114D6D2" w:rsidR="00576100" w:rsidRPr="00B96C9A" w:rsidRDefault="00BE7C3F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</w:t>
      </w:r>
      <w:r w:rsidR="00576100" w:rsidRPr="00B96C9A">
        <w:t>2</w:t>
      </w:r>
      <w:r w:rsidR="00576100" w:rsidRPr="00B96C9A">
        <w:rPr>
          <w:cs/>
        </w:rPr>
        <w:t xml:space="preserve">)  </w:t>
      </w:r>
      <w:r w:rsidR="00B96C9A" w:rsidRPr="00B96C9A">
        <w:rPr>
          <w:cs/>
        </w:rPr>
        <w:t>หน่วยประมวลผลกลาง</w:t>
      </w:r>
      <w:r w:rsidR="00576100" w:rsidRPr="00B96C9A">
        <w:rPr>
          <w:cs/>
        </w:rPr>
        <w:t xml:space="preserve"> (</w:t>
      </w:r>
      <w:r w:rsidR="00576100" w:rsidRPr="00B96C9A">
        <w:t>Processor</w:t>
      </w:r>
      <w:r w:rsidR="00576100" w:rsidRPr="00B96C9A">
        <w:rPr>
          <w:cs/>
        </w:rPr>
        <w:t xml:space="preserve">) </w:t>
      </w:r>
      <w:r w:rsidR="005632A9" w:rsidRPr="00B96C9A">
        <w:rPr>
          <w:cs/>
        </w:rPr>
        <w:t>เป็นส่</w:t>
      </w:r>
      <w:r w:rsidR="00576100" w:rsidRPr="00B96C9A">
        <w:rPr>
          <w:cs/>
        </w:rPr>
        <w:t xml:space="preserve">วนของการประมวลผล </w:t>
      </w:r>
      <w:r w:rsidR="00BA2995" w:rsidRPr="00B96C9A">
        <w:rPr>
          <w:cs/>
        </w:rPr>
        <w:t>ได้</w:t>
      </w:r>
      <w:r w:rsidR="00576100" w:rsidRPr="00B96C9A">
        <w:rPr>
          <w:cs/>
        </w:rPr>
        <w:t>แก การจัดโครง</w:t>
      </w:r>
      <w:r w:rsidR="005632A9" w:rsidRPr="00B96C9A">
        <w:rPr>
          <w:cs/>
        </w:rPr>
        <w:t>สร้าง</w:t>
      </w:r>
      <w:r w:rsidR="00576100" w:rsidRPr="00B96C9A">
        <w:rPr>
          <w:cs/>
        </w:rPr>
        <w:t>ของสารสนเทศในรูปแบบที่เหมาะสม ประกอ</w:t>
      </w:r>
      <w:r w:rsidR="005632A9" w:rsidRPr="00B96C9A">
        <w:rPr>
          <w:cs/>
        </w:rPr>
        <w:t>บด้วย</w:t>
      </w:r>
      <w:r w:rsidR="00576100" w:rsidRPr="00B96C9A">
        <w:rPr>
          <w:cs/>
        </w:rPr>
        <w:t xml:space="preserve"> การสร</w:t>
      </w:r>
      <w:r w:rsidR="005632A9" w:rsidRPr="00B96C9A">
        <w:rPr>
          <w:cs/>
        </w:rPr>
        <w:t>้าง</w:t>
      </w:r>
      <w:r w:rsidR="00576100" w:rsidRPr="00B96C9A">
        <w:rPr>
          <w:cs/>
        </w:rPr>
        <w:t>เอกสาร</w:t>
      </w:r>
      <w:r w:rsidR="00A02665" w:rsidRPr="00B96C9A">
        <w:t xml:space="preserve">,   </w:t>
      </w:r>
      <w:r w:rsidR="00576100" w:rsidRPr="00B96C9A">
        <w:rPr>
          <w:cs/>
        </w:rPr>
        <w:t>การ</w:t>
      </w:r>
      <w:r w:rsidR="005632A9" w:rsidRPr="00B96C9A">
        <w:rPr>
          <w:cs/>
        </w:rPr>
        <w:t>แบ่งแยกกลุ่มข</w:t>
      </w:r>
      <w:r w:rsidR="00576100" w:rsidRPr="00B96C9A">
        <w:rPr>
          <w:cs/>
        </w:rPr>
        <w:t>องเอกสาร</w:t>
      </w:r>
      <w:r w:rsidR="00576100" w:rsidRPr="00B96C9A">
        <w:t>,</w:t>
      </w:r>
    </w:p>
    <w:p w14:paraId="612818F4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>การจัดเก็บสารสนเทศ</w:t>
      </w:r>
      <w:r w:rsidR="00A02665" w:rsidRPr="00B96C9A">
        <w:t xml:space="preserve">,   </w:t>
      </w:r>
      <w:r w:rsidRPr="00B96C9A">
        <w:rPr>
          <w:cs/>
        </w:rPr>
        <w:t>การดึงขอมูลตามที</w:t>
      </w:r>
      <w:r w:rsidR="005632A9" w:rsidRPr="00B96C9A">
        <w:rPr>
          <w:cs/>
        </w:rPr>
        <w:t>่ผู้</w:t>
      </w:r>
      <w:r w:rsidRPr="00B96C9A">
        <w:rPr>
          <w:cs/>
        </w:rPr>
        <w:t>ใชตองการ การ</w:t>
      </w:r>
      <w:r w:rsidR="005632A9" w:rsidRPr="00B96C9A">
        <w:rPr>
          <w:cs/>
        </w:rPr>
        <w:t>ทำงาน</w:t>
      </w:r>
      <w:r w:rsidRPr="00B96C9A">
        <w:rPr>
          <w:cs/>
        </w:rPr>
        <w:t>นั้นจะ</w:t>
      </w:r>
      <w:r w:rsidR="005632A9" w:rsidRPr="00B96C9A">
        <w:rPr>
          <w:cs/>
        </w:rPr>
        <w:t>นำ</w:t>
      </w:r>
      <w:r w:rsidRPr="00B96C9A">
        <w:rPr>
          <w:cs/>
        </w:rPr>
        <w:t>ขอ</w:t>
      </w:r>
      <w:r w:rsidR="005632A9" w:rsidRPr="00B96C9A">
        <w:rPr>
          <w:cs/>
        </w:rPr>
        <w:t>คำ</w:t>
      </w:r>
      <w:r w:rsidRPr="00B96C9A">
        <w:rPr>
          <w:cs/>
        </w:rPr>
        <w:t>ถามไปเปรียบเทียบกับตัวแทนเอกสารที่มี</w:t>
      </w:r>
      <w:r w:rsidR="00B11315" w:rsidRPr="00B96C9A">
        <w:rPr>
          <w:cs/>
        </w:rPr>
        <w:t>อยู่</w:t>
      </w:r>
      <w:r w:rsidRPr="00B96C9A">
        <w:rPr>
          <w:cs/>
        </w:rPr>
        <w:t> เพื่อดึงเอกสารที่ใกล้เคียงนำออกมาให แก</w:t>
      </w:r>
      <w:r w:rsidR="005632A9" w:rsidRPr="00B96C9A">
        <w:rPr>
          <w:cs/>
        </w:rPr>
        <w:t>ผู้</w:t>
      </w:r>
      <w:r w:rsidRPr="00B96C9A">
        <w:rPr>
          <w:cs/>
        </w:rPr>
        <w:t>สอบถาม</w:t>
      </w:r>
    </w:p>
    <w:p w14:paraId="5A52288C" w14:textId="77777777" w:rsidR="00576100" w:rsidRPr="00B96C9A" w:rsidRDefault="00BE7C3F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</w:t>
      </w:r>
      <w:r w:rsidR="00576100" w:rsidRPr="00B96C9A">
        <w:t>3</w:t>
      </w:r>
      <w:r w:rsidR="00576100" w:rsidRPr="00B96C9A">
        <w:rPr>
          <w:cs/>
        </w:rPr>
        <w:t>)  สวนของผล</w:t>
      </w:r>
      <w:r w:rsidR="00BA2995" w:rsidRPr="00B96C9A">
        <w:rPr>
          <w:cs/>
        </w:rPr>
        <w:t>ลัพธ์</w:t>
      </w:r>
      <w:r w:rsidR="00576100" w:rsidRPr="00B96C9A">
        <w:rPr>
          <w:cs/>
        </w:rPr>
        <w:t xml:space="preserve"> (</w:t>
      </w:r>
      <w:r w:rsidR="00576100" w:rsidRPr="00B96C9A">
        <w:t>Output</w:t>
      </w:r>
      <w:r w:rsidR="00576100" w:rsidRPr="00B96C9A">
        <w:rPr>
          <w:cs/>
        </w:rPr>
        <w:t>) ผล</w:t>
      </w:r>
      <w:r w:rsidR="00BA2995" w:rsidRPr="00B96C9A">
        <w:rPr>
          <w:cs/>
        </w:rPr>
        <w:t>ลัพธ์</w:t>
      </w:r>
      <w:r w:rsidR="00576100" w:rsidRPr="00B96C9A">
        <w:rPr>
          <w:cs/>
        </w:rPr>
        <w:t>ที่</w:t>
      </w:r>
      <w:r w:rsidR="00BA2995" w:rsidRPr="00B96C9A">
        <w:rPr>
          <w:cs/>
        </w:rPr>
        <w:t>ได้</w:t>
      </w:r>
      <w:r w:rsidR="00576100" w:rsidRPr="00B96C9A">
        <w:rPr>
          <w:cs/>
        </w:rPr>
        <w:t>จากระบบเป็นข้อความสั้นๆ เชน ชื่อหนังสือ</w:t>
      </w:r>
      <w:r w:rsidR="00A02665" w:rsidRPr="00B96C9A">
        <w:t xml:space="preserve">,   </w:t>
      </w:r>
      <w:r w:rsidR="00576100" w:rsidRPr="00B96C9A">
        <w:rPr>
          <w:cs/>
        </w:rPr>
        <w:t>หมายเลขเอกสาร</w:t>
      </w:r>
      <w:r w:rsidR="00A02665" w:rsidRPr="00B96C9A">
        <w:t xml:space="preserve">,   </w:t>
      </w:r>
      <w:r w:rsidR="00576100" w:rsidRPr="00B96C9A">
        <w:rPr>
          <w:cs/>
        </w:rPr>
        <w:t>ชื่อ</w:t>
      </w:r>
      <w:r w:rsidR="005632A9" w:rsidRPr="00B96C9A">
        <w:rPr>
          <w:cs/>
        </w:rPr>
        <w:t>ผู้</w:t>
      </w:r>
      <w:r w:rsidR="00576100" w:rsidRPr="00B96C9A">
        <w:rPr>
          <w:cs/>
        </w:rPr>
        <w:t>แต่ง</w:t>
      </w:r>
      <w:r w:rsidR="00A02665" w:rsidRPr="00B96C9A">
        <w:t xml:space="preserve">,   </w:t>
      </w:r>
      <w:r w:rsidR="005632A9" w:rsidRPr="00B96C9A">
        <w:rPr>
          <w:cs/>
        </w:rPr>
        <w:t>สัก</w:t>
      </w:r>
      <w:r w:rsidR="00576100" w:rsidRPr="00B96C9A">
        <w:rPr>
          <w:cs/>
        </w:rPr>
        <w:t xml:space="preserve">พิมพ </w:t>
      </w:r>
      <w:r w:rsidR="005632A9" w:rsidRPr="00B96C9A">
        <w:rPr>
          <w:cs/>
        </w:rPr>
        <w:t>เป็นต้น</w:t>
      </w:r>
      <w:r w:rsidR="00576100" w:rsidRPr="00B96C9A">
        <w:rPr>
          <w:cs/>
        </w:rPr>
        <w:t xml:space="preserve"> </w:t>
      </w:r>
      <w:r w:rsidR="005632A9" w:rsidRPr="00B96C9A">
        <w:rPr>
          <w:cs/>
        </w:rPr>
        <w:t>ผู้</w:t>
      </w:r>
      <w:r w:rsidR="00576100" w:rsidRPr="00B96C9A">
        <w:rPr>
          <w:cs/>
        </w:rPr>
        <w:t>ใชสามารถพิจารณาจากขอมูลต</w:t>
      </w:r>
      <w:r w:rsidR="005632A9" w:rsidRPr="00B96C9A">
        <w:rPr>
          <w:cs/>
        </w:rPr>
        <w:t>่าง</w:t>
      </w:r>
      <w:r w:rsidR="00BA2995" w:rsidRPr="00B96C9A">
        <w:rPr>
          <w:cs/>
        </w:rPr>
        <w:t xml:space="preserve"> </w:t>
      </w:r>
      <w:r w:rsidR="00576100" w:rsidRPr="00B96C9A">
        <w:rPr>
          <w:cs/>
        </w:rPr>
        <w:t>ๆ ที่</w:t>
      </w:r>
      <w:r w:rsidR="00BA2995" w:rsidRPr="00B96C9A">
        <w:rPr>
          <w:cs/>
        </w:rPr>
        <w:t>ได้</w:t>
      </w:r>
      <w:r w:rsidR="00576100" w:rsidRPr="00B96C9A">
        <w:rPr>
          <w:cs/>
        </w:rPr>
        <w:t>จากระบบถาเอกสารที่</w:t>
      </w:r>
      <w:r w:rsidR="00BA2995" w:rsidRPr="00B96C9A">
        <w:rPr>
          <w:cs/>
        </w:rPr>
        <w:t>ได้</w:t>
      </w:r>
      <w:r w:rsidR="00576100" w:rsidRPr="00B96C9A">
        <w:rPr>
          <w:cs/>
        </w:rPr>
        <w:t>มี</w:t>
      </w:r>
      <w:r w:rsidR="005632A9" w:rsidRPr="00B96C9A">
        <w:rPr>
          <w:cs/>
        </w:rPr>
        <w:t>จำนวน</w:t>
      </w:r>
      <w:r w:rsidR="00576100" w:rsidRPr="00B96C9A">
        <w:rPr>
          <w:cs/>
        </w:rPr>
        <w:t>มากเกินไปหรือ</w:t>
      </w:r>
      <w:r w:rsidR="00BA2995" w:rsidRPr="00B96C9A">
        <w:rPr>
          <w:cs/>
        </w:rPr>
        <w:t>ไม่</w:t>
      </w:r>
      <w:r w:rsidR="00576100" w:rsidRPr="00B96C9A">
        <w:rPr>
          <w:cs/>
        </w:rPr>
        <w:t xml:space="preserve">ใกลเคียงกับสิ่งที่ตองการ </w:t>
      </w:r>
      <w:r w:rsidR="005632A9" w:rsidRPr="00B96C9A">
        <w:rPr>
          <w:cs/>
        </w:rPr>
        <w:t>ผู้</w:t>
      </w:r>
      <w:r w:rsidR="00576100" w:rsidRPr="00B96C9A">
        <w:rPr>
          <w:cs/>
        </w:rPr>
        <w:t>ใชสามารถปรับปรุงขอ</w:t>
      </w:r>
      <w:r w:rsidR="005632A9" w:rsidRPr="00B96C9A">
        <w:rPr>
          <w:cs/>
        </w:rPr>
        <w:t>คำ</w:t>
      </w:r>
      <w:r w:rsidR="00576100" w:rsidRPr="00B96C9A">
        <w:rPr>
          <w:cs/>
        </w:rPr>
        <w:t>ถาม</w:t>
      </w:r>
      <w:r w:rsidR="005632A9" w:rsidRPr="00B96C9A">
        <w:rPr>
          <w:cs/>
        </w:rPr>
        <w:t>ใหม่</w:t>
      </w:r>
      <w:r w:rsidR="00576100" w:rsidRPr="00B96C9A">
        <w:rPr>
          <w:cs/>
        </w:rPr>
        <w:t>เพื่อที่จะใช้ขอ</w:t>
      </w:r>
      <w:r w:rsidR="005632A9" w:rsidRPr="00B96C9A">
        <w:rPr>
          <w:cs/>
        </w:rPr>
        <w:t>คำ</w:t>
      </w:r>
      <w:r w:rsidR="00576100" w:rsidRPr="00B96C9A">
        <w:rPr>
          <w:cs/>
        </w:rPr>
        <w:t>ถามนั้นสืบคนสารสนเทศ</w:t>
      </w:r>
      <w:r w:rsidR="00BA2995" w:rsidRPr="00B96C9A">
        <w:rPr>
          <w:cs/>
        </w:rPr>
        <w:t>ได้</w:t>
      </w:r>
      <w:r w:rsidR="00576100" w:rsidRPr="00B96C9A">
        <w:rPr>
          <w:cs/>
        </w:rPr>
        <w:t>ตรงกับความตองการมากที่สุด เป็นระบบตอบกลับ (</w:t>
      </w:r>
      <w:r w:rsidR="00576100" w:rsidRPr="00B96C9A">
        <w:t>Feedback</w:t>
      </w:r>
      <w:r w:rsidR="00576100" w:rsidRPr="00B96C9A">
        <w:rPr>
          <w:cs/>
        </w:rPr>
        <w:t>) ดังนั้นผลลัพธ์ที่</w:t>
      </w:r>
      <w:r w:rsidR="00BA2995" w:rsidRPr="00B96C9A">
        <w:rPr>
          <w:cs/>
        </w:rPr>
        <w:t>ได้</w:t>
      </w:r>
      <w:r w:rsidR="00576100" w:rsidRPr="00B96C9A">
        <w:rPr>
          <w:cs/>
        </w:rPr>
        <w:t>จึงขึ้น</w:t>
      </w:r>
      <w:r w:rsidR="005632A9" w:rsidRPr="00B96C9A">
        <w:rPr>
          <w:cs/>
        </w:rPr>
        <w:t>อยู่</w:t>
      </w:r>
      <w:r w:rsidR="00576100" w:rsidRPr="00B96C9A">
        <w:rPr>
          <w:cs/>
        </w:rPr>
        <w:t>กับ ข้อ</w:t>
      </w:r>
      <w:r w:rsidR="005632A9" w:rsidRPr="00B96C9A">
        <w:rPr>
          <w:cs/>
        </w:rPr>
        <w:t>คำถาม</w:t>
      </w:r>
      <w:r w:rsidR="00576100" w:rsidRPr="00B96C9A">
        <w:rPr>
          <w:cs/>
        </w:rPr>
        <w:t xml:space="preserve"> (</w:t>
      </w:r>
      <w:r w:rsidR="00576100" w:rsidRPr="00B96C9A">
        <w:t>Query</w:t>
      </w:r>
      <w:r w:rsidR="00576100" w:rsidRPr="00B96C9A">
        <w:rPr>
          <w:cs/>
        </w:rPr>
        <w:t>) ของ</w:t>
      </w:r>
      <w:r w:rsidR="005632A9" w:rsidRPr="00B96C9A">
        <w:rPr>
          <w:cs/>
        </w:rPr>
        <w:t>ผู้</w:t>
      </w:r>
      <w:r w:rsidR="00576100" w:rsidRPr="00B96C9A">
        <w:rPr>
          <w:cs/>
        </w:rPr>
        <w:t xml:space="preserve">ใช้ </w:t>
      </w:r>
      <w:r w:rsidR="00576100" w:rsidRPr="00B96C9A">
        <w:fldChar w:fldCharType="begin"/>
      </w:r>
      <w:r w:rsidR="00576100" w:rsidRPr="00B96C9A">
        <w:instrText xml:space="preserve"> ADDIN ZOTERO_ITEM CSL_CITATION {</w:instrText>
      </w:r>
      <w:r w:rsidR="00576100" w:rsidRPr="00B96C9A">
        <w:rPr>
          <w:cs/>
        </w:rPr>
        <w:instrText>"</w:instrText>
      </w:r>
      <w:r w:rsidR="00576100" w:rsidRPr="00B96C9A">
        <w:instrText>citationID</w:instrText>
      </w:r>
      <w:r w:rsidR="00576100" w:rsidRPr="00B96C9A">
        <w:rPr>
          <w:cs/>
        </w:rPr>
        <w:instrText>":"</w:instrText>
      </w:r>
      <w:r w:rsidR="00576100" w:rsidRPr="00B96C9A">
        <w:instrText>a19g5g2c9ei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roperties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formattedCitation</w:instrText>
      </w:r>
      <w:r w:rsidR="00576100" w:rsidRPr="00B96C9A">
        <w:rPr>
          <w:cs/>
        </w:rPr>
        <w:instrText>":"[</w:instrText>
      </w:r>
      <w:r w:rsidR="00576100" w:rsidRPr="00B96C9A">
        <w:instrText>6</w:instrText>
      </w:r>
      <w:r w:rsidR="00576100" w:rsidRPr="00B96C9A">
        <w:rPr>
          <w:cs/>
        </w:rPr>
        <w:instrText>]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lainCitation</w:instrText>
      </w:r>
      <w:r w:rsidR="00576100" w:rsidRPr="00B96C9A">
        <w:rPr>
          <w:cs/>
        </w:rPr>
        <w:instrText>":"[</w:instrText>
      </w:r>
      <w:r w:rsidR="00576100" w:rsidRPr="00B96C9A">
        <w:instrText>6</w:instrText>
      </w:r>
      <w:r w:rsidR="00576100" w:rsidRPr="00B96C9A">
        <w:rPr>
          <w:cs/>
        </w:rPr>
        <w:instrText>]"</w:instrText>
      </w:r>
      <w:r w:rsidR="00576100" w:rsidRPr="00B96C9A">
        <w:instrText>},</w:instrText>
      </w:r>
      <w:r w:rsidR="00576100" w:rsidRPr="00B96C9A">
        <w:rPr>
          <w:cs/>
        </w:rPr>
        <w:instrText>"</w:instrText>
      </w:r>
      <w:r w:rsidR="00576100" w:rsidRPr="00B96C9A">
        <w:instrText>citationItems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14,</w:instrText>
      </w:r>
      <w:r w:rsidR="00576100" w:rsidRPr="00B96C9A">
        <w:rPr>
          <w:cs/>
        </w:rPr>
        <w:instrText>"</w:instrText>
      </w:r>
      <w:r w:rsidR="00576100" w:rsidRPr="00B96C9A">
        <w:instrText>uris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Z4KBECJ4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i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Z4KBECJ4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temData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14,</w:instrText>
      </w:r>
      <w:r w:rsidR="00576100" w:rsidRPr="00B96C9A">
        <w:rPr>
          <w:cs/>
        </w:rPr>
        <w:instrText>"</w:instrText>
      </w:r>
      <w:r w:rsidR="00576100" w:rsidRPr="00B96C9A">
        <w:instrText>type</w:instrText>
      </w:r>
      <w:r w:rsidR="00576100" w:rsidRPr="00B96C9A">
        <w:rPr>
          <w:cs/>
        </w:rPr>
        <w:instrText>":"</w:instrText>
      </w:r>
      <w:r w:rsidR="00576100" w:rsidRPr="00B96C9A">
        <w:instrText>webpage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title</w:instrText>
      </w:r>
      <w:r w:rsidR="00576100" w:rsidRPr="00B96C9A">
        <w:rPr>
          <w:cs/>
        </w:rPr>
        <w:instrText>":"ระบบค้นคืนสารสนเทศ (</w:instrText>
      </w:r>
      <w:r w:rsidR="00576100" w:rsidRPr="00B96C9A">
        <w:instrText>Information Retrieval</w:instrText>
      </w:r>
      <w:r w:rsidR="00576100" w:rsidRPr="00B96C9A">
        <w:rPr>
          <w:cs/>
        </w:rPr>
        <w:instrText>)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L</w:instrText>
      </w:r>
      <w:r w:rsidR="00576100" w:rsidRPr="00B96C9A">
        <w:rPr>
          <w:cs/>
        </w:rPr>
        <w:instrText>":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e</w:instrText>
      </w:r>
      <w:r w:rsidR="00576100" w:rsidRPr="00B96C9A">
        <w:rPr>
          <w:cs/>
        </w:rPr>
        <w:instrText>-</w:instrText>
      </w:r>
      <w:r w:rsidR="00576100" w:rsidRPr="00B96C9A">
        <w:instrText>book</w:instrText>
      </w:r>
      <w:r w:rsidR="00576100" w:rsidRPr="00B96C9A">
        <w:rPr>
          <w:cs/>
        </w:rPr>
        <w:instrText>.</w:instrText>
      </w:r>
      <w:r w:rsidR="00576100" w:rsidRPr="00B96C9A">
        <w:instrText>ram</w:instrText>
      </w:r>
      <w:r w:rsidR="00576100" w:rsidRPr="00B96C9A">
        <w:rPr>
          <w:cs/>
        </w:rPr>
        <w:instrText>.</w:instrText>
      </w:r>
      <w:r w:rsidR="00576100" w:rsidRPr="00B96C9A">
        <w:instrText>edu</w:instrText>
      </w:r>
      <w:r w:rsidR="00576100" w:rsidRPr="00B96C9A">
        <w:rPr>
          <w:cs/>
        </w:rPr>
        <w:instrText>/</w:instrText>
      </w:r>
      <w:r w:rsidR="00576100" w:rsidRPr="00B96C9A">
        <w:instrText>e</w:instrText>
      </w:r>
      <w:r w:rsidR="00576100" w:rsidRPr="00B96C9A">
        <w:rPr>
          <w:cs/>
        </w:rPr>
        <w:instrText>-</w:instrText>
      </w:r>
      <w:r w:rsidR="00576100" w:rsidRPr="00B96C9A">
        <w:instrText>book</w:instrText>
      </w:r>
      <w:r w:rsidR="00576100" w:rsidRPr="00B96C9A">
        <w:rPr>
          <w:cs/>
        </w:rPr>
        <w:instrText>/</w:instrText>
      </w:r>
      <w:r w:rsidR="00576100" w:rsidRPr="00B96C9A">
        <w:instrText>inside</w:instrText>
      </w:r>
      <w:r w:rsidR="00576100" w:rsidRPr="00B96C9A">
        <w:rPr>
          <w:cs/>
        </w:rPr>
        <w:instrText>/</w:instrText>
      </w:r>
      <w:r w:rsidR="00576100" w:rsidRPr="00B96C9A">
        <w:instrText>html</w:instrText>
      </w:r>
      <w:r w:rsidR="00576100" w:rsidRPr="00B96C9A">
        <w:rPr>
          <w:cs/>
        </w:rPr>
        <w:instrText>/</w:instrText>
      </w:r>
      <w:r w:rsidR="00576100" w:rsidRPr="00B96C9A">
        <w:instrText>dlbook</w:instrText>
      </w:r>
      <w:r w:rsidR="00576100" w:rsidRPr="00B96C9A">
        <w:rPr>
          <w:cs/>
        </w:rPr>
        <w:instrText>.</w:instrText>
      </w:r>
      <w:r w:rsidR="00576100" w:rsidRPr="00B96C9A">
        <w:instrText>asp?code</w:instrText>
      </w:r>
      <w:r w:rsidR="00576100" w:rsidRPr="00B96C9A">
        <w:rPr>
          <w:cs/>
        </w:rPr>
        <w:instrText>=</w:instrText>
      </w:r>
      <w:r w:rsidR="00576100" w:rsidRPr="00B96C9A">
        <w:instrText>CT477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author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literal</w:instrText>
      </w:r>
      <w:r w:rsidR="00576100" w:rsidRPr="00B96C9A">
        <w:rPr>
          <w:cs/>
        </w:rPr>
        <w:instrText>":"ผศ.อุไร ทองหัวไผ."</w:instrText>
      </w:r>
      <w:r w:rsidR="00576100" w:rsidRPr="00B96C9A">
        <w:instrText>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accessed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date</w:instrText>
      </w:r>
      <w:r w:rsidR="00576100" w:rsidRPr="00B96C9A">
        <w:rPr>
          <w:cs/>
        </w:rPr>
        <w:instrText>-</w:instrText>
      </w:r>
      <w:r w:rsidR="00576100" w:rsidRPr="00B96C9A">
        <w:instrText>parts</w:instrText>
      </w:r>
      <w:r w:rsidR="00576100" w:rsidRPr="00B96C9A">
        <w:rPr>
          <w:cs/>
        </w:rPr>
        <w:instrText>":[["</w:instrText>
      </w:r>
      <w:r w:rsidR="00576100" w:rsidRPr="00B96C9A">
        <w:instrText>2017</w:instrText>
      </w:r>
      <w:r w:rsidR="00576100" w:rsidRPr="00B96C9A">
        <w:rPr>
          <w:cs/>
        </w:rPr>
        <w:instrText>"</w:instrText>
      </w:r>
      <w:r w:rsidR="00576100" w:rsidRPr="00B96C9A">
        <w:instrText>,3,16</w:instrText>
      </w:r>
      <w:r w:rsidR="00576100" w:rsidRPr="00B96C9A">
        <w:rPr>
          <w:cs/>
        </w:rPr>
        <w:instrText>]]</w:instrText>
      </w:r>
      <w:r w:rsidR="00576100" w:rsidRPr="00B96C9A">
        <w:instrText>}}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schema</w:instrText>
      </w:r>
      <w:r w:rsidR="00576100" w:rsidRPr="00B96C9A">
        <w:rPr>
          <w:cs/>
        </w:rPr>
        <w:instrText>":"</w:instrText>
      </w:r>
      <w:r w:rsidR="00576100" w:rsidRPr="00B96C9A">
        <w:instrText>https</w:instrText>
      </w:r>
      <w:r w:rsidR="00576100" w:rsidRPr="00B96C9A">
        <w:rPr>
          <w:cs/>
        </w:rPr>
        <w:instrText>://</w:instrText>
      </w:r>
      <w:r w:rsidR="00576100" w:rsidRPr="00B96C9A">
        <w:instrText>github</w:instrText>
      </w:r>
      <w:r w:rsidR="00576100" w:rsidRPr="00B96C9A">
        <w:rPr>
          <w:cs/>
        </w:rPr>
        <w:instrText>.</w:instrText>
      </w:r>
      <w:r w:rsidR="00576100" w:rsidRPr="00B96C9A">
        <w:instrText>com</w:instrText>
      </w:r>
      <w:r w:rsidR="00576100" w:rsidRPr="00B96C9A">
        <w:rPr>
          <w:cs/>
        </w:rPr>
        <w:instrText>/</w:instrText>
      </w:r>
      <w:r w:rsidR="00576100" w:rsidRPr="00B96C9A">
        <w:instrText>citation</w:instrText>
      </w:r>
      <w:r w:rsidR="00576100" w:rsidRPr="00B96C9A">
        <w:rPr>
          <w:cs/>
        </w:rPr>
        <w:instrText>-</w:instrText>
      </w:r>
      <w:r w:rsidR="00576100" w:rsidRPr="00B96C9A">
        <w:instrText>style</w:instrText>
      </w:r>
      <w:r w:rsidR="00576100" w:rsidRPr="00B96C9A">
        <w:rPr>
          <w:cs/>
        </w:rPr>
        <w:instrText>-</w:instrText>
      </w:r>
      <w:r w:rsidR="00576100" w:rsidRPr="00B96C9A">
        <w:instrText>language</w:instrText>
      </w:r>
      <w:r w:rsidR="00576100" w:rsidRPr="00B96C9A">
        <w:rPr>
          <w:cs/>
        </w:rPr>
        <w:instrText>/</w:instrText>
      </w:r>
      <w:r w:rsidR="00576100" w:rsidRPr="00B96C9A">
        <w:instrText>schema</w:instrText>
      </w:r>
      <w:r w:rsidR="00576100" w:rsidRPr="00B96C9A">
        <w:rPr>
          <w:cs/>
        </w:rPr>
        <w:instrText>/</w:instrText>
      </w:r>
      <w:r w:rsidR="00576100" w:rsidRPr="00B96C9A">
        <w:instrText>raw</w:instrText>
      </w:r>
      <w:r w:rsidR="00576100" w:rsidRPr="00B96C9A">
        <w:rPr>
          <w:cs/>
        </w:rPr>
        <w:instrText>/</w:instrText>
      </w:r>
      <w:r w:rsidR="00576100" w:rsidRPr="00B96C9A">
        <w:instrText>master</w:instrText>
      </w:r>
      <w:r w:rsidR="00576100" w:rsidRPr="00B96C9A">
        <w:rPr>
          <w:cs/>
        </w:rPr>
        <w:instrText>/</w:instrText>
      </w:r>
      <w:r w:rsidR="00576100" w:rsidRPr="00B96C9A">
        <w:instrText>csl</w:instrText>
      </w:r>
      <w:r w:rsidR="00576100" w:rsidRPr="00B96C9A">
        <w:rPr>
          <w:cs/>
        </w:rPr>
        <w:instrText>-</w:instrText>
      </w:r>
      <w:r w:rsidR="00576100" w:rsidRPr="00B96C9A">
        <w:instrText>citation</w:instrText>
      </w:r>
      <w:r w:rsidR="00576100" w:rsidRPr="00B96C9A">
        <w:rPr>
          <w:cs/>
        </w:rPr>
        <w:instrText>.</w:instrText>
      </w:r>
      <w:r w:rsidR="00576100" w:rsidRPr="00B96C9A">
        <w:instrText>json</w:instrText>
      </w:r>
      <w:r w:rsidR="00576100" w:rsidRPr="00B96C9A">
        <w:rPr>
          <w:cs/>
        </w:rPr>
        <w:instrText>"</w:instrText>
      </w:r>
      <w:r w:rsidR="00576100" w:rsidRPr="00B96C9A">
        <w:instrText xml:space="preserve">} </w:instrText>
      </w:r>
      <w:r w:rsidR="00576100" w:rsidRPr="00B96C9A">
        <w:fldChar w:fldCharType="separate"/>
      </w:r>
      <w:r w:rsidR="00576100" w:rsidRPr="00B96C9A">
        <w:rPr>
          <w:cs/>
        </w:rPr>
        <w:t>[</w:t>
      </w:r>
      <w:r w:rsidR="00576100" w:rsidRPr="00B96C9A">
        <w:t>1</w:t>
      </w:r>
      <w:r w:rsidR="00576100" w:rsidRPr="00B96C9A">
        <w:rPr>
          <w:cs/>
        </w:rPr>
        <w:t>]</w:t>
      </w:r>
      <w:r w:rsidR="00576100" w:rsidRPr="00B96C9A">
        <w:fldChar w:fldCharType="end"/>
      </w:r>
    </w:p>
    <w:p w14:paraId="1CEA6FE2" w14:textId="77777777" w:rsidR="00576100" w:rsidRPr="00B96C9A" w:rsidRDefault="00BE7C3F" w:rsidP="005E6F47">
      <w:pPr>
        <w:tabs>
          <w:tab w:val="left" w:pos="1170"/>
        </w:tabs>
        <w:spacing w:after="0" w:line="240" w:lineRule="auto"/>
        <w:jc w:val="thaiDistribute"/>
        <w:rPr>
          <w:cs/>
        </w:rPr>
      </w:pPr>
      <w:r w:rsidRPr="00B96C9A">
        <w:rPr>
          <w:color w:val="000000"/>
          <w:cs/>
        </w:rPr>
        <w:t xml:space="preserve">                  </w:t>
      </w:r>
      <w:r w:rsidR="00BA2995" w:rsidRPr="00B96C9A">
        <w:rPr>
          <w:cs/>
        </w:rPr>
        <w:t>2</w:t>
      </w:r>
      <w:r w:rsidR="00576100" w:rsidRPr="00B96C9A">
        <w:rPr>
          <w:cs/>
        </w:rPr>
        <w:t>.</w:t>
      </w:r>
      <w:r w:rsidR="00576100" w:rsidRPr="00B96C9A">
        <w:t>1</w:t>
      </w:r>
      <w:r w:rsidR="00576100" w:rsidRPr="00B96C9A">
        <w:rPr>
          <w:cs/>
        </w:rPr>
        <w:t>.1.</w:t>
      </w:r>
      <w:r w:rsidR="00576100" w:rsidRPr="00B96C9A">
        <w:t>3</w:t>
      </w:r>
      <w:r w:rsidR="00576100" w:rsidRPr="00B96C9A">
        <w:rPr>
          <w:cs/>
        </w:rPr>
        <w:t xml:space="preserve">  หลักการทำงานของการค้นคืนสารสนเทศ</w:t>
      </w:r>
    </w:p>
    <w:p w14:paraId="68D2EF97" w14:textId="77777777" w:rsidR="00576100" w:rsidRPr="00B96C9A" w:rsidRDefault="00BE7C3F" w:rsidP="005E6F47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1)  การคัดเลือก เป็นการการรวบรวมเอกสารตามเกณฑ์ และนโยบายที่กำหนด ไว้ซึ่งสอดคล้องกับความต้องการของผู้ใช้งาน</w:t>
      </w:r>
    </w:p>
    <w:p w14:paraId="7F3E606C" w14:textId="77777777" w:rsidR="00576100" w:rsidRPr="00B96C9A" w:rsidRDefault="00BE7C3F" w:rsidP="005E6F47">
      <w:pPr>
        <w:tabs>
          <w:tab w:val="left" w:pos="1170"/>
        </w:tabs>
        <w:spacing w:after="0" w:line="240" w:lineRule="auto"/>
        <w:jc w:val="thaiDistribute"/>
        <w:rPr>
          <w:cs/>
        </w:rPr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</w:t>
      </w:r>
      <w:r w:rsidR="00576100" w:rsidRPr="00B96C9A">
        <w:t>2</w:t>
      </w:r>
      <w:r w:rsidR="00576100" w:rsidRPr="00B96C9A">
        <w:rPr>
          <w:cs/>
        </w:rPr>
        <w:t>)  การวิเคราะห์เอกสาร ได้แก่ การจัดหมวดหมู่ การจัดทำ รายการการทำดรรชนี และการทำสาระสังเขป</w:t>
      </w:r>
    </w:p>
    <w:p w14:paraId="17061702" w14:textId="77777777" w:rsidR="00576100" w:rsidRPr="00B96C9A" w:rsidRDefault="00BA2995" w:rsidP="005E6F47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</w:t>
      </w:r>
      <w:r w:rsidR="00576100" w:rsidRPr="00B96C9A">
        <w:t>3</w:t>
      </w:r>
      <w:r w:rsidR="00576100" w:rsidRPr="00B96C9A">
        <w:rPr>
          <w:cs/>
        </w:rPr>
        <w:t xml:space="preserve">)  การจัดระเบียบแฟ้มข้อมูล </w:t>
      </w:r>
    </w:p>
    <w:p w14:paraId="5FAD604C" w14:textId="77777777" w:rsidR="00576100" w:rsidRPr="00B96C9A" w:rsidRDefault="00BA2995" w:rsidP="005E6F47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</w:t>
      </w:r>
      <w:r w:rsidR="00576100" w:rsidRPr="00B96C9A">
        <w:t>4</w:t>
      </w:r>
      <w:r w:rsidR="00576100" w:rsidRPr="00B96C9A">
        <w:rPr>
          <w:cs/>
        </w:rPr>
        <w:t>)  การค้นคืน วิเคราะห์แนวคิดและกำหนดศัพท์ หลังจากนั้นก็นำคำศัพท์ไปดำเนินการค้น ถ้าคำศัพท์ตรงกับดรรชนี คำค้นของเอกสารนั้นจะได้รับ เอกสารจำนวนหนึ่ง หรือผู้ค้นจะทำการปรับปรุงเอกสารให้เป็นที่พอใจของผู้ใช้บริการ</w:t>
      </w:r>
    </w:p>
    <w:p w14:paraId="195422C5" w14:textId="77777777" w:rsidR="00576100" w:rsidRPr="00B96C9A" w:rsidRDefault="00BA2995" w:rsidP="005E6F47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(</w:t>
      </w:r>
      <w:r w:rsidR="00576100" w:rsidRPr="00B96C9A">
        <w:t>5</w:t>
      </w:r>
      <w:r w:rsidR="00576100" w:rsidRPr="00B96C9A">
        <w:rPr>
          <w:cs/>
        </w:rPr>
        <w:t>)  การแจกจ่าย เป็นการนำส่งผลการค้นคืนให้แกผู้ใช้ที่มีความต้องการเอกสาร เอกสารในเรื่องนั้น</w:t>
      </w:r>
      <w:r w:rsidR="008979EB" w:rsidRPr="00B96C9A">
        <w:rPr>
          <w:cs/>
        </w:rPr>
        <w:t xml:space="preserve"> </w:t>
      </w:r>
      <w:r w:rsidR="00576100" w:rsidRPr="00B96C9A">
        <w:rPr>
          <w:cs/>
        </w:rPr>
        <w:t xml:space="preserve">ๆ </w:t>
      </w:r>
      <w:r w:rsidR="00576100" w:rsidRPr="00B96C9A">
        <w:fldChar w:fldCharType="begin"/>
      </w:r>
      <w:r w:rsidR="00576100" w:rsidRPr="00B96C9A">
        <w:instrText xml:space="preserve"> ADDIN ZOTERO_ITEM CSL_CITATION {</w:instrText>
      </w:r>
      <w:r w:rsidR="00576100" w:rsidRPr="00B96C9A">
        <w:rPr>
          <w:cs/>
        </w:rPr>
        <w:instrText>"</w:instrText>
      </w:r>
      <w:r w:rsidR="00576100" w:rsidRPr="00B96C9A">
        <w:instrText>citationID</w:instrText>
      </w:r>
      <w:r w:rsidR="00576100" w:rsidRPr="00B96C9A">
        <w:rPr>
          <w:cs/>
        </w:rPr>
        <w:instrText>":"</w:instrText>
      </w:r>
      <w:r w:rsidR="00576100" w:rsidRPr="00B96C9A">
        <w:instrText>a7gdopdidm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roperties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formattedCitation</w:instrText>
      </w:r>
      <w:r w:rsidR="00576100" w:rsidRPr="00B96C9A">
        <w:rPr>
          <w:cs/>
        </w:rPr>
        <w:instrText>":"[</w:instrText>
      </w:r>
      <w:r w:rsidR="00576100" w:rsidRPr="00B96C9A">
        <w:instrText>7</w:instrText>
      </w:r>
      <w:r w:rsidR="00576100" w:rsidRPr="00B96C9A">
        <w:rPr>
          <w:cs/>
        </w:rPr>
        <w:instrText>]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lainCitation</w:instrText>
      </w:r>
      <w:r w:rsidR="00576100" w:rsidRPr="00B96C9A">
        <w:rPr>
          <w:cs/>
        </w:rPr>
        <w:instrText>":"[</w:instrText>
      </w:r>
      <w:r w:rsidR="00576100" w:rsidRPr="00B96C9A">
        <w:instrText>7</w:instrText>
      </w:r>
      <w:r w:rsidR="00576100" w:rsidRPr="00B96C9A">
        <w:rPr>
          <w:cs/>
        </w:rPr>
        <w:instrText>]"</w:instrText>
      </w:r>
      <w:r w:rsidR="00576100" w:rsidRPr="00B96C9A">
        <w:instrText>},</w:instrText>
      </w:r>
      <w:r w:rsidR="00576100" w:rsidRPr="00B96C9A">
        <w:rPr>
          <w:cs/>
        </w:rPr>
        <w:instrText>"</w:instrText>
      </w:r>
      <w:r w:rsidR="00576100" w:rsidRPr="00B96C9A">
        <w:instrText>citationItems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20,</w:instrText>
      </w:r>
      <w:r w:rsidR="00576100" w:rsidRPr="00B96C9A">
        <w:rPr>
          <w:cs/>
        </w:rPr>
        <w:instrText>"</w:instrText>
      </w:r>
      <w:r w:rsidR="00576100" w:rsidRPr="00B96C9A">
        <w:instrText>uris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ZTVFFIWN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i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ZTVFFIWN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temData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20,</w:instrText>
      </w:r>
      <w:r w:rsidR="00576100" w:rsidRPr="00B96C9A">
        <w:rPr>
          <w:cs/>
        </w:rPr>
        <w:instrText>"</w:instrText>
      </w:r>
      <w:r w:rsidR="00576100" w:rsidRPr="00B96C9A">
        <w:instrText>type</w:instrText>
      </w:r>
      <w:r w:rsidR="00576100" w:rsidRPr="00B96C9A">
        <w:rPr>
          <w:cs/>
        </w:rPr>
        <w:instrText>":"</w:instrText>
      </w:r>
      <w:r w:rsidR="00576100" w:rsidRPr="00B96C9A">
        <w:instrText>article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title</w:instrText>
      </w:r>
      <w:r w:rsidR="00576100" w:rsidRPr="00B96C9A">
        <w:rPr>
          <w:cs/>
        </w:rPr>
        <w:instrText>":"</w:instrText>
      </w:r>
      <w:r w:rsidR="00576100" w:rsidRPr="00B96C9A">
        <w:instrText>Information Retrieval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ublisher</w:instrText>
      </w:r>
      <w:r w:rsidR="00576100" w:rsidRPr="00B96C9A">
        <w:rPr>
          <w:cs/>
        </w:rPr>
        <w:instrText>":"ผศ.อุไร ทองหัวไผ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L</w:instrText>
      </w:r>
      <w:r w:rsidR="00576100" w:rsidRPr="00B96C9A">
        <w:rPr>
          <w:cs/>
        </w:rPr>
        <w:instrText>":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instructor</w:instrText>
      </w:r>
      <w:r w:rsidR="00576100" w:rsidRPr="00B96C9A">
        <w:rPr>
          <w:cs/>
        </w:rPr>
        <w:instrText xml:space="preserve">. </w:instrText>
      </w:r>
      <w:r w:rsidR="00576100" w:rsidRPr="00B96C9A">
        <w:instrText>ru</w:instrText>
      </w:r>
      <w:r w:rsidR="00576100" w:rsidRPr="00B96C9A">
        <w:rPr>
          <w:cs/>
        </w:rPr>
        <w:instrText>.</w:instrText>
      </w:r>
      <w:r w:rsidR="00576100" w:rsidRPr="00B96C9A">
        <w:instrText>ac</w:instrText>
      </w:r>
      <w:r w:rsidR="00576100" w:rsidRPr="00B96C9A">
        <w:rPr>
          <w:cs/>
        </w:rPr>
        <w:instrText>.</w:instrText>
      </w:r>
      <w:r w:rsidR="00576100" w:rsidRPr="00B96C9A">
        <w:instrText>th</w:instrText>
      </w:r>
      <w:r w:rsidR="00576100" w:rsidRPr="00B96C9A">
        <w:rPr>
          <w:cs/>
        </w:rPr>
        <w:instrText>/</w:instrText>
      </w:r>
      <w:r w:rsidR="00576100" w:rsidRPr="00B96C9A">
        <w:instrText>urai</w:instrText>
      </w:r>
      <w:r w:rsidR="00576100" w:rsidRPr="00B96C9A">
        <w:rPr>
          <w:cs/>
        </w:rPr>
        <w:instrText>/</w:instrText>
      </w:r>
      <w:r w:rsidR="00576100" w:rsidRPr="00B96C9A">
        <w:instrText>cos4351</w:instrText>
      </w:r>
      <w:r w:rsidR="00576100" w:rsidRPr="00B96C9A">
        <w:rPr>
          <w:cs/>
        </w:rPr>
        <w:instrText>/</w:instrText>
      </w:r>
      <w:r w:rsidR="00576100" w:rsidRPr="00B96C9A">
        <w:instrText>cos4351_1</w:instrText>
      </w:r>
      <w:r w:rsidR="00576100" w:rsidRPr="00B96C9A">
        <w:rPr>
          <w:cs/>
        </w:rPr>
        <w:instrText>.</w:instrText>
      </w:r>
      <w:r w:rsidR="00576100" w:rsidRPr="00B96C9A">
        <w:instrText>pdf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author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literal</w:instrText>
      </w:r>
      <w:r w:rsidR="00576100" w:rsidRPr="00B96C9A">
        <w:rPr>
          <w:cs/>
        </w:rPr>
        <w:instrText>":"ผศ.อุไร ทองหัวไผ"</w:instrText>
      </w:r>
      <w:r w:rsidR="00576100" w:rsidRPr="00B96C9A">
        <w:instrText>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ssued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date</w:instrText>
      </w:r>
      <w:r w:rsidR="00576100" w:rsidRPr="00B96C9A">
        <w:rPr>
          <w:cs/>
        </w:rPr>
        <w:instrText>-</w:instrText>
      </w:r>
      <w:r w:rsidR="00576100" w:rsidRPr="00B96C9A">
        <w:instrText>parts</w:instrText>
      </w:r>
      <w:r w:rsidR="00576100" w:rsidRPr="00B96C9A">
        <w:rPr>
          <w:cs/>
        </w:rPr>
        <w:instrText>":[["</w:instrText>
      </w:r>
      <w:r w:rsidR="00576100" w:rsidRPr="00B96C9A">
        <w:instrText>2551</w:instrText>
      </w:r>
      <w:r w:rsidR="00576100" w:rsidRPr="00B96C9A">
        <w:rPr>
          <w:cs/>
        </w:rPr>
        <w:instrText>"]]</w:instrText>
      </w:r>
      <w:r w:rsidR="00576100" w:rsidRPr="00B96C9A">
        <w:instrText>}}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schema</w:instrText>
      </w:r>
      <w:r w:rsidR="00576100" w:rsidRPr="00B96C9A">
        <w:rPr>
          <w:cs/>
        </w:rPr>
        <w:instrText>":"</w:instrText>
      </w:r>
      <w:r w:rsidR="00576100" w:rsidRPr="00B96C9A">
        <w:instrText>https</w:instrText>
      </w:r>
      <w:r w:rsidR="00576100" w:rsidRPr="00B96C9A">
        <w:rPr>
          <w:cs/>
        </w:rPr>
        <w:instrText>://</w:instrText>
      </w:r>
      <w:r w:rsidR="00576100" w:rsidRPr="00B96C9A">
        <w:instrText>github</w:instrText>
      </w:r>
      <w:r w:rsidR="00576100" w:rsidRPr="00B96C9A">
        <w:rPr>
          <w:cs/>
        </w:rPr>
        <w:instrText>.</w:instrText>
      </w:r>
      <w:r w:rsidR="00576100" w:rsidRPr="00B96C9A">
        <w:instrText>com</w:instrText>
      </w:r>
      <w:r w:rsidR="00576100" w:rsidRPr="00B96C9A">
        <w:rPr>
          <w:cs/>
        </w:rPr>
        <w:instrText>/</w:instrText>
      </w:r>
      <w:r w:rsidR="00576100" w:rsidRPr="00B96C9A">
        <w:instrText>citation</w:instrText>
      </w:r>
      <w:r w:rsidR="00576100" w:rsidRPr="00B96C9A">
        <w:rPr>
          <w:cs/>
        </w:rPr>
        <w:instrText>-</w:instrText>
      </w:r>
      <w:r w:rsidR="00576100" w:rsidRPr="00B96C9A">
        <w:instrText>style</w:instrText>
      </w:r>
      <w:r w:rsidR="00576100" w:rsidRPr="00B96C9A">
        <w:rPr>
          <w:cs/>
        </w:rPr>
        <w:instrText>-</w:instrText>
      </w:r>
      <w:r w:rsidR="00576100" w:rsidRPr="00B96C9A">
        <w:instrText>language</w:instrText>
      </w:r>
      <w:r w:rsidR="00576100" w:rsidRPr="00B96C9A">
        <w:rPr>
          <w:cs/>
        </w:rPr>
        <w:instrText>/</w:instrText>
      </w:r>
      <w:r w:rsidR="00576100" w:rsidRPr="00B96C9A">
        <w:instrText>schema</w:instrText>
      </w:r>
      <w:r w:rsidR="00576100" w:rsidRPr="00B96C9A">
        <w:rPr>
          <w:cs/>
        </w:rPr>
        <w:instrText>/</w:instrText>
      </w:r>
      <w:r w:rsidR="00576100" w:rsidRPr="00B96C9A">
        <w:instrText>raw</w:instrText>
      </w:r>
      <w:r w:rsidR="00576100" w:rsidRPr="00B96C9A">
        <w:rPr>
          <w:cs/>
        </w:rPr>
        <w:instrText>/</w:instrText>
      </w:r>
      <w:r w:rsidR="00576100" w:rsidRPr="00B96C9A">
        <w:instrText>master</w:instrText>
      </w:r>
      <w:r w:rsidR="00576100" w:rsidRPr="00B96C9A">
        <w:rPr>
          <w:cs/>
        </w:rPr>
        <w:instrText>/</w:instrText>
      </w:r>
      <w:r w:rsidR="00576100" w:rsidRPr="00B96C9A">
        <w:instrText>csl</w:instrText>
      </w:r>
      <w:r w:rsidR="00576100" w:rsidRPr="00B96C9A">
        <w:rPr>
          <w:cs/>
        </w:rPr>
        <w:instrText>-</w:instrText>
      </w:r>
      <w:r w:rsidR="00576100" w:rsidRPr="00B96C9A">
        <w:instrText>citation</w:instrText>
      </w:r>
      <w:r w:rsidR="00576100" w:rsidRPr="00B96C9A">
        <w:rPr>
          <w:cs/>
        </w:rPr>
        <w:instrText>.</w:instrText>
      </w:r>
      <w:r w:rsidR="00576100" w:rsidRPr="00B96C9A">
        <w:instrText>json</w:instrText>
      </w:r>
      <w:r w:rsidR="00576100" w:rsidRPr="00B96C9A">
        <w:rPr>
          <w:cs/>
        </w:rPr>
        <w:instrText>"</w:instrText>
      </w:r>
      <w:r w:rsidR="00576100" w:rsidRPr="00B96C9A">
        <w:instrText xml:space="preserve">} </w:instrText>
      </w:r>
      <w:r w:rsidR="00576100" w:rsidRPr="00B96C9A">
        <w:fldChar w:fldCharType="separate"/>
      </w:r>
      <w:r w:rsidR="00576100" w:rsidRPr="00B96C9A">
        <w:rPr>
          <w:cs/>
        </w:rPr>
        <w:t>[</w:t>
      </w:r>
      <w:r w:rsidR="00576100" w:rsidRPr="00B96C9A">
        <w:t>2</w:t>
      </w:r>
      <w:r w:rsidR="00576100" w:rsidRPr="00B96C9A">
        <w:rPr>
          <w:cs/>
        </w:rPr>
        <w:t>]</w:t>
      </w:r>
      <w:r w:rsidR="00576100" w:rsidRPr="00B96C9A">
        <w:fldChar w:fldCharType="end"/>
      </w:r>
    </w:p>
    <w:p w14:paraId="4BC6AD44" w14:textId="77777777" w:rsidR="00576100" w:rsidRPr="00B96C9A" w:rsidRDefault="00576100" w:rsidP="005E6F47">
      <w:pPr>
        <w:spacing w:after="0" w:line="240" w:lineRule="auto"/>
        <w:jc w:val="center"/>
        <w:rPr>
          <w:b/>
          <w:bCs/>
        </w:rPr>
      </w:pPr>
      <w:r w:rsidRPr="00B96C9A">
        <w:rPr>
          <w:noProof/>
        </w:rPr>
        <w:lastRenderedPageBreak/>
        <w:drawing>
          <wp:inline distT="0" distB="0" distL="0" distR="0" wp14:anchorId="3A753312" wp14:editId="3D350C2F">
            <wp:extent cx="4551045" cy="2966720"/>
            <wp:effectExtent l="0" t="0" r="1905" b="5080"/>
            <wp:docPr id="76" name="รูปภาพ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1045" cy="2966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1F168" w14:textId="77777777" w:rsidR="00576100" w:rsidRPr="00B96C9A" w:rsidRDefault="00576100" w:rsidP="005E6F47">
      <w:pPr>
        <w:spacing w:after="0" w:line="240" w:lineRule="auto"/>
        <w:ind w:firstLine="720"/>
        <w:jc w:val="thaiDistribute"/>
        <w:rPr>
          <w:b/>
          <w:bCs/>
        </w:rPr>
      </w:pPr>
    </w:p>
    <w:p w14:paraId="1FC6E53F" w14:textId="404BF45E" w:rsidR="00576100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cs/>
        </w:rPr>
        <w:t xml:space="preserve">  หลักการทำงานของการค้นคืนสารสนเทศ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ovpl4v3v6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7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7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0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TVFFIWN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TVFFIWN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0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</w:instrText>
      </w:r>
      <w:r w:rsidRPr="00B96C9A">
        <w:instrText>Information Retrieval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ublisher</w:instrText>
      </w:r>
      <w:r w:rsidRPr="00B96C9A">
        <w:rPr>
          <w:cs/>
        </w:rPr>
        <w:instrText>":"ผศ.อุไร ทองหัวไผ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instructor</w:instrText>
      </w:r>
      <w:r w:rsidRPr="00B96C9A">
        <w:rPr>
          <w:cs/>
        </w:rPr>
        <w:instrText xml:space="preserve">. 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1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2</w:t>
      </w:r>
      <w:r w:rsidRPr="00B96C9A">
        <w:rPr>
          <w:cs/>
        </w:rPr>
        <w:t>]</w:t>
      </w:r>
      <w:r w:rsidRPr="00B96C9A">
        <w:fldChar w:fldCharType="end"/>
      </w:r>
    </w:p>
    <w:p w14:paraId="2C5559C9" w14:textId="77777777" w:rsidR="00576100" w:rsidRPr="00B96C9A" w:rsidRDefault="00576100" w:rsidP="005E6F47">
      <w:pPr>
        <w:spacing w:after="0" w:line="240" w:lineRule="auto"/>
        <w:ind w:firstLine="720"/>
        <w:jc w:val="thaiDistribute"/>
      </w:pPr>
    </w:p>
    <w:p w14:paraId="61623AD3" w14:textId="77777777" w:rsidR="00576100" w:rsidRPr="00B96C9A" w:rsidRDefault="008979EB" w:rsidP="005E6F47">
      <w:pPr>
        <w:spacing w:after="0" w:line="240" w:lineRule="auto"/>
        <w:jc w:val="thaiDistribute"/>
      </w:pPr>
      <w:bookmarkStart w:id="43" w:name="_Hlk496126947"/>
      <w:bookmarkStart w:id="44" w:name="_Hlk496126914"/>
      <w:r w:rsidRPr="00B96C9A">
        <w:rPr>
          <w:color w:val="000000"/>
          <w:cs/>
        </w:rPr>
        <w:t xml:space="preserve">                  </w:t>
      </w:r>
      <w:bookmarkEnd w:id="43"/>
      <w:r w:rsidRPr="00B96C9A">
        <w:rPr>
          <w:cs/>
        </w:rPr>
        <w:t>2</w:t>
      </w:r>
      <w:bookmarkEnd w:id="44"/>
      <w:r w:rsidR="00576100" w:rsidRPr="00B96C9A">
        <w:rPr>
          <w:cs/>
        </w:rPr>
        <w:t>.1.1.4  การสร</w:t>
      </w:r>
      <w:r w:rsidR="00604ACA" w:rsidRPr="00B96C9A">
        <w:rPr>
          <w:cs/>
        </w:rPr>
        <w:t>าง</w:t>
      </w:r>
      <w:r w:rsidR="00283E69" w:rsidRPr="00B96C9A">
        <w:rPr>
          <w:cs/>
        </w:rPr>
        <w:t>ระบบค้นคืน</w:t>
      </w:r>
      <w:r w:rsidR="00604ACA" w:rsidRPr="00B96C9A">
        <w:rPr>
          <w:cs/>
        </w:rPr>
        <w:t>ส</w:t>
      </w:r>
      <w:r w:rsidR="00576100" w:rsidRPr="00B96C9A">
        <w:rPr>
          <w:cs/>
        </w:rPr>
        <w:t>ารสนเทศ แบงอ</w:t>
      </w:r>
      <w:r w:rsidR="00604ACA" w:rsidRPr="00B96C9A">
        <w:rPr>
          <w:cs/>
        </w:rPr>
        <w:t>อกเป็น</w:t>
      </w:r>
      <w:r w:rsidR="00576100" w:rsidRPr="00B96C9A">
        <w:rPr>
          <w:cs/>
        </w:rPr>
        <w:t xml:space="preserve"> 4 ขั้นตอนคือ</w:t>
      </w:r>
    </w:p>
    <w:p w14:paraId="1077A372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</w:t>
      </w:r>
      <w:r w:rsidR="008979EB" w:rsidRPr="00B96C9A">
        <w:rPr>
          <w:cs/>
        </w:rPr>
        <w:t xml:space="preserve">                    </w:t>
      </w:r>
      <w:r w:rsidRPr="00B96C9A">
        <w:rPr>
          <w:cs/>
        </w:rPr>
        <w:t>(</w:t>
      </w:r>
      <w:r w:rsidRPr="00B96C9A">
        <w:t>1</w:t>
      </w:r>
      <w:r w:rsidRPr="00B96C9A">
        <w:rPr>
          <w:cs/>
        </w:rPr>
        <w:t>)  การวิ</w:t>
      </w:r>
      <w:r w:rsidR="00283E69" w:rsidRPr="00B96C9A">
        <w:rPr>
          <w:cs/>
        </w:rPr>
        <w:t>เคราะห์ข้อความ</w:t>
      </w:r>
      <w:r w:rsidRPr="00B96C9A">
        <w:rPr>
          <w:cs/>
        </w:rPr>
        <w:t xml:space="preserve"> (</w:t>
      </w:r>
      <w:r w:rsidRPr="00B96C9A">
        <w:t>Text Analysis</w:t>
      </w:r>
      <w:r w:rsidRPr="00B96C9A">
        <w:rPr>
          <w:cs/>
        </w:rPr>
        <w:t xml:space="preserve">) เป็นวิธี การวิเคราะห์ข้อความให้ได้มาซึ่งตัวแทนเอกสาร แบ่งออกเป็น </w:t>
      </w:r>
      <w:r w:rsidRPr="00B96C9A">
        <w:t>2</w:t>
      </w:r>
      <w:r w:rsidRPr="00B96C9A">
        <w:rPr>
          <w:cs/>
        </w:rPr>
        <w:t xml:space="preserve"> วิธีคือ </w:t>
      </w:r>
      <w:r w:rsidR="008979EB" w:rsidRPr="00B96C9A">
        <w:rPr>
          <w:cs/>
        </w:rPr>
        <w:t>.</w:t>
      </w:r>
    </w:p>
    <w:p w14:paraId="58C60A61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    </w:t>
      </w:r>
      <w:r w:rsidR="008979EB" w:rsidRPr="00B96C9A">
        <w:rPr>
          <w:cs/>
        </w:rPr>
        <w:t xml:space="preserve">                              </w:t>
      </w:r>
      <w:r w:rsidRPr="00B96C9A">
        <w:rPr>
          <w:cs/>
        </w:rPr>
        <w:t xml:space="preserve">(ก)  วิเคราะห์ทางด้านภาษาศาสตร์ วิธีการนี้ มีความยุ่งยากและเสียค่าใช้จ่ายสูงมาก </w:t>
      </w:r>
    </w:p>
    <w:p w14:paraId="40890D65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    </w:t>
      </w:r>
      <w:r w:rsidR="008979EB" w:rsidRPr="00B96C9A">
        <w:rPr>
          <w:cs/>
        </w:rPr>
        <w:t xml:space="preserve">                              </w:t>
      </w:r>
      <w:r w:rsidRPr="00B96C9A">
        <w:rPr>
          <w:cs/>
        </w:rPr>
        <w:t xml:space="preserve">(ข)  วิเคราะห์ทางด้าน สถิติศาสตร์เป็นวิธีการที่นิยม </w:t>
      </w:r>
    </w:p>
    <w:p w14:paraId="64D3B395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</w:t>
      </w:r>
      <w:r w:rsidR="008979EB" w:rsidRPr="00B96C9A">
        <w:rPr>
          <w:cs/>
        </w:rPr>
        <w:t xml:space="preserve">    </w:t>
      </w:r>
      <w:r w:rsidRPr="00B96C9A">
        <w:rPr>
          <w:cs/>
        </w:rPr>
        <w:t>ซึ่งวิธีการนี้ได้มีการ ตรวจสอบและทดลองเพื่อให้สามารถนา มาประยุกต์ใช้กับ ระบบค้นคืนสารสนเทศ (</w:t>
      </w:r>
      <w:r w:rsidRPr="00B96C9A">
        <w:t>IR</w:t>
      </w:r>
      <w:r w:rsidRPr="00B96C9A">
        <w:rPr>
          <w:cs/>
        </w:rPr>
        <w:t>) ได้ดีซึ้งได้ศึกษาหลัก การพื้นฐานโดยใช้ทฤษฎี ข</w:t>
      </w:r>
      <w:r w:rsidR="00283E69" w:rsidRPr="00B96C9A">
        <w:rPr>
          <w:cs/>
        </w:rPr>
        <w:t>องลุนซ์</w:t>
      </w:r>
      <w:r w:rsidRPr="00B96C9A">
        <w:rPr>
          <w:cs/>
        </w:rPr>
        <w:t xml:space="preserve"> (</w:t>
      </w:r>
      <w:r w:rsidR="008979EB" w:rsidRPr="00B96C9A">
        <w:t>Lehn</w:t>
      </w:r>
      <w:r w:rsidRPr="00B96C9A">
        <w:rPr>
          <w:cs/>
        </w:rPr>
        <w:t xml:space="preserve">) เข้ามาช่วยในการในการสร้างตัวแทนเอกสารโดยสมมุติให้ </w:t>
      </w:r>
      <w:r w:rsidRPr="00B96C9A">
        <w:t xml:space="preserve">f </w:t>
      </w:r>
      <w:r w:rsidRPr="00B96C9A">
        <w:rPr>
          <w:cs/>
        </w:rPr>
        <w:t>เป็นความถี่ (</w:t>
      </w:r>
      <w:r w:rsidRPr="00B96C9A">
        <w:t>Frequency</w:t>
      </w:r>
      <w:r w:rsidRPr="00B96C9A">
        <w:rPr>
          <w:cs/>
        </w:rPr>
        <w:t xml:space="preserve">) ของการเกิดขึ้นของคำใหม่ ในตำแหน่ง </w:t>
      </w:r>
      <w:r w:rsidR="008979EB" w:rsidRPr="00B96C9A">
        <w:rPr>
          <w:cs/>
        </w:rPr>
        <w:t>ต่าง ๆ</w:t>
      </w:r>
      <w:r w:rsidRPr="00B96C9A">
        <w:rPr>
          <w:cs/>
        </w:rPr>
        <w:t xml:space="preserve">ของข้อความ และให้ </w:t>
      </w:r>
      <w:r w:rsidRPr="00B96C9A">
        <w:t>r</w:t>
      </w:r>
      <w:r w:rsidRPr="00B96C9A">
        <w:rPr>
          <w:cs/>
        </w:rPr>
        <w:t xml:space="preserve"> เป็น </w:t>
      </w:r>
      <w:r w:rsidRPr="00B96C9A">
        <w:t xml:space="preserve">Rank Order </w:t>
      </w:r>
      <w:r w:rsidRPr="00B96C9A">
        <w:rPr>
          <w:cs/>
        </w:rPr>
        <w:t>หรือลำดับของระดับ ของการเกิดขึ้นของคำ</w:t>
      </w:r>
      <w:r w:rsidR="008979EB" w:rsidRPr="00B96C9A">
        <w:rPr>
          <w:cs/>
        </w:rPr>
        <w:t xml:space="preserve"> </w:t>
      </w:r>
      <w:r w:rsidRPr="00B96C9A">
        <w:rPr>
          <w:cs/>
        </w:rPr>
        <w:t xml:space="preserve">ๆ นั้นในเอกสาร และความสัมพันธ์ของ </w:t>
      </w:r>
      <w:r w:rsidRPr="00B96C9A">
        <w:t xml:space="preserve">f </w:t>
      </w:r>
      <w:r w:rsidRPr="00B96C9A">
        <w:rPr>
          <w:cs/>
        </w:rPr>
        <w:t xml:space="preserve">และค่าของ </w:t>
      </w:r>
      <w:r w:rsidRPr="00B96C9A">
        <w:t xml:space="preserve">f </w:t>
      </w:r>
      <w:r w:rsidRPr="00B96C9A">
        <w:rPr>
          <w:cs/>
        </w:rPr>
        <w:t xml:space="preserve">สูงจะส่งผลให้ </w:t>
      </w:r>
      <w:r w:rsidRPr="00B96C9A">
        <w:t xml:space="preserve">r </w:t>
      </w:r>
      <w:r w:rsidRPr="00B96C9A">
        <w:rPr>
          <w:cs/>
        </w:rPr>
        <w:t xml:space="preserve">มีค่าต่ำ ดังภาพที่ </w:t>
      </w:r>
      <w:r w:rsidRPr="00B96C9A">
        <w:t>3</w:t>
      </w:r>
      <w:r w:rsidRPr="00B96C9A">
        <w:rPr>
          <w:cs/>
        </w:rPr>
        <w:t xml:space="preserve"> ดังนั้นความถี่ของข้อมูล (</w:t>
      </w:r>
      <w:r w:rsidRPr="00B96C9A">
        <w:t>Frequency Data</w:t>
      </w:r>
      <w:r w:rsidRPr="00B96C9A">
        <w:rPr>
          <w:cs/>
        </w:rPr>
        <w:t xml:space="preserve">) สามารถถูกใช้เพื่อนำมาใช้วัด ความสำคัญของคำและประโยคที่ใช้แทนเอกสารหนึ่งได้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2j3bdobdv9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วิเคราะห์คำ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instructor</w:instrText>
      </w:r>
      <w:r w:rsidRPr="00B96C9A">
        <w:rPr>
          <w:cs/>
        </w:rPr>
        <w:instrText>.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 xml:space="preserve">/ 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3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3</w:t>
      </w:r>
      <w:r w:rsidRPr="00B96C9A">
        <w:rPr>
          <w:cs/>
        </w:rPr>
        <w:t>]</w:t>
      </w:r>
      <w:r w:rsidRPr="00B96C9A">
        <w:fldChar w:fldCharType="end"/>
      </w:r>
    </w:p>
    <w:p w14:paraId="289D3771" w14:textId="77777777" w:rsidR="00576100" w:rsidRPr="00B96C9A" w:rsidRDefault="00576100" w:rsidP="005E6F47">
      <w:pPr>
        <w:spacing w:after="0" w:line="240" w:lineRule="auto"/>
        <w:jc w:val="thaiDistribute"/>
        <w:rPr>
          <w:cs/>
        </w:rPr>
      </w:pPr>
    </w:p>
    <w:p w14:paraId="3264BB80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noProof/>
        </w:rPr>
        <w:lastRenderedPageBreak/>
        <w:drawing>
          <wp:inline distT="0" distB="0" distL="0" distR="0" wp14:anchorId="37214E54" wp14:editId="13C6AB89">
            <wp:extent cx="4178300" cy="2519680"/>
            <wp:effectExtent l="0" t="0" r="0" b="0"/>
            <wp:docPr id="75" name="รูปภาพ 75" descr="1236546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12365466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8300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79E1FC" w14:textId="77777777" w:rsidR="00576100" w:rsidRPr="00B96C9A" w:rsidRDefault="00576100" w:rsidP="005E6F47">
      <w:pPr>
        <w:spacing w:after="0" w:line="240" w:lineRule="auto"/>
        <w:jc w:val="thaiDistribute"/>
      </w:pPr>
    </w:p>
    <w:p w14:paraId="27DF5B23" w14:textId="0DA3C8AF" w:rsidR="00576100" w:rsidRPr="00B96C9A" w:rsidRDefault="00576100" w:rsidP="005E6F47">
      <w:pPr>
        <w:tabs>
          <w:tab w:val="left" w:pos="4665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3</w:t>
      </w:r>
      <w:r w:rsidRPr="00B96C9A">
        <w:rPr>
          <w:cs/>
        </w:rPr>
        <w:t xml:space="preserve">  การวิ</w:t>
      </w:r>
      <w:r w:rsidR="00C51834" w:rsidRPr="00B96C9A">
        <w:rPr>
          <w:cs/>
        </w:rPr>
        <w:t>เคราะห์ข้อความ</w:t>
      </w:r>
      <w:r w:rsidRPr="00B96C9A">
        <w:rPr>
          <w:cs/>
        </w:rPr>
        <w:t>โดยใช้ทฤษฎีของ</w:t>
      </w:r>
      <w:proofErr w:type="spellStart"/>
      <w:r w:rsidRPr="00B96C9A">
        <w:rPr>
          <w:cs/>
        </w:rPr>
        <w:t>ลุนซ์</w:t>
      </w:r>
      <w:proofErr w:type="spellEnd"/>
      <w:r w:rsidRPr="00B96C9A">
        <w:rPr>
          <w:cs/>
        </w:rPr>
        <w:t xml:space="preserve"> (</w:t>
      </w:r>
      <w:r w:rsidR="008979EB" w:rsidRPr="00B96C9A">
        <w:t>Lehn</w:t>
      </w:r>
      <w:r w:rsidRPr="00B96C9A">
        <w:rPr>
          <w:cs/>
        </w:rPr>
        <w:t xml:space="preserve">)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svgt5k125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วิเคราะห์คำ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instructor</w:instrText>
      </w:r>
      <w:r w:rsidRPr="00B96C9A">
        <w:rPr>
          <w:cs/>
        </w:rPr>
        <w:instrText>.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 xml:space="preserve">/ 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3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3</w:t>
      </w:r>
      <w:r w:rsidRPr="00B96C9A">
        <w:rPr>
          <w:cs/>
        </w:rPr>
        <w:t>]</w:t>
      </w:r>
      <w:r w:rsidRPr="00B96C9A">
        <w:fldChar w:fldCharType="end"/>
      </w:r>
    </w:p>
    <w:p w14:paraId="3EB81858" w14:textId="77777777" w:rsidR="00576100" w:rsidRPr="00B96C9A" w:rsidRDefault="00576100" w:rsidP="005E6F47">
      <w:pPr>
        <w:tabs>
          <w:tab w:val="left" w:pos="4665"/>
        </w:tabs>
        <w:spacing w:after="0" w:line="240" w:lineRule="auto"/>
        <w:ind w:left="720"/>
        <w:jc w:val="thaiDistribute"/>
      </w:pPr>
      <w:r w:rsidRPr="00B96C9A">
        <w:rPr>
          <w:cs/>
        </w:rPr>
        <w:t xml:space="preserve"> </w:t>
      </w:r>
    </w:p>
    <w:p w14:paraId="378ABE83" w14:textId="77777777" w:rsidR="00576100" w:rsidRPr="00B96C9A" w:rsidRDefault="001E66E3" w:rsidP="005E6F47">
      <w:pPr>
        <w:tabs>
          <w:tab w:val="left" w:pos="4665"/>
        </w:tabs>
        <w:spacing w:after="0" w:line="240" w:lineRule="auto"/>
        <w:jc w:val="thaiDistribute"/>
      </w:pPr>
      <w:bookmarkStart w:id="45" w:name="_Hlk495963238"/>
      <w:bookmarkStart w:id="46" w:name="_Hlk495963209"/>
      <w:bookmarkStart w:id="47" w:name="_Hlk495963168"/>
      <w:r w:rsidRPr="00B96C9A">
        <w:rPr>
          <w:cs/>
        </w:rPr>
        <w:t xml:space="preserve">                                </w:t>
      </w:r>
      <w:r w:rsidR="00576100" w:rsidRPr="00B96C9A">
        <w:rPr>
          <w:cs/>
        </w:rPr>
        <w:t>(</w:t>
      </w:r>
      <w:r w:rsidR="00576100" w:rsidRPr="00B96C9A">
        <w:t>2</w:t>
      </w:r>
      <w:r w:rsidR="00576100" w:rsidRPr="00B96C9A">
        <w:rPr>
          <w:cs/>
        </w:rPr>
        <w:t>)  การจัดแบงก</w:t>
      </w:r>
      <w:r w:rsidRPr="00B96C9A">
        <w:rPr>
          <w:cs/>
        </w:rPr>
        <w:t>ลุ่มข้อมูล</w:t>
      </w:r>
      <w:r w:rsidR="00576100" w:rsidRPr="00B96C9A">
        <w:rPr>
          <w:cs/>
        </w:rPr>
        <w:t xml:space="preserve"> (</w:t>
      </w:r>
      <w:r w:rsidR="00576100" w:rsidRPr="00B96C9A">
        <w:t>Classification</w:t>
      </w:r>
      <w:r w:rsidR="00576100" w:rsidRPr="00B96C9A">
        <w:rPr>
          <w:cs/>
        </w:rPr>
        <w:t>)</w:t>
      </w:r>
    </w:p>
    <w:p w14:paraId="60BB798F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thaiDistribute"/>
      </w:pPr>
    </w:p>
    <w:p w14:paraId="13335837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47AF5107" wp14:editId="2BC46478">
            <wp:extent cx="4104005" cy="2392045"/>
            <wp:effectExtent l="0" t="0" r="0" b="8255"/>
            <wp:docPr id="74" name="รูปภาพ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4005" cy="2392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CBF3B9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thaiDistribute"/>
      </w:pPr>
    </w:p>
    <w:p w14:paraId="3251CD76" w14:textId="7E873F61" w:rsidR="00576100" w:rsidRPr="00B96C9A" w:rsidRDefault="00576100" w:rsidP="005E6F47">
      <w:pPr>
        <w:tabs>
          <w:tab w:val="left" w:pos="4665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cs/>
        </w:rPr>
        <w:t xml:space="preserve">  การจัดแบง</w:t>
      </w:r>
      <w:r w:rsidR="001E66E3" w:rsidRPr="00B96C9A">
        <w:rPr>
          <w:cs/>
        </w:rPr>
        <w:t xml:space="preserve">กลุ่มข้อมูล </w:t>
      </w:r>
      <w:r w:rsidRPr="00B96C9A">
        <w:rPr>
          <w:cs/>
        </w:rPr>
        <w:t>(</w:t>
      </w:r>
      <w:r w:rsidRPr="00B96C9A">
        <w:t>Classification</w:t>
      </w:r>
      <w:r w:rsidRPr="00B96C9A">
        <w:rPr>
          <w:cs/>
        </w:rPr>
        <w:t xml:space="preserve">)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i4i9mb4h3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9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9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2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5KMZAZSZ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5KMZAZSZ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2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แบ่งกลุ่มข้อมูลอัตโนมัต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 xml:space="preserve">:// </w:instrText>
      </w:r>
      <w:r w:rsidRPr="00B96C9A">
        <w:instrText>instructor</w:instrText>
      </w:r>
      <w:r w:rsidRPr="00B96C9A">
        <w:rPr>
          <w:cs/>
        </w:rPr>
        <w:instrText>.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5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4</w:t>
      </w:r>
      <w:r w:rsidRPr="00B96C9A">
        <w:rPr>
          <w:cs/>
        </w:rPr>
        <w:t>]</w:t>
      </w:r>
      <w:r w:rsidRPr="00B96C9A">
        <w:fldChar w:fldCharType="end"/>
      </w:r>
    </w:p>
    <w:bookmarkEnd w:id="45"/>
    <w:p w14:paraId="0743E5C3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center"/>
      </w:pPr>
    </w:p>
    <w:p w14:paraId="52D21EAA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thaiDistribute"/>
      </w:pPr>
      <w:bookmarkStart w:id="48" w:name="_Hlk495963357"/>
      <w:bookmarkStart w:id="49" w:name="_Hlk495963334"/>
      <w:r w:rsidRPr="00B96C9A">
        <w:rPr>
          <w:cs/>
        </w:rPr>
        <w:t xml:space="preserve">                                     </w:t>
      </w:r>
      <w:r w:rsidR="008979EB" w:rsidRPr="00B96C9A">
        <w:rPr>
          <w:cs/>
        </w:rPr>
        <w:t xml:space="preserve"> </w:t>
      </w:r>
      <w:r w:rsidRPr="00B96C9A">
        <w:rPr>
          <w:cs/>
        </w:rPr>
        <w:t xml:space="preserve">เมื่อได้ตัวแทนเอกสารแล้ว จากนั้นเราจะนำตัวแทนเอกสารที่ได้ มาเปรียบเทียบกัน ว่าเหมือนกันหรือไม่ ถ้าเหมือนก็จะนำมาจัดเข้ากลุ่มเดียวกัน แต่ถ้าไม่เหมือนกันจะไปรอคิวเพื่อเทียบกับคำอื่นต่อไปดังภาพที่ </w:t>
      </w:r>
      <w:r w:rsidRPr="00B96C9A">
        <w:t>4</w:t>
      </w:r>
      <w:r w:rsidRPr="00B96C9A">
        <w:rPr>
          <w:cs/>
        </w:rPr>
        <w:t xml:space="preserve"> </w:t>
      </w:r>
    </w:p>
    <w:p w14:paraId="61EF3BC5" w14:textId="77777777" w:rsidR="00576100" w:rsidRPr="00B96C9A" w:rsidRDefault="001E66E3" w:rsidP="005E6F47">
      <w:pPr>
        <w:tabs>
          <w:tab w:val="left" w:pos="4665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</w:t>
      </w:r>
      <w:r w:rsidR="00576100" w:rsidRPr="00B96C9A">
        <w:rPr>
          <w:cs/>
        </w:rPr>
        <w:t>(</w:t>
      </w:r>
      <w:r w:rsidR="00576100" w:rsidRPr="00B96C9A">
        <w:t>3</w:t>
      </w:r>
      <w:r w:rsidR="00576100" w:rsidRPr="00B96C9A">
        <w:rPr>
          <w:cs/>
        </w:rPr>
        <w:t>)  การเก็บบันทกข้อมูลลง</w:t>
      </w:r>
      <w:r w:rsidRPr="00B96C9A">
        <w:rPr>
          <w:cs/>
        </w:rPr>
        <w:t>ในแฟ้มข้อมูล</w:t>
      </w:r>
      <w:r w:rsidR="00576100" w:rsidRPr="00B96C9A">
        <w:rPr>
          <w:cs/>
        </w:rPr>
        <w:t xml:space="preserve"> เราก็จะนำตัวแทนเอกสารที่ได้มาจัดลงแฟ้มแทนข้อความของเอกสารทั้งหมดให้สมบูรณ์ให้อยู่ใน</w:t>
      </w:r>
      <w:r w:rsidRPr="00B96C9A">
        <w:rPr>
          <w:cs/>
        </w:rPr>
        <w:t>รูป</w:t>
      </w:r>
      <w:r w:rsidR="00576100" w:rsidRPr="00B96C9A">
        <w:rPr>
          <w:cs/>
        </w:rPr>
        <w:t>แบบดรรชนี (</w:t>
      </w:r>
      <w:r w:rsidR="00576100" w:rsidRPr="00B96C9A">
        <w:t>Index</w:t>
      </w:r>
      <w:r w:rsidR="00576100" w:rsidRPr="00B96C9A">
        <w:rPr>
          <w:cs/>
        </w:rPr>
        <w:t>)</w:t>
      </w:r>
    </w:p>
    <w:p w14:paraId="31D4D081" w14:textId="77777777" w:rsidR="00576100" w:rsidRPr="00B96C9A" w:rsidRDefault="001E66E3" w:rsidP="005E6F47">
      <w:pPr>
        <w:tabs>
          <w:tab w:val="left" w:pos="4665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</w:t>
      </w:r>
      <w:r w:rsidR="00576100" w:rsidRPr="00B96C9A">
        <w:rPr>
          <w:cs/>
        </w:rPr>
        <w:t>(</w:t>
      </w:r>
      <w:r w:rsidR="00576100" w:rsidRPr="00B96C9A">
        <w:t>4</w:t>
      </w:r>
      <w:r w:rsidR="00576100" w:rsidRPr="00B96C9A">
        <w:rPr>
          <w:cs/>
        </w:rPr>
        <w:t xml:space="preserve">)  </w:t>
      </w:r>
      <w:r w:rsidRPr="00B96C9A">
        <w:rPr>
          <w:cs/>
        </w:rPr>
        <w:t>การค้นคืน</w:t>
      </w:r>
      <w:r w:rsidR="00576100" w:rsidRPr="00B96C9A">
        <w:rPr>
          <w:cs/>
        </w:rPr>
        <w:t>สารสนเทศ</w:t>
      </w:r>
    </w:p>
    <w:p w14:paraId="4C4FB9D5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center"/>
      </w:pPr>
      <w:r w:rsidRPr="00B96C9A">
        <w:rPr>
          <w:noProof/>
        </w:rPr>
        <w:lastRenderedPageBreak/>
        <w:drawing>
          <wp:inline distT="0" distB="0" distL="0" distR="0" wp14:anchorId="284F0ACA" wp14:editId="7B5DADE3">
            <wp:extent cx="4518660" cy="2658110"/>
            <wp:effectExtent l="0" t="0" r="0" b="8890"/>
            <wp:docPr id="73" name="รูปภาพ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8660" cy="2658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98F978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thaiDistribute"/>
      </w:pPr>
    </w:p>
    <w:p w14:paraId="6CA7494E" w14:textId="28701265" w:rsidR="00576100" w:rsidRPr="00B96C9A" w:rsidRDefault="00576100" w:rsidP="005E6F47">
      <w:pPr>
        <w:tabs>
          <w:tab w:val="left" w:pos="4665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 xml:space="preserve"> </w:t>
      </w:r>
      <w:r w:rsidRPr="00B96C9A">
        <w:rPr>
          <w:cs/>
        </w:rPr>
        <w:t xml:space="preserve"> การ</w:t>
      </w:r>
      <w:r w:rsidR="001E66E3" w:rsidRPr="00B96C9A">
        <w:rPr>
          <w:cs/>
        </w:rPr>
        <w:t>ค้นคืน</w:t>
      </w:r>
      <w:r w:rsidRPr="00B96C9A">
        <w:rPr>
          <w:cs/>
        </w:rPr>
        <w:t>สารสนเทศ</w:t>
      </w:r>
    </w:p>
    <w:p w14:paraId="68B437EF" w14:textId="77777777" w:rsidR="00576100" w:rsidRPr="00B96C9A" w:rsidRDefault="00576100" w:rsidP="005E6F47">
      <w:pPr>
        <w:tabs>
          <w:tab w:val="left" w:pos="4665"/>
        </w:tabs>
        <w:spacing w:after="0" w:line="240" w:lineRule="auto"/>
        <w:jc w:val="center"/>
      </w:pPr>
      <w:bookmarkStart w:id="50" w:name="_Hlk495963591"/>
      <w:bookmarkEnd w:id="48"/>
    </w:p>
    <w:p w14:paraId="64D2BCBD" w14:textId="77777777" w:rsidR="00576100" w:rsidRPr="00B96C9A" w:rsidRDefault="001E66E3" w:rsidP="005E6F47">
      <w:pPr>
        <w:tabs>
          <w:tab w:val="left" w:pos="4665"/>
        </w:tabs>
        <w:spacing w:after="0" w:line="240" w:lineRule="auto"/>
        <w:jc w:val="thaiDistribute"/>
      </w:pPr>
      <w:bookmarkStart w:id="51" w:name="_Hlk495963551"/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การค้นคืน เราจะนำข้อคำถาม (</w:t>
      </w:r>
      <w:r w:rsidR="00576100" w:rsidRPr="00B96C9A">
        <w:t>Query</w:t>
      </w:r>
      <w:r w:rsidR="00576100" w:rsidRPr="00B96C9A">
        <w:rPr>
          <w:cs/>
        </w:rPr>
        <w:t>) ไปดำเนินการค้นในแฟ้ม (</w:t>
      </w:r>
      <w:r w:rsidR="00576100" w:rsidRPr="00B96C9A">
        <w:t>Indexed Objects</w:t>
      </w:r>
      <w:r w:rsidR="00576100" w:rsidRPr="00B96C9A">
        <w:rPr>
          <w:cs/>
        </w:rPr>
        <w:t>) ว่ามีอะไรที่ตรงหรือใกล้เคียงกับตัวแทนเอกสารหรือดรรชนี (</w:t>
      </w:r>
      <w:r w:rsidR="00576100" w:rsidRPr="00B96C9A">
        <w:t>Indexed Objects</w:t>
      </w:r>
      <w:r w:rsidR="00576100" w:rsidRPr="00B96C9A">
        <w:rPr>
          <w:cs/>
        </w:rPr>
        <w:t>) ไหม ถ้าข้อคำถาม (</w:t>
      </w:r>
      <w:r w:rsidR="00576100" w:rsidRPr="00B96C9A">
        <w:t>Query</w:t>
      </w:r>
      <w:r w:rsidR="00576100" w:rsidRPr="00B96C9A">
        <w:rPr>
          <w:cs/>
        </w:rPr>
        <w:t>) กับดรรชนี (</w:t>
      </w:r>
      <w:r w:rsidR="00576100" w:rsidRPr="00B96C9A">
        <w:t>Indexed Objects</w:t>
      </w:r>
      <w:r w:rsidR="00576100" w:rsidRPr="00B96C9A">
        <w:rPr>
          <w:cs/>
        </w:rPr>
        <w:t>) ตรงกัน คำระบบจะได้รับ เอกสารจำนวนหนึ่งนำมาจัดลำดับและส่งไปแสดงให้ผู้ใช้ หรือผู้ใช้สามารถจะทำการปรับปรุง (</w:t>
      </w:r>
      <w:r w:rsidR="00576100" w:rsidRPr="00B96C9A">
        <w:t>Feedback</w:t>
      </w:r>
      <w:r w:rsidR="00576100" w:rsidRPr="00B96C9A">
        <w:rPr>
          <w:cs/>
        </w:rPr>
        <w:t xml:space="preserve">) โดยสงความต้องการมาใหม่ ระบบจะทำการจัดลำดับใหม่ เพื่อให้เอกสารให้เป็นที่พอใจของ ผู้ใช้บริการตามภาพที่ </w:t>
      </w:r>
      <w:r w:rsidR="00576100" w:rsidRPr="00B96C9A">
        <w:t>5</w:t>
      </w:r>
    </w:p>
    <w:p w14:paraId="039F949A" w14:textId="77777777" w:rsidR="00576100" w:rsidRPr="00B96C9A" w:rsidRDefault="008979EB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</w:t>
      </w:r>
      <w:r w:rsidRPr="00B96C9A">
        <w:rPr>
          <w:cs/>
        </w:rPr>
        <w:t>2</w:t>
      </w:r>
      <w:r w:rsidR="00576100" w:rsidRPr="00B96C9A">
        <w:rPr>
          <w:cs/>
        </w:rPr>
        <w:t>.1.1.5  การประเมินผลระบบ</w:t>
      </w:r>
      <w:r w:rsidR="005827D6" w:rsidRPr="00B96C9A">
        <w:rPr>
          <w:cs/>
        </w:rPr>
        <w:t>ค้นคืน</w:t>
      </w:r>
      <w:r w:rsidR="00576100" w:rsidRPr="00B96C9A">
        <w:rPr>
          <w:cs/>
        </w:rPr>
        <w:t>สารสนเทศ (</w:t>
      </w:r>
      <w:r w:rsidR="00576100" w:rsidRPr="00B96C9A">
        <w:t>Evaluation of IR System</w:t>
      </w:r>
      <w:r w:rsidR="00576100" w:rsidRPr="00B96C9A">
        <w:rPr>
          <w:cs/>
        </w:rPr>
        <w:t>)</w:t>
      </w:r>
    </w:p>
    <w:p w14:paraId="1C1487AD" w14:textId="77777777" w:rsidR="00576100" w:rsidRPr="00B96C9A" w:rsidRDefault="001E66E3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</w:t>
      </w:r>
      <w:r w:rsidR="00576100" w:rsidRPr="00B96C9A">
        <w:rPr>
          <w:cs/>
        </w:rPr>
        <w:t>ค่าความครบถ้วน (</w:t>
      </w:r>
      <w:r w:rsidR="00576100" w:rsidRPr="00B96C9A">
        <w:t>Recall</w:t>
      </w:r>
      <w:r w:rsidR="00576100" w:rsidRPr="00B96C9A">
        <w:rPr>
          <w:cs/>
        </w:rPr>
        <w:t>) คือเป็นการวัดความสามารถของระบบในการดึงเอกสารที่เกี่ยวข้องออกมา โดยให้ ค่าของ</w:t>
      </w:r>
      <w:r w:rsidR="005827D6" w:rsidRPr="00B96C9A">
        <w:rPr>
          <w:cs/>
        </w:rPr>
        <w:t>จำนวน</w:t>
      </w:r>
      <w:r w:rsidR="00576100" w:rsidRPr="00B96C9A">
        <w:rPr>
          <w:cs/>
        </w:rPr>
        <w:t>เอกสารที่ถูกเรียกคืนออกมาได้และตรงความต้องการ หารด้วย</w:t>
      </w:r>
      <w:r w:rsidR="005827D6" w:rsidRPr="00B96C9A">
        <w:rPr>
          <w:cs/>
        </w:rPr>
        <w:t>จำนวน</w:t>
      </w:r>
      <w:r w:rsidR="00576100" w:rsidRPr="00B96C9A">
        <w:rPr>
          <w:cs/>
        </w:rPr>
        <w:t xml:space="preserve">เอกสารที่ตรงความต้องการทั้งที่ถูกเรียกคืนและไม่ถูกเรียกคืน ซึ่งสามารถเขียนเป็นสูตรคณิตศาสตร์ </w:t>
      </w:r>
      <w:r w:rsidR="00576100" w:rsidRPr="00B96C9A">
        <w:fldChar w:fldCharType="begin"/>
      </w:r>
      <w:r w:rsidR="00576100" w:rsidRPr="00B96C9A">
        <w:instrText xml:space="preserve"> ADDIN ZOTERO_ITEM CSL_CITATION {</w:instrText>
      </w:r>
      <w:r w:rsidR="00576100" w:rsidRPr="00B96C9A">
        <w:rPr>
          <w:cs/>
        </w:rPr>
        <w:instrText>"</w:instrText>
      </w:r>
      <w:r w:rsidR="00576100" w:rsidRPr="00B96C9A">
        <w:instrText>citationID</w:instrText>
      </w:r>
      <w:r w:rsidR="00576100" w:rsidRPr="00B96C9A">
        <w:rPr>
          <w:cs/>
        </w:rPr>
        <w:instrText>":"</w:instrText>
      </w:r>
      <w:r w:rsidR="00576100" w:rsidRPr="00B96C9A">
        <w:instrText>a2koar1430f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roperties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formattedCitation</w:instrText>
      </w:r>
      <w:r w:rsidR="00576100" w:rsidRPr="00B96C9A">
        <w:rPr>
          <w:cs/>
        </w:rPr>
        <w:instrText>":"[</w:instrText>
      </w:r>
      <w:r w:rsidR="00576100" w:rsidRPr="00B96C9A">
        <w:instrText>10</w:instrText>
      </w:r>
      <w:r w:rsidR="00576100" w:rsidRPr="00B96C9A">
        <w:rPr>
          <w:cs/>
        </w:rPr>
        <w:instrText>]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lainCitation</w:instrText>
      </w:r>
      <w:r w:rsidR="00576100" w:rsidRPr="00B96C9A">
        <w:rPr>
          <w:cs/>
        </w:rPr>
        <w:instrText>":"[</w:instrText>
      </w:r>
      <w:r w:rsidR="00576100" w:rsidRPr="00B96C9A">
        <w:instrText>10</w:instrText>
      </w:r>
      <w:r w:rsidR="00576100" w:rsidRPr="00B96C9A">
        <w:rPr>
          <w:cs/>
        </w:rPr>
        <w:instrText>]"</w:instrText>
      </w:r>
      <w:r w:rsidR="00576100" w:rsidRPr="00B96C9A">
        <w:instrText>},</w:instrText>
      </w:r>
      <w:r w:rsidR="00576100" w:rsidRPr="00B96C9A">
        <w:rPr>
          <w:cs/>
        </w:rPr>
        <w:instrText>"</w:instrText>
      </w:r>
      <w:r w:rsidR="00576100" w:rsidRPr="00B96C9A">
        <w:instrText>citationItems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23,</w:instrText>
      </w:r>
      <w:r w:rsidR="00576100" w:rsidRPr="00B96C9A">
        <w:rPr>
          <w:cs/>
        </w:rPr>
        <w:instrText>"</w:instrText>
      </w:r>
      <w:r w:rsidR="00576100" w:rsidRPr="00B96C9A">
        <w:instrText>uris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8Q3XGDQA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i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8Q3XGDQA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temData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23,</w:instrText>
      </w:r>
      <w:r w:rsidR="00576100" w:rsidRPr="00B96C9A">
        <w:rPr>
          <w:cs/>
        </w:rPr>
        <w:instrText>"</w:instrText>
      </w:r>
      <w:r w:rsidR="00576100" w:rsidRPr="00B96C9A">
        <w:instrText>type</w:instrText>
      </w:r>
      <w:r w:rsidR="00576100" w:rsidRPr="00B96C9A">
        <w:rPr>
          <w:cs/>
        </w:rPr>
        <w:instrText>":"</w:instrText>
      </w:r>
      <w:r w:rsidR="00576100" w:rsidRPr="00B96C9A">
        <w:instrText>article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title</w:instrText>
      </w:r>
      <w:r w:rsidR="00576100"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L</w:instrText>
      </w:r>
      <w:r w:rsidR="00576100" w:rsidRPr="00B96C9A">
        <w:rPr>
          <w:cs/>
        </w:rPr>
        <w:instrText>":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www</w:instrText>
      </w:r>
      <w:r w:rsidR="00576100" w:rsidRPr="00B96C9A">
        <w:rPr>
          <w:cs/>
        </w:rPr>
        <w:instrText>.</w:instrText>
      </w:r>
      <w:r w:rsidR="00576100" w:rsidRPr="00B96C9A">
        <w:instrText>arts</w:instrText>
      </w:r>
      <w:r w:rsidR="00576100" w:rsidRPr="00B96C9A">
        <w:rPr>
          <w:cs/>
        </w:rPr>
        <w:instrText>.</w:instrText>
      </w:r>
      <w:r w:rsidR="00576100" w:rsidRPr="00B96C9A">
        <w:instrText>chula</w:instrText>
      </w:r>
      <w:r w:rsidR="00576100" w:rsidRPr="00B96C9A">
        <w:rPr>
          <w:cs/>
        </w:rPr>
        <w:instrText>.</w:instrText>
      </w:r>
      <w:r w:rsidR="00576100" w:rsidRPr="00B96C9A">
        <w:instrText>ac</w:instrText>
      </w:r>
      <w:r w:rsidR="00576100" w:rsidRPr="00B96C9A">
        <w:rPr>
          <w:cs/>
        </w:rPr>
        <w:instrText>.</w:instrText>
      </w:r>
      <w:r w:rsidR="00576100" w:rsidRPr="00B96C9A">
        <w:instrText>th</w:instrText>
      </w:r>
      <w:r w:rsidR="00576100" w:rsidRPr="00B96C9A">
        <w:rPr>
          <w:cs/>
        </w:rPr>
        <w:instrText>/</w:instrText>
      </w:r>
      <w:r w:rsidR="00576100" w:rsidRPr="00B96C9A">
        <w:instrText>~ling</w:instrText>
      </w:r>
      <w:r w:rsidR="00576100" w:rsidRPr="00B96C9A">
        <w:rPr>
          <w:cs/>
        </w:rPr>
        <w:instrText>/</w:instrText>
      </w:r>
      <w:r w:rsidR="00576100" w:rsidRPr="00B96C9A">
        <w:instrText>thesis</w:instrText>
      </w:r>
      <w:r w:rsidR="00576100" w:rsidRPr="00B96C9A">
        <w:rPr>
          <w:cs/>
        </w:rPr>
        <w:instrText>/</w:instrText>
      </w:r>
      <w:r w:rsidR="00576100" w:rsidRPr="00B96C9A">
        <w:instrText>2551MA</w:instrText>
      </w:r>
      <w:r w:rsidR="00576100" w:rsidRPr="00B96C9A">
        <w:rPr>
          <w:cs/>
        </w:rPr>
        <w:instrText>-</w:instrText>
      </w:r>
      <w:r w:rsidR="00576100" w:rsidRPr="00B96C9A">
        <w:instrText>DHANON</w:instrText>
      </w:r>
      <w:r w:rsidR="00576100" w:rsidRPr="00B96C9A">
        <w:rPr>
          <w:cs/>
        </w:rPr>
        <w:instrText>.</w:instrText>
      </w:r>
      <w:r w:rsidR="00576100" w:rsidRPr="00B96C9A">
        <w:instrText>pdf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author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literal</w:instrText>
      </w:r>
      <w:r w:rsidR="00576100" w:rsidRPr="00B96C9A">
        <w:rPr>
          <w:cs/>
        </w:rPr>
        <w:instrText>":"นายธนนท์หลีน้อย"</w:instrText>
      </w:r>
      <w:r w:rsidR="00576100" w:rsidRPr="00B96C9A">
        <w:instrText>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ssued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date</w:instrText>
      </w:r>
      <w:r w:rsidR="00576100" w:rsidRPr="00B96C9A">
        <w:rPr>
          <w:cs/>
        </w:rPr>
        <w:instrText>-</w:instrText>
      </w:r>
      <w:r w:rsidR="00576100" w:rsidRPr="00B96C9A">
        <w:instrText>parts</w:instrText>
      </w:r>
      <w:r w:rsidR="00576100" w:rsidRPr="00B96C9A">
        <w:rPr>
          <w:cs/>
        </w:rPr>
        <w:instrText>":[["</w:instrText>
      </w:r>
      <w:r w:rsidR="00576100" w:rsidRPr="00B96C9A">
        <w:instrText>2551</w:instrText>
      </w:r>
      <w:r w:rsidR="00576100" w:rsidRPr="00B96C9A">
        <w:rPr>
          <w:cs/>
        </w:rPr>
        <w:instrText>"]]</w:instrText>
      </w:r>
      <w:r w:rsidR="00576100" w:rsidRPr="00B96C9A">
        <w:instrText>}}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schema</w:instrText>
      </w:r>
      <w:r w:rsidR="00576100" w:rsidRPr="00B96C9A">
        <w:rPr>
          <w:cs/>
        </w:rPr>
        <w:instrText>":"</w:instrText>
      </w:r>
      <w:r w:rsidR="00576100" w:rsidRPr="00B96C9A">
        <w:instrText>https</w:instrText>
      </w:r>
      <w:r w:rsidR="00576100" w:rsidRPr="00B96C9A">
        <w:rPr>
          <w:cs/>
        </w:rPr>
        <w:instrText>://</w:instrText>
      </w:r>
      <w:r w:rsidR="00576100" w:rsidRPr="00B96C9A">
        <w:instrText>github</w:instrText>
      </w:r>
      <w:r w:rsidR="00576100" w:rsidRPr="00B96C9A">
        <w:rPr>
          <w:cs/>
        </w:rPr>
        <w:instrText>.</w:instrText>
      </w:r>
      <w:r w:rsidR="00576100" w:rsidRPr="00B96C9A">
        <w:instrText>com</w:instrText>
      </w:r>
      <w:r w:rsidR="00576100" w:rsidRPr="00B96C9A">
        <w:rPr>
          <w:cs/>
        </w:rPr>
        <w:instrText>/</w:instrText>
      </w:r>
      <w:r w:rsidR="00576100" w:rsidRPr="00B96C9A">
        <w:instrText>citation</w:instrText>
      </w:r>
      <w:r w:rsidR="00576100" w:rsidRPr="00B96C9A">
        <w:rPr>
          <w:cs/>
        </w:rPr>
        <w:instrText>-</w:instrText>
      </w:r>
      <w:r w:rsidR="00576100" w:rsidRPr="00B96C9A">
        <w:instrText>style</w:instrText>
      </w:r>
      <w:r w:rsidR="00576100" w:rsidRPr="00B96C9A">
        <w:rPr>
          <w:cs/>
        </w:rPr>
        <w:instrText>-</w:instrText>
      </w:r>
      <w:r w:rsidR="00576100" w:rsidRPr="00B96C9A">
        <w:instrText>language</w:instrText>
      </w:r>
      <w:r w:rsidR="00576100" w:rsidRPr="00B96C9A">
        <w:rPr>
          <w:cs/>
        </w:rPr>
        <w:instrText>/</w:instrText>
      </w:r>
      <w:r w:rsidR="00576100" w:rsidRPr="00B96C9A">
        <w:instrText>schema</w:instrText>
      </w:r>
      <w:r w:rsidR="00576100" w:rsidRPr="00B96C9A">
        <w:rPr>
          <w:cs/>
        </w:rPr>
        <w:instrText>/</w:instrText>
      </w:r>
      <w:r w:rsidR="00576100" w:rsidRPr="00B96C9A">
        <w:instrText>raw</w:instrText>
      </w:r>
      <w:r w:rsidR="00576100" w:rsidRPr="00B96C9A">
        <w:rPr>
          <w:cs/>
        </w:rPr>
        <w:instrText>/</w:instrText>
      </w:r>
      <w:r w:rsidR="00576100" w:rsidRPr="00B96C9A">
        <w:instrText>master</w:instrText>
      </w:r>
      <w:r w:rsidR="00576100" w:rsidRPr="00B96C9A">
        <w:rPr>
          <w:cs/>
        </w:rPr>
        <w:instrText>/</w:instrText>
      </w:r>
      <w:r w:rsidR="00576100" w:rsidRPr="00B96C9A">
        <w:instrText>csl</w:instrText>
      </w:r>
      <w:r w:rsidR="00576100" w:rsidRPr="00B96C9A">
        <w:rPr>
          <w:cs/>
        </w:rPr>
        <w:instrText>-</w:instrText>
      </w:r>
      <w:r w:rsidR="00576100" w:rsidRPr="00B96C9A">
        <w:instrText>citation</w:instrText>
      </w:r>
      <w:r w:rsidR="00576100" w:rsidRPr="00B96C9A">
        <w:rPr>
          <w:cs/>
        </w:rPr>
        <w:instrText>.</w:instrText>
      </w:r>
      <w:r w:rsidR="00576100" w:rsidRPr="00B96C9A">
        <w:instrText>json</w:instrText>
      </w:r>
      <w:r w:rsidR="00576100" w:rsidRPr="00B96C9A">
        <w:rPr>
          <w:cs/>
        </w:rPr>
        <w:instrText>"</w:instrText>
      </w:r>
      <w:r w:rsidR="00576100" w:rsidRPr="00B96C9A">
        <w:instrText xml:space="preserve">} </w:instrText>
      </w:r>
      <w:r w:rsidR="00576100" w:rsidRPr="00B96C9A">
        <w:fldChar w:fldCharType="separate"/>
      </w:r>
      <w:r w:rsidR="00576100" w:rsidRPr="00B96C9A">
        <w:rPr>
          <w:cs/>
        </w:rPr>
        <w:t>[</w:t>
      </w:r>
      <w:r w:rsidR="00576100" w:rsidRPr="00B96C9A">
        <w:t>5</w:t>
      </w:r>
      <w:r w:rsidR="00576100" w:rsidRPr="00B96C9A">
        <w:rPr>
          <w:cs/>
        </w:rPr>
        <w:t>]</w:t>
      </w:r>
      <w:r w:rsidR="00576100" w:rsidRPr="00B96C9A">
        <w:fldChar w:fldCharType="end"/>
      </w:r>
      <w:r w:rsidR="00576100" w:rsidRPr="00B96C9A">
        <w:rPr>
          <w:cs/>
        </w:rPr>
        <w:t xml:space="preserve"> ได้ดังสมการที่ (</w:t>
      </w:r>
      <w:r w:rsidR="00576100" w:rsidRPr="00B96C9A">
        <w:t>1</w:t>
      </w:r>
      <w:r w:rsidR="00576100" w:rsidRPr="00B96C9A">
        <w:rPr>
          <w:cs/>
        </w:rPr>
        <w:t>)</w:t>
      </w:r>
    </w:p>
    <w:p w14:paraId="5AA5C65F" w14:textId="77777777" w:rsidR="00576100" w:rsidRPr="00B96C9A" w:rsidRDefault="00576100" w:rsidP="005E6F47">
      <w:pPr>
        <w:spacing w:after="0" w:line="240" w:lineRule="auto"/>
        <w:jc w:val="thaiDistribute"/>
      </w:pPr>
      <w:bookmarkStart w:id="52" w:name="_Hlk495963781"/>
    </w:p>
    <w:bookmarkEnd w:id="50"/>
    <w:p w14:paraId="24B81224" w14:textId="2EF08CB4" w:rsidR="00576100" w:rsidRPr="00B96C9A" w:rsidRDefault="008979EB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</w:t>
      </w:r>
      <w:r w:rsidR="00576100" w:rsidRPr="00B96C9A">
        <w:t>Recall</w:t>
      </w:r>
      <w:r w:rsidR="00576100" w:rsidRPr="00B96C9A">
        <w:rPr>
          <w:cs/>
        </w:rPr>
        <w:t xml:space="preserve"> 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cs/>
              </w:rPr>
              <m:t>(</m:t>
            </m:r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mbria Math" w:hint="cs"/>
                        <w:cs/>
                      </w:rPr>
                      <m:t>relevant</m:t>
                    </m:r>
                    <m:r>
                      <w:rPr>
                        <w:rFonts w:ascii="Cambria Math" w:hAnsi="Cambria Math"/>
                        <w:cs/>
                      </w:rPr>
                      <m:t xml:space="preserve"> </m:t>
                    </m:r>
                    <m:r>
                      <w:rPr>
                        <w:rFonts w:ascii="Cambria Math" w:hAnsi="Cambria Math" w:cs="Cambria Math" w:hint="cs"/>
                        <w:cs/>
                      </w:rPr>
                      <m:t>document</m:t>
                    </m:r>
                  </m:e>
                </m:d>
                <m:r>
                  <w:rPr>
                    <w:rFonts w:ascii="Arial" w:hAnsi="Arial" w:cs="Arial" w:hint="cs"/>
                    <w:cs/>
                  </w:rPr>
                  <m:t>∩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mbria Math" w:hint="cs"/>
                        <w:cs/>
                      </w:rPr>
                      <m:t>document</m:t>
                    </m:r>
                    <m:r>
                      <w:rPr>
                        <w:rFonts w:ascii="Cambria Math" w:hAnsi="Cambria Math"/>
                        <w:cs/>
                      </w:rPr>
                      <m:t xml:space="preserve"> </m:t>
                    </m:r>
                    <m:r>
                      <w:rPr>
                        <w:rFonts w:ascii="Cambria Math" w:hAnsi="Cambria Math" w:cs="Cambria Math" w:hint="cs"/>
                        <w:cs/>
                      </w:rPr>
                      <m:t>retrieved</m:t>
                    </m:r>
                  </m:e>
                </m:d>
              </m:e>
            </m:d>
            <m:r>
              <w:rPr>
                <w:rFonts w:ascii="Cambria Math" w:hAnsi="Cambria Math"/>
                <w:cs/>
              </w:rPr>
              <m:t>)</m:t>
            </m:r>
          </m:num>
          <m:den>
            <m:r>
              <w:rPr>
                <w:rFonts w:ascii="Cambria Math" w:hAnsi="Cambria Math"/>
                <w:cs/>
              </w:rPr>
              <m:t>(</m:t>
            </m:r>
            <m:r>
              <w:rPr>
                <w:rFonts w:ascii="Cambria Math" w:hAnsi="Cambria Math"/>
              </w:rPr>
              <m:t>|{</m:t>
            </m:r>
            <m:r>
              <w:rPr>
                <w:rFonts w:ascii="Cambria Math" w:hAnsi="Cambria Math" w:cs="Cambria Math" w:hint="cs"/>
                <w:cs/>
              </w:rPr>
              <m:t>releva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ocument</m:t>
            </m:r>
            <m:r>
              <w:rPr>
                <w:rFonts w:ascii="Cambria Math" w:hAnsi="Cambria Math"/>
              </w:rPr>
              <m:t>}|</m:t>
            </m:r>
            <m:r>
              <w:rPr>
                <w:rFonts w:ascii="Cambria Math" w:hAnsi="Cambria Math"/>
                <w:cs/>
              </w:rPr>
              <m:t>)</m:t>
            </m:r>
          </m:den>
        </m:f>
      </m:oMath>
      <w:r w:rsidR="00576100" w:rsidRPr="00B96C9A">
        <w:tab/>
      </w:r>
      <w:r w:rsidR="00DA294B" w:rsidRPr="00B96C9A">
        <w:tab/>
      </w:r>
      <w:r w:rsidR="00B96C9A">
        <w:tab/>
      </w:r>
      <w:r w:rsidR="00576100" w:rsidRPr="00B96C9A">
        <w:rPr>
          <w:cs/>
        </w:rPr>
        <w:t>(</w:t>
      </w:r>
      <w:r w:rsidR="00576100" w:rsidRPr="00B96C9A">
        <w:t>1</w:t>
      </w:r>
      <w:r w:rsidR="00576100" w:rsidRPr="00B96C9A">
        <w:rPr>
          <w:cs/>
        </w:rPr>
        <w:t>)</w:t>
      </w:r>
    </w:p>
    <w:bookmarkEnd w:id="52"/>
    <w:p w14:paraId="449CAA92" w14:textId="77777777" w:rsidR="00576100" w:rsidRPr="00B96C9A" w:rsidRDefault="00576100" w:rsidP="005E6F47">
      <w:pPr>
        <w:spacing w:after="0" w:line="240" w:lineRule="auto"/>
        <w:jc w:val="thaiDistribute"/>
      </w:pPr>
    </w:p>
    <w:p w14:paraId="4948856B" w14:textId="77777777" w:rsidR="00576100" w:rsidRPr="00B96C9A" w:rsidRDefault="008979EB" w:rsidP="005E6F47">
      <w:pPr>
        <w:spacing w:after="0" w:line="240" w:lineRule="auto"/>
        <w:jc w:val="thaiDistribute"/>
      </w:pPr>
      <w:bookmarkStart w:id="53" w:name="_Hlk495963825"/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ส่วนค่าความแม่นยำ (</w:t>
      </w:r>
      <w:r w:rsidR="00576100" w:rsidRPr="00B96C9A">
        <w:t>Precision</w:t>
      </w:r>
      <w:r w:rsidR="00576100" w:rsidRPr="00B96C9A">
        <w:rPr>
          <w:cs/>
        </w:rPr>
        <w:t>) คือเป็นการวัดความสามารถของระบบในการขจัดเอกสารที่ไม่เกี่ยวข้องออกไป โดยใช้ค่าของ</w:t>
      </w:r>
      <w:r w:rsidR="005827D6" w:rsidRPr="00B96C9A">
        <w:rPr>
          <w:cs/>
        </w:rPr>
        <w:t>จำนวน</w:t>
      </w:r>
      <w:r w:rsidR="00576100" w:rsidRPr="00B96C9A">
        <w:rPr>
          <w:cs/>
        </w:rPr>
        <w:t>เอกสารที่ถูกเรียกคืนและตรงความต้องการ หารด้วย</w:t>
      </w:r>
      <w:r w:rsidR="005827D6" w:rsidRPr="00B96C9A">
        <w:rPr>
          <w:cs/>
        </w:rPr>
        <w:t>จำนวน</w:t>
      </w:r>
      <w:r w:rsidR="00576100" w:rsidRPr="00B96C9A">
        <w:rPr>
          <w:cs/>
        </w:rPr>
        <w:t>เอกสารที่ถูกเรียกคืนออกมาได้ทั้งหมดไม่ว่าจะตรงหรือไม่ตรงความต้องการ ซึ่งสามารถเขียนเป็นสูตรคณิตศาสตร์ได้ดังสมการที่ (</w:t>
      </w:r>
      <w:r w:rsidR="00576100" w:rsidRPr="00B96C9A">
        <w:t>2</w:t>
      </w:r>
      <w:r w:rsidR="00576100" w:rsidRPr="00B96C9A">
        <w:rPr>
          <w:cs/>
        </w:rPr>
        <w:t>)</w:t>
      </w:r>
      <w:r w:rsidRPr="00B96C9A">
        <w:rPr>
          <w:cs/>
        </w:rPr>
        <w:t>.</w:t>
      </w:r>
    </w:p>
    <w:bookmarkEnd w:id="53"/>
    <w:p w14:paraId="7E3346AA" w14:textId="77777777" w:rsidR="00576100" w:rsidRPr="00B96C9A" w:rsidRDefault="00576100" w:rsidP="005E6F47">
      <w:pPr>
        <w:spacing w:after="0" w:line="240" w:lineRule="auto"/>
        <w:jc w:val="thaiDistribute"/>
      </w:pPr>
    </w:p>
    <w:p w14:paraId="37039154" w14:textId="28A88BF4" w:rsidR="00665FEA" w:rsidRPr="00B96C9A" w:rsidRDefault="008979EB" w:rsidP="005E6F47">
      <w:pPr>
        <w:spacing w:after="0" w:line="240" w:lineRule="auto"/>
        <w:jc w:val="thaiDistribute"/>
        <w:rPr>
          <w:rFonts w:eastAsiaTheme="minorEastAsia"/>
        </w:rPr>
      </w:pPr>
      <w:bookmarkStart w:id="54" w:name="_Hlk495963874"/>
      <w:r w:rsidRPr="00B96C9A">
        <w:rPr>
          <w:color w:val="000000"/>
          <w:cs/>
        </w:rPr>
        <w:t xml:space="preserve">                  </w:t>
      </w:r>
      <w:r w:rsidR="00576100" w:rsidRPr="00B96C9A">
        <w:t>Precision</w:t>
      </w:r>
      <w:r w:rsidR="00576100" w:rsidRPr="00B96C9A">
        <w:rPr>
          <w:cs/>
        </w:rPr>
        <w:t xml:space="preserve"> 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cs/>
              </w:rPr>
              <m:t>(</m:t>
            </m:r>
            <m:r>
              <w:rPr>
                <w:rFonts w:ascii="Cambria Math" w:hAnsi="Cambria Math"/>
              </w:rPr>
              <m:t>|{</m:t>
            </m:r>
            <m:r>
              <w:rPr>
                <w:rFonts w:ascii="Cambria Math" w:hAnsi="Cambria Math" w:cs="Cambria Math" w:hint="cs"/>
                <w:cs/>
              </w:rPr>
              <m:t>releva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ocuments</m:t>
            </m:r>
            <m:r>
              <w:rPr>
                <w:rFonts w:ascii="Cambria Math" w:hAnsi="Cambria Math"/>
              </w:rPr>
              <m:t>}</m:t>
            </m:r>
            <m:r>
              <w:rPr>
                <w:rFonts w:ascii="Arial" w:hAnsi="Arial" w:cs="Arial" w:hint="cs"/>
                <w:cs/>
              </w:rPr>
              <m:t>∩</m:t>
            </m:r>
            <m:r>
              <w:rPr>
                <w:rFonts w:ascii="Cambria Math" w:hAnsi="Cambria Math"/>
              </w:rPr>
              <m:t>{</m:t>
            </m:r>
            <m:r>
              <w:rPr>
                <w:rFonts w:ascii="Cambria Math" w:hAnsi="Cambria Math" w:cs="Cambria Math" w:hint="cs"/>
                <w:cs/>
              </w:rPr>
              <m:t>docume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retrieved</m:t>
            </m:r>
            <m:r>
              <w:rPr>
                <w:rFonts w:ascii="Cambria Math" w:hAnsi="Cambria Math"/>
              </w:rPr>
              <m:t>}|</m:t>
            </m:r>
            <m:r>
              <w:rPr>
                <w:rFonts w:ascii="Cambria Math" w:hAnsi="Cambria Math"/>
                <w:cs/>
              </w:rPr>
              <m:t>)</m:t>
            </m:r>
          </m:num>
          <m:den>
            <m:r>
              <w:rPr>
                <w:rFonts w:ascii="Cambria Math" w:hAnsi="Cambria Math"/>
                <w:cs/>
              </w:rPr>
              <m:t>(</m:t>
            </m:r>
            <m:r>
              <w:rPr>
                <w:rFonts w:ascii="Cambria Math" w:hAnsi="Cambria Math"/>
              </w:rPr>
              <m:t>|{</m:t>
            </m:r>
            <m:r>
              <w:rPr>
                <w:rFonts w:ascii="Cambria Math" w:hAnsi="Cambria Math" w:cs="Cambria Math" w:hint="cs"/>
                <w:cs/>
              </w:rPr>
              <m:t>releva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ocument</m:t>
            </m:r>
            <m:r>
              <w:rPr>
                <w:rFonts w:ascii="Cambria Math" w:hAnsi="Cambria Math"/>
              </w:rPr>
              <m:t>}|</m:t>
            </m:r>
            <m:r>
              <w:rPr>
                <w:rFonts w:ascii="Cambria Math" w:hAnsi="Cambria Math"/>
                <w:cs/>
              </w:rPr>
              <m:t>)</m:t>
            </m:r>
          </m:den>
        </m:f>
      </m:oMath>
      <w:r w:rsidR="00576100" w:rsidRPr="00B96C9A">
        <w:rPr>
          <w:rFonts w:eastAsiaTheme="minorEastAsia"/>
        </w:rPr>
        <w:tab/>
      </w:r>
      <w:r w:rsidR="00576100" w:rsidRPr="00B96C9A">
        <w:rPr>
          <w:rFonts w:eastAsiaTheme="minorEastAsia"/>
          <w:cs/>
        </w:rPr>
        <w:tab/>
        <w:t>(</w:t>
      </w:r>
      <w:r w:rsidR="00576100" w:rsidRPr="00B96C9A">
        <w:rPr>
          <w:rFonts w:eastAsiaTheme="minorEastAsia"/>
        </w:rPr>
        <w:t>2</w:t>
      </w:r>
      <w:r w:rsidR="00576100" w:rsidRPr="00B96C9A">
        <w:rPr>
          <w:rFonts w:eastAsiaTheme="minorEastAsia"/>
          <w:cs/>
        </w:rPr>
        <w:t>)</w:t>
      </w:r>
      <w:bookmarkStart w:id="55" w:name="_Hlk495963892"/>
      <w:bookmarkEnd w:id="54"/>
    </w:p>
    <w:p w14:paraId="1F292B0B" w14:textId="77777777" w:rsidR="00B96C9A" w:rsidRDefault="00B96C9A" w:rsidP="005E6F47">
      <w:pPr>
        <w:spacing w:after="0" w:line="240" w:lineRule="auto"/>
        <w:jc w:val="thaiDistribute"/>
      </w:pPr>
    </w:p>
    <w:p w14:paraId="1EEB0288" w14:textId="5861132B" w:rsidR="00576100" w:rsidRPr="00B96C9A" w:rsidRDefault="008979EB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 xml:space="preserve">ระบบค้นคืนสาระสนเทศที่ดีนั้นจะมี </w:t>
      </w:r>
      <w:r w:rsidR="00576100" w:rsidRPr="00B96C9A">
        <w:t xml:space="preserve">Recall </w:t>
      </w:r>
      <w:r w:rsidR="00576100" w:rsidRPr="00B96C9A">
        <w:rPr>
          <w:cs/>
        </w:rPr>
        <w:t xml:space="preserve">สมดุลกับ </w:t>
      </w:r>
      <w:r w:rsidR="00576100" w:rsidRPr="00B96C9A">
        <w:t>Precision</w:t>
      </w:r>
      <w:bookmarkEnd w:id="51"/>
    </w:p>
    <w:p w14:paraId="2887B378" w14:textId="4F639CB0" w:rsidR="00576100" w:rsidRPr="00B96C9A" w:rsidRDefault="00B96C9A" w:rsidP="005E6F47">
      <w:pPr>
        <w:spacing w:after="0" w:line="240" w:lineRule="auto"/>
        <w:ind w:firstLine="720"/>
        <w:jc w:val="center"/>
        <w:rPr>
          <w:noProof/>
        </w:rPr>
      </w:pPr>
      <w:r w:rsidRPr="00B96C9A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7EF557EB" wp14:editId="5B1365F7">
                <wp:simplePos x="0" y="0"/>
                <wp:positionH relativeFrom="margin">
                  <wp:posOffset>844906</wp:posOffset>
                </wp:positionH>
                <wp:positionV relativeFrom="paragraph">
                  <wp:posOffset>91440</wp:posOffset>
                </wp:positionV>
                <wp:extent cx="3430828" cy="2223821"/>
                <wp:effectExtent l="0" t="0" r="17780" b="24130"/>
                <wp:wrapNone/>
                <wp:docPr id="92" name="สี่เหลี่ยมผืนผ้า 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30828" cy="2223821"/>
                        </a:xfrm>
                        <a:prstGeom prst="rect">
                          <a:avLst/>
                        </a:prstGeom>
                        <a:noFill/>
                        <a:ln w="190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FC0F0E3" id="สี่เหลี่ยมผืนผ้า 92" o:spid="_x0000_s1026" style="position:absolute;margin-left:66.55pt;margin-top:7.2pt;width:270.15pt;height:175.1pt;z-index:2516582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" filled="f" strokecolor="windowText" strokeweight="1.5pt">
                <w10:wrap anchorx="margin"/>
              </v:rect>
            </w:pict>
          </mc:Fallback>
        </mc:AlternateContent>
      </w:r>
      <w:r w:rsidR="00576100"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53E4DABE" wp14:editId="0DA89FD7">
                <wp:simplePos x="0" y="0"/>
                <wp:positionH relativeFrom="leftMargin">
                  <wp:posOffset>4657725</wp:posOffset>
                </wp:positionH>
                <wp:positionV relativeFrom="paragraph">
                  <wp:posOffset>1545590</wp:posOffset>
                </wp:positionV>
                <wp:extent cx="419100" cy="466725"/>
                <wp:effectExtent l="0" t="0" r="0" b="9525"/>
                <wp:wrapNone/>
                <wp:docPr id="95" name="Text Box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912D05C" w14:textId="77777777" w:rsidR="0049433D" w:rsidRDefault="0049433D" w:rsidP="00576100">
                            <w:pP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3E4DABE" id="_x0000_t202" coordsize="21600,21600" o:spt="202" path="m,l,21600r21600,l21600,xe">
                <v:stroke joinstyle="miter"/>
                <v:path gradientshapeok="t" o:connecttype="rect"/>
              </v:shapetype>
              <v:shape id="Text Box 95" o:spid="_x0000_s1026" type="#_x0000_t202" style="position:absolute;left:0;text-align:left;margin-left:366.75pt;margin-top:121.7pt;width:33pt;height:36.75pt;z-index:251658241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" filled="f" stroked="f">
                <v:textbox>
                  <w:txbxContent>
                    <w:p w14:paraId="0912D05C" w14:textId="77777777" w:rsidR="0049433D" w:rsidRDefault="0049433D" w:rsidP="00576100">
                      <w:pPr>
                        <w:rPr>
                          <w:b/>
                          <w:bCs/>
                          <w:sz w:val="56"/>
                          <w:szCs w:val="96"/>
                        </w:rPr>
                      </w:pPr>
                      <w:r>
                        <w:rPr>
                          <w:b/>
                          <w:bCs/>
                          <w:sz w:val="56"/>
                          <w:szCs w:val="96"/>
                        </w:rPr>
                        <w:t>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576100"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1908B567" wp14:editId="7E23F007">
                <wp:simplePos x="0" y="0"/>
                <wp:positionH relativeFrom="column">
                  <wp:posOffset>1339850</wp:posOffset>
                </wp:positionH>
                <wp:positionV relativeFrom="paragraph">
                  <wp:posOffset>214630</wp:posOffset>
                </wp:positionV>
                <wp:extent cx="1704975" cy="1511300"/>
                <wp:effectExtent l="19050" t="19050" r="28575" b="12700"/>
                <wp:wrapNone/>
                <wp:docPr id="94" name="วงรี 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04975" cy="1511300"/>
                        </a:xfrm>
                        <a:prstGeom prst="ellipse">
                          <a:avLst/>
                        </a:prstGeom>
                        <a:solidFill>
                          <a:sysClr val="window" lastClr="FFFFFF"/>
                        </a:solidFill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3A6E427">
              <v:oval id="วงรี 94" style="position:absolute;margin-left:105.5pt;margin-top:16.9pt;width:134.25pt;height:119pt;z-index:25165824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spid="_x0000_s1026" fillcolor="window" strokecolor="windowText" strokeweight="2.25pt" w14:anchorId="01C9722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">
                <v:stroke joinstyle="miter"/>
              </v:oval>
            </w:pict>
          </mc:Fallback>
        </mc:AlternateContent>
      </w:r>
      <w:r w:rsidR="00576100"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43" behindDoc="0" locked="0" layoutInCell="1" allowOverlap="1" wp14:anchorId="43BC44EA" wp14:editId="5FA1BC31">
                <wp:simplePos x="0" y="0"/>
                <wp:positionH relativeFrom="column">
                  <wp:posOffset>2245995</wp:posOffset>
                </wp:positionH>
                <wp:positionV relativeFrom="paragraph">
                  <wp:posOffset>214630</wp:posOffset>
                </wp:positionV>
                <wp:extent cx="1704975" cy="1535430"/>
                <wp:effectExtent l="19050" t="19050" r="28575" b="26670"/>
                <wp:wrapNone/>
                <wp:docPr id="93" name="วงรี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04975" cy="1534795"/>
                        </a:xfrm>
                        <a:prstGeom prst="ellipse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4C17ABF6" id="วงรี 93" o:spid="_x0000_s1026" style="position:absolute;margin-left:176.85pt;margin-top:16.9pt;width:134.25pt;height:120.9pt;z-index:25165824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" filled="f" strokecolor="windowText" strokeweight="2.25pt">
                <v:stroke joinstyle="miter"/>
              </v:oval>
            </w:pict>
          </mc:Fallback>
        </mc:AlternateContent>
      </w:r>
      <w:r w:rsidR="00576100"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5B4E72ED" wp14:editId="6B9BD280">
                <wp:simplePos x="0" y="0"/>
                <wp:positionH relativeFrom="leftMargin">
                  <wp:posOffset>3829050</wp:posOffset>
                </wp:positionH>
                <wp:positionV relativeFrom="paragraph">
                  <wp:posOffset>1545590</wp:posOffset>
                </wp:positionV>
                <wp:extent cx="419100" cy="466725"/>
                <wp:effectExtent l="0" t="0" r="0" b="9525"/>
                <wp:wrapNone/>
                <wp:docPr id="91" name="Text Box 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75D5047" w14:textId="77777777" w:rsidR="0049433D" w:rsidRDefault="0049433D" w:rsidP="00576100">
                            <w:pP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B4E72ED" id="Text Box 91" o:spid="_x0000_s1027" type="#_x0000_t202" style="position:absolute;left:0;text-align:left;margin-left:301.5pt;margin-top:121.7pt;width:33pt;height:36.75pt;z-index:251658245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" filled="f" stroked="f">
                <v:textbox>
                  <w:txbxContent>
                    <w:p w14:paraId="175D5047" w14:textId="77777777" w:rsidR="0049433D" w:rsidRDefault="0049433D" w:rsidP="00576100">
                      <w:pPr>
                        <w:rPr>
                          <w:b/>
                          <w:bCs/>
                          <w:sz w:val="56"/>
                          <w:szCs w:val="96"/>
                        </w:rPr>
                      </w:pPr>
                      <w:r>
                        <w:rPr>
                          <w:b/>
                          <w:bCs/>
                          <w:sz w:val="56"/>
                          <w:szCs w:val="96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576100"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53E761A0" wp14:editId="6E990AF8">
                <wp:simplePos x="0" y="0"/>
                <wp:positionH relativeFrom="leftMargin">
                  <wp:posOffset>3000375</wp:posOffset>
                </wp:positionH>
                <wp:positionV relativeFrom="paragraph">
                  <wp:posOffset>1545590</wp:posOffset>
                </wp:positionV>
                <wp:extent cx="419100" cy="466725"/>
                <wp:effectExtent l="0" t="0" r="0" b="9525"/>
                <wp:wrapNone/>
                <wp:docPr id="90" name="Text Box 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592DECF0" w14:textId="77777777" w:rsidR="0049433D" w:rsidRDefault="0049433D" w:rsidP="00576100">
                            <w:pP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E761A0" id="Text Box 90" o:spid="_x0000_s1028" type="#_x0000_t202" style="position:absolute;left:0;text-align:left;margin-left:236.25pt;margin-top:121.7pt;width:33pt;height:36.75pt;z-index:251658246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" filled="f" stroked="f">
                <v:textbox>
                  <w:txbxContent>
                    <w:p w14:paraId="592DECF0" w14:textId="77777777" w:rsidR="0049433D" w:rsidRDefault="0049433D" w:rsidP="00576100">
                      <w:pPr>
                        <w:rPr>
                          <w:b/>
                          <w:bCs/>
                          <w:sz w:val="56"/>
                          <w:szCs w:val="96"/>
                        </w:rPr>
                      </w:pPr>
                      <w:r>
                        <w:rPr>
                          <w:b/>
                          <w:bCs/>
                          <w:sz w:val="56"/>
                          <w:szCs w:val="96"/>
                        </w:rP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DE7FEB5" w14:textId="6A0B58F4" w:rsidR="00576100" w:rsidRDefault="00576100" w:rsidP="005E6F47">
      <w:pPr>
        <w:spacing w:after="0" w:line="240" w:lineRule="auto"/>
        <w:ind w:firstLine="720"/>
        <w:jc w:val="center"/>
        <w:rPr>
          <w:noProof/>
        </w:rPr>
      </w:pPr>
    </w:p>
    <w:p w14:paraId="50606613" w14:textId="77777777" w:rsidR="00B96C9A" w:rsidRPr="00B96C9A" w:rsidRDefault="00B96C9A" w:rsidP="005E6F47">
      <w:pPr>
        <w:spacing w:after="0" w:line="240" w:lineRule="auto"/>
        <w:ind w:firstLine="720"/>
        <w:jc w:val="center"/>
        <w:rPr>
          <w:noProof/>
        </w:rPr>
      </w:pPr>
    </w:p>
    <w:p w14:paraId="2823424B" w14:textId="77777777" w:rsidR="00576100" w:rsidRPr="00B96C9A" w:rsidRDefault="00576100" w:rsidP="005E6F47">
      <w:pPr>
        <w:spacing w:after="0" w:line="240" w:lineRule="auto"/>
        <w:ind w:firstLine="720"/>
        <w:jc w:val="center"/>
        <w:rPr>
          <w:noProof/>
        </w:rPr>
      </w:pPr>
    </w:p>
    <w:p w14:paraId="6BB2F73C" w14:textId="77777777" w:rsidR="00576100" w:rsidRPr="00B96C9A" w:rsidRDefault="00576100" w:rsidP="005E6F47">
      <w:pPr>
        <w:spacing w:after="0" w:line="240" w:lineRule="auto"/>
        <w:ind w:firstLine="720"/>
        <w:jc w:val="center"/>
        <w:rPr>
          <w:noProof/>
        </w:rPr>
      </w:pPr>
    </w:p>
    <w:p w14:paraId="4BC39748" w14:textId="77777777" w:rsidR="00576100" w:rsidRPr="00B96C9A" w:rsidRDefault="00576100" w:rsidP="005E6F47">
      <w:pPr>
        <w:spacing w:after="0" w:line="240" w:lineRule="auto"/>
        <w:ind w:firstLine="720"/>
        <w:jc w:val="center"/>
        <w:rPr>
          <w:noProof/>
        </w:rPr>
      </w:pPr>
    </w:p>
    <w:p w14:paraId="298F80F2" w14:textId="77777777" w:rsidR="00576100" w:rsidRPr="00B96C9A" w:rsidRDefault="00576100" w:rsidP="005E6F47">
      <w:pPr>
        <w:spacing w:after="0" w:line="240" w:lineRule="auto"/>
        <w:ind w:firstLine="720"/>
        <w:jc w:val="center"/>
        <w:rPr>
          <w:noProof/>
        </w:rPr>
      </w:pPr>
    </w:p>
    <w:p w14:paraId="01528AF3" w14:textId="77777777" w:rsidR="00576100" w:rsidRPr="00B96C9A" w:rsidRDefault="00576100" w:rsidP="005E6F47">
      <w:pPr>
        <w:spacing w:after="0" w:line="240" w:lineRule="auto"/>
        <w:ind w:firstLine="720"/>
        <w:jc w:val="center"/>
        <w:rPr>
          <w:noProof/>
        </w:rPr>
      </w:pPr>
    </w:p>
    <w:p w14:paraId="56A9473F" w14:textId="77777777" w:rsidR="00576100" w:rsidRPr="00B96C9A" w:rsidRDefault="00665FEA" w:rsidP="005E6F47">
      <w:pPr>
        <w:spacing w:after="0" w:line="240" w:lineRule="auto"/>
        <w:ind w:firstLine="720"/>
        <w:jc w:val="center"/>
        <w:rPr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47" behindDoc="0" locked="0" layoutInCell="1" allowOverlap="1" wp14:anchorId="0046AFC1" wp14:editId="32D122B5">
                <wp:simplePos x="0" y="0"/>
                <wp:positionH relativeFrom="margin">
                  <wp:posOffset>842010</wp:posOffset>
                </wp:positionH>
                <wp:positionV relativeFrom="paragraph">
                  <wp:posOffset>10027</wp:posOffset>
                </wp:positionV>
                <wp:extent cx="2162175" cy="466725"/>
                <wp:effectExtent l="0" t="0" r="0" b="9525"/>
                <wp:wrapNone/>
                <wp:docPr id="89" name="Text Box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62175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3F80E485" w14:textId="77777777" w:rsidR="0049433D" w:rsidRDefault="0049433D" w:rsidP="00576100">
                            <w:pPr>
                              <w:rPr>
                                <w:b/>
                                <w:bCs/>
                                <w:sz w:val="32"/>
                                <w:szCs w:val="40"/>
                              </w:rPr>
                            </w:pPr>
                            <w:r>
                              <w:rPr>
                                <w:b/>
                                <w:bCs/>
                                <w:sz w:val="32"/>
                                <w:szCs w:val="40"/>
                                <w:cs/>
                              </w:rPr>
                              <w:t>พื้นที่ค้นห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46AFC1" id="Text Box 89" o:spid="_x0000_s1029" type="#_x0000_t202" style="position:absolute;left:0;text-align:left;margin-left:66.3pt;margin-top:.8pt;width:170.25pt;height:36.75pt;z-index:251658247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" filled="f" stroked="f">
                <v:textbox>
                  <w:txbxContent>
                    <w:p w14:paraId="3F80E485" w14:textId="77777777" w:rsidR="0049433D" w:rsidRDefault="0049433D" w:rsidP="00576100">
                      <w:pPr>
                        <w:rPr>
                          <w:b/>
                          <w:bCs/>
                          <w:sz w:val="32"/>
                          <w:szCs w:val="40"/>
                        </w:rPr>
                      </w:pPr>
                      <w:r>
                        <w:rPr>
                          <w:b/>
                          <w:bCs/>
                          <w:sz w:val="32"/>
                          <w:szCs w:val="40"/>
                          <w:cs/>
                        </w:rPr>
                        <w:t>พื้นที่ค้นหา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71F13DB" w14:textId="77777777" w:rsidR="00576100" w:rsidRPr="00B96C9A" w:rsidRDefault="00576100" w:rsidP="005E6F47">
      <w:pPr>
        <w:spacing w:after="0" w:line="240" w:lineRule="auto"/>
        <w:ind w:firstLine="720"/>
        <w:jc w:val="center"/>
        <w:rPr>
          <w:noProof/>
        </w:rPr>
      </w:pPr>
    </w:p>
    <w:p w14:paraId="3E4980F1" w14:textId="77777777" w:rsidR="00576100" w:rsidRPr="00B96C9A" w:rsidRDefault="00576100" w:rsidP="005E6F47">
      <w:pPr>
        <w:spacing w:after="0" w:line="240" w:lineRule="auto"/>
        <w:ind w:firstLine="720"/>
        <w:jc w:val="thaiDistribute"/>
      </w:pPr>
    </w:p>
    <w:p w14:paraId="24E462DD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6</w:t>
      </w:r>
      <w:r w:rsidRPr="00B96C9A">
        <w:rPr>
          <w:b/>
          <w:bCs/>
          <w:cs/>
        </w:rPr>
        <w:t xml:space="preserve"> </w:t>
      </w:r>
      <w:r w:rsidRPr="00B96C9A">
        <w:rPr>
          <w:cs/>
        </w:rPr>
        <w:t xml:space="preserve"> วิธีการ</w:t>
      </w:r>
      <w:r w:rsidR="003B2B39" w:rsidRPr="00B96C9A">
        <w:rPr>
          <w:cs/>
        </w:rPr>
        <w:t>คำนวน</w:t>
      </w:r>
      <w:r w:rsidRPr="00B96C9A">
        <w:rPr>
          <w:cs/>
        </w:rPr>
        <w:t xml:space="preserve">ค่าความครบถ้วน และค่าความแม่นยำ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fjd1lf485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www</w:instrText>
      </w:r>
      <w:r w:rsidRPr="00B96C9A">
        <w:rPr>
          <w:cs/>
        </w:rPr>
        <w:instrText>.</w:instrText>
      </w:r>
      <w:r w:rsidRPr="00B96C9A">
        <w:instrText>arts</w:instrText>
      </w:r>
      <w:r w:rsidRPr="00B96C9A">
        <w:rPr>
          <w:cs/>
        </w:rPr>
        <w:instrText>.</w:instrText>
      </w:r>
      <w:r w:rsidRPr="00B96C9A">
        <w:instrText>chula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~ling</w:instrText>
      </w:r>
      <w:r w:rsidRPr="00B96C9A">
        <w:rPr>
          <w:cs/>
        </w:rPr>
        <w:instrText>/</w:instrText>
      </w:r>
      <w:r w:rsidRPr="00B96C9A">
        <w:instrText>thesis</w:instrText>
      </w:r>
      <w:r w:rsidRPr="00B96C9A">
        <w:rPr>
          <w:cs/>
        </w:rPr>
        <w:instrText>/</w:instrText>
      </w:r>
      <w:r w:rsidRPr="00B96C9A">
        <w:instrText>2551MA</w:instrText>
      </w:r>
      <w:r w:rsidRPr="00B96C9A">
        <w:rPr>
          <w:cs/>
        </w:rPr>
        <w:instrText>-</w:instrText>
      </w:r>
      <w:r w:rsidRPr="00B96C9A">
        <w:instrText>DHANON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นายธนนท์หลีน้อย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5</w:t>
      </w:r>
      <w:r w:rsidRPr="00B96C9A">
        <w:rPr>
          <w:cs/>
        </w:rPr>
        <w:t>]</w:t>
      </w:r>
      <w:r w:rsidRPr="00B96C9A">
        <w:fldChar w:fldCharType="end"/>
      </w:r>
    </w:p>
    <w:p w14:paraId="68B16C6F" w14:textId="77777777" w:rsidR="008979EB" w:rsidRPr="00B96C9A" w:rsidRDefault="008979EB" w:rsidP="005E6F47">
      <w:pPr>
        <w:spacing w:after="0" w:line="240" w:lineRule="auto"/>
        <w:jc w:val="center"/>
      </w:pPr>
    </w:p>
    <w:p w14:paraId="7999C858" w14:textId="77777777" w:rsidR="00576100" w:rsidRPr="00B96C9A" w:rsidRDefault="008979EB" w:rsidP="2B70ABAF">
      <w:pPr>
        <w:spacing w:after="0" w:line="240" w:lineRule="auto"/>
        <w:jc w:val="thaiDistribute"/>
        <w:rPr>
          <w:b/>
          <w:bCs/>
        </w:rPr>
      </w:pPr>
      <w:bookmarkStart w:id="56" w:name="_Hlk495963941"/>
      <w:bookmarkEnd w:id="46"/>
      <w:bookmarkEnd w:id="49"/>
      <w:bookmarkEnd w:id="55"/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จากภาพที่ 6 จะอธิบายวิธีการ</w:t>
      </w:r>
      <w:r w:rsidR="003B2B39" w:rsidRPr="00B96C9A">
        <w:rPr>
          <w:cs/>
        </w:rPr>
        <w:t>คำนวน</w:t>
      </w:r>
      <w:r w:rsidR="00576100" w:rsidRPr="00B96C9A">
        <w:rPr>
          <w:cs/>
        </w:rPr>
        <w:t xml:space="preserve">ค่าความครบถ้วน และค่าความแม่นยำดังนี้ วงกลม </w:t>
      </w:r>
      <w:r w:rsidR="00576100" w:rsidRPr="00B96C9A">
        <w:t>A</w:t>
      </w:r>
      <w:r w:rsidR="00576100" w:rsidRPr="00B96C9A">
        <w:rPr>
          <w:cs/>
        </w:rPr>
        <w:t>+</w:t>
      </w:r>
      <w:r w:rsidR="00576100" w:rsidRPr="00B96C9A">
        <w:t xml:space="preserve">B </w:t>
      </w:r>
      <w:r w:rsidR="00576100" w:rsidRPr="00B96C9A">
        <w:rPr>
          <w:cs/>
        </w:rPr>
        <w:t xml:space="preserve">คือ เอกสารที่ตรงกับความต้องการ วงกลม </w:t>
      </w:r>
      <w:r w:rsidR="00576100" w:rsidRPr="00B96C9A">
        <w:t>C</w:t>
      </w:r>
      <w:r w:rsidR="00576100" w:rsidRPr="00B96C9A">
        <w:rPr>
          <w:cs/>
        </w:rPr>
        <w:t>+</w:t>
      </w:r>
      <w:r w:rsidR="00576100" w:rsidRPr="00B96C9A">
        <w:t>B</w:t>
      </w:r>
      <w:r w:rsidR="00576100" w:rsidRPr="00B96C9A">
        <w:rPr>
          <w:cs/>
        </w:rPr>
        <w:t xml:space="preserve"> คือ เอกสารที่ระบบเรียกคืนออกมาได้ ส่วน </w:t>
      </w:r>
      <w:r w:rsidR="00576100" w:rsidRPr="00B96C9A">
        <w:t xml:space="preserve">B </w:t>
      </w:r>
      <w:r w:rsidR="00576100" w:rsidRPr="00B96C9A">
        <w:rPr>
          <w:cs/>
        </w:rPr>
        <w:t xml:space="preserve">คือ เอกสารที่ระบบเรียกคืนออกมาได้และตรงกับความต้องการ ค่าความครบถ้วน มีวิธีคิดโดย </w:t>
      </w:r>
      <w:r w:rsidR="003B2B39" w:rsidRPr="00B96C9A">
        <w:rPr>
          <w:cs/>
        </w:rPr>
        <w:t>นำ</w:t>
      </w:r>
      <w:r w:rsidR="00576100" w:rsidRPr="00B96C9A">
        <w:rPr>
          <w:cs/>
        </w:rPr>
        <w:t>ค่าจำนวนเอกสารที่ระบบเรียกคืนออกมาได้และ ตรงกับความต้องการ (</w:t>
      </w:r>
      <w:r w:rsidR="00576100" w:rsidRPr="00B96C9A">
        <w:t>B</w:t>
      </w:r>
      <w:r w:rsidR="00576100" w:rsidRPr="00B96C9A">
        <w:rPr>
          <w:cs/>
        </w:rPr>
        <w:t>) หารด้วยผลรวมของ</w:t>
      </w:r>
      <w:r w:rsidR="003B2B39" w:rsidRPr="00B96C9A">
        <w:rPr>
          <w:cs/>
        </w:rPr>
        <w:t>จำ</w:t>
      </w:r>
      <w:r w:rsidR="00576100" w:rsidRPr="00B96C9A">
        <w:rPr>
          <w:cs/>
        </w:rPr>
        <w:t>นวนเอกสารที่ตรงกบความต้องการและ</w:t>
      </w:r>
      <w:r w:rsidR="003B2B39" w:rsidRPr="00B96C9A">
        <w:rPr>
          <w:cs/>
        </w:rPr>
        <w:t>จำนวน</w:t>
      </w:r>
      <w:r w:rsidR="00576100" w:rsidRPr="00B96C9A">
        <w:rPr>
          <w:cs/>
        </w:rPr>
        <w:t>เอกสารที่ระบบเรียกคืนออกมาได้และตรงกับความต้องการ (</w:t>
      </w:r>
      <w:r w:rsidR="00576100" w:rsidRPr="00B96C9A">
        <w:t>A</w:t>
      </w:r>
      <w:r w:rsidR="00576100" w:rsidRPr="00B96C9A">
        <w:rPr>
          <w:cs/>
        </w:rPr>
        <w:t>+</w:t>
      </w:r>
      <w:r w:rsidR="00576100" w:rsidRPr="00B96C9A">
        <w:t>B</w:t>
      </w:r>
      <w:r w:rsidR="00576100" w:rsidRPr="00B96C9A">
        <w:rPr>
          <w:cs/>
        </w:rPr>
        <w:t>) ส่วนคาความแม่นยำ มีวิธีคิด โดย</w:t>
      </w:r>
      <w:r w:rsidR="003B2B39" w:rsidRPr="00B96C9A">
        <w:rPr>
          <w:cs/>
        </w:rPr>
        <w:t>นำ</w:t>
      </w:r>
      <w:r w:rsidR="00576100" w:rsidRPr="00B96C9A">
        <w:rPr>
          <w:cs/>
        </w:rPr>
        <w:t>ค่าจำนวนเอกสารที่ระบบเรียกคืนออกมาได้และตรงกบความต้องการ (</w:t>
      </w:r>
      <w:r w:rsidR="00576100" w:rsidRPr="00B96C9A">
        <w:t>B</w:t>
      </w:r>
      <w:r w:rsidR="00576100" w:rsidRPr="00B96C9A">
        <w:rPr>
          <w:cs/>
        </w:rPr>
        <w:t>) หารด้วยผลรวมของเอกสารที่ระบบเรียกคืนออกมาได้และตรงกับความต้องการและเอกสารที่ระบบเรียกคืนออกมา (</w:t>
      </w:r>
      <w:r w:rsidR="00576100" w:rsidRPr="00B96C9A">
        <w:t>B</w:t>
      </w:r>
      <w:r w:rsidR="00576100" w:rsidRPr="00B96C9A">
        <w:rPr>
          <w:cs/>
        </w:rPr>
        <w:t>+</w:t>
      </w:r>
      <w:r w:rsidR="00576100" w:rsidRPr="00B96C9A">
        <w:t>C</w:t>
      </w:r>
      <w:r w:rsidR="00576100" w:rsidRPr="00B96C9A">
        <w:rPr>
          <w:cs/>
        </w:rPr>
        <w:t>) ซึ่งสามารถเขียนเป็นสูตรคณิตศาสตร์ได้ดังสมการที่ (</w:t>
      </w:r>
      <w:r w:rsidR="00576100" w:rsidRPr="00B96C9A">
        <w:t>3</w:t>
      </w:r>
      <w:r w:rsidR="00576100" w:rsidRPr="00B96C9A">
        <w:rPr>
          <w:cs/>
        </w:rPr>
        <w:t>) และ (4)</w:t>
      </w:r>
    </w:p>
    <w:p w14:paraId="1BA7D8FF" w14:textId="77777777" w:rsidR="00576100" w:rsidRPr="00B96C9A" w:rsidRDefault="00576100" w:rsidP="005E6F47">
      <w:pPr>
        <w:spacing w:after="0" w:line="240" w:lineRule="auto"/>
        <w:jc w:val="thaiDistribute"/>
        <w:rPr>
          <w:b/>
          <w:bCs/>
          <w:cs/>
        </w:rPr>
      </w:pPr>
    </w:p>
    <w:p w14:paraId="113C8063" w14:textId="77777777" w:rsidR="00576100" w:rsidRPr="00B96C9A" w:rsidRDefault="008979EB" w:rsidP="2B70ABAF">
      <w:pPr>
        <w:spacing w:after="0" w:line="240" w:lineRule="auto"/>
        <w:jc w:val="thaiDistribute"/>
        <w:rPr>
          <w:b/>
          <w:bCs/>
        </w:rPr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 xml:space="preserve">ค่าความครบถ้วน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 w:cs="Cambria Math" w:hint="cs"/>
                <w:cs/>
              </w:rPr>
              <m:t>B</m:t>
            </m:r>
          </m:num>
          <m:den>
            <m:r>
              <w:rPr>
                <w:rFonts w:ascii="Cambria Math" w:hAnsi="Cambria Math" w:cs="Cambria Math" w:hint="cs"/>
                <w:cs/>
              </w:rPr>
              <m:t>A</m:t>
            </m:r>
            <m:r>
              <w:rPr>
                <w:rFonts w:ascii="Cambria Math" w:hAnsi="Cambria Math"/>
                <w:cs/>
              </w:rPr>
              <m:t>+</m:t>
            </m:r>
            <m:r>
              <w:rPr>
                <w:rFonts w:ascii="Cambria Math" w:hAnsi="Cambria Math" w:cs="Cambria Math" w:hint="cs"/>
                <w:cs/>
              </w:rPr>
              <m:t>B</m:t>
            </m:r>
          </m:den>
        </m:f>
      </m:oMath>
      <w:r w:rsidR="00576100" w:rsidRPr="00B96C9A">
        <w:rPr>
          <w:b/>
          <w:bCs/>
        </w:rPr>
        <w:tab/>
      </w:r>
      <w:r w:rsidR="00576100" w:rsidRPr="00B96C9A">
        <w:rPr>
          <w:b/>
          <w:bCs/>
        </w:rPr>
        <w:tab/>
      </w:r>
      <w:r w:rsidR="00576100" w:rsidRPr="00B96C9A">
        <w:rPr>
          <w:b/>
          <w:bCs/>
        </w:rPr>
        <w:tab/>
      </w:r>
      <w:r w:rsidR="00576100" w:rsidRPr="00B96C9A">
        <w:rPr>
          <w:b/>
          <w:bCs/>
        </w:rPr>
        <w:tab/>
      </w:r>
      <w:r w:rsidR="00576100" w:rsidRPr="00B96C9A">
        <w:rPr>
          <w:b/>
          <w:bCs/>
        </w:rPr>
        <w:tab/>
      </w:r>
      <w:r w:rsidR="00576100" w:rsidRPr="00B96C9A">
        <w:rPr>
          <w:b/>
          <w:bCs/>
        </w:rPr>
        <w:tab/>
      </w:r>
      <w:r w:rsidR="00576100" w:rsidRPr="00B96C9A">
        <w:rPr>
          <w:cs/>
        </w:rPr>
        <w:t xml:space="preserve"> (</w:t>
      </w:r>
      <w:r w:rsidR="00576100" w:rsidRPr="00B96C9A">
        <w:t>3</w:t>
      </w:r>
      <w:r w:rsidR="00576100" w:rsidRPr="00B96C9A">
        <w:rPr>
          <w:cs/>
        </w:rPr>
        <w:t>)</w:t>
      </w:r>
    </w:p>
    <w:p w14:paraId="59160FF5" w14:textId="77777777" w:rsidR="00576100" w:rsidRPr="00B96C9A" w:rsidRDefault="00576100" w:rsidP="005E6F47">
      <w:pPr>
        <w:spacing w:after="0" w:line="240" w:lineRule="auto"/>
        <w:jc w:val="thaiDistribute"/>
        <w:rPr>
          <w:b/>
          <w:bCs/>
        </w:rPr>
      </w:pPr>
    </w:p>
    <w:p w14:paraId="3E6F1A79" w14:textId="77777777" w:rsidR="00576100" w:rsidRPr="00B96C9A" w:rsidRDefault="008979EB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 xml:space="preserve">ค่าความแม่นยำ  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 w:cs="Cambria Math" w:hint="cs"/>
                <w:cs/>
              </w:rPr>
              <m:t>B</m:t>
            </m:r>
          </m:num>
          <m:den>
            <m:r>
              <w:rPr>
                <w:rFonts w:ascii="Cambria Math" w:hAnsi="Cambria Math" w:cs="Cambria Math" w:hint="cs"/>
                <w:cs/>
              </w:rPr>
              <m:t>B</m:t>
            </m:r>
            <m:r>
              <w:rPr>
                <w:rFonts w:ascii="Cambria Math" w:hAnsi="Cambria Math"/>
                <w:cs/>
              </w:rPr>
              <m:t>+</m:t>
            </m:r>
            <m:r>
              <w:rPr>
                <w:rFonts w:ascii="Cambria Math" w:hAnsi="Cambria Math" w:cs="Cambria Math" w:hint="cs"/>
                <w:cs/>
              </w:rPr>
              <m:t>C</m:t>
            </m:r>
          </m:den>
        </m:f>
      </m:oMath>
      <w:r w:rsidR="00576100" w:rsidRPr="00B96C9A">
        <w:rPr>
          <w:cs/>
        </w:rPr>
        <w:t xml:space="preserve"> </w:t>
      </w:r>
      <w:r w:rsidR="00576100" w:rsidRPr="00B96C9A">
        <w:rPr>
          <w:cs/>
        </w:rPr>
        <w:tab/>
      </w:r>
      <w:r w:rsidR="00576100" w:rsidRPr="00B96C9A">
        <w:rPr>
          <w:cs/>
        </w:rPr>
        <w:tab/>
      </w:r>
      <w:r w:rsidR="00576100" w:rsidRPr="00B96C9A">
        <w:rPr>
          <w:cs/>
        </w:rPr>
        <w:tab/>
      </w:r>
      <w:r w:rsidR="00576100" w:rsidRPr="00B96C9A">
        <w:rPr>
          <w:cs/>
        </w:rPr>
        <w:tab/>
      </w:r>
      <w:r w:rsidR="00576100" w:rsidRPr="00B96C9A">
        <w:rPr>
          <w:cs/>
        </w:rPr>
        <w:tab/>
      </w:r>
      <w:r w:rsidR="00576100" w:rsidRPr="00B96C9A">
        <w:rPr>
          <w:cs/>
        </w:rPr>
        <w:tab/>
        <w:t xml:space="preserve"> (</w:t>
      </w:r>
      <w:r w:rsidR="00576100" w:rsidRPr="00B96C9A">
        <w:t>4</w:t>
      </w:r>
      <w:r w:rsidR="00576100" w:rsidRPr="00B96C9A">
        <w:rPr>
          <w:cs/>
        </w:rPr>
        <w:t>)</w:t>
      </w:r>
    </w:p>
    <w:p w14:paraId="47576016" w14:textId="77777777" w:rsidR="00576100" w:rsidRPr="00B96C9A" w:rsidRDefault="00576100" w:rsidP="005E6F47">
      <w:pPr>
        <w:spacing w:after="0" w:line="240" w:lineRule="auto"/>
        <w:jc w:val="thaiDistribute"/>
      </w:pPr>
    </w:p>
    <w:p w14:paraId="7E0DF472" w14:textId="77777777" w:rsidR="00576100" w:rsidRPr="00B96C9A" w:rsidRDefault="008979EB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ค่าความครบถ้วน และค่าความแม่นยำจะเป็นค่าที่มี</w:t>
      </w:r>
      <w:r w:rsidR="003B2B39" w:rsidRPr="00B96C9A">
        <w:rPr>
          <w:cs/>
        </w:rPr>
        <w:t>จำนวน</w:t>
      </w:r>
      <w:r w:rsidR="00576100" w:rsidRPr="00B96C9A">
        <w:rPr>
          <w:cs/>
        </w:rPr>
        <w:t>เต็มเท่ากับหนึ่ง แต่เพื่อให้</w:t>
      </w:r>
      <w:r w:rsidR="003B2B39" w:rsidRPr="00B96C9A">
        <w:rPr>
          <w:cs/>
        </w:rPr>
        <w:t>ทำ</w:t>
      </w:r>
      <w:r w:rsidR="00576100" w:rsidRPr="00B96C9A">
        <w:rPr>
          <w:cs/>
        </w:rPr>
        <w:t>ความเข้าใจได้ง่ายขึ้น ผู้วิจัยจึงคูณเลขหนึ่งร้อยเพิ่มเข้าไปในการ</w:t>
      </w:r>
      <w:r w:rsidR="003B2B39" w:rsidRPr="00B96C9A">
        <w:rPr>
          <w:cs/>
        </w:rPr>
        <w:t>คำนวน</w:t>
      </w:r>
      <w:r w:rsidR="00576100" w:rsidRPr="00B96C9A">
        <w:rPr>
          <w:cs/>
        </w:rPr>
        <w:t xml:space="preserve">ค่าดังกล่าวเพื่อเลื่อนจุดทศนิยมขึ้น </w:t>
      </w:r>
      <w:r w:rsidR="00576100" w:rsidRPr="00B96C9A">
        <w:t>2</w:t>
      </w:r>
      <w:r w:rsidR="00576100" w:rsidRPr="00B96C9A">
        <w:rPr>
          <w:cs/>
        </w:rPr>
        <w:t xml:space="preserve"> </w:t>
      </w:r>
      <w:r w:rsidR="003B2B39" w:rsidRPr="00B96C9A">
        <w:rPr>
          <w:cs/>
        </w:rPr>
        <w:t>ตำแหน่ง</w:t>
      </w:r>
      <w:r w:rsidR="00576100" w:rsidRPr="00B96C9A">
        <w:rPr>
          <w:cs/>
        </w:rPr>
        <w:t xml:space="preserve"> </w:t>
      </w:r>
      <w:r w:rsidR="003B2B39" w:rsidRPr="00B96C9A">
        <w:rPr>
          <w:cs/>
        </w:rPr>
        <w:t>ทำ</w:t>
      </w:r>
      <w:r w:rsidR="00576100" w:rsidRPr="00B96C9A">
        <w:rPr>
          <w:cs/>
        </w:rPr>
        <w:t>ให้มี</w:t>
      </w:r>
      <w:r w:rsidR="003B2B39" w:rsidRPr="00B96C9A">
        <w:rPr>
          <w:cs/>
        </w:rPr>
        <w:t>จำนวน</w:t>
      </w:r>
      <w:r w:rsidR="00576100" w:rsidRPr="00B96C9A">
        <w:rPr>
          <w:cs/>
        </w:rPr>
        <w:t>เต็มเท่ากับหนึ่งร้อย และเนื่องจากค่าความครบถ้วนและค่าความแม่นยำเป็นค่าที่มองจากมิติที่ต่างกัน หากต้องการผลที่สะท้อนค่าทั้งสองนี้</w:t>
      </w:r>
      <w:r w:rsidR="003B2B39" w:rsidRPr="00B96C9A">
        <w:rPr>
          <w:cs/>
        </w:rPr>
        <w:t>จำเป็น</w:t>
      </w:r>
      <w:r w:rsidR="00576100" w:rsidRPr="00B96C9A">
        <w:rPr>
          <w:cs/>
        </w:rPr>
        <w:t>จะต้อง</w:t>
      </w:r>
      <w:r w:rsidR="003B2B39" w:rsidRPr="00B96C9A">
        <w:rPr>
          <w:cs/>
        </w:rPr>
        <w:t>นำ</w:t>
      </w:r>
      <w:r w:rsidR="00576100" w:rsidRPr="00B96C9A">
        <w:rPr>
          <w:cs/>
        </w:rPr>
        <w:t>ค่าทั้งสองไป</w:t>
      </w:r>
      <w:r w:rsidR="003B2B39" w:rsidRPr="00B96C9A">
        <w:rPr>
          <w:cs/>
        </w:rPr>
        <w:t>คำนวน</w:t>
      </w:r>
      <w:r w:rsidR="00576100" w:rsidRPr="00B96C9A">
        <w:rPr>
          <w:cs/>
        </w:rPr>
        <w:t>คาเฉลี่ยที่ เรียกว่า ค่าเอฟ-เมเชอร์ (</w:t>
      </w:r>
      <w:r w:rsidR="00576100" w:rsidRPr="00B96C9A">
        <w:t>F</w:t>
      </w:r>
      <w:r w:rsidR="00576100" w:rsidRPr="00B96C9A">
        <w:rPr>
          <w:cs/>
        </w:rPr>
        <w:t>-</w:t>
      </w:r>
      <w:r w:rsidR="00576100" w:rsidRPr="00B96C9A">
        <w:t>measure</w:t>
      </w:r>
      <w:r w:rsidR="00576100" w:rsidRPr="00B96C9A">
        <w:rPr>
          <w:cs/>
        </w:rPr>
        <w:t>) ซึ่งจะให้น้ำหนักของค่าความครบถ้วนและค่าความแม่นย่ำเท่า</w:t>
      </w:r>
      <w:r w:rsidRPr="00B96C9A">
        <w:rPr>
          <w:cs/>
        </w:rPr>
        <w:t xml:space="preserve"> </w:t>
      </w:r>
      <w:r w:rsidR="00576100" w:rsidRPr="00B96C9A">
        <w:rPr>
          <w:cs/>
        </w:rPr>
        <w:t>ๆกัน ค่าเอฟ-เมเชอร์ จึงเป็นค่าที่นิยมใช้บอกประสิทธิภาพของระบบ ค่าเอฟ-เมเชอร์สามารถคำนวณได้ โดย</w:t>
      </w:r>
      <w:r w:rsidR="00EA3470" w:rsidRPr="00B96C9A">
        <w:rPr>
          <w:cs/>
        </w:rPr>
        <w:t>นำ</w:t>
      </w:r>
      <w:r w:rsidR="00576100" w:rsidRPr="00B96C9A">
        <w:rPr>
          <w:cs/>
        </w:rPr>
        <w:t xml:space="preserve">ค่าความครบถ้วนคูณด้วยค่าความแมนยำคูณด้วยสอง แล้วหารด้วยผลรวมของคาความครบถ้วนและค่าความแม่นยำ ซึ่งเขียนเป็นสูตรคณิตศาสตร์ได้ </w:t>
      </w:r>
      <w:r w:rsidR="00576100" w:rsidRPr="00B96C9A">
        <w:fldChar w:fldCharType="begin"/>
      </w:r>
      <w:r w:rsidR="00576100" w:rsidRPr="00B96C9A">
        <w:instrText xml:space="preserve"> ADDIN ZOTERO_ITEM CSL_CITATION {</w:instrText>
      </w:r>
      <w:r w:rsidR="00576100" w:rsidRPr="00B96C9A">
        <w:rPr>
          <w:cs/>
        </w:rPr>
        <w:instrText>"</w:instrText>
      </w:r>
      <w:r w:rsidR="00576100" w:rsidRPr="00B96C9A">
        <w:instrText>citationID</w:instrText>
      </w:r>
      <w:r w:rsidR="00576100" w:rsidRPr="00B96C9A">
        <w:rPr>
          <w:cs/>
        </w:rPr>
        <w:instrText>":"</w:instrText>
      </w:r>
      <w:r w:rsidR="00576100" w:rsidRPr="00B96C9A">
        <w:instrText>a2mp04vgtj2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roperties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formattedCitation</w:instrText>
      </w:r>
      <w:r w:rsidR="00576100" w:rsidRPr="00B96C9A">
        <w:rPr>
          <w:cs/>
        </w:rPr>
        <w:instrText>":"[</w:instrText>
      </w:r>
      <w:r w:rsidR="00576100" w:rsidRPr="00B96C9A">
        <w:instrText>10</w:instrText>
      </w:r>
      <w:r w:rsidR="00576100" w:rsidRPr="00B96C9A">
        <w:rPr>
          <w:cs/>
        </w:rPr>
        <w:instrText>]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plainCitation</w:instrText>
      </w:r>
      <w:r w:rsidR="00576100" w:rsidRPr="00B96C9A">
        <w:rPr>
          <w:cs/>
        </w:rPr>
        <w:instrText>":"[</w:instrText>
      </w:r>
      <w:r w:rsidR="00576100" w:rsidRPr="00B96C9A">
        <w:instrText>10</w:instrText>
      </w:r>
      <w:r w:rsidR="00576100" w:rsidRPr="00B96C9A">
        <w:rPr>
          <w:cs/>
        </w:rPr>
        <w:instrText>]"</w:instrText>
      </w:r>
      <w:r w:rsidR="00576100" w:rsidRPr="00B96C9A">
        <w:instrText>},</w:instrText>
      </w:r>
      <w:r w:rsidR="00576100" w:rsidRPr="00B96C9A">
        <w:rPr>
          <w:cs/>
        </w:rPr>
        <w:instrText>"</w:instrText>
      </w:r>
      <w:r w:rsidR="00576100" w:rsidRPr="00B96C9A">
        <w:instrText>citationItems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23,</w:instrText>
      </w:r>
      <w:r w:rsidR="00576100" w:rsidRPr="00B96C9A">
        <w:rPr>
          <w:cs/>
        </w:rPr>
        <w:instrText>"</w:instrText>
      </w:r>
      <w:r w:rsidR="00576100" w:rsidRPr="00B96C9A">
        <w:instrText>uris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8Q3XGDQA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i</w:instrText>
      </w:r>
      <w:r w:rsidR="00576100" w:rsidRPr="00B96C9A">
        <w:rPr>
          <w:cs/>
        </w:rPr>
        <w:instrText>":[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zotero</w:instrText>
      </w:r>
      <w:r w:rsidR="00576100" w:rsidRPr="00B96C9A">
        <w:rPr>
          <w:cs/>
        </w:rPr>
        <w:instrText>.</w:instrText>
      </w:r>
      <w:r w:rsidR="00576100" w:rsidRPr="00B96C9A">
        <w:instrText>org</w:instrText>
      </w:r>
      <w:r w:rsidR="00576100" w:rsidRPr="00B96C9A">
        <w:rPr>
          <w:cs/>
        </w:rPr>
        <w:instrText>/</w:instrText>
      </w:r>
      <w:r w:rsidR="00576100" w:rsidRPr="00B96C9A">
        <w:instrText>users</w:instrText>
      </w:r>
      <w:r w:rsidR="00576100" w:rsidRPr="00B96C9A">
        <w:rPr>
          <w:cs/>
        </w:rPr>
        <w:instrText>/</w:instrText>
      </w:r>
      <w:r w:rsidR="00576100" w:rsidRPr="00B96C9A">
        <w:instrText>local</w:instrText>
      </w:r>
      <w:r w:rsidR="00576100" w:rsidRPr="00B96C9A">
        <w:rPr>
          <w:cs/>
        </w:rPr>
        <w:instrText>/</w:instrText>
      </w:r>
      <w:r w:rsidR="00576100" w:rsidRPr="00B96C9A">
        <w:instrText>qtgrv9vQ</w:instrText>
      </w:r>
      <w:r w:rsidR="00576100" w:rsidRPr="00B96C9A">
        <w:rPr>
          <w:cs/>
        </w:rPr>
        <w:instrText>/</w:instrText>
      </w:r>
      <w:r w:rsidR="00576100" w:rsidRPr="00B96C9A">
        <w:instrText>items</w:instrText>
      </w:r>
      <w:r w:rsidR="00576100" w:rsidRPr="00B96C9A">
        <w:rPr>
          <w:cs/>
        </w:rPr>
        <w:instrText>/</w:instrText>
      </w:r>
      <w:r w:rsidR="00576100" w:rsidRPr="00B96C9A">
        <w:instrText>8Q3XGDQA</w:instrText>
      </w:r>
      <w:r w:rsidR="00576100" w:rsidRPr="00B96C9A">
        <w:rPr>
          <w:cs/>
        </w:rPr>
        <w:instrText>"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temData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id</w:instrText>
      </w:r>
      <w:r w:rsidR="00576100" w:rsidRPr="00B96C9A">
        <w:rPr>
          <w:cs/>
        </w:rPr>
        <w:instrText>":</w:instrText>
      </w:r>
      <w:r w:rsidR="00576100" w:rsidRPr="00B96C9A">
        <w:instrText>123,</w:instrText>
      </w:r>
      <w:r w:rsidR="00576100" w:rsidRPr="00B96C9A">
        <w:rPr>
          <w:cs/>
        </w:rPr>
        <w:instrText>"</w:instrText>
      </w:r>
      <w:r w:rsidR="00576100" w:rsidRPr="00B96C9A">
        <w:instrText>type</w:instrText>
      </w:r>
      <w:r w:rsidR="00576100" w:rsidRPr="00B96C9A">
        <w:rPr>
          <w:cs/>
        </w:rPr>
        <w:instrText>":"</w:instrText>
      </w:r>
      <w:r w:rsidR="00576100" w:rsidRPr="00B96C9A">
        <w:instrText>article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title</w:instrText>
      </w:r>
      <w:r w:rsidR="00576100"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URL</w:instrText>
      </w:r>
      <w:r w:rsidR="00576100" w:rsidRPr="00B96C9A">
        <w:rPr>
          <w:cs/>
        </w:rPr>
        <w:instrText>":"</w:instrText>
      </w:r>
      <w:r w:rsidR="00576100" w:rsidRPr="00B96C9A">
        <w:instrText>http</w:instrText>
      </w:r>
      <w:r w:rsidR="00576100" w:rsidRPr="00B96C9A">
        <w:rPr>
          <w:cs/>
        </w:rPr>
        <w:instrText>://</w:instrText>
      </w:r>
      <w:r w:rsidR="00576100" w:rsidRPr="00B96C9A">
        <w:instrText>www</w:instrText>
      </w:r>
      <w:r w:rsidR="00576100" w:rsidRPr="00B96C9A">
        <w:rPr>
          <w:cs/>
        </w:rPr>
        <w:instrText>.</w:instrText>
      </w:r>
      <w:r w:rsidR="00576100" w:rsidRPr="00B96C9A">
        <w:instrText>arts</w:instrText>
      </w:r>
      <w:r w:rsidR="00576100" w:rsidRPr="00B96C9A">
        <w:rPr>
          <w:cs/>
        </w:rPr>
        <w:instrText>.</w:instrText>
      </w:r>
      <w:r w:rsidR="00576100" w:rsidRPr="00B96C9A">
        <w:instrText>chula</w:instrText>
      </w:r>
      <w:r w:rsidR="00576100" w:rsidRPr="00B96C9A">
        <w:rPr>
          <w:cs/>
        </w:rPr>
        <w:instrText>.</w:instrText>
      </w:r>
      <w:r w:rsidR="00576100" w:rsidRPr="00B96C9A">
        <w:instrText>ac</w:instrText>
      </w:r>
      <w:r w:rsidR="00576100" w:rsidRPr="00B96C9A">
        <w:rPr>
          <w:cs/>
        </w:rPr>
        <w:instrText>.</w:instrText>
      </w:r>
      <w:r w:rsidR="00576100" w:rsidRPr="00B96C9A">
        <w:instrText>th</w:instrText>
      </w:r>
      <w:r w:rsidR="00576100" w:rsidRPr="00B96C9A">
        <w:rPr>
          <w:cs/>
        </w:rPr>
        <w:instrText>/</w:instrText>
      </w:r>
      <w:r w:rsidR="00576100" w:rsidRPr="00B96C9A">
        <w:instrText>~ling</w:instrText>
      </w:r>
      <w:r w:rsidR="00576100" w:rsidRPr="00B96C9A">
        <w:rPr>
          <w:cs/>
        </w:rPr>
        <w:instrText>/</w:instrText>
      </w:r>
      <w:r w:rsidR="00576100" w:rsidRPr="00B96C9A">
        <w:instrText>thesis</w:instrText>
      </w:r>
      <w:r w:rsidR="00576100" w:rsidRPr="00B96C9A">
        <w:rPr>
          <w:cs/>
        </w:rPr>
        <w:instrText>/</w:instrText>
      </w:r>
      <w:r w:rsidR="00576100" w:rsidRPr="00B96C9A">
        <w:instrText>2551MA</w:instrText>
      </w:r>
      <w:r w:rsidR="00576100" w:rsidRPr="00B96C9A">
        <w:rPr>
          <w:cs/>
        </w:rPr>
        <w:instrText>-</w:instrText>
      </w:r>
      <w:r w:rsidR="00576100" w:rsidRPr="00B96C9A">
        <w:instrText>DHANON</w:instrText>
      </w:r>
      <w:r w:rsidR="00576100" w:rsidRPr="00B96C9A">
        <w:rPr>
          <w:cs/>
        </w:rPr>
        <w:instrText>.</w:instrText>
      </w:r>
      <w:r w:rsidR="00576100" w:rsidRPr="00B96C9A">
        <w:instrText>pdf</w:instrText>
      </w:r>
      <w:r w:rsidR="00576100" w:rsidRPr="00B96C9A">
        <w:rPr>
          <w:cs/>
        </w:rPr>
        <w:instrText>"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author</w:instrText>
      </w:r>
      <w:r w:rsidR="00576100" w:rsidRPr="00B96C9A">
        <w:rPr>
          <w:cs/>
        </w:rPr>
        <w:instrText>":[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literal</w:instrText>
      </w:r>
      <w:r w:rsidR="00576100" w:rsidRPr="00B96C9A">
        <w:rPr>
          <w:cs/>
        </w:rPr>
        <w:instrText>":"นายธนนท์หลีน้อย"</w:instrText>
      </w:r>
      <w:r w:rsidR="00576100" w:rsidRPr="00B96C9A">
        <w:instrText>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issued</w:instrText>
      </w:r>
      <w:r w:rsidR="00576100" w:rsidRPr="00B96C9A">
        <w:rPr>
          <w:cs/>
        </w:rPr>
        <w:instrText>":</w:instrText>
      </w:r>
      <w:r w:rsidR="00576100" w:rsidRPr="00B96C9A">
        <w:instrText>{</w:instrText>
      </w:r>
      <w:r w:rsidR="00576100" w:rsidRPr="00B96C9A">
        <w:rPr>
          <w:cs/>
        </w:rPr>
        <w:instrText>"</w:instrText>
      </w:r>
      <w:r w:rsidR="00576100" w:rsidRPr="00B96C9A">
        <w:instrText>date</w:instrText>
      </w:r>
      <w:r w:rsidR="00576100" w:rsidRPr="00B96C9A">
        <w:rPr>
          <w:cs/>
        </w:rPr>
        <w:instrText>-</w:instrText>
      </w:r>
      <w:r w:rsidR="00576100" w:rsidRPr="00B96C9A">
        <w:instrText>parts</w:instrText>
      </w:r>
      <w:r w:rsidR="00576100" w:rsidRPr="00B96C9A">
        <w:rPr>
          <w:cs/>
        </w:rPr>
        <w:instrText>":[["</w:instrText>
      </w:r>
      <w:r w:rsidR="00576100" w:rsidRPr="00B96C9A">
        <w:instrText>2551</w:instrText>
      </w:r>
      <w:r w:rsidR="00576100" w:rsidRPr="00B96C9A">
        <w:rPr>
          <w:cs/>
        </w:rPr>
        <w:instrText>"]]</w:instrText>
      </w:r>
      <w:r w:rsidR="00576100" w:rsidRPr="00B96C9A">
        <w:instrText>}}}</w:instrText>
      </w:r>
      <w:r w:rsidR="00576100" w:rsidRPr="00B96C9A">
        <w:rPr>
          <w:cs/>
        </w:rPr>
        <w:instrText>]</w:instrText>
      </w:r>
      <w:r w:rsidR="00576100" w:rsidRPr="00B96C9A">
        <w:instrText>,</w:instrText>
      </w:r>
      <w:r w:rsidR="00576100" w:rsidRPr="00B96C9A">
        <w:rPr>
          <w:cs/>
        </w:rPr>
        <w:instrText>"</w:instrText>
      </w:r>
      <w:r w:rsidR="00576100" w:rsidRPr="00B96C9A">
        <w:instrText>schema</w:instrText>
      </w:r>
      <w:r w:rsidR="00576100" w:rsidRPr="00B96C9A">
        <w:rPr>
          <w:cs/>
        </w:rPr>
        <w:instrText>":"</w:instrText>
      </w:r>
      <w:r w:rsidR="00576100" w:rsidRPr="00B96C9A">
        <w:instrText>https</w:instrText>
      </w:r>
      <w:r w:rsidR="00576100" w:rsidRPr="00B96C9A">
        <w:rPr>
          <w:cs/>
        </w:rPr>
        <w:instrText>://</w:instrText>
      </w:r>
      <w:r w:rsidR="00576100" w:rsidRPr="00B96C9A">
        <w:instrText>github</w:instrText>
      </w:r>
      <w:r w:rsidR="00576100" w:rsidRPr="00B96C9A">
        <w:rPr>
          <w:cs/>
        </w:rPr>
        <w:instrText>.</w:instrText>
      </w:r>
      <w:r w:rsidR="00576100" w:rsidRPr="00B96C9A">
        <w:instrText>com</w:instrText>
      </w:r>
      <w:r w:rsidR="00576100" w:rsidRPr="00B96C9A">
        <w:rPr>
          <w:cs/>
        </w:rPr>
        <w:instrText>/</w:instrText>
      </w:r>
      <w:r w:rsidR="00576100" w:rsidRPr="00B96C9A">
        <w:instrText>citation</w:instrText>
      </w:r>
      <w:r w:rsidR="00576100" w:rsidRPr="00B96C9A">
        <w:rPr>
          <w:cs/>
        </w:rPr>
        <w:instrText>-</w:instrText>
      </w:r>
      <w:r w:rsidR="00576100" w:rsidRPr="00B96C9A">
        <w:instrText>style</w:instrText>
      </w:r>
      <w:r w:rsidR="00576100" w:rsidRPr="00B96C9A">
        <w:rPr>
          <w:cs/>
        </w:rPr>
        <w:instrText>-</w:instrText>
      </w:r>
      <w:r w:rsidR="00576100" w:rsidRPr="00B96C9A">
        <w:instrText>language</w:instrText>
      </w:r>
      <w:r w:rsidR="00576100" w:rsidRPr="00B96C9A">
        <w:rPr>
          <w:cs/>
        </w:rPr>
        <w:instrText>/</w:instrText>
      </w:r>
      <w:r w:rsidR="00576100" w:rsidRPr="00B96C9A">
        <w:instrText>schema</w:instrText>
      </w:r>
      <w:r w:rsidR="00576100" w:rsidRPr="00B96C9A">
        <w:rPr>
          <w:cs/>
        </w:rPr>
        <w:instrText>/</w:instrText>
      </w:r>
      <w:r w:rsidR="00576100" w:rsidRPr="00B96C9A">
        <w:instrText>raw</w:instrText>
      </w:r>
      <w:r w:rsidR="00576100" w:rsidRPr="00B96C9A">
        <w:rPr>
          <w:cs/>
        </w:rPr>
        <w:instrText>/</w:instrText>
      </w:r>
      <w:r w:rsidR="00576100" w:rsidRPr="00B96C9A">
        <w:instrText>master</w:instrText>
      </w:r>
      <w:r w:rsidR="00576100" w:rsidRPr="00B96C9A">
        <w:rPr>
          <w:cs/>
        </w:rPr>
        <w:instrText>/</w:instrText>
      </w:r>
      <w:r w:rsidR="00576100" w:rsidRPr="00B96C9A">
        <w:instrText>csl</w:instrText>
      </w:r>
      <w:r w:rsidR="00576100" w:rsidRPr="00B96C9A">
        <w:rPr>
          <w:cs/>
        </w:rPr>
        <w:instrText>-</w:instrText>
      </w:r>
      <w:r w:rsidR="00576100" w:rsidRPr="00B96C9A">
        <w:instrText>citation</w:instrText>
      </w:r>
      <w:r w:rsidR="00576100" w:rsidRPr="00B96C9A">
        <w:rPr>
          <w:cs/>
        </w:rPr>
        <w:instrText>.</w:instrText>
      </w:r>
      <w:r w:rsidR="00576100" w:rsidRPr="00B96C9A">
        <w:instrText>json</w:instrText>
      </w:r>
      <w:r w:rsidR="00576100" w:rsidRPr="00B96C9A">
        <w:rPr>
          <w:cs/>
        </w:rPr>
        <w:instrText>"</w:instrText>
      </w:r>
      <w:r w:rsidR="00576100" w:rsidRPr="00B96C9A">
        <w:instrText xml:space="preserve">} </w:instrText>
      </w:r>
      <w:r w:rsidR="00576100" w:rsidRPr="00B96C9A">
        <w:fldChar w:fldCharType="separate"/>
      </w:r>
      <w:r w:rsidR="00576100" w:rsidRPr="00B96C9A">
        <w:rPr>
          <w:cs/>
        </w:rPr>
        <w:t>[5]</w:t>
      </w:r>
      <w:r w:rsidR="00576100" w:rsidRPr="00B96C9A">
        <w:fldChar w:fldCharType="end"/>
      </w:r>
      <w:r w:rsidR="00576100" w:rsidRPr="00B96C9A">
        <w:rPr>
          <w:cs/>
        </w:rPr>
        <w:t xml:space="preserve"> ดังสมการที่ (</w:t>
      </w:r>
      <w:r w:rsidR="00576100" w:rsidRPr="00B96C9A">
        <w:t>5</w:t>
      </w:r>
      <w:r w:rsidR="00576100" w:rsidRPr="00B96C9A">
        <w:rPr>
          <w:cs/>
        </w:rPr>
        <w:t>)</w:t>
      </w:r>
    </w:p>
    <w:p w14:paraId="3C406BA1" w14:textId="77777777" w:rsidR="00576100" w:rsidRPr="00B96C9A" w:rsidRDefault="008979EB" w:rsidP="005E6F47">
      <w:pPr>
        <w:spacing w:after="0" w:line="240" w:lineRule="auto"/>
        <w:jc w:val="thaiDistribute"/>
      </w:pPr>
      <w:r w:rsidRPr="00B96C9A">
        <w:rPr>
          <w:cs/>
        </w:rPr>
        <w:lastRenderedPageBreak/>
        <w:t xml:space="preserve">                              </w:t>
      </w:r>
      <w:r w:rsidR="00576100" w:rsidRPr="00B96C9A">
        <w:t xml:space="preserve">F </w:t>
      </w:r>
      <w:r w:rsidR="00576100" w:rsidRPr="00B96C9A">
        <w:rPr>
          <w:cs/>
        </w:rPr>
        <w:t xml:space="preserve">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 xml:space="preserve">2 </m:t>
            </m:r>
            <m:r>
              <w:rPr>
                <w:rFonts w:ascii="Cambria Math" w:hAnsi="Cambria Math" w:cs="Cambria Math" w:hint="cs"/>
                <w:cs/>
              </w:rPr>
              <m:t>*</m:t>
            </m:r>
            <m:r>
              <w:rPr>
                <w:rFonts w:ascii="Cambria Math" w:hAnsi="Cambria Math"/>
                <w:cs/>
              </w:rPr>
              <m:t xml:space="preserve"> (</m:t>
            </m:r>
            <m:r>
              <w:rPr>
                <w:rFonts w:ascii="Cambria Math" w:hAnsi="Cambria Math" w:cs="Cambria Math" w:hint="cs"/>
                <w:cs/>
              </w:rPr>
              <m:t>precision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*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recall</m:t>
            </m:r>
            <m:r>
              <w:rPr>
                <w:rFonts w:ascii="Cambria Math" w:hAnsi="Cambria Math"/>
                <w:cs/>
              </w:rPr>
              <m:t xml:space="preserve">) </m:t>
            </m:r>
          </m:num>
          <m:den>
            <m:r>
              <w:rPr>
                <w:rFonts w:ascii="Cambria Math" w:hAnsi="Cambria Math"/>
                <w:cs/>
              </w:rPr>
              <m:t xml:space="preserve">( </m:t>
            </m:r>
            <m:r>
              <w:rPr>
                <w:rFonts w:ascii="Cambria Math" w:hAnsi="Cambria Math" w:cs="Cambria Math" w:hint="cs"/>
                <w:cs/>
              </w:rPr>
              <m:t>precision</m:t>
            </m:r>
            <m:r>
              <w:rPr>
                <w:rFonts w:ascii="Cambria Math" w:hAnsi="Cambria Math"/>
                <w:cs/>
              </w:rPr>
              <m:t xml:space="preserve"> + </m:t>
            </m:r>
            <m:r>
              <w:rPr>
                <w:rFonts w:ascii="Cambria Math" w:hAnsi="Cambria Math" w:cs="Cambria Math" w:hint="cs"/>
                <w:cs/>
              </w:rPr>
              <m:t>recall</m:t>
            </m:r>
            <m:r>
              <w:rPr>
                <w:rFonts w:ascii="Cambria Math" w:hAnsi="Cambria Math"/>
                <w:cs/>
              </w:rPr>
              <m:t xml:space="preserve"> )</m:t>
            </m:r>
          </m:den>
        </m:f>
      </m:oMath>
      <w:r w:rsidR="00576100" w:rsidRPr="00B96C9A">
        <w:rPr>
          <w:cs/>
        </w:rPr>
        <w:t xml:space="preserve">          </w:t>
      </w:r>
      <w:r w:rsidR="00576100" w:rsidRPr="00B96C9A">
        <w:tab/>
      </w:r>
      <w:r w:rsidR="00576100" w:rsidRPr="00B96C9A">
        <w:tab/>
      </w:r>
      <w:r w:rsidR="00576100" w:rsidRPr="00B96C9A">
        <w:tab/>
      </w:r>
      <w:r w:rsidR="00576100" w:rsidRPr="00B96C9A">
        <w:tab/>
      </w:r>
      <w:r w:rsidR="00576100" w:rsidRPr="00B96C9A">
        <w:rPr>
          <w:cs/>
        </w:rPr>
        <w:t>5)</w:t>
      </w:r>
    </w:p>
    <w:p w14:paraId="0E6DD18A" w14:textId="77777777" w:rsidR="00933CCA" w:rsidRPr="00B96C9A" w:rsidRDefault="00933CCA" w:rsidP="005E6F47">
      <w:pPr>
        <w:spacing w:after="0" w:line="240" w:lineRule="auto"/>
        <w:jc w:val="thaiDistribute"/>
      </w:pPr>
    </w:p>
    <w:p w14:paraId="260C4AA4" w14:textId="77777777" w:rsidR="00576100" w:rsidRPr="00B96C9A" w:rsidRDefault="00576100" w:rsidP="2B70ABAF">
      <w:pPr>
        <w:spacing w:after="0" w:line="240" w:lineRule="auto"/>
        <w:jc w:val="thaiDistribute"/>
        <w:rPr>
          <w:b/>
          <w:bCs/>
        </w:rPr>
      </w:pPr>
      <w:r w:rsidRPr="00B96C9A">
        <w:rPr>
          <w:b/>
          <w:bCs/>
          <w:color w:val="000000"/>
          <w:cs/>
        </w:rPr>
        <w:t xml:space="preserve">ตารางที่ 1  </w:t>
      </w:r>
      <w:r w:rsidRPr="00B96C9A">
        <w:rPr>
          <w:cs/>
        </w:rPr>
        <w:t xml:space="preserve">ความแตกต่างระหว่าง </w:t>
      </w:r>
      <w:r w:rsidRPr="00B96C9A">
        <w:t>Database</w:t>
      </w:r>
      <w:r w:rsidRPr="00B96C9A">
        <w:rPr>
          <w:cs/>
        </w:rPr>
        <w:t xml:space="preserve"> และการค้นคืนสารสนเทศ </w:t>
      </w:r>
      <w:r w:rsidRPr="00B96C9A">
        <w:fldChar w:fldCharType="begin"/>
      </w:r>
      <w:r w:rsidRPr="00B96C9A">
        <w:rPr>
          <w:b/>
          <w:bCs/>
        </w:rPr>
        <w:instrText xml:space="preserve"> ADDIN ZOTERO_ITEM CSL_CITATION 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citationID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ar16824uj9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properties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formattedCitation</w:instrText>
      </w:r>
      <w:r w:rsidRPr="00B96C9A">
        <w:rPr>
          <w:b/>
          <w:bCs/>
          <w:cs/>
        </w:rPr>
        <w:instrText>":"[</w:instrText>
      </w:r>
      <w:r w:rsidRPr="00B96C9A">
        <w:rPr>
          <w:b/>
          <w:bCs/>
        </w:rPr>
        <w:instrText>11</w:instrText>
      </w:r>
      <w:r w:rsidRPr="00B96C9A">
        <w:rPr>
          <w:b/>
          <w:bCs/>
          <w:cs/>
        </w:rPr>
        <w:instrText>]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plainCitation</w:instrText>
      </w:r>
      <w:r w:rsidRPr="00B96C9A">
        <w:rPr>
          <w:b/>
          <w:bCs/>
          <w:cs/>
        </w:rPr>
        <w:instrText>":"[</w:instrText>
      </w:r>
      <w:r w:rsidRPr="00B96C9A">
        <w:rPr>
          <w:b/>
          <w:bCs/>
        </w:rPr>
        <w:instrText>11</w:instrText>
      </w:r>
      <w:r w:rsidRPr="00B96C9A">
        <w:rPr>
          <w:b/>
          <w:bCs/>
          <w:cs/>
        </w:rPr>
        <w:instrText>]"</w:instrText>
      </w:r>
      <w:r w:rsidRPr="00B96C9A">
        <w:rPr>
          <w:b/>
          <w:bCs/>
        </w:rPr>
        <w:instrText>}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citationItems</w:instrText>
      </w:r>
      <w:r w:rsidRPr="00B96C9A">
        <w:rPr>
          <w:b/>
          <w:bCs/>
          <w:cs/>
        </w:rPr>
        <w:instrText>":[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d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124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uris</w:instrText>
      </w:r>
      <w:r w:rsidRPr="00B96C9A">
        <w:rPr>
          <w:b/>
          <w:bCs/>
          <w:cs/>
        </w:rPr>
        <w:instrText>":["</w:instrText>
      </w:r>
      <w:r w:rsidRPr="00B96C9A">
        <w:rPr>
          <w:b/>
          <w:bCs/>
        </w:rPr>
        <w:instrText>http</w:instrText>
      </w:r>
      <w:r w:rsidRPr="00B96C9A">
        <w:rPr>
          <w:b/>
          <w:bCs/>
          <w:cs/>
        </w:rPr>
        <w:instrText>://</w:instrText>
      </w:r>
      <w:r w:rsidRPr="00B96C9A">
        <w:rPr>
          <w:b/>
          <w:bCs/>
        </w:rPr>
        <w:instrText>zotero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org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user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local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qtgrv9vQ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item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4S9HAQU2</w:instrText>
      </w:r>
      <w:r w:rsidRPr="00B96C9A">
        <w:rPr>
          <w:b/>
          <w:bCs/>
          <w:cs/>
        </w:rPr>
        <w:instrText>"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uri</w:instrText>
      </w:r>
      <w:r w:rsidRPr="00B96C9A">
        <w:rPr>
          <w:b/>
          <w:bCs/>
          <w:cs/>
        </w:rPr>
        <w:instrText>":["</w:instrText>
      </w:r>
      <w:r w:rsidRPr="00B96C9A">
        <w:rPr>
          <w:b/>
          <w:bCs/>
        </w:rPr>
        <w:instrText>http</w:instrText>
      </w:r>
      <w:r w:rsidRPr="00B96C9A">
        <w:rPr>
          <w:b/>
          <w:bCs/>
          <w:cs/>
        </w:rPr>
        <w:instrText>://</w:instrText>
      </w:r>
      <w:r w:rsidRPr="00B96C9A">
        <w:rPr>
          <w:b/>
          <w:bCs/>
        </w:rPr>
        <w:instrText>zotero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org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user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local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qtgrv9vQ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item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4S9HAQU2</w:instrText>
      </w:r>
      <w:r w:rsidRPr="00B96C9A">
        <w:rPr>
          <w:b/>
          <w:bCs/>
          <w:cs/>
        </w:rPr>
        <w:instrText>"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temData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d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124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type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article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title</w:instrText>
      </w:r>
      <w:r w:rsidRPr="00B96C9A">
        <w:rPr>
          <w:b/>
          <w:bCs/>
          <w:cs/>
        </w:rPr>
        <w:instrText>":"การจัดเก็บและค้นคืนสารสนเทศ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URL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http</w:instrText>
      </w:r>
      <w:r w:rsidRPr="00B96C9A">
        <w:rPr>
          <w:b/>
          <w:bCs/>
          <w:cs/>
        </w:rPr>
        <w:instrText xml:space="preserve">:// </w:instrText>
      </w:r>
      <w:r w:rsidRPr="00B96C9A">
        <w:rPr>
          <w:b/>
          <w:bCs/>
        </w:rPr>
        <w:instrText>Irm78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blogspot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com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2011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12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blog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post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html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author</w:instrText>
      </w:r>
      <w:r w:rsidRPr="00B96C9A">
        <w:rPr>
          <w:b/>
          <w:bCs/>
          <w:cs/>
        </w:rPr>
        <w:instrText>":[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literal</w:instrText>
      </w:r>
      <w:r w:rsidRPr="00B96C9A">
        <w:rPr>
          <w:b/>
          <w:bCs/>
          <w:cs/>
        </w:rPr>
        <w:instrText>":"ผศ.อุไร ทองหัวไผ"</w:instrText>
      </w:r>
      <w:r w:rsidRPr="00B96C9A">
        <w:rPr>
          <w:b/>
          <w:bCs/>
        </w:rPr>
        <w:instrText>}</w:instrText>
      </w:r>
      <w:r w:rsidRPr="00B96C9A">
        <w:rPr>
          <w:b/>
          <w:bCs/>
          <w:cs/>
        </w:rPr>
        <w:instrText>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ssued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date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parts</w:instrText>
      </w:r>
      <w:r w:rsidRPr="00B96C9A">
        <w:rPr>
          <w:b/>
          <w:bCs/>
          <w:cs/>
        </w:rPr>
        <w:instrText>":[["</w:instrText>
      </w:r>
      <w:r w:rsidRPr="00B96C9A">
        <w:rPr>
          <w:b/>
          <w:bCs/>
        </w:rPr>
        <w:instrText>2554</w:instrText>
      </w:r>
      <w:r w:rsidRPr="00B96C9A">
        <w:rPr>
          <w:b/>
          <w:bCs/>
          <w:cs/>
        </w:rPr>
        <w:instrText>"]]</w:instrText>
      </w:r>
      <w:r w:rsidRPr="00B96C9A">
        <w:rPr>
          <w:b/>
          <w:bCs/>
        </w:rPr>
        <w:instrText>}}}</w:instrText>
      </w:r>
      <w:r w:rsidRPr="00B96C9A">
        <w:rPr>
          <w:b/>
          <w:bCs/>
          <w:cs/>
        </w:rPr>
        <w:instrText>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schema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https</w:instrText>
      </w:r>
      <w:r w:rsidRPr="00B96C9A">
        <w:rPr>
          <w:b/>
          <w:bCs/>
          <w:cs/>
        </w:rPr>
        <w:instrText>://</w:instrText>
      </w:r>
      <w:r w:rsidRPr="00B96C9A">
        <w:rPr>
          <w:b/>
          <w:bCs/>
        </w:rPr>
        <w:instrText>github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com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citation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style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language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schema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raw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master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csl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citation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json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 xml:space="preserve">} </w:instrText>
      </w:r>
      <w:r w:rsidRPr="00B96C9A">
        <w:fldChar w:fldCharType="separate"/>
      </w:r>
      <w:r w:rsidRPr="00B96C9A">
        <w:rPr>
          <w:cs/>
        </w:rPr>
        <w:t>[6]</w:t>
      </w:r>
      <w:r w:rsidRPr="00B96C9A">
        <w:fldChar w:fldCharType="end"/>
      </w:r>
    </w:p>
    <w:tbl>
      <w:tblPr>
        <w:tblStyle w:val="100"/>
        <w:tblpPr w:leftFromText="180" w:rightFromText="180" w:vertAnchor="text" w:horzAnchor="margin" w:tblpY="373"/>
        <w:tblW w:w="8025" w:type="dxa"/>
        <w:tblLook w:val="0420" w:firstRow="1" w:lastRow="0" w:firstColumn="0" w:lastColumn="0" w:noHBand="0" w:noVBand="1"/>
      </w:tblPr>
      <w:tblGrid>
        <w:gridCol w:w="2622"/>
        <w:gridCol w:w="2623"/>
        <w:gridCol w:w="2780"/>
      </w:tblGrid>
      <w:tr w:rsidR="00576100" w:rsidRPr="00B96C9A" w14:paraId="0634A981" w14:textId="77777777" w:rsidTr="2B70ABAF">
        <w:trPr>
          <w:trHeight w:val="447"/>
        </w:trPr>
        <w:tc>
          <w:tcPr>
            <w:tcW w:w="2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982F33" w14:textId="77777777" w:rsidR="00576100" w:rsidRPr="00B96C9A" w:rsidRDefault="00576100" w:rsidP="005E6F47">
            <w:pPr>
              <w:rPr>
                <w:rFonts w:ascii="TH Sarabun New" w:hAnsi="TH Sarabun New" w:cs="TH Sarabun New"/>
                <w:b/>
                <w:bCs/>
                <w:cs/>
              </w:rPr>
            </w:pPr>
          </w:p>
        </w:tc>
        <w:tc>
          <w:tcPr>
            <w:tcW w:w="2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578528" w14:textId="77777777" w:rsidR="00576100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Database</w:t>
            </w:r>
          </w:p>
        </w:tc>
        <w:tc>
          <w:tcPr>
            <w:tcW w:w="27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9C09E7" w14:textId="77777777" w:rsidR="00576100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IR</w:t>
            </w:r>
          </w:p>
        </w:tc>
      </w:tr>
      <w:tr w:rsidR="00576100" w:rsidRPr="00B96C9A" w14:paraId="394C2F92" w14:textId="77777777" w:rsidTr="2B70ABAF">
        <w:trPr>
          <w:trHeight w:val="874"/>
        </w:trPr>
        <w:tc>
          <w:tcPr>
            <w:tcW w:w="2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577163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ารค้นข้อมูล</w:t>
            </w:r>
          </w:p>
        </w:tc>
        <w:tc>
          <w:tcPr>
            <w:tcW w:w="2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A5AD4C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ข้อมูลมีโครงสร้าง </w:t>
            </w:r>
          </w:p>
          <w:p w14:paraId="04F5F748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มีความหมายที่ชัดเจน</w:t>
            </w:r>
          </w:p>
        </w:tc>
        <w:tc>
          <w:tcPr>
            <w:tcW w:w="27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1C413F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จะไม่ใช้โครงสร้างข้อมูล</w:t>
            </w:r>
          </w:p>
          <w:p w14:paraId="360001A7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ส่วนใหญ่จะเป็น </w:t>
            </w:r>
            <w:r w:rsidRPr="00B96C9A">
              <w:rPr>
                <w:rFonts w:ascii="TH Sarabun New" w:hAnsi="TH Sarabun New" w:cs="TH Sarabun New"/>
              </w:rPr>
              <w:t>Metadata</w:t>
            </w:r>
          </w:p>
        </w:tc>
      </w:tr>
      <w:tr w:rsidR="00576100" w:rsidRPr="00B96C9A" w14:paraId="1C318181" w14:textId="77777777" w:rsidTr="2B70ABAF">
        <w:trPr>
          <w:trHeight w:val="752"/>
        </w:trPr>
        <w:tc>
          <w:tcPr>
            <w:tcW w:w="2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C9CDF4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ารดึงข้อมูลข้อมูล</w:t>
            </w:r>
          </w:p>
        </w:tc>
        <w:tc>
          <w:tcPr>
            <w:tcW w:w="2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EEE247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ตรงไปตรงมา </w:t>
            </w:r>
          </w:p>
        </w:tc>
        <w:tc>
          <w:tcPr>
            <w:tcW w:w="27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6BB96C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คลุมเครือ ไม่แน่ชัด </w:t>
            </w:r>
          </w:p>
          <w:p w14:paraId="64B55958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(ตามธรรมชาติของภาษา)</w:t>
            </w:r>
          </w:p>
        </w:tc>
      </w:tr>
      <w:tr w:rsidR="00576100" w:rsidRPr="00B96C9A" w14:paraId="280D828A" w14:textId="77777777" w:rsidTr="2B70ABAF">
        <w:trPr>
          <w:trHeight w:val="404"/>
        </w:trPr>
        <w:tc>
          <w:tcPr>
            <w:tcW w:w="2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41E0FF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ผล</w:t>
            </w:r>
            <w:r w:rsidR="007939F0" w:rsidRPr="00B96C9A">
              <w:rPr>
                <w:rFonts w:ascii="TH Sarabun New" w:hAnsi="TH Sarabun New" w:cs="TH Sarabun New"/>
                <w:cs/>
              </w:rPr>
              <w:t>ลัพธ์</w:t>
            </w:r>
            <w:r w:rsidRPr="00B96C9A">
              <w:rPr>
                <w:rFonts w:ascii="TH Sarabun New" w:hAnsi="TH Sarabun New" w:cs="TH Sarabun New"/>
                <w:cs/>
              </w:rPr>
              <w:t>ที่ได้</w:t>
            </w:r>
          </w:p>
        </w:tc>
        <w:tc>
          <w:tcPr>
            <w:tcW w:w="2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6153C8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น่นอนและถูกต้อง</w:t>
            </w:r>
          </w:p>
        </w:tc>
        <w:tc>
          <w:tcPr>
            <w:tcW w:w="27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D7DB86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กี่ยวข้องเป็นบางครั้ง</w:t>
            </w:r>
          </w:p>
        </w:tc>
      </w:tr>
      <w:tr w:rsidR="00576100" w:rsidRPr="00B96C9A" w14:paraId="623057DD" w14:textId="77777777" w:rsidTr="2B70ABAF">
        <w:trPr>
          <w:trHeight w:val="739"/>
        </w:trPr>
        <w:tc>
          <w:tcPr>
            <w:tcW w:w="2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55C053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ารติดต่อกับระบบ</w:t>
            </w:r>
          </w:p>
        </w:tc>
        <w:tc>
          <w:tcPr>
            <w:tcW w:w="2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C001F9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เป็นการ </w:t>
            </w:r>
            <w:r w:rsidRPr="00B96C9A">
              <w:rPr>
                <w:rFonts w:ascii="TH Sarabun New" w:hAnsi="TH Sarabun New" w:cs="TH Sarabun New"/>
              </w:rPr>
              <w:t xml:space="preserve">Query </w:t>
            </w:r>
            <w:r w:rsidRPr="00B96C9A">
              <w:rPr>
                <w:rFonts w:ascii="TH Sarabun New" w:hAnsi="TH Sarabun New" w:cs="TH Sarabun New"/>
                <w:cs/>
              </w:rPr>
              <w:t>แบบ</w:t>
            </w:r>
          </w:p>
          <w:p w14:paraId="361894C9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ครั้งเดียวจบ</w:t>
            </w:r>
          </w:p>
        </w:tc>
        <w:tc>
          <w:tcPr>
            <w:tcW w:w="27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10A900" w14:textId="77777777" w:rsidR="00576100" w:rsidRPr="00B96C9A" w:rsidRDefault="00576100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มีการโต้ตอบและปรับปรุงผล</w:t>
            </w:r>
            <w:r w:rsidR="00AB3C97" w:rsidRPr="00B96C9A">
              <w:rPr>
                <w:rFonts w:ascii="TH Sarabun New" w:hAnsi="TH Sarabun New" w:cs="TH Sarabun New"/>
                <w:cs/>
              </w:rPr>
              <w:t>ลัพธ์</w:t>
            </w:r>
            <w:r w:rsidRPr="00B96C9A">
              <w:rPr>
                <w:rFonts w:ascii="TH Sarabun New" w:hAnsi="TH Sarabun New" w:cs="TH Sarabun New"/>
                <w:cs/>
              </w:rPr>
              <w:t xml:space="preserve">ให้มีความถูกต้องมากขึ้น </w:t>
            </w:r>
          </w:p>
        </w:tc>
      </w:tr>
    </w:tbl>
    <w:p w14:paraId="73A7A494" w14:textId="77777777" w:rsidR="00576100" w:rsidRPr="00B96C9A" w:rsidRDefault="00576100" w:rsidP="005E6F47">
      <w:pPr>
        <w:spacing w:after="0" w:line="240" w:lineRule="auto"/>
        <w:jc w:val="thaiDistribute"/>
        <w:rPr>
          <w:b/>
          <w:bCs/>
        </w:rPr>
      </w:pPr>
    </w:p>
    <w:bookmarkEnd w:id="56"/>
    <w:p w14:paraId="0161C62B" w14:textId="77777777" w:rsidR="00665FEA" w:rsidRPr="00B96C9A" w:rsidRDefault="00665FEA" w:rsidP="005E6F47">
      <w:pPr>
        <w:tabs>
          <w:tab w:val="left" w:pos="2520"/>
        </w:tabs>
        <w:spacing w:after="0" w:line="240" w:lineRule="auto"/>
        <w:jc w:val="thaiDistribute"/>
      </w:pPr>
    </w:p>
    <w:p w14:paraId="1EFC119A" w14:textId="77777777" w:rsidR="00576100" w:rsidRPr="00B96C9A" w:rsidRDefault="00933CCA" w:rsidP="005E6F47">
      <w:pPr>
        <w:tabs>
          <w:tab w:val="left" w:pos="252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จากตารางที่ 1 จะเห็นว่าการค้นคืนสารสนเทศ (</w:t>
      </w:r>
      <w:r w:rsidR="00576100" w:rsidRPr="00B96C9A">
        <w:t>IR</w:t>
      </w:r>
      <w:r w:rsidR="00576100" w:rsidRPr="00B96C9A">
        <w:rPr>
          <w:cs/>
        </w:rPr>
        <w:t xml:space="preserve">) มีความยืดหยุ่นในการค้นหาข้อมูลมากกว่า </w:t>
      </w:r>
      <w:r w:rsidR="00576100" w:rsidRPr="00B96C9A">
        <w:t>Database</w:t>
      </w:r>
      <w:r w:rsidR="00576100" w:rsidRPr="00B96C9A">
        <w:rPr>
          <w:cs/>
        </w:rPr>
        <w:t xml:space="preserve"> เพราะเป็นการค้นหาข้อมูลจากลักษณะเด่นภายในเอกสาร และ </w:t>
      </w:r>
      <w:r w:rsidR="00576100" w:rsidRPr="00B96C9A">
        <w:t xml:space="preserve">Metadata </w:t>
      </w:r>
      <w:r w:rsidR="00576100" w:rsidRPr="00B96C9A">
        <w:rPr>
          <w:cs/>
        </w:rPr>
        <w:t>นอกจากนี้ยังสามารถที่จะปรับปรุงการค้นหา ให้มีความถูกต้องมากยิ่งขึ้น</w:t>
      </w:r>
    </w:p>
    <w:p w14:paraId="473BFA57" w14:textId="77777777" w:rsidR="00576100" w:rsidRPr="00B96C9A" w:rsidRDefault="00933CC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2</w:t>
      </w:r>
      <w:r w:rsidR="00576100" w:rsidRPr="00B96C9A">
        <w:rPr>
          <w:color w:val="000000"/>
          <w:cs/>
        </w:rPr>
        <w:t>.</w:t>
      </w:r>
      <w:r w:rsidR="00576100" w:rsidRPr="00B96C9A">
        <w:rPr>
          <w:color w:val="000000"/>
        </w:rPr>
        <w:t>1</w:t>
      </w:r>
      <w:r w:rsidR="00576100" w:rsidRPr="00B96C9A">
        <w:rPr>
          <w:color w:val="000000"/>
          <w:cs/>
        </w:rPr>
        <w:t xml:space="preserve">.2  </w:t>
      </w:r>
      <w:r w:rsidR="00576100" w:rsidRPr="00B96C9A">
        <w:rPr>
          <w:color w:val="000000"/>
        </w:rPr>
        <w:t>REST API</w:t>
      </w:r>
      <w:r w:rsidR="00576100" w:rsidRPr="00B96C9A">
        <w:rPr>
          <w:color w:val="000000"/>
          <w:cs/>
        </w:rPr>
        <w:t xml:space="preserve"> </w:t>
      </w:r>
    </w:p>
    <w:p w14:paraId="62FFC630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</w:t>
      </w:r>
      <w:r w:rsidR="00576100" w:rsidRPr="00B96C9A">
        <w:rPr>
          <w:color w:val="000000"/>
        </w:rPr>
        <w:t xml:space="preserve">REST API </w:t>
      </w:r>
      <w:r w:rsidR="00576100" w:rsidRPr="00B96C9A">
        <w:rPr>
          <w:color w:val="000000"/>
          <w:cs/>
        </w:rPr>
        <w:t xml:space="preserve">หรือ </w:t>
      </w:r>
      <w:r w:rsidR="00576100" w:rsidRPr="00B96C9A">
        <w:rPr>
          <w:color w:val="000000"/>
        </w:rPr>
        <w:t xml:space="preserve">Representational State Transfer </w:t>
      </w:r>
      <w:r w:rsidR="00576100" w:rsidRPr="00B96C9A">
        <w:rPr>
          <w:color w:val="000000"/>
          <w:cs/>
        </w:rPr>
        <w:t xml:space="preserve">เป็นการสร้าง </w:t>
      </w:r>
      <w:r w:rsidR="00576100" w:rsidRPr="00B96C9A">
        <w:rPr>
          <w:color w:val="000000"/>
        </w:rPr>
        <w:t>Web Service</w:t>
      </w:r>
      <w:r w:rsidR="00576100" w:rsidRPr="00B96C9A">
        <w:rPr>
          <w:color w:val="000000"/>
          <w:cs/>
        </w:rPr>
        <w:t xml:space="preserve"> </w:t>
      </w:r>
      <w:bookmarkStart w:id="57" w:name="_Hlk491119412"/>
      <w:r w:rsidR="00576100" w:rsidRPr="00B96C9A">
        <w:rPr>
          <w:color w:val="000000"/>
          <w:cs/>
        </w:rPr>
        <w:t>[</w:t>
      </w:r>
      <w:r w:rsidR="00576100" w:rsidRPr="00B96C9A">
        <w:rPr>
          <w:color w:val="000000"/>
        </w:rPr>
        <w:t>7</w:t>
      </w:r>
      <w:r w:rsidR="00576100" w:rsidRPr="00B96C9A">
        <w:rPr>
          <w:color w:val="000000"/>
          <w:cs/>
        </w:rPr>
        <w:t>]</w:t>
      </w:r>
      <w:bookmarkEnd w:id="57"/>
      <w:r w:rsidR="00576100" w:rsidRPr="00B96C9A">
        <w:rPr>
          <w:color w:val="000000"/>
          <w:cs/>
        </w:rPr>
        <w:t xml:space="preserve"> โดยใช้ </w:t>
      </w:r>
      <w:r w:rsidR="00576100" w:rsidRPr="00B96C9A">
        <w:rPr>
          <w:color w:val="000000"/>
        </w:rPr>
        <w:t xml:space="preserve">HTTP Method </w:t>
      </w:r>
      <w:r w:rsidR="00576100" w:rsidRPr="00B96C9A">
        <w:rPr>
          <w:color w:val="000000"/>
          <w:cs/>
        </w:rPr>
        <w:t>(</w:t>
      </w:r>
      <w:r w:rsidR="00576100" w:rsidRPr="00B96C9A">
        <w:rPr>
          <w:color w:val="000000"/>
        </w:rPr>
        <w:t>GET</w:t>
      </w:r>
      <w:r w:rsidR="00A02665" w:rsidRPr="00B96C9A">
        <w:rPr>
          <w:color w:val="000000"/>
        </w:rPr>
        <w:t xml:space="preserve">,   </w:t>
      </w:r>
      <w:r w:rsidR="00576100" w:rsidRPr="00B96C9A">
        <w:rPr>
          <w:color w:val="000000"/>
        </w:rPr>
        <w:t>POST</w:t>
      </w:r>
      <w:r w:rsidR="00A02665" w:rsidRPr="00B96C9A">
        <w:rPr>
          <w:color w:val="000000"/>
        </w:rPr>
        <w:t xml:space="preserve">,   </w:t>
      </w:r>
      <w:r w:rsidR="00576100" w:rsidRPr="00B96C9A">
        <w:rPr>
          <w:color w:val="000000"/>
        </w:rPr>
        <w:t>PUT</w:t>
      </w:r>
      <w:r w:rsidR="00A02665" w:rsidRPr="00B96C9A">
        <w:rPr>
          <w:color w:val="000000"/>
        </w:rPr>
        <w:t xml:space="preserve">,   </w:t>
      </w:r>
      <w:r w:rsidR="00576100" w:rsidRPr="00B96C9A">
        <w:rPr>
          <w:color w:val="000000"/>
        </w:rPr>
        <w:t>DELETE</w:t>
      </w:r>
      <w:r w:rsidR="00576100" w:rsidRPr="00B96C9A">
        <w:rPr>
          <w:color w:val="000000"/>
          <w:cs/>
        </w:rPr>
        <w:t xml:space="preserve">) ซึ่งรับส่งข้อมูลในรูปแบบของ </w:t>
      </w:r>
      <w:r w:rsidR="00576100" w:rsidRPr="00B96C9A">
        <w:rPr>
          <w:color w:val="000000"/>
        </w:rPr>
        <w:t xml:space="preserve">JSON </w:t>
      </w:r>
      <w:r w:rsidR="00576100" w:rsidRPr="00B96C9A">
        <w:rPr>
          <w:color w:val="000000"/>
          <w:cs/>
        </w:rPr>
        <w:t xml:space="preserve">หรือ </w:t>
      </w:r>
      <w:r w:rsidR="00576100" w:rsidRPr="00B96C9A">
        <w:rPr>
          <w:color w:val="000000"/>
        </w:rPr>
        <w:t xml:space="preserve">XML </w:t>
      </w:r>
      <w:r w:rsidR="00576100" w:rsidRPr="00B96C9A">
        <w:rPr>
          <w:color w:val="000000"/>
          <w:cs/>
        </w:rPr>
        <w:t>และเนื่องจากเป็นโพรโทคอล (</w:t>
      </w:r>
      <w:r w:rsidR="00576100" w:rsidRPr="00B96C9A">
        <w:rPr>
          <w:color w:val="000000"/>
        </w:rPr>
        <w:t>Protocol</w:t>
      </w:r>
      <w:r w:rsidR="00576100" w:rsidRPr="00B96C9A">
        <w:rPr>
          <w:color w:val="000000"/>
          <w:cs/>
        </w:rPr>
        <w:t xml:space="preserve">) </w:t>
      </w:r>
      <w:r w:rsidR="00576100" w:rsidRPr="00B96C9A">
        <w:rPr>
          <w:color w:val="000000"/>
        </w:rPr>
        <w:t xml:space="preserve">HTTP </w:t>
      </w:r>
      <w:r w:rsidR="00576100" w:rsidRPr="00B96C9A">
        <w:rPr>
          <w:color w:val="000000"/>
          <w:cs/>
        </w:rPr>
        <w:t xml:space="preserve">ซึ่งใช้งานอยู่ในทุกแพลตฟอร์มอยู่แล้ว จึงทำให้การรับส่งข้อมูลข้ามแพลทฟอร์มไม่ใช่ปัญหาอีกต่อไป โดย </w:t>
      </w:r>
      <w:r w:rsidR="00576100" w:rsidRPr="00B96C9A">
        <w:rPr>
          <w:color w:val="000000"/>
        </w:rPr>
        <w:t>HTTP M</w:t>
      </w:r>
      <w:r w:rsidR="007939F0" w:rsidRPr="00B96C9A">
        <w:rPr>
          <w:color w:val="000000"/>
        </w:rPr>
        <w:t>e</w:t>
      </w:r>
      <w:r w:rsidR="00576100" w:rsidRPr="00B96C9A">
        <w:rPr>
          <w:color w:val="000000"/>
        </w:rPr>
        <w:t xml:space="preserve">thod </w:t>
      </w:r>
      <w:r w:rsidR="00576100" w:rsidRPr="00B96C9A">
        <w:rPr>
          <w:color w:val="000000"/>
          <w:cs/>
        </w:rPr>
        <w:t>ที่ใช้ มีการทำงานต่างกันดังนี้</w:t>
      </w:r>
    </w:p>
    <w:p w14:paraId="09631B39" w14:textId="77777777" w:rsidR="00576100" w:rsidRPr="00B96C9A" w:rsidRDefault="00933CC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</w:t>
      </w:r>
      <w:r w:rsidR="005E6F47" w:rsidRPr="00B96C9A">
        <w:rPr>
          <w:color w:val="000000"/>
          <w:cs/>
        </w:rPr>
        <w:t xml:space="preserve">-  </w:t>
      </w:r>
      <w:r w:rsidR="00576100" w:rsidRPr="00B96C9A">
        <w:rPr>
          <w:color w:val="000000"/>
        </w:rPr>
        <w:t xml:space="preserve">GET </w:t>
      </w:r>
      <w:r w:rsidR="00576100" w:rsidRPr="00B96C9A">
        <w:rPr>
          <w:color w:val="000000"/>
          <w:cs/>
        </w:rPr>
        <w:t xml:space="preserve">ใช้สำหรับเรียกข้อมูล เปรียบเสมือน </w:t>
      </w:r>
      <w:r w:rsidR="00576100" w:rsidRPr="00B96C9A">
        <w:rPr>
          <w:color w:val="000000"/>
        </w:rPr>
        <w:t xml:space="preserve">Select </w:t>
      </w:r>
      <w:r w:rsidR="00576100" w:rsidRPr="00B96C9A">
        <w:rPr>
          <w:color w:val="000000"/>
          <w:cs/>
        </w:rPr>
        <w:t xml:space="preserve">ในภาษา </w:t>
      </w:r>
      <w:r w:rsidR="00576100" w:rsidRPr="00B96C9A">
        <w:rPr>
          <w:color w:val="000000"/>
        </w:rPr>
        <w:t>SQL</w:t>
      </w:r>
    </w:p>
    <w:p w14:paraId="3A180FE2" w14:textId="77777777" w:rsidR="00576100" w:rsidRPr="00B96C9A" w:rsidRDefault="005E6F47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-  </w:t>
      </w:r>
      <w:r w:rsidR="00576100" w:rsidRPr="00B96C9A">
        <w:rPr>
          <w:color w:val="000000"/>
        </w:rPr>
        <w:t xml:space="preserve">POST </w:t>
      </w:r>
      <w:r w:rsidR="00576100" w:rsidRPr="00B96C9A">
        <w:rPr>
          <w:color w:val="000000"/>
          <w:cs/>
        </w:rPr>
        <w:t xml:space="preserve">ใช้สำหรับส่งข้อมูลเพื่อนำไปสร้างเป็นข้อมูลใหม่บน </w:t>
      </w:r>
      <w:r w:rsidR="00576100" w:rsidRPr="00B96C9A">
        <w:rPr>
          <w:color w:val="000000"/>
        </w:rPr>
        <w:t>Server</w:t>
      </w:r>
    </w:p>
    <w:p w14:paraId="48261117" w14:textId="77777777" w:rsidR="00576100" w:rsidRPr="00B96C9A" w:rsidRDefault="005E6F47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-  </w:t>
      </w:r>
      <w:r w:rsidR="00576100" w:rsidRPr="00B96C9A">
        <w:rPr>
          <w:color w:val="000000"/>
        </w:rPr>
        <w:t xml:space="preserve">PUT </w:t>
      </w:r>
      <w:r w:rsidR="00576100" w:rsidRPr="00B96C9A">
        <w:rPr>
          <w:color w:val="000000"/>
          <w:cs/>
        </w:rPr>
        <w:t xml:space="preserve">ใช้สำหรับส่งข้อมูลเพื่อนำไปอัพเดตข้อมูลที่มีอยู่แล้วบน </w:t>
      </w:r>
      <w:r w:rsidR="00576100" w:rsidRPr="00B96C9A">
        <w:rPr>
          <w:color w:val="000000"/>
        </w:rPr>
        <w:t>Server</w:t>
      </w:r>
    </w:p>
    <w:p w14:paraId="776A7DD6" w14:textId="77777777" w:rsidR="00576100" w:rsidRPr="00B96C9A" w:rsidRDefault="005E6F47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-  </w:t>
      </w:r>
      <w:r w:rsidR="00576100" w:rsidRPr="00B96C9A">
        <w:rPr>
          <w:color w:val="000000"/>
        </w:rPr>
        <w:t xml:space="preserve">DELETE </w:t>
      </w:r>
      <w:r w:rsidR="00576100" w:rsidRPr="00B96C9A">
        <w:rPr>
          <w:color w:val="000000"/>
          <w:cs/>
        </w:rPr>
        <w:t xml:space="preserve">ใช้สำหรับลบข้อมูลที่มีอยู่บนเครื่อง </w:t>
      </w:r>
      <w:r w:rsidR="00576100" w:rsidRPr="00B96C9A">
        <w:rPr>
          <w:color w:val="000000"/>
        </w:rPr>
        <w:t>Server</w:t>
      </w:r>
    </w:p>
    <w:p w14:paraId="4B6A7CD1" w14:textId="77777777" w:rsidR="00576100" w:rsidRPr="00B96C9A" w:rsidRDefault="00933CC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2</w:t>
      </w:r>
      <w:r w:rsidR="00576100" w:rsidRPr="00B96C9A">
        <w:rPr>
          <w:color w:val="000000"/>
          <w:cs/>
        </w:rPr>
        <w:t>.</w:t>
      </w:r>
      <w:r w:rsidRPr="00B96C9A">
        <w:rPr>
          <w:color w:val="000000"/>
          <w:cs/>
        </w:rPr>
        <w:t>1</w:t>
      </w:r>
      <w:r w:rsidR="00576100" w:rsidRPr="00B96C9A">
        <w:rPr>
          <w:color w:val="000000"/>
          <w:cs/>
        </w:rPr>
        <w:t>.3  การวัดความคล้ายคลึงเชิงมุมโคไซน์ (</w:t>
      </w:r>
      <w:r w:rsidR="00576100" w:rsidRPr="00B96C9A">
        <w:rPr>
          <w:color w:val="000000"/>
        </w:rPr>
        <w:t>Cosine Similarity Measurement</w:t>
      </w:r>
      <w:r w:rsidR="00576100" w:rsidRPr="00B96C9A">
        <w:rPr>
          <w:color w:val="000000"/>
          <w:cs/>
        </w:rPr>
        <w:t>)</w:t>
      </w:r>
    </w:p>
    <w:p w14:paraId="4F43445A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</w:t>
      </w:r>
      <w:r w:rsidR="00576100" w:rsidRPr="00B96C9A">
        <w:rPr>
          <w:color w:val="000000"/>
          <w:cs/>
        </w:rPr>
        <w:t>การวัดความคล้ายคลึงโดยนำหลักการวัดความคล้ายคลึงเชิงมุมโคไซน์และการให้ค่าน้ำหนักของคำมาใช้กับหลักการของแบบจำลองเวกเตอร์สเปซ [</w:t>
      </w:r>
      <w:r w:rsidR="00576100" w:rsidRPr="00B96C9A">
        <w:rPr>
          <w:color w:val="000000"/>
        </w:rPr>
        <w:t>8</w:t>
      </w:r>
      <w:r w:rsidR="00576100" w:rsidRPr="00B96C9A">
        <w:rPr>
          <w:color w:val="000000"/>
          <w:cs/>
        </w:rPr>
        <w:t>] เพื่อวิเคราะห์วิธีการวัดความคล้ายคลึงของภาษาไทย โดยการวัดความคล้ายคลึง (</w:t>
      </w:r>
      <w:r w:rsidR="00576100" w:rsidRPr="00B96C9A">
        <w:rPr>
          <w:color w:val="000000"/>
        </w:rPr>
        <w:t>Similarity Measure</w:t>
      </w:r>
      <w:r w:rsidR="00576100" w:rsidRPr="00B96C9A">
        <w:rPr>
          <w:color w:val="000000"/>
          <w:cs/>
        </w:rPr>
        <w:t>) ของเอกสารนั้น สามารถจำแนกได้เป็น 2 ประเภท คือ</w:t>
      </w:r>
    </w:p>
    <w:p w14:paraId="62A21625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</w:t>
      </w:r>
      <w:r w:rsidR="00576100" w:rsidRPr="00B96C9A">
        <w:rPr>
          <w:color w:val="000000"/>
          <w:cs/>
        </w:rPr>
        <w:t>1)  การวัดความคล้ายคลึงจากการมีหรือไม่มีคำสำคัญในเอกสาร</w:t>
      </w:r>
    </w:p>
    <w:p w14:paraId="7F388764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</w:t>
      </w:r>
      <w:r w:rsidR="00576100" w:rsidRPr="00B96C9A">
        <w:rPr>
          <w:color w:val="000000"/>
          <w:cs/>
        </w:rPr>
        <w:t>2)  การวัดความคล้ายคลึงจากความถี่ของคำสำคัญที่พบในเอกสาร</w:t>
      </w:r>
    </w:p>
    <w:p w14:paraId="36AF147E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</w:t>
      </w:r>
      <w:r w:rsidR="00576100" w:rsidRPr="00B96C9A">
        <w:rPr>
          <w:color w:val="000000"/>
          <w:cs/>
        </w:rPr>
        <w:t>การวัดความคล้ายคลึงของเอกสารจะอาศัยค่าน้ำหนักคำหลักที่มีอยู่ในแต่ละเอกสารและค่าน้ำหนักคำของเอกสาร โดยค่าน้ำหนักคำหลักในเอกสารคำนวณได้จากขั้นตอนการเตรียมข้อมูล ส่วนค่าน้ำหนักคำของข้อสอบถามจะคำนวณได้จากขั้นตอนการเปรียบเทียบเอกสารในแต่ละครั้ง เมื่อคำนวณได้ค่าน้ำหนักคำหลักในเอกสาร</w:t>
      </w:r>
      <w:r w:rsidR="00576100" w:rsidRPr="00B96C9A">
        <w:rPr>
          <w:color w:val="000000"/>
          <w:cs/>
        </w:rPr>
        <w:lastRenderedPageBreak/>
        <w:t>และค่าน้ำหนักคำของข้อสอบถามได้แล้วจะนำไปแทนที่ในสมการ (</w:t>
      </w:r>
      <w:r w:rsidR="00576100" w:rsidRPr="00B96C9A">
        <w:rPr>
          <w:color w:val="000000"/>
        </w:rPr>
        <w:t>6</w:t>
      </w:r>
      <w:r w:rsidR="00576100" w:rsidRPr="00B96C9A">
        <w:rPr>
          <w:color w:val="000000"/>
          <w:cs/>
        </w:rPr>
        <w:t>) เพื่อคำนวณหาค่าความคล้ายคลึงของเอกสาร โดยใช้วิธีแบบเวกเตอร์ (</w:t>
      </w:r>
      <w:r w:rsidR="00576100" w:rsidRPr="00B96C9A">
        <w:rPr>
          <w:color w:val="000000"/>
        </w:rPr>
        <w:t>Vector Based Similarity Measurement</w:t>
      </w:r>
      <w:r w:rsidR="00576100" w:rsidRPr="00B96C9A">
        <w:rPr>
          <w:color w:val="000000"/>
          <w:cs/>
        </w:rPr>
        <w:t>)</w:t>
      </w:r>
    </w:p>
    <w:p w14:paraId="75B207B4" w14:textId="77777777" w:rsidR="005E6F47" w:rsidRPr="00B96C9A" w:rsidRDefault="005E6F47" w:rsidP="005E6F47">
      <w:pPr>
        <w:spacing w:after="0" w:line="240" w:lineRule="auto"/>
        <w:jc w:val="thaiDistribute"/>
        <w:rPr>
          <w:color w:val="000000"/>
        </w:rPr>
      </w:pPr>
    </w:p>
    <w:p w14:paraId="49DE6DBD" w14:textId="77777777" w:rsidR="00576100" w:rsidRPr="00B96C9A" w:rsidRDefault="00933CC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olor w:val="000000"/>
          <w:cs/>
        </w:rPr>
        <w:t xml:space="preserve">                   </w:t>
      </w:r>
      <w:r w:rsidR="00576100" w:rsidRPr="00B96C9A">
        <w:rPr>
          <w:rFonts w:eastAsiaTheme="minorEastAsia"/>
        </w:rPr>
        <w:t>Sim</w:t>
      </w:r>
      <w:r w:rsidR="00576100" w:rsidRPr="00B96C9A">
        <w:rPr>
          <w:rFonts w:eastAsiaTheme="minorEastAsia"/>
          <w:cs/>
        </w:rPr>
        <w:t>(</w:t>
      </w:r>
      <w:r w:rsidR="00576100" w:rsidRPr="00B96C9A">
        <w:rPr>
          <w:rFonts w:eastAsiaTheme="minorEastAsia"/>
        </w:rPr>
        <w:t>Q,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 w:hint="cs"/>
                <w:cs/>
              </w:rPr>
              <m:t>D</m:t>
            </m:r>
          </m:e>
          <m:sub>
            <m:r>
              <w:rPr>
                <w:rFonts w:ascii="Cambria Math" w:eastAsiaTheme="minorEastAsia" w:hAnsi="Cambria Math" w:cs="Cambria Math" w:hint="cs"/>
                <w:cs/>
              </w:rPr>
              <m:t>j</m:t>
            </m:r>
          </m:sub>
        </m:sSub>
      </m:oMath>
      <w:r w:rsidR="00576100" w:rsidRPr="00B96C9A">
        <w:rPr>
          <w:rFonts w:eastAsiaTheme="minorEastAsia"/>
          <w:cs/>
        </w:rPr>
        <w:t>) =</w:t>
      </w:r>
      <m:oMath>
        <m:r>
          <w:rPr>
            <w:rFonts w:ascii="Cambria Math" w:eastAsiaTheme="minorEastAsia" w:hAnsi="Cambria Math"/>
            <w:cs/>
          </w:rPr>
          <m:t xml:space="preserve">  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naryPr>
              <m:sub/>
              <m:sup/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∀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/>
                    <w:cs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Q</m:t>
                    </m:r>
                    <m:r>
                      <w:rPr>
                        <w:rFonts w:ascii="Cambria Math" w:eastAsiaTheme="minorEastAsia" w:hAnsi="Cambria Math"/>
                      </w:rPr>
                      <m:t xml:space="preserve"> ,    </m:t>
                    </m:r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/>
                    <w:cs/>
                  </w:rPr>
                  <m:t xml:space="preserve"> </m:t>
                </m:r>
                <m:r>
                  <w:rPr>
                    <w:rFonts w:ascii="Cambria Math" w:eastAsiaTheme="minorEastAsia" w:hAnsi="Cambria Math" w:cs="Cambria Math" w:hint="cs"/>
                    <w:cs/>
                  </w:rPr>
                  <m:t>*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i</m:t>
                    </m:r>
                    <m:r>
                      <w:rPr>
                        <w:rFonts w:ascii="Cambria Math" w:eastAsiaTheme="minorEastAsia" w:hAnsi="Cambria Math"/>
                      </w:rPr>
                      <m:t xml:space="preserve"> ,   </m:t>
                    </m:r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/>
                    <w:cs/>
                  </w:rPr>
                  <m:t xml:space="preserve"> 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∀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Q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  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cs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i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 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)</m:t>
                        </m:r>
                      </m:e>
                    </m:nary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 xml:space="preserve">2 </m:t>
                    </m:r>
                  </m:sup>
                </m:sSup>
              </m:e>
            </m:rad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∀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Q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  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cs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i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</m:t>
                        </m:r>
                      </m:e>
                    </m:nary>
                    <m:r>
                      <w:rPr>
                        <w:rFonts w:ascii="Cambria Math" w:eastAsiaTheme="minorEastAsia" w:hAnsi="Cambria Math"/>
                        <w:cs/>
                      </w:rPr>
                      <m:t>)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 xml:space="preserve">2 </m:t>
                    </m:r>
                  </m:sup>
                </m:sSup>
              </m:e>
            </m:rad>
          </m:den>
        </m:f>
      </m:oMath>
      <w:r w:rsidRPr="00B96C9A">
        <w:rPr>
          <w:rFonts w:eastAsiaTheme="minorEastAsia"/>
          <w:cs/>
        </w:rPr>
        <w:t xml:space="preserve"> </w:t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</w:r>
      <w:r w:rsidR="00576100" w:rsidRPr="00B96C9A">
        <w:rPr>
          <w:rFonts w:eastAsiaTheme="minorEastAsia"/>
          <w:cs/>
        </w:rPr>
        <w:t>(</w:t>
      </w:r>
      <w:r w:rsidR="00576100" w:rsidRPr="00B96C9A">
        <w:rPr>
          <w:rFonts w:eastAsiaTheme="minorEastAsia"/>
        </w:rPr>
        <w:t>6</w:t>
      </w:r>
      <w:r w:rsidR="00576100" w:rsidRPr="00B96C9A">
        <w:rPr>
          <w:rFonts w:eastAsiaTheme="minorEastAsia"/>
          <w:cs/>
        </w:rPr>
        <w:t>)</w:t>
      </w:r>
    </w:p>
    <w:p w14:paraId="7524D47B" w14:textId="77777777" w:rsidR="00576100" w:rsidRPr="00B96C9A" w:rsidRDefault="00576100" w:rsidP="005E6F47">
      <w:pPr>
        <w:spacing w:after="0" w:line="240" w:lineRule="auto"/>
        <w:jc w:val="thaiDistribute"/>
        <w:rPr>
          <w:rFonts w:eastAsiaTheme="minorEastAsia"/>
        </w:rPr>
      </w:pPr>
    </w:p>
    <w:p w14:paraId="20F8774F" w14:textId="77777777" w:rsidR="005E6F47" w:rsidRPr="00B96C9A" w:rsidRDefault="00576100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s/>
        </w:rPr>
        <w:t>เมื่อ</w:t>
      </w:r>
      <w:r w:rsidRPr="00B96C9A">
        <w:rPr>
          <w:rFonts w:eastAsiaTheme="minorEastAsia"/>
          <w:cs/>
        </w:rPr>
        <w:t xml:space="preserve">          </w:t>
      </w:r>
      <w:r w:rsidRPr="00B96C9A">
        <w:rPr>
          <w:rFonts w:eastAsiaTheme="minorEastAsia"/>
        </w:rPr>
        <w:t>sim</w:t>
      </w:r>
      <w:r w:rsidRPr="00B96C9A">
        <w:rPr>
          <w:rFonts w:eastAsiaTheme="minorEastAsia"/>
          <w:cs/>
        </w:rPr>
        <w:t>(</w:t>
      </w:r>
      <w:r w:rsidRPr="00B96C9A">
        <w:rPr>
          <w:rFonts w:eastAsiaTheme="minorEastAsia"/>
        </w:rPr>
        <w:t xml:space="preserve">Q </w:t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, 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 w:hint="cs"/>
                <w:cs/>
              </w:rPr>
              <m:t>D</m:t>
            </m:r>
          </m:e>
          <m:sub>
            <m:r>
              <w:rPr>
                <w:rFonts w:ascii="Cambria Math" w:eastAsiaTheme="minorEastAsia" w:hAnsi="Cambria Math" w:cs="Cambria Math" w:hint="cs"/>
                <w:cs/>
              </w:rPr>
              <m:t>j</m:t>
            </m:r>
          </m:sub>
        </m:sSub>
      </m:oMath>
      <w:r w:rsidRPr="00B96C9A">
        <w:rPr>
          <w:rFonts w:eastAsiaTheme="minorEastAsia"/>
          <w:cs/>
        </w:rPr>
        <w:t>)                         คือ ค่าความคล้ายคลึงระหว่างคำค้นหากับเอกสาร</w:t>
      </w:r>
    </w:p>
    <w:p w14:paraId="7705D8A7" w14:textId="7F4D60CC" w:rsidR="005E6F47" w:rsidRPr="00B96C9A" w:rsidRDefault="00576100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∀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cs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Q</m:t>
                </m:r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 ,   </m:t>
                </m:r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cs/>
              </w:rPr>
              <m:t xml:space="preserve"> </m:t>
            </m:r>
            <m:r>
              <w:rPr>
                <w:rFonts w:ascii="Cambria Math" w:eastAsiaTheme="minorEastAsia" w:hAnsi="Cambria Math" w:cs="Cambria Math" w:hint="cs"/>
                <w:sz w:val="24"/>
                <w:szCs w:val="24"/>
                <w:cs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i</m:t>
                </m:r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 ,  </m:t>
                </m:r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cs/>
              </w:rPr>
              <m:t xml:space="preserve"> )</m:t>
            </m:r>
          </m:e>
        </m:nary>
      </m:oMath>
      <w:r w:rsidRPr="00B96C9A">
        <w:rPr>
          <w:rFonts w:eastAsiaTheme="minorEastAsia"/>
          <w:cs/>
        </w:rPr>
        <w:t xml:space="preserve">        </w:t>
      </w:r>
      <w:r w:rsidR="00B96C9A">
        <w:rPr>
          <w:rFonts w:eastAsiaTheme="minorEastAsia" w:hint="cs"/>
          <w:cs/>
        </w:rPr>
        <w:t xml:space="preserve"> </w:t>
      </w:r>
      <w:r w:rsidRPr="00B96C9A">
        <w:rPr>
          <w:rFonts w:eastAsiaTheme="minorEastAsia"/>
          <w:cs/>
        </w:rPr>
        <w:t>คือ ค่าผมรวมของผลคูณระหว่างเวกเตอร์ระหว่างคำค้นหากับเอกสาร</w:t>
      </w:r>
    </w:p>
    <w:p w14:paraId="36557F65" w14:textId="77777777" w:rsidR="005E6F47" w:rsidRPr="00B96C9A" w:rsidRDefault="00576100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</w:t>
      </w:r>
      <m:oMath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pPr>
              <m:e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∀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Q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 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</m:t>
                    </m:r>
                    <m:r>
                      <w:rPr>
                        <w:rFonts w:ascii="Cambria Math" w:eastAsiaTheme="minorEastAsia" w:hAnsi="Cambria Math" w:cs="Cambria Math" w:hint="cs"/>
                        <w:sz w:val="24"/>
                        <w:szCs w:val="24"/>
                        <w:cs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i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)</m:t>
                    </m:r>
                  </m:e>
                </m:nary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2 </m:t>
                </m:r>
              </m:sup>
            </m:sSup>
          </m:e>
        </m:rad>
      </m:oMath>
      <w:r w:rsidRPr="00B96C9A">
        <w:rPr>
          <w:rFonts w:eastAsiaTheme="minorEastAsia"/>
          <w:cs/>
        </w:rPr>
        <w:t xml:space="preserve">    คือ ผลรวมของค่าน้ำหนักทั้งหมดของคำค้นหา</w:t>
      </w:r>
    </w:p>
    <w:p w14:paraId="090521EF" w14:textId="77777777" w:rsidR="005E6F47" w:rsidRPr="00B96C9A" w:rsidRDefault="00576100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</w:t>
      </w:r>
      <m:oMath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pPr>
              <m:e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∀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Q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 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</m:t>
                    </m:r>
                    <m:r>
                      <w:rPr>
                        <w:rFonts w:ascii="Cambria Math" w:eastAsiaTheme="minorEastAsia" w:hAnsi="Cambria Math" w:cs="Cambria Math" w:hint="cs"/>
                        <w:sz w:val="24"/>
                        <w:szCs w:val="24"/>
                        <w:cs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i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</m:t>
                    </m:r>
                  </m:e>
                </m:nary>
                <m:r>
                  <w:rPr>
                    <w:rFonts w:ascii="Cambria Math" w:eastAsiaTheme="minorEastAsia" w:hAnsi="Cambria Math"/>
                    <w:sz w:val="24"/>
                    <w:szCs w:val="24"/>
                    <w:cs/>
                  </w:rPr>
                  <m:t>)</m:t>
                </m:r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2 </m:t>
                </m:r>
              </m:sup>
            </m:sSup>
          </m:e>
        </m:rad>
      </m:oMath>
      <w:r w:rsidRPr="00B96C9A">
        <w:rPr>
          <w:rFonts w:eastAsiaTheme="minorEastAsia"/>
          <w:cs/>
        </w:rPr>
        <w:t xml:space="preserve">    คือ ผลรวมของค่าน้ำหนักทั้งหมดของเอกสาร</w:t>
      </w:r>
    </w:p>
    <w:p w14:paraId="24F371F1" w14:textId="77777777" w:rsidR="00576100" w:rsidRPr="00B96C9A" w:rsidRDefault="00576100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olor w:val="000000"/>
          <w:cs/>
        </w:rPr>
        <w:t xml:space="preserve">                      </w:t>
      </w:r>
      <w:r w:rsidRPr="00B96C9A">
        <w:rPr>
          <w:rFonts w:eastAsiaTheme="minorEastAsia"/>
          <w:cs/>
        </w:rPr>
        <w:t>การวัดความคล้ายคลึงเชิงมุม (</w:t>
      </w:r>
      <w:r w:rsidRPr="00B96C9A">
        <w:rPr>
          <w:rFonts w:eastAsiaTheme="minorEastAsia"/>
        </w:rPr>
        <w:t>Cosine Similarity Measurement</w:t>
      </w:r>
      <w:r w:rsidRPr="00B96C9A">
        <w:rPr>
          <w:rFonts w:eastAsiaTheme="minorEastAsia"/>
          <w:cs/>
        </w:rPr>
        <w:t>) การวัดความคล้ายคลึงของเอกสารด้วยวิธีการวัดความคล้ายคลึงเชิงมุมนั้นเป็นวิธีการเปรียบเทียบความคล้ายคลึงของเอกสารสองเอกสาร โดยแต่ละเอกสารจะถูกแทนด้วยเวกเตอร์ขนาดเอ็น (</w:t>
      </w:r>
      <w:r w:rsidRPr="00B96C9A">
        <w:rPr>
          <w:rFonts w:eastAsiaTheme="minorEastAsia"/>
        </w:rPr>
        <w:t>N</w:t>
      </w:r>
      <w:r w:rsidRPr="00B96C9A">
        <w:rPr>
          <w:rFonts w:eastAsiaTheme="minorEastAsia"/>
          <w:cs/>
        </w:rPr>
        <w:t>-</w:t>
      </w:r>
      <w:r w:rsidRPr="00B96C9A">
        <w:rPr>
          <w:rFonts w:eastAsiaTheme="minorEastAsia"/>
        </w:rPr>
        <w:t>Dimensional Vector</w:t>
      </w:r>
      <w:r w:rsidRPr="00B96C9A">
        <w:rPr>
          <w:rFonts w:eastAsiaTheme="minorEastAsia"/>
          <w:cs/>
        </w:rPr>
        <w:t>) ซึ่งเก็บค่าน้ำหนักคำ แต่ละคำ ในเอกสารนั้น (</w:t>
      </w:r>
      <w:r w:rsidRPr="00B96C9A">
        <w:rPr>
          <w:rFonts w:eastAsiaTheme="minorEastAsia"/>
        </w:rPr>
        <w:t>N</w:t>
      </w:r>
      <w:r w:rsidRPr="00B96C9A">
        <w:rPr>
          <w:rFonts w:eastAsiaTheme="minorEastAsia"/>
          <w:cs/>
        </w:rPr>
        <w:t>-</w:t>
      </w:r>
      <w:r w:rsidRPr="00B96C9A">
        <w:rPr>
          <w:rFonts w:eastAsiaTheme="minorEastAsia"/>
        </w:rPr>
        <w:t>Dimensional Vector in Term Space</w:t>
      </w:r>
      <w:r w:rsidRPr="00B96C9A">
        <w:rPr>
          <w:rFonts w:eastAsiaTheme="minorEastAsia"/>
          <w:cs/>
        </w:rPr>
        <w:t xml:space="preserve">) การเปรียบเทียบความคล้ายคลึงของเอกสารจะเปรียบเทียบโดยดูจากมุมโคไซน์ของมุมระหว่าง 2 เวกเตอร์ของเอกสาร หากเอกสารทั้งสองเอกสารคล้ายคลึงกันมาก เวกเตอร์ของเอกสารทั้งสองจะทับกันเกือบสนิท มุมจึงมีค่าน้อยค่าโคไซน์ที่ได้จะมีค่ามาก ตัวอย่างในการวัดค่าความคล้ายคลึงระหว่างเวกเตอร์ </w:t>
      </w:r>
      <w:r w:rsidRPr="00B96C9A">
        <w:rPr>
          <w:rFonts w:eastAsiaTheme="minorEastAsia"/>
        </w:rPr>
        <w:t xml:space="preserve">d </w:t>
      </w:r>
      <w:r w:rsidRPr="00B96C9A">
        <w:rPr>
          <w:rFonts w:eastAsiaTheme="minorEastAsia"/>
          <w:cs/>
        </w:rPr>
        <w:t xml:space="preserve">และเวกเตอร์ </w:t>
      </w:r>
      <w:r w:rsidRPr="00B96C9A">
        <w:rPr>
          <w:rFonts w:eastAsiaTheme="minorEastAsia"/>
        </w:rPr>
        <w:t>d</w:t>
      </w:r>
      <w:r w:rsidRPr="00B96C9A">
        <w:rPr>
          <w:rFonts w:eastAsiaTheme="minorEastAsia"/>
          <w:cs/>
        </w:rPr>
        <w:t>’ จะมีค่าดังสมการ (7)</w:t>
      </w:r>
    </w:p>
    <w:p w14:paraId="2A66F328" w14:textId="77777777" w:rsidR="00576100" w:rsidRPr="00B96C9A" w:rsidRDefault="00576100" w:rsidP="005E6F47">
      <w:pPr>
        <w:spacing w:after="0" w:line="240" w:lineRule="auto"/>
        <w:jc w:val="thaiDistribute"/>
        <w:rPr>
          <w:rFonts w:eastAsiaTheme="minorEastAsia"/>
        </w:rPr>
      </w:pPr>
    </w:p>
    <w:p w14:paraId="4A8B1FBF" w14:textId="1C434C73" w:rsidR="00576100" w:rsidRPr="00B96C9A" w:rsidRDefault="00933CCA" w:rsidP="2B70ABAF">
      <w:pPr>
        <w:spacing w:after="0" w:line="240" w:lineRule="auto"/>
        <w:jc w:val="thaiDistribute"/>
        <w:rPr>
          <w:rFonts w:eastAsiaTheme="minorEastAsia"/>
        </w:rPr>
      </w:pPr>
      <w:bookmarkStart w:id="58" w:name="_Hlk493703356"/>
      <w:r w:rsidRPr="00B96C9A">
        <w:rPr>
          <w:color w:val="000000"/>
          <w:cs/>
        </w:rPr>
        <w:t xml:space="preserve">                   </w:t>
      </w:r>
      <w:r w:rsidR="00576100" w:rsidRPr="00B96C9A">
        <w:t xml:space="preserve">Similarity </w:t>
      </w:r>
      <w:r w:rsidR="00576100" w:rsidRPr="00B96C9A">
        <w:rPr>
          <w:cs/>
        </w:rPr>
        <w:t xml:space="preserve">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 w:cs="Cambria Math" w:hint="cs"/>
                <w:cs/>
              </w:rPr>
              <m:t>d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*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</m:t>
            </m:r>
            <m:r>
              <w:rPr>
                <w:rFonts w:ascii="Cambria Math" w:hAnsi="Cambria Math"/>
                <w:cs/>
              </w:rPr>
              <m:t>'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cs="Cambria Math" w:hint="cs"/>
                    <w:cs/>
                  </w:rPr>
                  <m:t>d</m:t>
                </m:r>
              </m:e>
            </m:d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cs="Cambria Math" w:hint="cs"/>
                    <w:cs/>
                  </w:rPr>
                  <m:t>d</m:t>
                </m:r>
                <m:r>
                  <w:rPr>
                    <w:rFonts w:ascii="Cambria Math" w:hAnsi="Cambria Math"/>
                    <w:cs/>
                  </w:rPr>
                  <m:t>'</m:t>
                </m:r>
              </m:e>
            </m:d>
          </m:den>
        </m:f>
      </m:oMath>
      <w:r w:rsidR="00576100" w:rsidRPr="00B96C9A">
        <w:rPr>
          <w:rFonts w:eastAsiaTheme="minorEastAsia"/>
          <w:cs/>
        </w:rPr>
        <w:t xml:space="preserve"> </w:t>
      </w:r>
      <w:r w:rsidR="00576100" w:rsidRPr="00B96C9A">
        <w:rPr>
          <w:rFonts w:eastAsiaTheme="minorEastAsia"/>
          <w:cs/>
        </w:rPr>
        <w:tab/>
      </w:r>
      <w:r w:rsidR="00576100" w:rsidRPr="00B96C9A">
        <w:rPr>
          <w:rFonts w:eastAsiaTheme="minorEastAsia"/>
          <w:cs/>
        </w:rPr>
        <w:tab/>
      </w:r>
      <w:r w:rsidR="00B96C9A">
        <w:rPr>
          <w:rFonts w:eastAsiaTheme="minorEastAsia"/>
          <w:cs/>
        </w:rPr>
        <w:tab/>
      </w:r>
      <w:r w:rsidR="00576100" w:rsidRPr="00B96C9A">
        <w:rPr>
          <w:rFonts w:eastAsiaTheme="minorEastAsia"/>
          <w:cs/>
        </w:rPr>
        <w:tab/>
      </w:r>
      <w:r w:rsidR="00576100" w:rsidRPr="00B96C9A">
        <w:rPr>
          <w:rFonts w:eastAsiaTheme="minorEastAsia"/>
          <w:cs/>
        </w:rPr>
        <w:tab/>
      </w:r>
      <w:r w:rsidR="00576100" w:rsidRPr="00B96C9A">
        <w:rPr>
          <w:rFonts w:eastAsiaTheme="minorEastAsia"/>
          <w:cs/>
        </w:rPr>
        <w:tab/>
      </w:r>
      <w:r w:rsidR="00576100"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</w:r>
      <w:r w:rsidR="00576100" w:rsidRPr="00B96C9A">
        <w:rPr>
          <w:rFonts w:eastAsiaTheme="minorEastAsia"/>
          <w:cs/>
        </w:rPr>
        <w:t>(7)</w:t>
      </w:r>
    </w:p>
    <w:p w14:paraId="564DB089" w14:textId="77777777" w:rsidR="005E6F47" w:rsidRPr="00B96C9A" w:rsidRDefault="005E6F47" w:rsidP="005E6F47">
      <w:pPr>
        <w:spacing w:after="0" w:line="240" w:lineRule="auto"/>
        <w:jc w:val="thaiDistribute"/>
        <w:rPr>
          <w:rFonts w:eastAsiaTheme="minorEastAsia"/>
        </w:rPr>
      </w:pPr>
    </w:p>
    <w:bookmarkEnd w:id="58"/>
    <w:p w14:paraId="7D7A62EA" w14:textId="77777777" w:rsidR="00B55B34" w:rsidRPr="00B96C9A" w:rsidRDefault="00576100" w:rsidP="005E6F47">
      <w:pPr>
        <w:spacing w:after="0" w:line="240" w:lineRule="auto"/>
        <w:jc w:val="thaiDistribute"/>
        <w:rPr>
          <w:cs/>
        </w:rPr>
      </w:pPr>
      <w:r w:rsidRPr="00B96C9A">
        <w:rPr>
          <w:cs/>
        </w:rPr>
        <w:t>เมื่อ</w:t>
      </w:r>
      <w:r w:rsidRPr="00B96C9A">
        <w:rPr>
          <w:rFonts w:eastAsiaTheme="minorEastAsia"/>
          <w:cs/>
        </w:rPr>
        <w:t xml:space="preserve">            </w:t>
      </w:r>
      <w:r w:rsidRPr="00B96C9A">
        <w:rPr>
          <w:rFonts w:eastAsiaTheme="minorEastAsia"/>
        </w:rPr>
        <w:t>Sim</w:t>
      </w:r>
      <w:r w:rsidRPr="00B96C9A">
        <w:rPr>
          <w:rFonts w:eastAsiaTheme="minorEastAsia"/>
          <w:cs/>
        </w:rPr>
        <w:t xml:space="preserve"> (</w:t>
      </w:r>
      <w:r w:rsidRPr="00B96C9A">
        <w:rPr>
          <w:rFonts w:eastAsiaTheme="minorEastAsia"/>
        </w:rPr>
        <w:t>Q</w:t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, 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 w:hint="cs"/>
                <w:cs/>
              </w:rPr>
              <m:t>D</m:t>
            </m:r>
          </m:e>
          <m:sub>
            <m:r>
              <w:rPr>
                <w:rFonts w:ascii="Cambria Math" w:eastAsiaTheme="minorEastAsia" w:hAnsi="Cambria Math" w:cs="Cambria Math" w:hint="cs"/>
                <w:cs/>
              </w:rPr>
              <m:t>j</m:t>
            </m:r>
          </m:sub>
        </m:sSub>
      </m:oMath>
      <w:r w:rsidRPr="00B96C9A">
        <w:rPr>
          <w:rFonts w:eastAsiaTheme="minorEastAsia"/>
          <w:cs/>
        </w:rPr>
        <w:t>)       คือ ค่าความคล้ายคลึงระหว่างคำค้นหากับเอกสาร</w:t>
      </w:r>
    </w:p>
    <w:p w14:paraId="5B31A178" w14:textId="77777777" w:rsidR="00B55B34" w:rsidRPr="00B96C9A" w:rsidRDefault="00576100" w:rsidP="005E6F47">
      <w:pPr>
        <w:spacing w:after="0" w:line="240" w:lineRule="auto"/>
        <w:jc w:val="thaiDistribute"/>
      </w:pPr>
      <w:r w:rsidRPr="00B96C9A">
        <w:rPr>
          <w:rFonts w:eastAsiaTheme="minorEastAsia"/>
          <w:cs/>
        </w:rPr>
        <w:t xml:space="preserve">                </w:t>
      </w:r>
      <m:oMath>
        <m:r>
          <w:rPr>
            <w:rFonts w:ascii="Cambria Math" w:hAnsi="Cambria Math" w:cs="Cambria Math" w:hint="cs"/>
            <w:cs/>
          </w:rPr>
          <m:t>d</m:t>
        </m:r>
        <m:r>
          <w:rPr>
            <w:rFonts w:ascii="Cambria Math" w:hAnsi="Cambria Math"/>
            <w:cs/>
          </w:rPr>
          <m:t xml:space="preserve"> </m:t>
        </m:r>
        <m:r>
          <w:rPr>
            <w:rFonts w:ascii="Cambria Math" w:hAnsi="Cambria Math" w:cs="Cambria Math" w:hint="cs"/>
            <w:cs/>
          </w:rPr>
          <m:t>*</m:t>
        </m:r>
        <m:r>
          <w:rPr>
            <w:rFonts w:ascii="Cambria Math" w:hAnsi="Cambria Math"/>
            <w:cs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cs="Cambria Math" w:hint="cs"/>
                <w:cs/>
              </w:rPr>
              <m:t>d</m:t>
            </m:r>
          </m:e>
          <m:sup>
            <m:r>
              <w:rPr>
                <w:rFonts w:ascii="Cambria Math" w:hAnsi="Cambria Math"/>
                <w:cs/>
              </w:rPr>
              <m:t>'</m:t>
            </m:r>
          </m:sup>
        </m:sSup>
        <m:r>
          <w:rPr>
            <w:rFonts w:ascii="Cambria Math" w:hAnsi="Cambria Math"/>
            <w:cs/>
          </w:rPr>
          <m:t xml:space="preserve"> </m:t>
        </m:r>
      </m:oMath>
      <w:r w:rsidRPr="00B96C9A">
        <w:rPr>
          <w:rFonts w:eastAsiaTheme="minorEastAsia"/>
          <w:cs/>
        </w:rPr>
        <w:t xml:space="preserve">      </w:t>
      </w:r>
      <w:r w:rsidR="00CE4F5E" w:rsidRPr="00B96C9A">
        <w:rPr>
          <w:rFonts w:eastAsiaTheme="minorEastAsia"/>
          <w:cs/>
        </w:rPr>
        <w:t xml:space="preserve">  </w:t>
      </w:r>
      <w:r w:rsidRPr="00B96C9A">
        <w:rPr>
          <w:rFonts w:eastAsiaTheme="minorEastAsia"/>
          <w:cs/>
        </w:rPr>
        <w:t xml:space="preserve">    คือ ค่าผมรวมของผลคูณระหว่างเวกเตอร์ระหว่างคำค้นหากับเอกสาร</w:t>
      </w:r>
    </w:p>
    <w:p w14:paraId="1A0C592E" w14:textId="77777777" w:rsidR="00576100" w:rsidRPr="00B96C9A" w:rsidRDefault="00576100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cs="Cambria Math" w:hint="cs"/>
                <w:cs/>
              </w:rPr>
              <m:t>d</m:t>
            </m:r>
          </m:e>
        </m:d>
        <m:r>
          <w:rPr>
            <w:rFonts w:ascii="Cambria Math" w:hAnsi="Cambria Math"/>
            <w:cs/>
          </w:rPr>
          <m:t xml:space="preserve"> </m:t>
        </m:r>
      </m:oMath>
      <w:r w:rsidRPr="00B96C9A">
        <w:rPr>
          <w:rFonts w:eastAsiaTheme="minorEastAsia"/>
          <w:cs/>
        </w:rPr>
        <w:t xml:space="preserve">             </w:t>
      </w:r>
      <w:r w:rsidR="00CE4F5E" w:rsidRPr="00B96C9A">
        <w:rPr>
          <w:rFonts w:eastAsiaTheme="minorEastAsia"/>
          <w:cs/>
        </w:rPr>
        <w:t xml:space="preserve">  </w:t>
      </w:r>
      <w:r w:rsidRPr="00B96C9A">
        <w:rPr>
          <w:rFonts w:eastAsiaTheme="minorEastAsia"/>
          <w:cs/>
        </w:rPr>
        <w:t xml:space="preserve">    คือ ผลรวมของค่าน้ำหนักทั้งหมดของคำค้นหา</w:t>
      </w:r>
    </w:p>
    <w:p w14:paraId="66C5F25B" w14:textId="77777777" w:rsidR="00933CCA" w:rsidRPr="00B96C9A" w:rsidRDefault="00576100" w:rsidP="005E6F47">
      <w:pPr>
        <w:spacing w:after="0" w:line="240" w:lineRule="auto"/>
        <w:jc w:val="thaiDistribute"/>
        <w:rPr>
          <w:cs/>
        </w:rPr>
      </w:pPr>
      <w:r w:rsidRPr="00B96C9A">
        <w:rPr>
          <w:rFonts w:eastAsiaTheme="minorEastAsia"/>
          <w:cs/>
        </w:rPr>
        <w:t xml:space="preserve">               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 w:cs="Cambria Math" w:hint="cs"/>
                    <w:cs/>
                  </w:rPr>
                  <m:t>d</m:t>
                </m:r>
              </m:e>
              <m:sup>
                <m:r>
                  <w:rPr>
                    <w:rFonts w:ascii="Cambria Math" w:hAnsi="Cambria Math"/>
                    <w:cs/>
                  </w:rPr>
                  <m:t>'</m:t>
                </m:r>
              </m:sup>
            </m:sSup>
          </m:e>
        </m:d>
      </m:oMath>
      <w:r w:rsidRPr="00B96C9A">
        <w:rPr>
          <w:rFonts w:eastAsiaTheme="minorEastAsia"/>
          <w:cs/>
        </w:rPr>
        <w:t xml:space="preserve">              </w:t>
      </w:r>
      <w:r w:rsidR="00CE4F5E" w:rsidRPr="00B96C9A">
        <w:rPr>
          <w:rFonts w:eastAsiaTheme="minorEastAsia"/>
          <w:cs/>
        </w:rPr>
        <w:t xml:space="preserve">  </w:t>
      </w:r>
      <w:r w:rsidRPr="00B96C9A">
        <w:rPr>
          <w:rFonts w:eastAsiaTheme="minorEastAsia"/>
          <w:cs/>
        </w:rPr>
        <w:t xml:space="preserve">   คือ ผลรวมของค่าน้ำหนักทั้งหมดของเอกสาร</w:t>
      </w:r>
      <w:r w:rsidR="00933CCA" w:rsidRPr="00B96C9A">
        <w:rPr>
          <w:cs/>
        </w:rPr>
        <w:br w:type="page"/>
      </w:r>
    </w:p>
    <w:p w14:paraId="52EF732F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  <w:r w:rsidRPr="00B96C9A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8248" behindDoc="0" locked="0" layoutInCell="1" allowOverlap="1" wp14:anchorId="1C2D37F3" wp14:editId="0DC81E00">
                <wp:simplePos x="0" y="0"/>
                <wp:positionH relativeFrom="column">
                  <wp:posOffset>361507</wp:posOffset>
                </wp:positionH>
                <wp:positionV relativeFrom="paragraph">
                  <wp:posOffset>72508</wp:posOffset>
                </wp:positionV>
                <wp:extent cx="4667250" cy="2371061"/>
                <wp:effectExtent l="0" t="0" r="19050" b="10795"/>
                <wp:wrapNone/>
                <wp:docPr id="88" name="สี่เหลี่ยมผืนผ้า 8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667250" cy="2371061"/>
                        </a:xfrm>
                        <a:prstGeom prst="rect">
                          <a:avLst/>
                        </a:prstGeom>
                        <a:noFill/>
                        <a:ln w="9525" cap="flat" cmpd="sng" algn="ctr">
                          <a:solidFill>
                            <a:schemeClr val="dk1"/>
                          </a:solidFill>
                          <a:prstDash val="solid"/>
                          <a:round/>
                          <a:headEnd type="none" w="med" len="med"/>
                          <a:tailEnd type="none" w="med" len="med"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172C9E5">
              <v:rect id="สี่เหลี่ยมผืนผ้า 88" style="position:absolute;margin-left:28.45pt;margin-top:5.7pt;width:367.5pt;height:186.7pt;z-index:251658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spid="_x0000_s1026" filled="f" strokecolor="black [3200]" w14:anchorId="4BA3165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">
                <v:stroke joinstyle="round"/>
              </v:rect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49" behindDoc="0" locked="0" layoutInCell="1" allowOverlap="1" wp14:anchorId="5133ACBB" wp14:editId="46766DC1">
                <wp:simplePos x="0" y="0"/>
                <wp:positionH relativeFrom="column">
                  <wp:posOffset>1876425</wp:posOffset>
                </wp:positionH>
                <wp:positionV relativeFrom="paragraph">
                  <wp:posOffset>238125</wp:posOffset>
                </wp:positionV>
                <wp:extent cx="9525" cy="1323975"/>
                <wp:effectExtent l="0" t="0" r="28575" b="28575"/>
                <wp:wrapNone/>
                <wp:docPr id="87" name="ตัวเชื่อมต่อตรง 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525" cy="132397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AB85050">
              <v:line id="ตัวเชื่อมต่อตรง 87" style="position:absolute;flip:x;z-index:25165824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spid="_x0000_s1026" strokecolor="#5b9bd5 [3204]" strokeweight=".5pt" from="147.75pt,18.75pt" to="148.5pt,123pt" w14:anchorId="5965E9E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">
                <v:stroke joinstyle="miter"/>
              </v:lin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0" behindDoc="0" locked="0" layoutInCell="1" allowOverlap="1" wp14:anchorId="485D6D90" wp14:editId="43410F18">
                <wp:simplePos x="0" y="0"/>
                <wp:positionH relativeFrom="column">
                  <wp:posOffset>1876425</wp:posOffset>
                </wp:positionH>
                <wp:positionV relativeFrom="paragraph">
                  <wp:posOffset>1552575</wp:posOffset>
                </wp:positionV>
                <wp:extent cx="1885950" cy="0"/>
                <wp:effectExtent l="0" t="0" r="0" b="0"/>
                <wp:wrapNone/>
                <wp:docPr id="86" name="ตัวเชื่อมต่อตรง 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88595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103D839">
              <v:line id="ตัวเชื่อมต่อตรง 86" style="position:absolute;flip:y;z-index:25165825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spid="_x0000_s1026" strokecolor="#5b9bd5 [3204]" strokeweight=".5pt" from="147.75pt,122.25pt" to="296.25pt,122.25pt" w14:anchorId="77E8CA9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">
                <v:stroke joinstyle="miter"/>
              </v:lin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2" behindDoc="0" locked="0" layoutInCell="1" allowOverlap="1" wp14:anchorId="31ECE722" wp14:editId="686BCDE7">
                <wp:simplePos x="0" y="0"/>
                <wp:positionH relativeFrom="column">
                  <wp:posOffset>1905000</wp:posOffset>
                </wp:positionH>
                <wp:positionV relativeFrom="paragraph">
                  <wp:posOffset>1028700</wp:posOffset>
                </wp:positionV>
                <wp:extent cx="1495425" cy="523875"/>
                <wp:effectExtent l="0" t="38100" r="47625" b="28575"/>
                <wp:wrapNone/>
                <wp:docPr id="84" name="ลูกศรเชื่อมต่อแบบตรง 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495425" cy="52387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A2BD2E3">
              <v:shapetype id="_x0000_t32" coordsize="21600,21600" o:oned="t" filled="f" o:spt="32" path="m,l21600,21600e" w14:anchorId="50E1F26C">
                <v:path fillok="f" arrowok="t" o:connecttype="none"/>
                <o:lock v:ext="edit" shapetype="t"/>
              </v:shapetype>
              <v:shape id="ลูกศรเชื่อมต่อแบบตรง 84" style="position:absolute;margin-left:150pt;margin-top:81pt;width:117.75pt;height:41.25pt;flip:y;z-index:2516582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spid="_x0000_s1026" strokecolor="#ed7d31 [3205]" strokeweight="1.5pt" type="#_x0000_t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">
                <v:stroke joinstyle="miter" endarrow="block"/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3" behindDoc="0" locked="0" layoutInCell="1" allowOverlap="1" wp14:anchorId="0AC70CDC" wp14:editId="114503A8">
                <wp:simplePos x="0" y="0"/>
                <wp:positionH relativeFrom="column">
                  <wp:posOffset>1905000</wp:posOffset>
                </wp:positionH>
                <wp:positionV relativeFrom="paragraph">
                  <wp:posOffset>1000125</wp:posOffset>
                </wp:positionV>
                <wp:extent cx="1504950" cy="552450"/>
                <wp:effectExtent l="0" t="38100" r="57150" b="19050"/>
                <wp:wrapNone/>
                <wp:docPr id="83" name="ลูกศรเชื่อมต่อแบบตรง 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504950" cy="5524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6"/>
                        </a:lnRef>
                        <a:fillRef idx="0">
                          <a:schemeClr val="accent6"/>
                        </a:fillRef>
                        <a:effectRef idx="2">
                          <a:schemeClr val="accent6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164F191">
              <v:shape id="ลูกศรเชื่อมต่อแบบตรง 83" style="position:absolute;margin-left:150pt;margin-top:78.75pt;width:118.5pt;height:43.5pt;flip:y;z-index:25165825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spid="_x0000_s1026" strokecolor="#70ad47 [3209]" strokeweight="1.5pt" type="#_x0000_t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" w14:anchorId="1AB4B669">
                <v:stroke joinstyle="miter" endarrow="block"/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5" behindDoc="0" locked="0" layoutInCell="1" allowOverlap="1" wp14:anchorId="1FA9EC32" wp14:editId="54D6FB6D">
                <wp:simplePos x="0" y="0"/>
                <wp:positionH relativeFrom="column">
                  <wp:posOffset>3743325</wp:posOffset>
                </wp:positionH>
                <wp:positionV relativeFrom="paragraph">
                  <wp:posOffset>1504315</wp:posOffset>
                </wp:positionV>
                <wp:extent cx="390525" cy="266700"/>
                <wp:effectExtent l="0" t="0" r="0" b="0"/>
                <wp:wrapNone/>
                <wp:docPr id="81" name="Text Box 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73804438" w14:textId="77777777" w:rsidR="0049433D" w:rsidRDefault="0049433D" w:rsidP="00576100">
                            <w:r>
                              <w:t>W3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A9EC32" id="Text Box 81" o:spid="_x0000_s1030" type="#_x0000_t202" style="position:absolute;left:0;text-align:left;margin-left:294.75pt;margin-top:118.45pt;width:30.75pt;height:21pt;z-index:25165825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" filled="f" stroked="f">
                <v:textbox>
                  <w:txbxContent>
                    <w:p w14:paraId="73804438" w14:textId="77777777" w:rsidR="0049433D" w:rsidRDefault="0049433D" w:rsidP="00576100">
                      <w:r>
                        <w:t>W31</w:t>
                      </w:r>
                    </w:p>
                  </w:txbxContent>
                </v:textbox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6" behindDoc="0" locked="0" layoutInCell="1" allowOverlap="1" wp14:anchorId="56786674" wp14:editId="63FF5285">
                <wp:simplePos x="0" y="0"/>
                <wp:positionH relativeFrom="column">
                  <wp:posOffset>3324225</wp:posOffset>
                </wp:positionH>
                <wp:positionV relativeFrom="paragraph">
                  <wp:posOffset>733425</wp:posOffset>
                </wp:positionV>
                <wp:extent cx="2847975" cy="266700"/>
                <wp:effectExtent l="0" t="0" r="0" b="0"/>
                <wp:wrapNone/>
                <wp:docPr id="80" name="Text Box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3AA31BE3" w14:textId="77777777" w:rsidR="0049433D" w:rsidRPr="00B55B34" w:rsidRDefault="0049433D" w:rsidP="00576100">
                            <w:r w:rsidRPr="00B55B34">
                              <w:t xml:space="preserve">D1 </w:t>
                            </w:r>
                            <w:r w:rsidRPr="00B55B34">
                              <w:rPr>
                                <w:szCs w:val="22"/>
                                <w:cs/>
                              </w:rPr>
                              <w:t>= (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szCs w:val="22"/>
                                  <w:cs/>
                                </w:rPr>
                                <m:t xml:space="preserve"> 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 w:hint="cs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 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 xml:space="preserve"> 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 w:hint="cs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 xml:space="preserve">1  2 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 w:hint="cs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 3</m:t>
                                  </m:r>
                                </m:sub>
                              </m:sSub>
                            </m:oMath>
                            <w:r w:rsidRPr="00B55B34">
                              <w:rPr>
                                <w:rFonts w:eastAsiaTheme="minorEastAsia"/>
                                <w:szCs w:val="22"/>
                                <w:cs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786674" id="Text Box 80" o:spid="_x0000_s1031" type="#_x0000_t202" style="position:absolute;left:0;text-align:left;margin-left:261.75pt;margin-top:57.75pt;width:224.25pt;height:21pt;z-index:251658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" filled="f" stroked="f">
                <v:textbox>
                  <w:txbxContent>
                    <w:p w14:paraId="3AA31BE3" w14:textId="77777777" w:rsidR="0049433D" w:rsidRPr="00B55B34" w:rsidRDefault="0049433D" w:rsidP="00576100">
                      <w:r w:rsidRPr="00B55B34">
                        <w:t xml:space="preserve">D1 </w:t>
                      </w:r>
                      <w:r w:rsidRPr="00B55B34">
                        <w:rPr>
                          <w:szCs w:val="22"/>
                          <w:cs/>
                        </w:rPr>
                        <w:t>= (</w:t>
                      </w:r>
                      <m:oMath>
                        <m:r>
                          <w:rPr>
                            <w:rFonts w:ascii="Cambria Math" w:hAnsi="Cambria Math"/>
                            <w:szCs w:val="22"/>
                            <w:cs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 w:hint="cs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 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 w:hint="cs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1  2 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 w:hint="cs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 3</m:t>
                            </m:r>
                          </m:sub>
                        </m:sSub>
                      </m:oMath>
                      <w:r w:rsidRPr="00B55B34">
                        <w:rPr>
                          <w:rFonts w:eastAsiaTheme="minorEastAsia"/>
                          <w:szCs w:val="22"/>
                          <w:cs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7" behindDoc="0" locked="0" layoutInCell="1" allowOverlap="1" wp14:anchorId="550DA51C" wp14:editId="0784197D">
                <wp:simplePos x="0" y="0"/>
                <wp:positionH relativeFrom="column">
                  <wp:posOffset>3321050</wp:posOffset>
                </wp:positionH>
                <wp:positionV relativeFrom="paragraph">
                  <wp:posOffset>1027430</wp:posOffset>
                </wp:positionV>
                <wp:extent cx="2847975" cy="266700"/>
                <wp:effectExtent l="0" t="0" r="0" b="0"/>
                <wp:wrapNone/>
                <wp:docPr id="79" name="Text Box 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73B1BBB" w14:textId="77777777" w:rsidR="0049433D" w:rsidRPr="00B55B34" w:rsidRDefault="0049433D" w:rsidP="00576100">
                            <w:r w:rsidRPr="00B55B34">
                              <w:t xml:space="preserve">D2 </w:t>
                            </w:r>
                            <w:r w:rsidRPr="00B55B34">
                              <w:rPr>
                                <w:szCs w:val="22"/>
                                <w:cs/>
                              </w:rPr>
                              <w:t>= (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szCs w:val="22"/>
                                  <w:cs/>
                                </w:rPr>
                                <m:t xml:space="preserve"> 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 w:hint="cs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 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 xml:space="preserve"> 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 w:hint="cs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 xml:space="preserve">2  2 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 w:hint="cs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 3</m:t>
                                  </m:r>
                                </m:sub>
                              </m:sSub>
                            </m:oMath>
                            <w:r w:rsidRPr="00B55B34">
                              <w:rPr>
                                <w:rFonts w:eastAsiaTheme="minorEastAsia"/>
                                <w:szCs w:val="22"/>
                                <w:cs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0DA51C" id="Text Box 79" o:spid="_x0000_s1032" type="#_x0000_t202" style="position:absolute;left:0;text-align:left;margin-left:261.5pt;margin-top:80.9pt;width:224.25pt;height:21pt;z-index:25165825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" filled="f" stroked="f">
                <v:textbox>
                  <w:txbxContent>
                    <w:p w14:paraId="073B1BBB" w14:textId="77777777" w:rsidR="0049433D" w:rsidRPr="00B55B34" w:rsidRDefault="0049433D" w:rsidP="00576100">
                      <w:r w:rsidRPr="00B55B34">
                        <w:t xml:space="preserve">D2 </w:t>
                      </w:r>
                      <w:r w:rsidRPr="00B55B34">
                        <w:rPr>
                          <w:szCs w:val="22"/>
                          <w:cs/>
                        </w:rPr>
                        <w:t>= (</w:t>
                      </w:r>
                      <m:oMath>
                        <m:r>
                          <w:rPr>
                            <w:rFonts w:ascii="Cambria Math" w:hAnsi="Cambria Math"/>
                            <w:szCs w:val="22"/>
                            <w:cs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 w:hint="cs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 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 w:hint="cs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2  2 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 w:hint="cs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 3</m:t>
                            </m:r>
                          </m:sub>
                        </m:sSub>
                      </m:oMath>
                      <w:r w:rsidRPr="00B55B34">
                        <w:rPr>
                          <w:rFonts w:eastAsiaTheme="minorEastAsia"/>
                          <w:szCs w:val="22"/>
                          <w:cs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4722C204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1B79FB88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31B34F59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46F7D2FD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2C65FC98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5F980E09" w14:textId="77777777" w:rsidR="00576100" w:rsidRPr="00B96C9A" w:rsidRDefault="00665FEA" w:rsidP="005E6F47">
      <w:pPr>
        <w:spacing w:after="0" w:line="240" w:lineRule="auto"/>
        <w:jc w:val="thaiDistribute"/>
        <w:rPr>
          <w:color w:val="000000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1" behindDoc="0" locked="0" layoutInCell="1" allowOverlap="1" wp14:anchorId="71D27C9D" wp14:editId="330399AF">
                <wp:simplePos x="0" y="0"/>
                <wp:positionH relativeFrom="column">
                  <wp:posOffset>1190846</wp:posOffset>
                </wp:positionH>
                <wp:positionV relativeFrom="paragraph">
                  <wp:posOffset>130574</wp:posOffset>
                </wp:positionV>
                <wp:extent cx="697097" cy="712381"/>
                <wp:effectExtent l="0" t="0" r="27305" b="31115"/>
                <wp:wrapNone/>
                <wp:docPr id="85" name="ตัวเชื่อมต่อตรง 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697097" cy="712381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275B981E">
              <v:line id="ตัวเชื่อมต่อตรง 85" style="position:absolute;flip:x;z-index:25165825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spid="_x0000_s1026" strokecolor="#5b9bd5 [3204]" strokeweight=".5pt" from="93.75pt,10.3pt" to="148.65pt,66.4pt" w14:anchorId="7C69ECF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">
                <v:stroke joinstyle="miter"/>
              </v:line>
            </w:pict>
          </mc:Fallback>
        </mc:AlternateContent>
      </w:r>
    </w:p>
    <w:p w14:paraId="675F5FA9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50E5C1EA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194D20F3" w14:textId="77777777" w:rsidR="00576100" w:rsidRPr="00B96C9A" w:rsidRDefault="00665FEA" w:rsidP="005E6F47">
      <w:pPr>
        <w:spacing w:after="0" w:line="240" w:lineRule="auto"/>
        <w:jc w:val="thaiDistribute"/>
        <w:rPr>
          <w:color w:val="000000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54" behindDoc="0" locked="0" layoutInCell="1" allowOverlap="1" wp14:anchorId="2C2B91C9" wp14:editId="1E84A33D">
                <wp:simplePos x="0" y="0"/>
                <wp:positionH relativeFrom="column">
                  <wp:posOffset>912185</wp:posOffset>
                </wp:positionH>
                <wp:positionV relativeFrom="paragraph">
                  <wp:posOffset>26434</wp:posOffset>
                </wp:positionV>
                <wp:extent cx="390525" cy="266700"/>
                <wp:effectExtent l="0" t="0" r="0" b="0"/>
                <wp:wrapNone/>
                <wp:docPr id="82" name="Text Box 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7AA94AD2" w14:textId="77777777" w:rsidR="0049433D" w:rsidRDefault="0049433D" w:rsidP="00576100">
                            <w:r>
                              <w:t>W2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2B91C9" id="Text Box 82" o:spid="_x0000_s1033" type="#_x0000_t202" style="position:absolute;left:0;text-align:left;margin-left:71.85pt;margin-top:2.1pt;width:30.75pt;height:21pt;z-index:25165825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" filled="f" stroked="f">
                <v:textbox>
                  <w:txbxContent>
                    <w:p w14:paraId="7AA94AD2" w14:textId="77777777" w:rsidR="0049433D" w:rsidRDefault="0049433D" w:rsidP="00576100">
                      <w:r>
                        <w:t>W21</w:t>
                      </w:r>
                    </w:p>
                  </w:txbxContent>
                </v:textbox>
              </v:shape>
            </w:pict>
          </mc:Fallback>
        </mc:AlternateContent>
      </w:r>
    </w:p>
    <w:p w14:paraId="3EF5D62E" w14:textId="77777777" w:rsidR="00576100" w:rsidRPr="00B96C9A" w:rsidRDefault="00576100" w:rsidP="005E6F47">
      <w:pPr>
        <w:spacing w:after="0" w:line="240" w:lineRule="auto"/>
        <w:jc w:val="thaiDistribute"/>
        <w:rPr>
          <w:color w:val="000000"/>
        </w:rPr>
      </w:pPr>
    </w:p>
    <w:p w14:paraId="78267C9F" w14:textId="77777777" w:rsidR="00933CCA" w:rsidRPr="00B96C9A" w:rsidRDefault="00933CCA" w:rsidP="005E6F47">
      <w:pPr>
        <w:spacing w:after="0" w:line="240" w:lineRule="auto"/>
        <w:jc w:val="center"/>
        <w:rPr>
          <w:b/>
          <w:bCs/>
        </w:rPr>
      </w:pPr>
    </w:p>
    <w:p w14:paraId="7787DEC3" w14:textId="77777777" w:rsidR="00665FEA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7 </w:t>
      </w:r>
      <w:r w:rsidRPr="00B96C9A">
        <w:rPr>
          <w:cs/>
        </w:rPr>
        <w:t xml:space="preserve"> การวัดความคล้ายคลึงเชิงมุมโคไซน์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fjd1lf485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www</w:instrText>
      </w:r>
      <w:r w:rsidRPr="00B96C9A">
        <w:rPr>
          <w:cs/>
        </w:rPr>
        <w:instrText>.</w:instrText>
      </w:r>
      <w:r w:rsidRPr="00B96C9A">
        <w:instrText>arts</w:instrText>
      </w:r>
      <w:r w:rsidRPr="00B96C9A">
        <w:rPr>
          <w:cs/>
        </w:rPr>
        <w:instrText>.</w:instrText>
      </w:r>
      <w:r w:rsidRPr="00B96C9A">
        <w:instrText>chula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~ling</w:instrText>
      </w:r>
      <w:r w:rsidRPr="00B96C9A">
        <w:rPr>
          <w:cs/>
        </w:rPr>
        <w:instrText>/</w:instrText>
      </w:r>
      <w:r w:rsidRPr="00B96C9A">
        <w:instrText>thesis</w:instrText>
      </w:r>
      <w:r w:rsidRPr="00B96C9A">
        <w:rPr>
          <w:cs/>
        </w:rPr>
        <w:instrText>/</w:instrText>
      </w:r>
      <w:r w:rsidRPr="00B96C9A">
        <w:instrText>2551MA</w:instrText>
      </w:r>
      <w:r w:rsidRPr="00B96C9A">
        <w:rPr>
          <w:cs/>
        </w:rPr>
        <w:instrText>-</w:instrText>
      </w:r>
      <w:r w:rsidRPr="00B96C9A">
        <w:instrText>DHANON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นายธนนท์หลีน้อย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8]</w:t>
      </w:r>
      <w:r w:rsidRPr="00B96C9A">
        <w:fldChar w:fldCharType="end"/>
      </w:r>
    </w:p>
    <w:p w14:paraId="3279DA8C" w14:textId="77777777" w:rsidR="001638EE" w:rsidRPr="00B96C9A" w:rsidRDefault="001638EE" w:rsidP="005E6F47">
      <w:pPr>
        <w:spacing w:after="0" w:line="240" w:lineRule="auto"/>
        <w:jc w:val="center"/>
      </w:pPr>
    </w:p>
    <w:p w14:paraId="07C20282" w14:textId="77777777" w:rsidR="00593382" w:rsidRPr="00B96C9A" w:rsidRDefault="00593382" w:rsidP="2B70ABAF">
      <w:pPr>
        <w:spacing w:after="0" w:line="240" w:lineRule="auto"/>
        <w:jc w:val="thaiDistribute"/>
        <w:rPr>
          <w:b/>
          <w:bCs/>
          <w:color w:val="000000" w:themeColor="text1"/>
        </w:rPr>
      </w:pPr>
      <w:r w:rsidRPr="00B96C9A">
        <w:rPr>
          <w:color w:val="000000"/>
          <w:cs/>
        </w:rPr>
        <w:t xml:space="preserve">          2.</w:t>
      </w:r>
      <w:r w:rsidRPr="00B96C9A">
        <w:rPr>
          <w:color w:val="000000"/>
        </w:rPr>
        <w:t>1</w:t>
      </w:r>
      <w:r w:rsidRPr="00B96C9A">
        <w:rPr>
          <w:color w:val="000000"/>
          <w:cs/>
        </w:rPr>
        <w:t xml:space="preserve">.4  </w:t>
      </w:r>
      <w:r w:rsidRPr="00B96C9A">
        <w:rPr>
          <w:color w:val="000000"/>
        </w:rPr>
        <w:t>Okapi BM</w:t>
      </w:r>
      <w:r w:rsidRPr="00B96C9A">
        <w:rPr>
          <w:color w:val="000000"/>
          <w:cs/>
        </w:rPr>
        <w:t>25</w:t>
      </w:r>
    </w:p>
    <w:p w14:paraId="38E6D9F1" w14:textId="77777777" w:rsidR="00593382" w:rsidRPr="00B96C9A" w:rsidRDefault="00593382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</w:t>
      </w:r>
      <w:r w:rsidRPr="00B96C9A">
        <w:rPr>
          <w:color w:val="000000"/>
        </w:rPr>
        <w:t xml:space="preserve">Okapi BM25 </w:t>
      </w:r>
      <w:r w:rsidRPr="00B96C9A">
        <w:rPr>
          <w:color w:val="000000"/>
          <w:cs/>
        </w:rPr>
        <w:t xml:space="preserve"> (</w:t>
      </w:r>
      <w:r w:rsidRPr="00B96C9A">
        <w:rPr>
          <w:color w:val="000000"/>
        </w:rPr>
        <w:t>BM Stands for Best Matching</w:t>
      </w:r>
      <w:r w:rsidRPr="00B96C9A">
        <w:rPr>
          <w:color w:val="000000"/>
          <w:cs/>
        </w:rPr>
        <w:t>) คือฟังก์ชันจัดอันดับ (</w:t>
      </w:r>
      <w:r w:rsidRPr="00B96C9A">
        <w:rPr>
          <w:color w:val="000000"/>
        </w:rPr>
        <w:t>Ranking Function</w:t>
      </w:r>
      <w:r w:rsidRPr="00B96C9A">
        <w:rPr>
          <w:color w:val="000000"/>
          <w:cs/>
        </w:rPr>
        <w:t xml:space="preserve">) ที่ถูกนำไปใช้กับ </w:t>
      </w:r>
      <w:r w:rsidRPr="00B96C9A">
        <w:rPr>
          <w:color w:val="000000"/>
        </w:rPr>
        <w:t xml:space="preserve">Search Engine </w:t>
      </w:r>
      <w:r w:rsidRPr="00B96C9A">
        <w:rPr>
          <w:color w:val="000000"/>
          <w:cs/>
        </w:rPr>
        <w:t>เพื่อที่จะจัดอันดับเอกสารตามความเกี่ยวข้องกับข้อคนหาที่กรอกเข้าไป</w:t>
      </w:r>
      <w:r w:rsidR="00993DE5" w:rsidRPr="00B96C9A">
        <w:rPr>
          <w:color w:val="000000"/>
          <w:cs/>
        </w:rPr>
        <w:t xml:space="preserve"> [</w:t>
      </w:r>
      <w:r w:rsidR="00993DE5" w:rsidRPr="00B96C9A">
        <w:rPr>
          <w:color w:val="000000"/>
        </w:rPr>
        <w:t>9</w:t>
      </w:r>
      <w:r w:rsidR="00993DE5" w:rsidRPr="00B96C9A">
        <w:rPr>
          <w:color w:val="000000"/>
          <w:cs/>
        </w:rPr>
        <w:t>]</w:t>
      </w:r>
      <w:r w:rsidR="00CA6D2C" w:rsidRPr="00B96C9A">
        <w:rPr>
          <w:color w:val="000000"/>
          <w:cs/>
        </w:rPr>
        <w:t xml:space="preserve"> โดย </w:t>
      </w:r>
      <w:r w:rsidR="00CA6D2C" w:rsidRPr="00B96C9A">
        <w:rPr>
          <w:color w:val="000000"/>
        </w:rPr>
        <w:t xml:space="preserve">BM25 </w:t>
      </w:r>
      <w:r w:rsidR="00CA6D2C" w:rsidRPr="00B96C9A">
        <w:rPr>
          <w:color w:val="000000"/>
          <w:cs/>
        </w:rPr>
        <w:t xml:space="preserve">นั้นเป็น </w:t>
      </w:r>
      <w:r w:rsidR="00CA6D2C" w:rsidRPr="00B96C9A">
        <w:rPr>
          <w:color w:val="000000"/>
        </w:rPr>
        <w:t xml:space="preserve">Bag of Words Retrieval </w:t>
      </w:r>
      <w:r w:rsidR="00CA6D2C" w:rsidRPr="00B96C9A">
        <w:rPr>
          <w:color w:val="000000"/>
          <w:cs/>
        </w:rPr>
        <w:t>ที่ใช้จัดอันดับชุดของเอกสาร</w:t>
      </w:r>
      <w:r w:rsidR="005751DE" w:rsidRPr="00B96C9A">
        <w:rPr>
          <w:color w:val="000000"/>
          <w:cs/>
        </w:rPr>
        <w:t xml:space="preserve">จากคำค้นหาที่ปรากฎในแต่ละเอกสารโดยไม่คำนึงถึงความสำพันธ์ระหว่างคำค้นหาภายในเอกสาร </w:t>
      </w:r>
      <w:r w:rsidR="005751DE" w:rsidRPr="00B96C9A">
        <w:rPr>
          <w:color w:val="000000"/>
        </w:rPr>
        <w:t xml:space="preserve">BM25 </w:t>
      </w:r>
      <w:r w:rsidR="005751DE" w:rsidRPr="00B96C9A">
        <w:rPr>
          <w:color w:val="000000"/>
          <w:cs/>
        </w:rPr>
        <w:t>ไม่ใช่ฟังก์ชั</w:t>
      </w:r>
      <w:r w:rsidR="00E73F11" w:rsidRPr="00B96C9A">
        <w:rPr>
          <w:color w:val="000000"/>
          <w:cs/>
        </w:rPr>
        <w:t>น</w:t>
      </w:r>
      <w:r w:rsidR="005751DE" w:rsidRPr="00B96C9A">
        <w:rPr>
          <w:color w:val="000000"/>
          <w:cs/>
        </w:rPr>
        <w:t>การทำงานเดียว แต่เป็น</w:t>
      </w:r>
      <w:r w:rsidR="00E73F11" w:rsidRPr="00B96C9A">
        <w:rPr>
          <w:color w:val="000000"/>
          <w:cs/>
        </w:rPr>
        <w:t>กลุ่มของฟังก์ชันที่มีองค์ประกอบและพารามิเตอร์แตกต่างกันเล็กน้อย โดยจะมีฟังก</w:t>
      </w:r>
      <w:r w:rsidR="001638EE" w:rsidRPr="00B96C9A">
        <w:rPr>
          <w:color w:val="000000"/>
          <w:cs/>
        </w:rPr>
        <w:t>์</w:t>
      </w:r>
      <w:r w:rsidR="00E73F11" w:rsidRPr="00B96C9A">
        <w:rPr>
          <w:color w:val="000000"/>
          <w:cs/>
        </w:rPr>
        <w:t xml:space="preserve">ชันที่โดดเด่นยกตัวอย่างเช่น ให้ </w:t>
      </w:r>
      <w:r w:rsidR="00E73F11" w:rsidRPr="00B96C9A">
        <w:rPr>
          <w:color w:val="000000"/>
        </w:rPr>
        <w:t xml:space="preserve">Q </w:t>
      </w:r>
      <w:r w:rsidR="00E73F11" w:rsidRPr="00B96C9A">
        <w:rPr>
          <w:color w:val="000000"/>
          <w:cs/>
        </w:rPr>
        <w:t xml:space="preserve">เป็นคำค้นหาที่เก็บคีย์เวิด </w:t>
      </w:r>
      <w:r w:rsidR="00E73F11" w:rsidRPr="00B96C9A">
        <w:rPr>
          <w:color w:val="000000"/>
        </w:rPr>
        <w:t>q</w:t>
      </w:r>
      <w:r w:rsidR="00E73F11" w:rsidRPr="00B96C9A">
        <w:rPr>
          <w:color w:val="000000"/>
          <w:vertAlign w:val="subscript"/>
        </w:rPr>
        <w:t>1</w:t>
      </w:r>
      <w:r w:rsidR="00E73F11" w:rsidRPr="00B96C9A">
        <w:rPr>
          <w:color w:val="000000"/>
        </w:rPr>
        <w:t>,q</w:t>
      </w:r>
      <w:r w:rsidR="00E73F11" w:rsidRPr="00B96C9A">
        <w:rPr>
          <w:color w:val="000000"/>
          <w:vertAlign w:val="subscript"/>
        </w:rPr>
        <w:t>2</w:t>
      </w:r>
      <w:r w:rsidR="00E73F11" w:rsidRPr="00B96C9A">
        <w:rPr>
          <w:color w:val="000000"/>
        </w:rPr>
        <w:t>,q</w:t>
      </w:r>
      <w:r w:rsidR="00E73F11" w:rsidRPr="00B96C9A">
        <w:rPr>
          <w:color w:val="000000"/>
          <w:vertAlign w:val="subscript"/>
        </w:rPr>
        <w:t>3</w:t>
      </w:r>
      <w:r w:rsidR="00E73F11" w:rsidRPr="00B96C9A">
        <w:rPr>
          <w:color w:val="000000"/>
        </w:rPr>
        <w:t>,</w:t>
      </w:r>
      <w:r w:rsidR="001B1FF4" w:rsidRPr="00B96C9A">
        <w:rPr>
          <w:color w:val="000000"/>
          <w:cs/>
        </w:rPr>
        <w:t>…</w:t>
      </w:r>
      <w:r w:rsidR="00E73F11" w:rsidRPr="00B96C9A">
        <w:rPr>
          <w:color w:val="000000"/>
        </w:rPr>
        <w:t>,</w:t>
      </w:r>
      <w:proofErr w:type="spellStart"/>
      <w:r w:rsidR="00E73F11" w:rsidRPr="00B96C9A">
        <w:rPr>
          <w:color w:val="000000"/>
        </w:rPr>
        <w:t>q</w:t>
      </w:r>
      <w:r w:rsidR="00E73F11" w:rsidRPr="00B96C9A">
        <w:rPr>
          <w:color w:val="000000"/>
          <w:vertAlign w:val="subscript"/>
        </w:rPr>
        <w:t>n</w:t>
      </w:r>
      <w:proofErr w:type="spellEnd"/>
      <w:r w:rsidR="00E73F11" w:rsidRPr="00B96C9A">
        <w:rPr>
          <w:color w:val="000000"/>
          <w:cs/>
        </w:rPr>
        <w:t xml:space="preserve"> คะแนนของเอกสาร </w:t>
      </w:r>
      <w:r w:rsidR="00E73F11" w:rsidRPr="00B96C9A">
        <w:rPr>
          <w:color w:val="000000"/>
        </w:rPr>
        <w:t xml:space="preserve">D </w:t>
      </w:r>
      <w:r w:rsidR="001638EE" w:rsidRPr="00B96C9A">
        <w:rPr>
          <w:color w:val="000000"/>
          <w:cs/>
        </w:rPr>
        <w:t>จะสามารถคำนวณได้จากสมการ (8)</w:t>
      </w:r>
    </w:p>
    <w:p w14:paraId="0B43CC8B" w14:textId="77777777" w:rsidR="00933CCA" w:rsidRPr="00B96C9A" w:rsidRDefault="00933CCA" w:rsidP="005E6F47">
      <w:pPr>
        <w:spacing w:after="0" w:line="240" w:lineRule="auto"/>
        <w:rPr>
          <w:b/>
          <w:bCs/>
          <w:color w:val="000000"/>
          <w:sz w:val="32"/>
          <w:szCs w:val="32"/>
        </w:rPr>
      </w:pPr>
    </w:p>
    <w:p w14:paraId="430AA9BE" w14:textId="5845ACC7" w:rsidR="00E73F11" w:rsidRPr="00B96C9A" w:rsidRDefault="00E73F11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olor w:val="000000"/>
          <w:cs/>
        </w:rPr>
        <w:t xml:space="preserve">                   </w:t>
      </w:r>
      <w:r w:rsidRPr="00B96C9A">
        <w:rPr>
          <w:rFonts w:eastAsiaTheme="minorEastAsia"/>
        </w:rPr>
        <w:t>Score</w:t>
      </w:r>
      <w:r w:rsidR="006039DB" w:rsidRPr="00B96C9A">
        <w:rPr>
          <w:rFonts w:eastAsiaTheme="minorEastAsia"/>
          <w:cs/>
        </w:rPr>
        <w:t xml:space="preserve"> </w:t>
      </w:r>
      <w:r w:rsidRPr="00B96C9A">
        <w:rPr>
          <w:rFonts w:eastAsiaTheme="minorEastAsia"/>
          <w:cs/>
        </w:rPr>
        <w:t>(</w:t>
      </w:r>
      <w:r w:rsidRPr="00B96C9A">
        <w:rPr>
          <w:rFonts w:eastAsiaTheme="minorEastAsia"/>
        </w:rPr>
        <w:t>D,Q</w:t>
      </w:r>
      <w:r w:rsidRPr="00B96C9A">
        <w:rPr>
          <w:rFonts w:eastAsiaTheme="minorEastAsia"/>
          <w:cs/>
        </w:rPr>
        <w:t>)</w:t>
      </w:r>
      <w:r w:rsidR="00580EF7" w:rsidRPr="00B96C9A">
        <w:rPr>
          <w:rFonts w:eastAsiaTheme="minorEastAsia"/>
          <w:cs/>
        </w:rPr>
        <w:t xml:space="preserve">  </w:t>
      </w:r>
      <w:r w:rsidRPr="00B96C9A">
        <w:rPr>
          <w:rFonts w:eastAsiaTheme="minorEastAsia"/>
          <w:cs/>
        </w:rPr>
        <w:t xml:space="preserve"> =</w:t>
      </w:r>
      <m:oMath>
        <m:r>
          <m:rPr>
            <m:sty m:val="p"/>
          </m:rPr>
          <w:rPr>
            <w:rFonts w:ascii="Cambria Math" w:eastAsiaTheme="minorEastAsia" w:hAnsi="Cambria Math"/>
            <w:cs/>
          </w:rPr>
          <m:t xml:space="preserve">  </m:t>
        </m:r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</w:rPr>
            </m:ctrlPr>
          </m:naryPr>
          <m:sub>
            <m:r>
              <w:rPr>
                <w:rFonts w:ascii="Cambria Math" w:eastAsiaTheme="minorEastAsia" w:hAnsi="Cambria Math" w:cs="Cambria Math" w:hint="cs"/>
                <w:cs/>
              </w:rPr>
              <m:t>i</m:t>
            </m:r>
            <m:r>
              <w:rPr>
                <w:rFonts w:ascii="Cambria Math" w:eastAsiaTheme="minorEastAsia" w:hAnsi="Cambria Math"/>
                <w:cs/>
              </w:rPr>
              <m:t>=</m:t>
            </m:r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 w:cs="Cambria Math" w:hint="cs"/>
                <w:cs/>
              </w:rPr>
              <m:t>n</m:t>
            </m:r>
          </m:sup>
          <m:e>
            <m:r>
              <w:rPr>
                <w:rFonts w:ascii="Cambria Math" w:eastAsiaTheme="minorEastAsia" w:hAnsi="Cambria Math" w:cs="Cambria Math" w:hint="cs"/>
                <w:cs/>
              </w:rPr>
              <m:t>IDF</m:t>
            </m:r>
            <m:r>
              <w:rPr>
                <w:rFonts w:ascii="Cambria Math" w:eastAsiaTheme="minorEastAsia" w:hAnsi="Cambria Math"/>
                <w:cs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cs/>
                  </w:rPr>
                  <m:t>q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cs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  <w:cs/>
              </w:rPr>
              <m:t>)</m:t>
            </m:r>
          </m:e>
        </m:nary>
        <m:r>
          <w:rPr>
            <w:rFonts w:ascii="Cambria Math" w:eastAsiaTheme="minorEastAsia" w:hAnsi="Cambria Math" w:cs="Cambria Math" w:hint="cs"/>
            <w:cs/>
          </w:rPr>
          <m:t>*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w:bookmarkStart w:id="59" w:name="_Hlk498544994"/>
            <m:r>
              <w:rPr>
                <w:rFonts w:ascii="Cambria Math" w:eastAsiaTheme="minorEastAsia" w:hAnsi="Cambria Math" w:cs="Cambria Math" w:hint="cs"/>
                <w:cs/>
              </w:rPr>
              <m:t>f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q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,</m:t>
                </m:r>
                <m:r>
                  <w:rPr>
                    <w:rFonts w:ascii="Cambria Math" w:eastAsiaTheme="minorEastAsia" w:hAnsi="Cambria Math" w:cs="Cambria Math" w:hint="cs"/>
                    <w:cs/>
                  </w:rPr>
                  <m:t>D</m:t>
                </m:r>
              </m:e>
            </m:d>
            <w:bookmarkEnd w:id="59"/>
            <m:r>
              <w:rPr>
                <w:rFonts w:ascii="Cambria Math" w:eastAsiaTheme="minorEastAsia" w:hAnsi="Cambria Math"/>
                <w:cs/>
              </w:rPr>
              <m:t xml:space="preserve"> </m:t>
            </m:r>
            <m:r>
              <w:rPr>
                <w:rFonts w:ascii="Cambria Math" w:eastAsiaTheme="minorEastAsia" w:hAnsi="Cambria Math" w:cs="Cambria Math" w:hint="cs"/>
                <w:cs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cs/>
                  </w:rPr>
                  <m:t xml:space="preserve"> (</m:t>
                </m:r>
                <m:r>
                  <w:rPr>
                    <w:rFonts w:ascii="Cambria Math" w:eastAsiaTheme="minorEastAsia" w:hAnsi="Cambria Math" w:cs="Cambria Math" w:hint="cs"/>
                    <w:cs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  <w:cs/>
              </w:rPr>
              <m:t xml:space="preserve">+ </m:t>
            </m:r>
            <m:r>
              <w:rPr>
                <w:rFonts w:ascii="Cambria Math" w:eastAsiaTheme="minorEastAsia" w:hAnsi="Cambria Math"/>
              </w:rPr>
              <m:t>1</m:t>
            </m:r>
            <m:r>
              <w:rPr>
                <w:rFonts w:ascii="Cambria Math" w:eastAsiaTheme="minorEastAsia" w:hAnsi="Cambria Math"/>
                <w:cs/>
              </w:rPr>
              <m:t>)</m:t>
            </m:r>
          </m:num>
          <m:den>
            <m:r>
              <w:rPr>
                <w:rFonts w:ascii="Cambria Math" w:eastAsiaTheme="minorEastAsia" w:hAnsi="Cambria Math" w:cs="Cambria Math" w:hint="cs"/>
                <w:cs/>
              </w:rPr>
              <m:t>f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q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,</m:t>
                </m:r>
                <m:r>
                  <w:rPr>
                    <w:rFonts w:ascii="Cambria Math" w:eastAsiaTheme="minorEastAsia" w:hAnsi="Cambria Math" w:cs="Cambria Math" w:hint="cs"/>
                    <w:cs/>
                  </w:rPr>
                  <m:t>D</m:t>
                </m:r>
              </m:e>
            </m:d>
            <m:r>
              <w:rPr>
                <w:rFonts w:ascii="Cambria Math" w:eastAsiaTheme="minorEastAsia" w:hAnsi="Cambria Math"/>
                <w:cs/>
              </w:rPr>
              <m:t xml:space="preserve"> 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cs/>
                  </w:rPr>
                  <m:t xml:space="preserve"> </m:t>
                </m:r>
                <m:r>
                  <w:rPr>
                    <w:rFonts w:ascii="Cambria Math" w:eastAsiaTheme="minorEastAsia" w:hAnsi="Cambria Math" w:cs="Cambria Math" w:hint="cs"/>
                    <w:cs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Cambria Math" w:hint="cs"/>
                <w:cs/>
              </w:rPr>
              <m:t>*</m:t>
            </m:r>
            <m:r>
              <w:rPr>
                <w:rFonts w:ascii="Cambria Math" w:eastAsiaTheme="minorEastAsia" w:hAnsi="Cambria Math"/>
                <w:cs/>
              </w:rPr>
              <m:t>(</m:t>
            </m:r>
            <m:r>
              <w:rPr>
                <w:rFonts w:ascii="Cambria Math" w:eastAsiaTheme="minorEastAsia" w:hAnsi="Cambria Math"/>
              </w:rPr>
              <m:t>1</m:t>
            </m:r>
            <m:r>
              <w:rPr>
                <w:rFonts w:ascii="Cambria Math" w:eastAsiaTheme="minorEastAsia" w:hAnsi="Cambria Math"/>
                <w:cs/>
              </w:rPr>
              <m:t>-</m:t>
            </m:r>
            <m:r>
              <w:rPr>
                <w:rFonts w:ascii="Cambria Math" w:eastAsiaTheme="minorEastAsia" w:hAnsi="Cambria Math" w:cs="Cambria Math" w:hint="cs"/>
                <w:cs/>
              </w:rPr>
              <m:t>b</m:t>
            </m:r>
            <m:r>
              <w:rPr>
                <w:rFonts w:ascii="Cambria Math" w:eastAsiaTheme="minorEastAsia" w:hAnsi="Cambria Math"/>
                <w:cs/>
              </w:rPr>
              <m:t>+</m:t>
            </m:r>
            <m:r>
              <w:rPr>
                <w:rFonts w:ascii="Cambria Math" w:eastAsiaTheme="minorEastAsia" w:hAnsi="Cambria Math" w:cs="Cambria Math" w:hint="cs"/>
                <w:cs/>
              </w:rPr>
              <m:t>b</m:t>
            </m:r>
            <m:r>
              <w:rPr>
                <w:rFonts w:ascii="Cambria Math" w:eastAsiaTheme="minorEastAsia" w:hAnsi="Cambria Math"/>
                <w:cs/>
              </w:rPr>
              <m:t xml:space="preserve"> </m:t>
            </m:r>
            <m:r>
              <w:rPr>
                <w:rFonts w:ascii="Cambria Math" w:eastAsiaTheme="minorEastAsia" w:hAnsi="Cambria Math" w:cs="Cambria Math" w:hint="cs"/>
                <w:cs/>
              </w:rPr>
              <m:t>*</m:t>
            </m:r>
            <m:r>
              <w:rPr>
                <w:rFonts w:ascii="Cambria Math" w:eastAsiaTheme="minorEastAsia" w:hAnsi="Cambria Math"/>
                <w:cs/>
              </w:rPr>
              <m:t xml:space="preserve"> 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|</m:t>
                </m:r>
                <m:r>
                  <w:rPr>
                    <w:rFonts w:ascii="Cambria Math" w:eastAsiaTheme="minorEastAsia" w:hAnsi="Cambria Math" w:cs="Cambria Math" w:hint="cs"/>
                    <w:cs/>
                  </w:rPr>
                  <m:t>D</m:t>
                </m:r>
                <m:r>
                  <w:rPr>
                    <w:rFonts w:ascii="Cambria Math" w:eastAsiaTheme="minorEastAsia" w:hAnsi="Cambria Math"/>
                  </w:rPr>
                  <m:t>|</m:t>
                </m:r>
              </m:num>
              <m:den>
                <m:r>
                  <w:rPr>
                    <w:rFonts w:ascii="Cambria Math" w:eastAsiaTheme="minorEastAsia" w:hAnsi="Cambria Math" w:cs="Cambria Math" w:hint="cs"/>
                    <w:cs/>
                  </w:rPr>
                  <m:t>avgdl</m:t>
                </m:r>
              </m:den>
            </m:f>
            <m:r>
              <w:rPr>
                <w:rFonts w:ascii="Cambria Math" w:eastAsiaTheme="minorEastAsia" w:hAnsi="Cambria Math"/>
                <w:cs/>
              </w:rPr>
              <m:t>)</m:t>
            </m:r>
          </m:den>
        </m:f>
      </m:oMath>
      <w:r w:rsidRPr="00B96C9A">
        <w:rPr>
          <w:rFonts w:eastAsiaTheme="minorEastAsia"/>
          <w:cs/>
        </w:rPr>
        <w:t xml:space="preserve"> </w:t>
      </w:r>
      <w:r w:rsidRPr="00B96C9A">
        <w:rPr>
          <w:rFonts w:eastAsiaTheme="minorEastAsia"/>
          <w:cs/>
        </w:rPr>
        <w:tab/>
      </w:r>
      <w:r w:rsidR="00B96C9A">
        <w:rPr>
          <w:rFonts w:eastAsiaTheme="minorEastAsia"/>
          <w:cs/>
        </w:rPr>
        <w:tab/>
      </w:r>
      <w:r w:rsidR="00B96C9A">
        <w:rPr>
          <w:rFonts w:eastAsiaTheme="minorEastAsia" w:hint="cs"/>
          <w:cs/>
        </w:rPr>
        <w:t xml:space="preserve">  </w:t>
      </w:r>
      <w:r w:rsidRPr="00B96C9A">
        <w:rPr>
          <w:rFonts w:eastAsiaTheme="minorEastAsia"/>
          <w:cs/>
        </w:rPr>
        <w:t>(</w:t>
      </w:r>
      <w:r w:rsidRPr="00B96C9A">
        <w:rPr>
          <w:rFonts w:eastAsiaTheme="minorEastAsia"/>
        </w:rPr>
        <w:t>8</w:t>
      </w:r>
      <w:r w:rsidRPr="00B96C9A">
        <w:rPr>
          <w:rFonts w:eastAsiaTheme="minorEastAsia"/>
          <w:cs/>
        </w:rPr>
        <w:t>)</w:t>
      </w:r>
    </w:p>
    <w:p w14:paraId="0B1EAF2D" w14:textId="77777777" w:rsidR="006039DB" w:rsidRPr="00B96C9A" w:rsidRDefault="006039DB" w:rsidP="00E73F11">
      <w:pPr>
        <w:spacing w:after="0" w:line="240" w:lineRule="auto"/>
        <w:jc w:val="thaiDistribute"/>
        <w:rPr>
          <w:rFonts w:eastAsiaTheme="minorEastAsia"/>
        </w:rPr>
      </w:pPr>
    </w:p>
    <w:p w14:paraId="3332F9F6" w14:textId="77777777" w:rsidR="001638EE" w:rsidRPr="00B96C9A" w:rsidRDefault="00580EF7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olor w:val="000000"/>
          <w:cs/>
        </w:rPr>
        <w:t xml:space="preserve">                  </w:t>
      </w:r>
      <w:r w:rsidRPr="00B96C9A">
        <w:rPr>
          <w:rFonts w:eastAsiaTheme="minorEastAsia"/>
          <w:cs/>
        </w:rPr>
        <w:t xml:space="preserve">เมื่อ </w:t>
      </w:r>
      <m:oMath>
        <m:r>
          <w:rPr>
            <w:rFonts w:ascii="Cambria Math" w:eastAsiaTheme="minorEastAsia" w:hAnsi="Cambria Math" w:cs="Cambria Math" w:hint="cs"/>
            <w:cs/>
          </w:rPr>
          <m:t>f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cs/>
                  </w:rPr>
                  <m:t>q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cs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r>
              <w:rPr>
                <w:rFonts w:ascii="Cambria Math" w:eastAsiaTheme="minorEastAsia" w:hAnsi="Cambria Math" w:cs="Cambria Math" w:hint="cs"/>
                <w:cs/>
              </w:rPr>
              <m:t>D</m:t>
            </m:r>
          </m:e>
        </m:d>
      </m:oMath>
      <w:r w:rsidR="006039DB" w:rsidRPr="00B96C9A">
        <w:rPr>
          <w:rFonts w:eastAsiaTheme="minorEastAsia"/>
          <w:cs/>
        </w:rPr>
        <w:t xml:space="preserve"> คือ </w:t>
      </w:r>
      <w:r w:rsidR="006039DB" w:rsidRPr="00B96C9A">
        <w:rPr>
          <w:rFonts w:eastAsiaTheme="minorEastAsia"/>
        </w:rPr>
        <w:t>Term Frequency</w:t>
      </w:r>
      <w:r w:rsidR="001B1FF4" w:rsidRPr="00B96C9A">
        <w:rPr>
          <w:rFonts w:eastAsiaTheme="minorEastAsia"/>
          <w:cs/>
        </w:rPr>
        <w:t xml:space="preserve"> [</w:t>
      </w:r>
      <w:r w:rsidR="001B1FF4" w:rsidRPr="00B96C9A">
        <w:rPr>
          <w:rFonts w:eastAsiaTheme="minorEastAsia"/>
        </w:rPr>
        <w:t>10</w:t>
      </w:r>
      <w:r w:rsidR="001B1FF4" w:rsidRPr="00B96C9A">
        <w:rPr>
          <w:rFonts w:eastAsiaTheme="minorEastAsia"/>
          <w:cs/>
        </w:rPr>
        <w:t>]</w:t>
      </w:r>
      <w:r w:rsidR="006039DB" w:rsidRPr="00B96C9A">
        <w:rPr>
          <w:rFonts w:eastAsiaTheme="minorEastAsia"/>
          <w:cs/>
        </w:rPr>
        <w:t xml:space="preserve"> ในเอกสาร </w:t>
      </w:r>
      <w:r w:rsidR="006039DB" w:rsidRPr="00B96C9A">
        <w:rPr>
          <w:rFonts w:eastAsiaTheme="minorEastAsia"/>
        </w:rPr>
        <w:t>D</w:t>
      </w:r>
    </w:p>
    <w:p w14:paraId="45AC1714" w14:textId="77777777" w:rsidR="001638EE" w:rsidRPr="00B96C9A" w:rsidRDefault="00795DB6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       </w:t>
      </w:r>
      <m:oMath>
        <m:r>
          <w:rPr>
            <w:rFonts w:ascii="Cambria Math" w:eastAsiaTheme="minorEastAsia" w:hAnsi="Cambria Math"/>
          </w:rPr>
          <m:t>|</m:t>
        </m:r>
        <m:r>
          <w:rPr>
            <w:rFonts w:ascii="Cambria Math" w:eastAsiaTheme="minorEastAsia" w:hAnsi="Cambria Math" w:cs="Cambria Math" w:hint="cs"/>
            <w:cs/>
          </w:rPr>
          <m:t>D</m:t>
        </m:r>
        <m:r>
          <w:rPr>
            <w:rFonts w:ascii="Cambria Math" w:eastAsiaTheme="minorEastAsia" w:hAnsi="Cambria Math"/>
          </w:rPr>
          <m:t>|</m:t>
        </m:r>
      </m:oMath>
      <w:r w:rsidRPr="00B96C9A">
        <w:rPr>
          <w:rFonts w:eastAsiaTheme="minorEastAsia"/>
          <w:cs/>
        </w:rPr>
        <w:t xml:space="preserve">           คือ ความยาวของเอกสาร </w:t>
      </w:r>
      <w:r w:rsidRPr="00B96C9A">
        <w:rPr>
          <w:rFonts w:eastAsiaTheme="minorEastAsia"/>
        </w:rPr>
        <w:t xml:space="preserve">D </w:t>
      </w:r>
      <w:r w:rsidRPr="00B96C9A">
        <w:rPr>
          <w:rFonts w:eastAsiaTheme="minorEastAsia"/>
          <w:cs/>
        </w:rPr>
        <w:t>(จำนวนคำ)</w:t>
      </w:r>
    </w:p>
    <w:p w14:paraId="75FE2365" w14:textId="77777777" w:rsidR="00580EF7" w:rsidRPr="00B96C9A" w:rsidRDefault="00795DB6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       </w:t>
      </w:r>
      <w:proofErr w:type="spellStart"/>
      <w:r w:rsidRPr="00B96C9A">
        <w:rPr>
          <w:color w:val="222222"/>
          <w:shd w:val="clear" w:color="auto" w:fill="FFFFFF"/>
        </w:rPr>
        <w:t>avgdl</w:t>
      </w:r>
      <w:proofErr w:type="spellEnd"/>
      <w:r w:rsidRPr="00B96C9A">
        <w:rPr>
          <w:rFonts w:eastAsiaTheme="minorEastAsia"/>
          <w:cs/>
        </w:rPr>
        <w:t xml:space="preserve">   </w:t>
      </w:r>
      <w:r w:rsidR="00C6387D" w:rsidRPr="00B96C9A">
        <w:rPr>
          <w:rFonts w:eastAsiaTheme="minorEastAsia"/>
          <w:cs/>
        </w:rPr>
        <w:t xml:space="preserve"> </w:t>
      </w:r>
      <w:r w:rsidRPr="00B96C9A">
        <w:rPr>
          <w:rFonts w:eastAsiaTheme="minorEastAsia"/>
          <w:cs/>
        </w:rPr>
        <w:t xml:space="preserve">    คือ คือความยาวของเอกสารเฉลี่ยในชุดของข้อความที่ถูกสร้างจากเอกสาร</w:t>
      </w:r>
    </w:p>
    <w:p w14:paraId="31A0BE52" w14:textId="77777777" w:rsidR="00795DB6" w:rsidRPr="00B96C9A" w:rsidRDefault="00795DB6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       ส่วน </w:t>
      </w:r>
      <w:r w:rsidRPr="00B96C9A">
        <w:rPr>
          <w:rFonts w:eastAsiaTheme="minorEastAsia"/>
        </w:rPr>
        <w:t xml:space="preserve">k1 </w:t>
      </w:r>
      <w:r w:rsidRPr="00B96C9A">
        <w:rPr>
          <w:rFonts w:eastAsiaTheme="minorEastAsia"/>
          <w:cs/>
        </w:rPr>
        <w:t xml:space="preserve">และ </w:t>
      </w:r>
      <w:r w:rsidRPr="00B96C9A">
        <w:rPr>
          <w:rFonts w:eastAsiaTheme="minorEastAsia"/>
        </w:rPr>
        <w:t xml:space="preserve">b </w:t>
      </w:r>
      <w:r w:rsidRPr="00B96C9A">
        <w:rPr>
          <w:rFonts w:eastAsiaTheme="minorEastAsia"/>
          <w:cs/>
        </w:rPr>
        <w:t>นั้นเป็นตัวแปรอิสระ ที่จะถูกเลือกในกรณีที่มีการเพิ่มประสิทธิภาพขั้นสูง</w:t>
      </w:r>
    </w:p>
    <w:p w14:paraId="7EB22787" w14:textId="77777777" w:rsidR="00795DB6" w:rsidRPr="00B96C9A" w:rsidRDefault="00795DB6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 </w:t>
      </w:r>
      <w:r w:rsidR="009D5F40" w:rsidRPr="00B96C9A">
        <w:rPr>
          <w:rFonts w:eastAsiaTheme="minorEastAsia"/>
          <w:cs/>
        </w:rPr>
        <w:t xml:space="preserve"> และ</w:t>
      </w:r>
      <w:r w:rsidRPr="00B96C9A">
        <w:rPr>
          <w:rFonts w:eastAsiaTheme="minorEastAsia"/>
          <w:cs/>
        </w:rPr>
        <w:t xml:space="preserve"> </w:t>
      </w:r>
      <m:oMath>
        <m:r>
          <w:rPr>
            <w:rFonts w:ascii="Cambria Math" w:eastAsiaTheme="minorEastAsia" w:hAnsi="Cambria Math" w:cs="Cambria Math" w:hint="cs"/>
            <w:cs/>
          </w:rPr>
          <m:t>IDF</m:t>
        </m:r>
        <m:r>
          <w:rPr>
            <w:rFonts w:ascii="Cambria Math" w:eastAsiaTheme="minorEastAsia" w:hAnsi="Cambria Math"/>
            <w:cs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 w:hint="cs"/>
                <w:cs/>
              </w:rPr>
              <m:t>q</m:t>
            </m:r>
          </m:e>
          <m:sub>
            <m:r>
              <w:rPr>
                <w:rFonts w:ascii="Cambria Math" w:eastAsiaTheme="minorEastAsia" w:hAnsi="Cambria Math" w:cs="Cambria Math" w:hint="cs"/>
                <w:cs/>
              </w:rPr>
              <m:t>i</m:t>
            </m:r>
          </m:sub>
        </m:sSub>
        <m:r>
          <w:rPr>
            <w:rFonts w:ascii="Cambria Math" w:eastAsiaTheme="minorEastAsia" w:hAnsi="Cambria Math"/>
            <w:cs/>
          </w:rPr>
          <m:t>)</m:t>
        </m:r>
      </m:oMath>
      <w:r w:rsidRPr="00B96C9A">
        <w:rPr>
          <w:rFonts w:eastAsiaTheme="minorEastAsia"/>
          <w:cs/>
        </w:rPr>
        <w:t xml:space="preserve"> คือ</w:t>
      </w:r>
      <w:r w:rsidR="00C6387D" w:rsidRPr="00B96C9A">
        <w:rPr>
          <w:rFonts w:eastAsiaTheme="minorEastAsia"/>
          <w:cs/>
        </w:rPr>
        <w:t xml:space="preserve"> </w:t>
      </w:r>
      <w:r w:rsidR="0009189D" w:rsidRPr="00B96C9A">
        <w:rPr>
          <w:rFonts w:eastAsiaTheme="minorEastAsia"/>
          <w:cs/>
        </w:rPr>
        <w:t xml:space="preserve">นำหนัก </w:t>
      </w:r>
      <w:r w:rsidR="0009189D" w:rsidRPr="00B96C9A">
        <w:rPr>
          <w:rFonts w:eastAsiaTheme="minorEastAsia"/>
        </w:rPr>
        <w:t xml:space="preserve">IDF </w:t>
      </w:r>
      <w:r w:rsidR="0009189D" w:rsidRPr="00B96C9A">
        <w:rPr>
          <w:rFonts w:eastAsiaTheme="minorEastAsia"/>
          <w:cs/>
        </w:rPr>
        <w:t>(</w:t>
      </w:r>
      <w:r w:rsidR="0009189D" w:rsidRPr="00B96C9A">
        <w:rPr>
          <w:rFonts w:eastAsiaTheme="minorEastAsia"/>
        </w:rPr>
        <w:t>Inverse Document Frequency</w:t>
      </w:r>
      <w:r w:rsidR="0009189D" w:rsidRPr="00B96C9A">
        <w:rPr>
          <w:rFonts w:eastAsiaTheme="minorEastAsia"/>
          <w:cs/>
        </w:rPr>
        <w:t xml:space="preserve">) </w:t>
      </w:r>
      <w:r w:rsidR="001B1FF4" w:rsidRPr="00B96C9A">
        <w:rPr>
          <w:rFonts w:eastAsiaTheme="minorEastAsia"/>
          <w:cs/>
        </w:rPr>
        <w:t>[</w:t>
      </w:r>
      <w:r w:rsidR="00E20B03" w:rsidRPr="00B96C9A">
        <w:rPr>
          <w:rFonts w:eastAsiaTheme="minorEastAsia"/>
          <w:cs/>
        </w:rPr>
        <w:t>10</w:t>
      </w:r>
      <w:r w:rsidR="001B1FF4" w:rsidRPr="00B96C9A">
        <w:rPr>
          <w:rFonts w:eastAsiaTheme="minorEastAsia"/>
          <w:cs/>
        </w:rPr>
        <w:t>]</w:t>
      </w:r>
      <w:r w:rsidR="0009189D" w:rsidRPr="00B96C9A">
        <w:rPr>
          <w:rFonts w:eastAsiaTheme="minorEastAsia"/>
          <w:cs/>
        </w:rPr>
        <w:t xml:space="preserve">ของ </w:t>
      </w:r>
      <w:r w:rsidR="0009189D" w:rsidRPr="00B96C9A">
        <w:rPr>
          <w:rFonts w:eastAsiaTheme="minorEastAsia"/>
        </w:rPr>
        <w:t>q</w:t>
      </w:r>
      <w:r w:rsidR="0009189D" w:rsidRPr="00B96C9A">
        <w:rPr>
          <w:rFonts w:eastAsiaTheme="minorEastAsia"/>
          <w:vertAlign w:val="subscript"/>
        </w:rPr>
        <w:t>i</w:t>
      </w:r>
      <w:r w:rsidR="0009189D" w:rsidRPr="00B96C9A">
        <w:rPr>
          <w:rFonts w:eastAsiaTheme="minorEastAsia"/>
          <w:cs/>
        </w:rPr>
        <w:t xml:space="preserve"> ที่คำนวนได้จาก</w:t>
      </w:r>
      <w:r w:rsidR="001638EE" w:rsidRPr="00B96C9A">
        <w:rPr>
          <w:rFonts w:eastAsiaTheme="minorEastAsia"/>
          <w:cs/>
        </w:rPr>
        <w:t>สมการ (9)</w:t>
      </w:r>
    </w:p>
    <w:p w14:paraId="13A35AC9" w14:textId="77777777" w:rsidR="00B95B31" w:rsidRPr="00B96C9A" w:rsidRDefault="00B95B31" w:rsidP="00E73F11">
      <w:pPr>
        <w:spacing w:after="0" w:line="240" w:lineRule="auto"/>
        <w:jc w:val="thaiDistribute"/>
        <w:rPr>
          <w:rFonts w:eastAsiaTheme="minorEastAsia"/>
        </w:rPr>
      </w:pPr>
    </w:p>
    <w:p w14:paraId="7CDE847E" w14:textId="77777777" w:rsidR="00B95B31" w:rsidRPr="00B96C9A" w:rsidRDefault="00B95B31" w:rsidP="00E73F11">
      <w:pPr>
        <w:spacing w:after="0" w:line="240" w:lineRule="auto"/>
        <w:jc w:val="thaiDistribute"/>
        <w:rPr>
          <w:rFonts w:eastAsiaTheme="minorEastAsia"/>
          <w:cs/>
        </w:rPr>
      </w:pPr>
    </w:p>
    <w:p w14:paraId="7F8DCDCE" w14:textId="77777777" w:rsidR="00E73F11" w:rsidRPr="00B96C9A" w:rsidRDefault="00E73F11" w:rsidP="005E6F47">
      <w:pPr>
        <w:spacing w:after="0" w:line="240" w:lineRule="auto"/>
        <w:rPr>
          <w:b/>
          <w:bCs/>
          <w:color w:val="000000"/>
          <w:sz w:val="32"/>
          <w:szCs w:val="32"/>
        </w:rPr>
      </w:pPr>
    </w:p>
    <w:p w14:paraId="7E1D57BC" w14:textId="77777777" w:rsidR="0009189D" w:rsidRPr="00B96C9A" w:rsidRDefault="0009189D" w:rsidP="2B70ABAF">
      <w:pPr>
        <w:spacing w:after="0" w:line="240" w:lineRule="auto"/>
        <w:rPr>
          <w:color w:val="000000" w:themeColor="text1"/>
          <w:sz w:val="32"/>
          <w:szCs w:val="32"/>
        </w:rPr>
      </w:pPr>
      <w:r w:rsidRPr="00B96C9A">
        <w:rPr>
          <w:color w:val="000000"/>
          <w:sz w:val="32"/>
          <w:szCs w:val="32"/>
          <w:cs/>
        </w:rPr>
        <w:lastRenderedPageBreak/>
        <w:t xml:space="preserve">                    </w:t>
      </w:r>
      <m:oMath>
        <m:r>
          <w:rPr>
            <w:rFonts w:ascii="Cambria Math" w:eastAsiaTheme="minorEastAsia" w:hAnsi="Cambria Math" w:cs="Cambria Math" w:hint="cs"/>
            <w:cs/>
          </w:rPr>
          <m:t>IDF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cs/>
                  </w:rPr>
                  <m:t>q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cs/>
                  </w:rPr>
                  <m:t>i</m:t>
                </m:r>
              </m:sub>
            </m:sSub>
          </m:e>
        </m:d>
        <m:r>
          <w:rPr>
            <w:rFonts w:ascii="Cambria Math" w:eastAsiaTheme="minorEastAsia" w:hAnsi="Cambria Math"/>
            <w:cs/>
          </w:rPr>
          <m:t>=</m:t>
        </m:r>
        <m:r>
          <w:rPr>
            <w:rFonts w:ascii="Cambria Math" w:hAnsi="Cambria Math" w:cs="Cambria Math" w:hint="cs"/>
            <w:color w:val="000000"/>
            <w:sz w:val="32"/>
            <w:szCs w:val="32"/>
            <w:cs/>
          </w:rPr>
          <m:t>log</m:t>
        </m:r>
        <m:f>
          <m:fPr>
            <m:ctrlPr>
              <w:rPr>
                <w:rFonts w:ascii="Cambria Math" w:hAnsi="Cambria Math"/>
                <w:i/>
                <w:color w:val="000000"/>
                <w:sz w:val="32"/>
                <w:szCs w:val="32"/>
              </w:rPr>
            </m:ctrlPr>
          </m:fPr>
          <m:num>
            <m:r>
              <w:rPr>
                <w:rFonts w:ascii="Cambria Math" w:hAnsi="Cambria Math" w:cs="Cambria Math" w:hint="cs"/>
                <w:color w:val="000000"/>
                <w:sz w:val="32"/>
                <w:szCs w:val="32"/>
                <w:cs/>
              </w:rPr>
              <m:t>N</m:t>
            </m:r>
            <m:r>
              <w:rPr>
                <w:rFonts w:ascii="Cambria Math" w:hAnsi="Cambria Math"/>
                <w:color w:val="000000"/>
                <w:sz w:val="32"/>
                <w:szCs w:val="32"/>
                <w:cs/>
              </w:rPr>
              <m:t>-</m:t>
            </m:r>
            <m:r>
              <w:rPr>
                <w:rFonts w:ascii="Cambria Math" w:hAnsi="Cambria Math" w:cs="Cambria Math" w:hint="cs"/>
                <w:color w:val="000000"/>
                <w:sz w:val="32"/>
                <w:szCs w:val="32"/>
                <w:cs/>
              </w:rPr>
              <m:t>n</m:t>
            </m:r>
            <m:d>
              <m:dPr>
                <m:ctrlPr>
                  <w:rPr>
                    <w:rFonts w:ascii="Cambria Math" w:hAnsi="Cambria Math"/>
                    <w:i/>
                    <w:color w:val="000000"/>
                    <w:sz w:val="32"/>
                    <w:szCs w:val="3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/>
                        <w:sz w:val="32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Cambria Math" w:hint="cs"/>
                        <w:color w:val="000000"/>
                        <w:sz w:val="32"/>
                        <w:szCs w:val="32"/>
                        <w:cs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Cambria Math" w:hint="cs"/>
                        <w:color w:val="000000"/>
                        <w:sz w:val="32"/>
                        <w:szCs w:val="32"/>
                        <w:cs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color w:val="000000"/>
                    <w:sz w:val="32"/>
                    <w:szCs w:val="32"/>
                  </w:rPr>
                  <m:t>,</m:t>
                </m:r>
                <m:r>
                  <w:rPr>
                    <w:rFonts w:ascii="Cambria Math" w:hAnsi="Cambria Math" w:cs="Cambria Math" w:hint="cs"/>
                    <w:color w:val="000000"/>
                    <w:sz w:val="32"/>
                    <w:szCs w:val="32"/>
                    <w:cs/>
                  </w:rPr>
                  <m:t>D</m:t>
                </m:r>
              </m:e>
            </m:d>
            <m:r>
              <w:rPr>
                <w:rFonts w:ascii="Cambria Math" w:hAnsi="Cambria Math"/>
                <w:color w:val="000000"/>
                <w:sz w:val="32"/>
                <w:szCs w:val="32"/>
                <w:cs/>
              </w:rPr>
              <m:t xml:space="preserve"> + </m:t>
            </m:r>
            <m:r>
              <w:rPr>
                <w:rFonts w:ascii="Cambria Math" w:hAnsi="Cambria Math"/>
                <w:color w:val="000000"/>
                <w:sz w:val="32"/>
                <w:szCs w:val="32"/>
              </w:rPr>
              <m:t>0</m:t>
            </m:r>
            <m:r>
              <w:rPr>
                <w:rFonts w:ascii="Cambria Math" w:hAnsi="Cambria Math"/>
                <w:color w:val="000000"/>
                <w:sz w:val="32"/>
                <w:szCs w:val="32"/>
                <w:cs/>
              </w:rPr>
              <m:t>.</m:t>
            </m:r>
            <m:r>
              <w:rPr>
                <w:rFonts w:ascii="Cambria Math" w:hAnsi="Cambria Math"/>
                <w:color w:val="000000"/>
                <w:sz w:val="32"/>
                <w:szCs w:val="32"/>
              </w:rPr>
              <m:t>5</m:t>
            </m:r>
          </m:num>
          <m:den>
            <m:r>
              <w:rPr>
                <w:rFonts w:ascii="Cambria Math" w:hAnsi="Cambria Math" w:cs="Cambria Math" w:hint="cs"/>
                <w:color w:val="000000"/>
                <w:sz w:val="32"/>
                <w:szCs w:val="32"/>
                <w:cs/>
              </w:rPr>
              <m:t>n</m:t>
            </m:r>
            <m:d>
              <m:dPr>
                <m:ctrlPr>
                  <w:rPr>
                    <w:rFonts w:ascii="Cambria Math" w:hAnsi="Cambria Math"/>
                    <w:i/>
                    <w:color w:val="000000"/>
                    <w:sz w:val="32"/>
                    <w:szCs w:val="3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/>
                        <w:sz w:val="32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Cambria Math" w:hint="cs"/>
                        <w:color w:val="000000"/>
                        <w:sz w:val="32"/>
                        <w:szCs w:val="32"/>
                        <w:cs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Cambria Math" w:hint="cs"/>
                        <w:color w:val="000000"/>
                        <w:sz w:val="32"/>
                        <w:szCs w:val="32"/>
                        <w:cs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/>
                <w:sz w:val="32"/>
                <w:szCs w:val="32"/>
                <w:cs/>
              </w:rPr>
              <m:t xml:space="preserve"> + </m:t>
            </m:r>
            <m:r>
              <w:rPr>
                <w:rFonts w:ascii="Cambria Math" w:hAnsi="Cambria Math"/>
                <w:color w:val="000000"/>
                <w:sz w:val="32"/>
                <w:szCs w:val="32"/>
              </w:rPr>
              <m:t>0</m:t>
            </m:r>
            <m:r>
              <w:rPr>
                <w:rFonts w:ascii="Cambria Math" w:hAnsi="Cambria Math"/>
                <w:color w:val="000000"/>
                <w:sz w:val="32"/>
                <w:szCs w:val="32"/>
                <w:cs/>
              </w:rPr>
              <m:t>.</m:t>
            </m:r>
            <m:r>
              <w:rPr>
                <w:rFonts w:ascii="Cambria Math" w:hAnsi="Cambria Math"/>
                <w:color w:val="000000"/>
                <w:sz w:val="32"/>
                <w:szCs w:val="32"/>
              </w:rPr>
              <m:t>5</m:t>
            </m:r>
          </m:den>
        </m:f>
      </m:oMath>
      <w:r w:rsidR="001638EE" w:rsidRPr="00B96C9A">
        <w:rPr>
          <w:rFonts w:eastAsiaTheme="minorEastAsia"/>
          <w:cs/>
        </w:rPr>
        <w:tab/>
      </w:r>
      <w:r w:rsidR="001638EE" w:rsidRPr="00B96C9A">
        <w:rPr>
          <w:rFonts w:eastAsiaTheme="minorEastAsia"/>
          <w:cs/>
        </w:rPr>
        <w:tab/>
      </w:r>
      <w:r w:rsidR="001638EE" w:rsidRPr="00B96C9A">
        <w:rPr>
          <w:rFonts w:eastAsiaTheme="minorEastAsia"/>
          <w:cs/>
        </w:rPr>
        <w:tab/>
      </w:r>
      <w:r w:rsidR="001638EE" w:rsidRPr="00B96C9A">
        <w:rPr>
          <w:rFonts w:eastAsiaTheme="minorEastAsia"/>
          <w:cs/>
        </w:rPr>
        <w:tab/>
      </w:r>
      <w:r w:rsidR="001638EE" w:rsidRPr="00B96C9A">
        <w:rPr>
          <w:rFonts w:eastAsiaTheme="minorEastAsia"/>
          <w:cs/>
        </w:rPr>
        <w:tab/>
        <w:t>(9)</w:t>
      </w:r>
    </w:p>
    <w:p w14:paraId="46BBC9E6" w14:textId="77777777" w:rsidR="006679FE" w:rsidRPr="00B96C9A" w:rsidRDefault="006679FE" w:rsidP="005E6F47">
      <w:pPr>
        <w:spacing w:after="0" w:line="240" w:lineRule="auto"/>
        <w:rPr>
          <w:iCs/>
          <w:color w:val="000000"/>
          <w:sz w:val="32"/>
          <w:szCs w:val="32"/>
        </w:rPr>
      </w:pPr>
    </w:p>
    <w:p w14:paraId="2D3D471C" w14:textId="77777777" w:rsidR="001638EE" w:rsidRPr="00B96C9A" w:rsidRDefault="001638E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</w:t>
      </w:r>
      <w:r w:rsidRPr="00B96C9A">
        <w:rPr>
          <w:rFonts w:eastAsiaTheme="minorEastAsia"/>
          <w:cs/>
        </w:rPr>
        <w:t>เมื่อ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N </w:t>
      </w:r>
      <w:r w:rsidRPr="00B96C9A">
        <w:rPr>
          <w:color w:val="000000"/>
          <w:cs/>
        </w:rPr>
        <w:t>คือจำนวนของเอกสารในคอลเล็กชัน</w:t>
      </w:r>
    </w:p>
    <w:p w14:paraId="22DDCCBF" w14:textId="77777777" w:rsidR="001638EE" w:rsidRPr="00B96C9A" w:rsidRDefault="001638EE" w:rsidP="2B70ABAF">
      <w:pPr>
        <w:spacing w:after="0" w:line="240" w:lineRule="auto"/>
        <w:rPr>
          <w:color w:val="000000" w:themeColor="text1"/>
          <w:vertAlign w:val="subscript"/>
        </w:rPr>
      </w:pPr>
      <w:r w:rsidRPr="00B96C9A">
        <w:rPr>
          <w:color w:val="000000"/>
          <w:cs/>
        </w:rPr>
        <w:t xml:space="preserve">                  และ</w:t>
      </w:r>
      <w:r w:rsidR="009D5F40" w:rsidRPr="00B96C9A">
        <w:rPr>
          <w:color w:val="000000"/>
          <w:cs/>
        </w:rPr>
        <w:t xml:space="preserve"> </w:t>
      </w:r>
      <w:r w:rsidR="009D5F40" w:rsidRPr="00B96C9A">
        <w:rPr>
          <w:color w:val="000000"/>
        </w:rPr>
        <w:t>n</w:t>
      </w:r>
      <w:r w:rsidR="009D5F40" w:rsidRPr="00B96C9A">
        <w:rPr>
          <w:color w:val="000000"/>
          <w:cs/>
        </w:rPr>
        <w:t>(</w:t>
      </w:r>
      <w:r w:rsidR="009D5F40" w:rsidRPr="00B96C9A">
        <w:rPr>
          <w:color w:val="000000"/>
        </w:rPr>
        <w:t>q</w:t>
      </w:r>
      <w:r w:rsidR="009D5F40" w:rsidRPr="00B96C9A">
        <w:rPr>
          <w:color w:val="000000"/>
          <w:vertAlign w:val="subscript"/>
        </w:rPr>
        <w:t>i</w:t>
      </w:r>
      <w:r w:rsidR="009D5F40" w:rsidRPr="00B96C9A">
        <w:rPr>
          <w:color w:val="000000"/>
          <w:cs/>
        </w:rPr>
        <w:t xml:space="preserve">) คือ จำนวนเอกสารที่มีคำ </w:t>
      </w:r>
      <w:r w:rsidR="009D5F40" w:rsidRPr="00B96C9A">
        <w:rPr>
          <w:color w:val="000000"/>
        </w:rPr>
        <w:t>q</w:t>
      </w:r>
      <w:r w:rsidR="009D5F40" w:rsidRPr="00B96C9A">
        <w:rPr>
          <w:color w:val="000000"/>
          <w:vertAlign w:val="subscript"/>
        </w:rPr>
        <w:t>i</w:t>
      </w:r>
    </w:p>
    <w:p w14:paraId="3204917B" w14:textId="77777777" w:rsidR="009D5F40" w:rsidRPr="00B96C9A" w:rsidRDefault="009D5F40" w:rsidP="005E6F47">
      <w:pPr>
        <w:spacing w:after="0" w:line="240" w:lineRule="auto"/>
        <w:rPr>
          <w:color w:val="000000"/>
        </w:rPr>
      </w:pPr>
    </w:p>
    <w:p w14:paraId="744DEA35" w14:textId="77777777" w:rsidR="00576100" w:rsidRPr="00B96C9A" w:rsidRDefault="00933CCA" w:rsidP="2B70ABAF">
      <w:pPr>
        <w:spacing w:after="0" w:line="240" w:lineRule="auto"/>
        <w:rPr>
          <w:b/>
          <w:bCs/>
          <w:sz w:val="32"/>
          <w:szCs w:val="32"/>
        </w:rPr>
      </w:pPr>
      <w:r w:rsidRPr="00B96C9A">
        <w:rPr>
          <w:b/>
          <w:bCs/>
          <w:color w:val="000000"/>
          <w:sz w:val="32"/>
          <w:szCs w:val="32"/>
          <w:cs/>
        </w:rPr>
        <w:t>2</w:t>
      </w:r>
      <w:r w:rsidR="00576100" w:rsidRPr="00B96C9A">
        <w:rPr>
          <w:b/>
          <w:bCs/>
          <w:color w:val="000000"/>
          <w:sz w:val="32"/>
          <w:szCs w:val="32"/>
          <w:cs/>
        </w:rPr>
        <w:t xml:space="preserve">.2  </w:t>
      </w:r>
      <w:r w:rsidRPr="00B96C9A">
        <w:rPr>
          <w:b/>
          <w:bCs/>
          <w:color w:val="000000"/>
          <w:sz w:val="32"/>
          <w:szCs w:val="32"/>
          <w:cs/>
        </w:rPr>
        <w:t xml:space="preserve">  </w:t>
      </w:r>
      <w:r w:rsidR="00576100" w:rsidRPr="00B96C9A">
        <w:rPr>
          <w:b/>
          <w:bCs/>
          <w:color w:val="000000"/>
          <w:sz w:val="32"/>
          <w:szCs w:val="32"/>
          <w:cs/>
        </w:rPr>
        <w:t>งานวิจัยเกี่ยวข้อง</w:t>
      </w:r>
    </w:p>
    <w:p w14:paraId="6C1EDAE1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</w:t>
      </w:r>
      <w:r w:rsidR="00933CCA" w:rsidRPr="00B96C9A">
        <w:rPr>
          <w:color w:val="000000"/>
          <w:cs/>
        </w:rPr>
        <w:t xml:space="preserve">       2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1  </w:t>
      </w:r>
      <w:r w:rsidRPr="00B96C9A">
        <w:rPr>
          <w:color w:val="000000"/>
          <w:cs/>
        </w:rPr>
        <w:t>ระบบค้นคืนสารสนเทศ (</w:t>
      </w:r>
      <w:r w:rsidRPr="00B96C9A">
        <w:rPr>
          <w:color w:val="000000"/>
        </w:rPr>
        <w:t>Information Retrieval System</w:t>
      </w:r>
      <w:r w:rsidRPr="00B96C9A">
        <w:rPr>
          <w:color w:val="000000"/>
          <w:cs/>
        </w:rPr>
        <w:t>)</w:t>
      </w:r>
    </w:p>
    <w:p w14:paraId="76BFCBAB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 </w:t>
      </w:r>
      <w:r w:rsidR="00576100" w:rsidRPr="00B96C9A">
        <w:rPr>
          <w:color w:val="000000"/>
          <w:cs/>
        </w:rPr>
        <w:t>จากการศึกษางานวิจัยเกี่ยวกับระบบค้นคืนสารสนเทศ (</w:t>
      </w:r>
      <w:r w:rsidR="00576100" w:rsidRPr="00B96C9A">
        <w:rPr>
          <w:color w:val="000000"/>
        </w:rPr>
        <w:t>Information Retrieval System</w:t>
      </w:r>
      <w:r w:rsidR="00576100" w:rsidRPr="00B96C9A">
        <w:rPr>
          <w:color w:val="000000"/>
          <w:cs/>
        </w:rPr>
        <w:t xml:space="preserve">) หรือ </w:t>
      </w:r>
      <w:r w:rsidR="00576100" w:rsidRPr="00B96C9A">
        <w:rPr>
          <w:color w:val="000000"/>
        </w:rPr>
        <w:t>IR</w:t>
      </w:r>
      <w:r w:rsidR="00576100" w:rsidRPr="00B96C9A">
        <w:rPr>
          <w:color w:val="000000"/>
          <w:cs/>
        </w:rPr>
        <w:t xml:space="preserve"> สามารถนำไปเป็นแนวทางในการพัฒนาระบบจัดการโครงงาน และงานวิจัยคอมพิวเตอร์ในเรื่องของการค้นหาให้สะดวกมากขึ้น เนื่องจากมีจัดการโครงงาน และงานวิจัยคอมพิวเตอร์ที่ถูกเก็บไว้ในระบบมีจำนวนมาก โดยใช้การค้นคืนสารสนเทศ (</w:t>
      </w:r>
      <w:r w:rsidR="00576100" w:rsidRPr="00B96C9A">
        <w:rPr>
          <w:color w:val="000000"/>
        </w:rPr>
        <w:t>Information Retrieval</w:t>
      </w:r>
      <w:r w:rsidR="00576100" w:rsidRPr="00B96C9A">
        <w:rPr>
          <w:color w:val="000000"/>
          <w:cs/>
        </w:rPr>
        <w:t xml:space="preserve">) เข้ามาช่วยดังนี้ </w:t>
      </w:r>
    </w:p>
    <w:p w14:paraId="36F5488C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 </w:t>
      </w:r>
      <w:r w:rsidR="00576100" w:rsidRPr="00B96C9A">
        <w:rPr>
          <w:color w:val="000000"/>
          <w:cs/>
        </w:rPr>
        <w:t>1)  การวิเคราะห์ข้อความ (</w:t>
      </w:r>
      <w:r w:rsidR="00576100" w:rsidRPr="00B96C9A">
        <w:rPr>
          <w:color w:val="000000"/>
        </w:rPr>
        <w:t>Text Analysis</w:t>
      </w:r>
      <w:r w:rsidR="00576100" w:rsidRPr="00B96C9A">
        <w:rPr>
          <w:color w:val="000000"/>
          <w:cs/>
        </w:rPr>
        <w:t>) เป็นการหาตัวแทนของเอกสารที่เหมาะสม เพื่อแทนการนำข้อความทั้งหมดในเอกสารไปเก็บในระบบ (ลดเวลาและค่าใช้จ่าย)</w:t>
      </w:r>
    </w:p>
    <w:p w14:paraId="7AECEC36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 </w:t>
      </w:r>
      <w:r w:rsidR="00576100" w:rsidRPr="00B96C9A">
        <w:rPr>
          <w:color w:val="000000"/>
          <w:cs/>
        </w:rPr>
        <w:t>2)  การจัดแบ่งกลุ่มข้อมูล (</w:t>
      </w:r>
      <w:r w:rsidR="00576100" w:rsidRPr="00B96C9A">
        <w:rPr>
          <w:color w:val="000000"/>
        </w:rPr>
        <w:t>Classification</w:t>
      </w:r>
      <w:r w:rsidR="00576100" w:rsidRPr="00B96C9A">
        <w:rPr>
          <w:color w:val="000000"/>
          <w:cs/>
        </w:rPr>
        <w:t xml:space="preserve">) เป็นการจัดกลุ่มข้อมูลด้วยตัวแทนเอกสารที่ได้ </w:t>
      </w:r>
    </w:p>
    <w:p w14:paraId="6E2ECD26" w14:textId="77777777" w:rsidR="00576100" w:rsidRPr="00B96C9A" w:rsidRDefault="00933CC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</w:t>
      </w:r>
      <w:r w:rsidR="00576100" w:rsidRPr="00B96C9A">
        <w:rPr>
          <w:cs/>
        </w:rPr>
        <w:t xml:space="preserve"> </w:t>
      </w:r>
      <w:r w:rsidR="00576100" w:rsidRPr="00B96C9A">
        <w:rPr>
          <w:color w:val="000000"/>
          <w:cs/>
        </w:rPr>
        <w:t>3)  การเก็บบันทึกข้อมูลลงในแฟ้มข้อมูล เป็นการนำตัวแทนของเอกสารหรือดรรชนี (</w:t>
      </w:r>
      <w:r w:rsidR="00576100" w:rsidRPr="00B96C9A">
        <w:rPr>
          <w:color w:val="000000"/>
        </w:rPr>
        <w:t>Index</w:t>
      </w:r>
      <w:r w:rsidR="00576100" w:rsidRPr="00B96C9A">
        <w:rPr>
          <w:color w:val="000000"/>
          <w:cs/>
        </w:rPr>
        <w:t>) ได้มาจัดเก็บแทนข้อความฉบับสมบูรณ์</w:t>
      </w:r>
    </w:p>
    <w:p w14:paraId="14811CA0" w14:textId="77777777" w:rsidR="00576100" w:rsidRPr="00B96C9A" w:rsidRDefault="00933CCA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</w:t>
      </w:r>
      <w:r w:rsidR="00576100" w:rsidRPr="00B96C9A">
        <w:rPr>
          <w:color w:val="000000"/>
          <w:cs/>
        </w:rPr>
        <w:t>การค้นคืนสารสนเทศ เป็นการเปรียบเทียบตัวแทนของเอกสารกับข้อคำถามของผู้ใช้ เพื่อวัดประสิทธิภาพ และประสิทธิผลของระบบเพื่อให้ผู้ใช้สามารถค้าหาได้ตรงความต้องการ</w:t>
      </w:r>
      <w:r w:rsidR="00576100" w:rsidRPr="00B96C9A">
        <w:rPr>
          <w:cs/>
        </w:rPr>
        <w:t xml:space="preserve"> โดยขั้นตอนนำมาปรับปรุงการทำงานของระบบค้นคืนโครงงานเป็นดังนี้ เริ่มจากเก็บรวบรวมเอกสารโครงงานของนักศึกษา เก็บไว้ในระบบจากนั้นทำการวิเคราะห์ข้อคำถามเพื่อหาตัวแทนของเอกสาร นำตัวแทนเอกสารที่ได้มาจัดแบ่งกลุ่มข้อมูล นำไปเก็บข้อมูลลงในแฟ้มเมื่อผู้ใช้ต้องการค้นหาเอกสารให้กรอกคำค้น นำคำที่ผู้ใช้กรอกเข้ามาวิเคราะห์คำ ได้ข้อคำถามนำไปค้นในดัชนี (</w:t>
      </w:r>
      <w:r w:rsidR="00576100" w:rsidRPr="00B96C9A">
        <w:t>Index</w:t>
      </w:r>
      <w:r w:rsidR="00576100" w:rsidRPr="00B96C9A">
        <w:rPr>
          <w:cs/>
        </w:rPr>
        <w:t>) ว่ามีคำที่เหมือนหรือใกล้เคียงหรือไม่ จากนั้นนำข้อมูลส่วนที่เหมือนหรือใกล้เคียงมาจำนวนหนึ่งจัดลำดับเพื่อให้ตรงกับความต้องการขอผู้ใช้ แสดงข้อมูลให้ผู้ใช้ และสุดท้ายผู้ใช้สามารถกรอกข้อคำถามเข้ามาใหม่ให้ตรงตามความต้องการ ระบบจะนำมาจัดลำดับใหม่เพื่อให้ตรงกับความต้องการของผู้ใช้งานในครั้งต่อไป</w:t>
      </w:r>
    </w:p>
    <w:p w14:paraId="3833D64E" w14:textId="77777777" w:rsidR="00576100" w:rsidRPr="00B96C9A" w:rsidRDefault="00576100" w:rsidP="005E6F47">
      <w:pPr>
        <w:spacing w:after="0" w:line="240" w:lineRule="auto"/>
        <w:jc w:val="thaiDistribute"/>
      </w:pPr>
    </w:p>
    <w:p w14:paraId="37B1404F" w14:textId="77777777" w:rsidR="00933CCA" w:rsidRPr="00B96C9A" w:rsidRDefault="00933CCA" w:rsidP="005E6F47">
      <w:pPr>
        <w:spacing w:after="0" w:line="240" w:lineRule="auto"/>
        <w:jc w:val="center"/>
        <w:rPr>
          <w:b/>
          <w:bCs/>
          <w:cs/>
        </w:rPr>
      </w:pPr>
      <w:r w:rsidRPr="00B96C9A">
        <w:rPr>
          <w:b/>
          <w:bCs/>
          <w:cs/>
        </w:rPr>
        <w:br w:type="page"/>
      </w:r>
    </w:p>
    <w:bookmarkEnd w:id="47"/>
    <w:p w14:paraId="25FCE59A" w14:textId="77777777" w:rsidR="00665FEA" w:rsidRPr="00B96C9A" w:rsidRDefault="00DA1D0F" w:rsidP="005E6F47">
      <w:pPr>
        <w:spacing w:after="0" w:line="240" w:lineRule="auto"/>
        <w:rPr>
          <w:color w:val="000000"/>
        </w:rPr>
      </w:pPr>
      <w:r w:rsidRPr="00B96C9A">
        <w:rPr>
          <w:noProof/>
        </w:rPr>
        <w:lastRenderedPageBreak/>
        <w:drawing>
          <wp:anchor distT="0" distB="0" distL="114300" distR="114300" simplePos="0" relativeHeight="251658259" behindDoc="1" locked="0" layoutInCell="1" allowOverlap="1" wp14:anchorId="61771F1E" wp14:editId="31F1B870">
            <wp:simplePos x="0" y="0"/>
            <wp:positionH relativeFrom="margin">
              <wp:align>right</wp:align>
            </wp:positionH>
            <wp:positionV relativeFrom="paragraph">
              <wp:posOffset>15765</wp:posOffset>
            </wp:positionV>
            <wp:extent cx="5295794" cy="6337737"/>
            <wp:effectExtent l="0" t="0" r="635" b="6350"/>
            <wp:wrapNone/>
            <wp:docPr id="70" name="รูปภาพ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5794" cy="63377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20102AF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2BD0E731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084200C5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6724415B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74EC3E4F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261F5F60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1C9AB753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7677AFA2" w14:textId="77777777" w:rsidR="00665FEA" w:rsidRPr="00B96C9A" w:rsidRDefault="00665FEA" w:rsidP="005E6F47">
      <w:pPr>
        <w:spacing w:after="0" w:line="240" w:lineRule="auto"/>
        <w:rPr>
          <w:color w:val="000000"/>
        </w:rPr>
      </w:pPr>
    </w:p>
    <w:p w14:paraId="6899DACD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716BDB89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51D21AA4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0454F9CC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4AFFB005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4E109066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6C807810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178AE3F1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46575E35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20C5DFF0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622CB501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6828D7C1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01E9F2A4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070E23CC" w14:textId="77777777" w:rsidR="00BC2654" w:rsidRPr="00B96C9A" w:rsidRDefault="00BC2654" w:rsidP="005E6F47">
      <w:pPr>
        <w:spacing w:after="0" w:line="240" w:lineRule="auto"/>
        <w:jc w:val="center"/>
        <w:rPr>
          <w:b/>
          <w:bCs/>
        </w:rPr>
      </w:pPr>
    </w:p>
    <w:p w14:paraId="447FEEA7" w14:textId="77777777" w:rsidR="00CD3305" w:rsidRPr="00B96C9A" w:rsidRDefault="00CD3305" w:rsidP="005E6F47">
      <w:pPr>
        <w:spacing w:after="0" w:line="240" w:lineRule="auto"/>
        <w:jc w:val="center"/>
        <w:rPr>
          <w:b/>
          <w:bCs/>
        </w:rPr>
      </w:pPr>
    </w:p>
    <w:p w14:paraId="7AF34735" w14:textId="77777777" w:rsidR="00CD3305" w:rsidRPr="00B96C9A" w:rsidRDefault="00CD3305" w:rsidP="005E6F47">
      <w:pPr>
        <w:spacing w:after="0" w:line="240" w:lineRule="auto"/>
        <w:jc w:val="center"/>
        <w:rPr>
          <w:b/>
          <w:bCs/>
        </w:rPr>
      </w:pPr>
    </w:p>
    <w:p w14:paraId="61FFC944" w14:textId="77777777" w:rsidR="00CD3305" w:rsidRPr="00B96C9A" w:rsidRDefault="00CD3305" w:rsidP="005E6F47">
      <w:pPr>
        <w:spacing w:after="0" w:line="240" w:lineRule="auto"/>
        <w:jc w:val="center"/>
        <w:rPr>
          <w:b/>
          <w:bCs/>
        </w:rPr>
      </w:pPr>
    </w:p>
    <w:p w14:paraId="2CD93036" w14:textId="77777777" w:rsidR="00CD3305" w:rsidRPr="00B96C9A" w:rsidRDefault="00CD3305" w:rsidP="005E6F47">
      <w:pPr>
        <w:spacing w:after="0" w:line="240" w:lineRule="auto"/>
        <w:jc w:val="center"/>
        <w:rPr>
          <w:b/>
          <w:bCs/>
        </w:rPr>
      </w:pPr>
    </w:p>
    <w:p w14:paraId="231B60C9" w14:textId="77777777" w:rsidR="00CD3305" w:rsidRPr="00B96C9A" w:rsidRDefault="00CD3305" w:rsidP="005E6F47">
      <w:pPr>
        <w:spacing w:after="0" w:line="240" w:lineRule="auto"/>
        <w:jc w:val="center"/>
        <w:rPr>
          <w:b/>
          <w:bCs/>
        </w:rPr>
      </w:pPr>
    </w:p>
    <w:p w14:paraId="6C5CB856" w14:textId="77777777" w:rsidR="00DA1D0F" w:rsidRPr="00B96C9A" w:rsidRDefault="00DA1D0F" w:rsidP="005E6F47">
      <w:pPr>
        <w:spacing w:after="0" w:line="240" w:lineRule="auto"/>
        <w:jc w:val="center"/>
      </w:pPr>
      <w:r w:rsidRPr="00B96C9A">
        <w:rPr>
          <w:b/>
          <w:bCs/>
          <w:cs/>
        </w:rPr>
        <w:t>ภาพที่ 8</w:t>
      </w:r>
      <w:r w:rsidRPr="00B96C9A">
        <w:rPr>
          <w:cs/>
        </w:rPr>
        <w:t xml:space="preserve">  ต้นแบบขั้นตอนวิธีในการค้นคืนสารสนเทศ</w:t>
      </w:r>
    </w:p>
    <w:p w14:paraId="3C18B9B9" w14:textId="77777777" w:rsidR="00DA1D0F" w:rsidRPr="00B96C9A" w:rsidRDefault="00DA1D0F" w:rsidP="005E6F47">
      <w:pPr>
        <w:spacing w:after="0" w:line="240" w:lineRule="auto"/>
        <w:rPr>
          <w:color w:val="000000"/>
        </w:rPr>
      </w:pPr>
    </w:p>
    <w:p w14:paraId="1B99B910" w14:textId="77777777" w:rsidR="00DA1D0F" w:rsidRPr="00B96C9A" w:rsidRDefault="00DA1D0F" w:rsidP="005E6F47">
      <w:pPr>
        <w:spacing w:after="0" w:line="240" w:lineRule="auto"/>
        <w:rPr>
          <w:color w:val="000000"/>
        </w:rPr>
      </w:pPr>
      <w:r w:rsidRPr="00B96C9A">
        <w:rPr>
          <w:color w:val="000000"/>
          <w:cs/>
        </w:rPr>
        <w:br w:type="page"/>
      </w:r>
    </w:p>
    <w:p w14:paraId="735D5FE5" w14:textId="77777777" w:rsidR="00576100" w:rsidRPr="00B96C9A" w:rsidRDefault="00BC2654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lastRenderedPageBreak/>
        <w:t xml:space="preserve">          2</w:t>
      </w:r>
      <w:r w:rsidR="00576100" w:rsidRPr="00B96C9A">
        <w:rPr>
          <w:color w:val="000000"/>
          <w:cs/>
        </w:rPr>
        <w:t>.</w:t>
      </w:r>
      <w:r w:rsidR="00576100" w:rsidRPr="00B96C9A">
        <w:rPr>
          <w:color w:val="000000"/>
        </w:rPr>
        <w:t>2</w:t>
      </w:r>
      <w:r w:rsidR="00576100" w:rsidRPr="00B96C9A">
        <w:rPr>
          <w:color w:val="000000"/>
          <w:cs/>
        </w:rPr>
        <w:t>.</w:t>
      </w:r>
      <w:r w:rsidR="00576100" w:rsidRPr="00B96C9A">
        <w:rPr>
          <w:color w:val="000000"/>
        </w:rPr>
        <w:t>2  Apache Lucene</w:t>
      </w:r>
    </w:p>
    <w:p w14:paraId="6034C029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</w:t>
      </w:r>
      <w:r w:rsidR="00576100" w:rsidRPr="00B96C9A">
        <w:rPr>
          <w:color w:val="000000"/>
          <w:cs/>
        </w:rPr>
        <w:t xml:space="preserve">จากการศึกษาพบว่า </w:t>
      </w:r>
      <w:r w:rsidR="00576100" w:rsidRPr="00B96C9A">
        <w:rPr>
          <w:color w:val="000000"/>
        </w:rPr>
        <w:t xml:space="preserve">Elasticsearch </w:t>
      </w:r>
      <w:r w:rsidR="00576100" w:rsidRPr="00B96C9A">
        <w:rPr>
          <w:color w:val="000000"/>
          <w:cs/>
        </w:rPr>
        <w:t xml:space="preserve">ได้ถูกพัฒนามาจาก </w:t>
      </w:r>
      <w:r w:rsidR="00576100" w:rsidRPr="00B96C9A">
        <w:rPr>
          <w:color w:val="000000"/>
        </w:rPr>
        <w:t>Apache</w:t>
      </w:r>
      <w:r w:rsidR="00576100" w:rsidRPr="00B96C9A">
        <w:rPr>
          <w:color w:val="000000"/>
          <w:cs/>
        </w:rPr>
        <w:t xml:space="preserve"> </w:t>
      </w:r>
      <w:r w:rsidR="00576100" w:rsidRPr="00B96C9A">
        <w:rPr>
          <w:color w:val="000000"/>
        </w:rPr>
        <w:t xml:space="preserve">Lucence </w:t>
      </w:r>
      <w:r w:rsidR="00576100" w:rsidRPr="00B96C9A">
        <w:rPr>
          <w:color w:val="000000"/>
          <w:cs/>
        </w:rPr>
        <w:t xml:space="preserve">จึงได้ทำการศึกษางานวิจัยเพิ่มเติม ได้แก่ </w:t>
      </w:r>
      <w:r w:rsidR="00576100" w:rsidRPr="00B96C9A">
        <w:rPr>
          <w:color w:val="000000"/>
        </w:rPr>
        <w:t>Search Engine using Apache Lucene</w:t>
      </w:r>
      <w:r w:rsidR="00576100" w:rsidRPr="00B96C9A">
        <w:rPr>
          <w:cs/>
        </w:rPr>
        <w:t xml:space="preserve"> [</w:t>
      </w:r>
      <w:r w:rsidR="00716036" w:rsidRPr="00B96C9A">
        <w:rPr>
          <w:cs/>
        </w:rPr>
        <w:t>11</w:t>
      </w:r>
      <w:r w:rsidR="00576100" w:rsidRPr="00B96C9A">
        <w:rPr>
          <w:cs/>
        </w:rPr>
        <w:t xml:space="preserve">] โดย </w:t>
      </w:r>
      <w:r w:rsidR="00576100" w:rsidRPr="00B96C9A">
        <w:t xml:space="preserve">Mamatha </w:t>
      </w:r>
      <w:r w:rsidRPr="00B96C9A">
        <w:t>Ballia</w:t>
      </w:r>
      <w:r w:rsidR="00576100" w:rsidRPr="00B96C9A">
        <w:rPr>
          <w:cs/>
        </w:rPr>
        <w:t xml:space="preserve"> ภาควิชา </w:t>
      </w:r>
      <w:r w:rsidR="00576100" w:rsidRPr="00B96C9A">
        <w:t xml:space="preserve">MCA </w:t>
      </w:r>
      <w:r w:rsidR="00576100" w:rsidRPr="00B96C9A">
        <w:rPr>
          <w:cs/>
        </w:rPr>
        <w:t xml:space="preserve">และ </w:t>
      </w:r>
      <w:r w:rsidRPr="00B96C9A">
        <w:t>Balasubramanian</w:t>
      </w:r>
      <w:r w:rsidR="00576100" w:rsidRPr="00B96C9A">
        <w:t xml:space="preserve"> R</w:t>
      </w:r>
      <w:r w:rsidR="00576100" w:rsidRPr="00B96C9A">
        <w:rPr>
          <w:cs/>
        </w:rPr>
        <w:t xml:space="preserve">. ศาสตราจารย์ภาควิชา </w:t>
      </w:r>
      <w:r w:rsidR="00576100" w:rsidRPr="00B96C9A">
        <w:t xml:space="preserve">IS </w:t>
      </w:r>
      <w:r w:rsidR="00576100" w:rsidRPr="00B96C9A">
        <w:rPr>
          <w:cs/>
        </w:rPr>
        <w:t xml:space="preserve">จากสถาบัน </w:t>
      </w:r>
      <w:r w:rsidR="00576100" w:rsidRPr="00B96C9A">
        <w:t>NMAM Institute of Technology</w:t>
      </w:r>
      <w:r w:rsidR="00576100" w:rsidRPr="00B96C9A">
        <w:rPr>
          <w:cs/>
        </w:rPr>
        <w:t xml:space="preserve"> ซึ่งจะพูดถึง</w:t>
      </w:r>
      <w:r w:rsidR="00576100" w:rsidRPr="00B96C9A">
        <w:t xml:space="preserve"> Search Engine </w:t>
      </w:r>
      <w:r w:rsidR="00576100" w:rsidRPr="00B96C9A">
        <w:rPr>
          <w:cs/>
        </w:rPr>
        <w:t xml:space="preserve">โดยใช้ </w:t>
      </w:r>
      <w:r w:rsidR="00576100" w:rsidRPr="00B96C9A">
        <w:t xml:space="preserve">Apache Lucene </w:t>
      </w:r>
      <w:r w:rsidR="00576100" w:rsidRPr="00B96C9A">
        <w:rPr>
          <w:cs/>
        </w:rPr>
        <w:t xml:space="preserve">เสนอให้อธิบายถึงวิธีการสร้างเครื่องมือค้นหาในเอกสารโดยใช้ </w:t>
      </w:r>
      <w:r w:rsidR="00576100" w:rsidRPr="00B96C9A">
        <w:t xml:space="preserve">JSoup </w:t>
      </w:r>
      <w:r w:rsidR="00576100" w:rsidRPr="00B96C9A">
        <w:rPr>
          <w:cs/>
        </w:rPr>
        <w:t xml:space="preserve">และ </w:t>
      </w:r>
      <w:r w:rsidR="00576100" w:rsidRPr="00B96C9A">
        <w:t xml:space="preserve">Apache Lucene API </w:t>
      </w:r>
    </w:p>
    <w:p w14:paraId="62BCDB5B" w14:textId="77777777" w:rsidR="00576100" w:rsidRPr="00B96C9A" w:rsidRDefault="00576100" w:rsidP="005E6F47">
      <w:pPr>
        <w:spacing w:after="0" w:line="240" w:lineRule="auto"/>
        <w:jc w:val="thaiDistribute"/>
      </w:pPr>
    </w:p>
    <w:p w14:paraId="02381292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213D61CD" wp14:editId="4ADDC964">
            <wp:extent cx="5262880" cy="3317240"/>
            <wp:effectExtent l="0" t="0" r="0" b="0"/>
            <wp:docPr id="67" name="รูปภาพ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6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880" cy="3317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2D1CB8" w14:textId="77777777" w:rsidR="00576100" w:rsidRPr="00B96C9A" w:rsidRDefault="00576100" w:rsidP="00F86CBE">
      <w:pPr>
        <w:spacing w:after="0" w:line="240" w:lineRule="auto"/>
      </w:pPr>
    </w:p>
    <w:p w14:paraId="29B382BC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>ภาพที่ 9</w:t>
      </w:r>
      <w:r w:rsidRPr="00B96C9A">
        <w:rPr>
          <w:cs/>
        </w:rPr>
        <w:t xml:space="preserve">  สร้างแอ</w:t>
      </w:r>
      <w:r w:rsidR="00B50A9F" w:rsidRPr="00B96C9A">
        <w:rPr>
          <w:cs/>
        </w:rPr>
        <w:t>ป</w:t>
      </w:r>
      <w:r w:rsidRPr="00B96C9A">
        <w:rPr>
          <w:cs/>
        </w:rPr>
        <w:t xml:space="preserve">พลิเคชันโดยใช้ </w:t>
      </w:r>
      <w:r w:rsidRPr="00B96C9A">
        <w:t>Lucene</w:t>
      </w:r>
      <w:r w:rsidRPr="00B96C9A">
        <w:rPr>
          <w:cs/>
        </w:rPr>
        <w:t xml:space="preserve"> [</w:t>
      </w:r>
      <w:r w:rsidR="00716036" w:rsidRPr="00B96C9A">
        <w:rPr>
          <w:cs/>
        </w:rPr>
        <w:t>11</w:t>
      </w:r>
      <w:r w:rsidRPr="00B96C9A">
        <w:rPr>
          <w:cs/>
        </w:rPr>
        <w:t>]</w:t>
      </w:r>
    </w:p>
    <w:p w14:paraId="66AB2024" w14:textId="77777777" w:rsidR="00576100" w:rsidRPr="00B96C9A" w:rsidRDefault="00576100" w:rsidP="005E6F47">
      <w:pPr>
        <w:spacing w:after="0" w:line="240" w:lineRule="auto"/>
      </w:pPr>
    </w:p>
    <w:p w14:paraId="4DFCE79C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</w:t>
      </w:r>
      <w:r w:rsidR="00576100" w:rsidRPr="00B96C9A">
        <w:rPr>
          <w:cs/>
        </w:rPr>
        <w:t xml:space="preserve">กระบวนการจัดทำดัชนีคือวิธีการจัดเก็บข้อมูลข้อความในไฟล์ในรูปแบบที่ช่วยในการค้นหาข้อความรวดเร็วและมีประสิทธิภาพ โดย </w:t>
      </w:r>
      <w:r w:rsidR="00576100" w:rsidRPr="00B96C9A">
        <w:t xml:space="preserve">Lucene </w:t>
      </w:r>
      <w:r w:rsidR="00576100" w:rsidRPr="00B96C9A">
        <w:rPr>
          <w:cs/>
        </w:rPr>
        <w:t xml:space="preserve">จัดเก็บข้อมูลข้อความในโครงสร้างข้อมูลที่เรียกว่า </w:t>
      </w:r>
      <w:r w:rsidR="00576100" w:rsidRPr="00B96C9A">
        <w:t xml:space="preserve">Inverted Index </w:t>
      </w:r>
      <w:r w:rsidR="00576100" w:rsidRPr="00B96C9A">
        <w:rPr>
          <w:cs/>
        </w:rPr>
        <w:t>ซึ่งสามารถเก็บไว้ในระบบไฟล์หรือหน่วยความจำ มีการวิเคราะห์ข้อมูลข้อความก่อนจัดเก็บในไฟล์ดัชนี</w:t>
      </w:r>
    </w:p>
    <w:p w14:paraId="7A4E200A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</w:t>
      </w:r>
      <w:r w:rsidR="00576100" w:rsidRPr="00B96C9A">
        <w:rPr>
          <w:cs/>
        </w:rPr>
        <w:t>บทสรุปในบทความนี้ได้กล่าวถึงเทคนิค</w:t>
      </w:r>
      <w:r w:rsidRPr="00B96C9A">
        <w:rPr>
          <w:cs/>
        </w:rPr>
        <w:t>ต่าง ๆ</w:t>
      </w:r>
      <w:r w:rsidR="00576100" w:rsidRPr="00B96C9A">
        <w:rPr>
          <w:cs/>
        </w:rPr>
        <w:t xml:space="preserve"> ที่ใช้ในเครื่องมือค้นหาและงานที่ได้ทำไปแล้วในส่วนของเครื่องมือค้นหา บทความนี้อธิบายถึงการใช้ตัวแยกวิเคราะห์ </w:t>
      </w:r>
      <w:r w:rsidR="00576100" w:rsidRPr="00B96C9A">
        <w:t xml:space="preserve">JSoup </w:t>
      </w:r>
      <w:r w:rsidR="00576100" w:rsidRPr="00B96C9A">
        <w:rPr>
          <w:cs/>
        </w:rPr>
        <w:t xml:space="preserve">และการใช้งานในการพัฒนาเครื่องมือค้นหา บทความนี้กล่าวถึง </w:t>
      </w:r>
      <w:r w:rsidR="00576100" w:rsidRPr="00B96C9A">
        <w:t xml:space="preserve">Apache Lucene API </w:t>
      </w:r>
      <w:r w:rsidR="00576100" w:rsidRPr="00B96C9A">
        <w:rPr>
          <w:cs/>
        </w:rPr>
        <w:t xml:space="preserve">ที่ให้การใช้ </w:t>
      </w:r>
      <w:r w:rsidR="00576100" w:rsidRPr="00B96C9A">
        <w:t xml:space="preserve">API </w:t>
      </w:r>
      <w:r w:rsidR="00576100" w:rsidRPr="00B96C9A">
        <w:rPr>
          <w:cs/>
        </w:rPr>
        <w:t>การจัดทำดัชนีและการค้นหาซึ่งสามารถใช้ในการจัดทำดัชนีหน้าดาวน์โหลดและทำการค้นหาตามข้อความในเอกสารที่มีการจัดทำดัชนีซึ่งมีความสำคัญต่อการพัฒนาเครื่องมือค้นหา ในการทำงานในอนาคตผู้เขียนเสนอให้ใช้การประมวลผลภาษาธรรมชาติเพื่อเผยแพร่ข้อมูลที่มีอยู่ในเว็บเพจและเพิ่มประสิทธิภาพเครื่องมือค้นหา</w:t>
      </w:r>
    </w:p>
    <w:p w14:paraId="22300DB4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lastRenderedPageBreak/>
        <w:t xml:space="preserve">                   </w:t>
      </w:r>
      <w:r w:rsidR="00576100" w:rsidRPr="00B96C9A">
        <w:rPr>
          <w:cs/>
        </w:rPr>
        <w:t>นอกจากนี้ได้มีการศึกษางานวิจัยเพิ่มเติมคือ</w:t>
      </w:r>
      <w:r w:rsidR="00576100" w:rsidRPr="00B96C9A">
        <w:t xml:space="preserve"> Research and Improvement of Search Engine Based on Lucene </w:t>
      </w:r>
      <w:r w:rsidR="00576100" w:rsidRPr="00B96C9A">
        <w:rPr>
          <w:cs/>
        </w:rPr>
        <w:t>[</w:t>
      </w:r>
      <w:r w:rsidR="00576100" w:rsidRPr="00B96C9A">
        <w:t>1</w:t>
      </w:r>
      <w:r w:rsidR="00716036" w:rsidRPr="00B96C9A">
        <w:t>2</w:t>
      </w:r>
      <w:r w:rsidR="00576100" w:rsidRPr="00B96C9A">
        <w:rPr>
          <w:cs/>
        </w:rPr>
        <w:t xml:space="preserve">] โดย </w:t>
      </w:r>
      <w:r w:rsidR="00576100" w:rsidRPr="00B96C9A">
        <w:t xml:space="preserve">Yong Zhang </w:t>
      </w:r>
      <w:r w:rsidR="00576100" w:rsidRPr="00B96C9A">
        <w:rPr>
          <w:cs/>
        </w:rPr>
        <w:t xml:space="preserve">และ </w:t>
      </w:r>
      <w:r w:rsidR="00576100" w:rsidRPr="00B96C9A">
        <w:t>Jian</w:t>
      </w:r>
      <w:r w:rsidR="00576100" w:rsidRPr="00B96C9A">
        <w:rPr>
          <w:cs/>
        </w:rPr>
        <w:t>-</w:t>
      </w:r>
      <w:r w:rsidR="00576100" w:rsidRPr="00B96C9A">
        <w:t xml:space="preserve">lin Li </w:t>
      </w:r>
      <w:r w:rsidR="00576100" w:rsidRPr="00B96C9A">
        <w:rPr>
          <w:cs/>
        </w:rPr>
        <w:t>มหาวิทยาลัย</w:t>
      </w:r>
      <w:r w:rsidR="00576100" w:rsidRPr="00B96C9A">
        <w:t xml:space="preserve"> University of Technology Lanzhou</w:t>
      </w:r>
      <w:r w:rsidR="00A02665" w:rsidRPr="00B96C9A">
        <w:t xml:space="preserve">,  </w:t>
      </w:r>
      <w:r w:rsidR="00576100" w:rsidRPr="00B96C9A">
        <w:t>China</w:t>
      </w:r>
      <w:r w:rsidR="00576100" w:rsidRPr="00B96C9A">
        <w:rPr>
          <w:cs/>
        </w:rPr>
        <w:t xml:space="preserve"> ซึ่งได้กล่าวถึงหลักการทำงานของ </w:t>
      </w:r>
      <w:r w:rsidR="00576100" w:rsidRPr="00B96C9A">
        <w:t xml:space="preserve">Lucence </w:t>
      </w:r>
      <w:r w:rsidR="00576100" w:rsidRPr="00B96C9A">
        <w:rPr>
          <w:cs/>
        </w:rPr>
        <w:t xml:space="preserve">และวิธีเพิ่มประสิทธิภาพในการทำงานดังต่อไปนี้ </w:t>
      </w:r>
    </w:p>
    <w:p w14:paraId="288A85CA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</w:t>
      </w:r>
      <w:r w:rsidRPr="00B96C9A">
        <w:rPr>
          <w:cs/>
        </w:rPr>
        <w:t>2</w:t>
      </w:r>
      <w:r w:rsidR="00576100" w:rsidRPr="00B96C9A">
        <w:rPr>
          <w:cs/>
        </w:rPr>
        <w:t>.2.2.1  กระบวนการทำงาน</w:t>
      </w:r>
    </w:p>
    <w:p w14:paraId="653B503A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</w:t>
      </w:r>
      <w:r w:rsidR="00BC2654" w:rsidRPr="00B96C9A">
        <w:rPr>
          <w:cs/>
        </w:rPr>
        <w:t xml:space="preserve">                             </w:t>
      </w:r>
      <w:r w:rsidRPr="00B96C9A">
        <w:rPr>
          <w:cs/>
        </w:rPr>
        <w:t>(1)  กระบวนการจัดทำดัชนี</w:t>
      </w:r>
    </w:p>
    <w:p w14:paraId="2F81A39A" w14:textId="77777777" w:rsidR="00576100" w:rsidRPr="00B96C9A" w:rsidRDefault="00CD330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</w:t>
      </w:r>
      <w:r w:rsidR="00576100" w:rsidRPr="00B96C9A">
        <w:rPr>
          <w:cs/>
        </w:rPr>
        <w:t xml:space="preserve">กระบวนการจัดทำดัชนี เป็นส่วนหลักของระบบ </w:t>
      </w:r>
      <w:r w:rsidR="00576100" w:rsidRPr="00B96C9A">
        <w:t xml:space="preserve">Lucene </w:t>
      </w:r>
      <w:r w:rsidR="00576100" w:rsidRPr="00B96C9A">
        <w:rPr>
          <w:cs/>
        </w:rPr>
        <w:t xml:space="preserve">ซึ่งกระบวนการทำดัชนีจะแบ่งออกเป็น </w:t>
      </w:r>
      <w:r w:rsidR="00576100" w:rsidRPr="00B96C9A">
        <w:t xml:space="preserve">3 </w:t>
      </w:r>
      <w:r w:rsidR="00576100" w:rsidRPr="00B96C9A">
        <w:rPr>
          <w:cs/>
        </w:rPr>
        <w:t>ขั้นตอนดังแสดงในภาพที่ 10</w:t>
      </w:r>
    </w:p>
    <w:p w14:paraId="1B6E1F51" w14:textId="77777777" w:rsidR="00576100" w:rsidRPr="00B96C9A" w:rsidRDefault="00576100" w:rsidP="005E6F47">
      <w:pPr>
        <w:spacing w:after="0" w:line="240" w:lineRule="auto"/>
        <w:jc w:val="thaiDistribute"/>
      </w:pPr>
    </w:p>
    <w:p w14:paraId="6AB42E21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3983EBF4" wp14:editId="14FFB554">
            <wp:extent cx="5008245" cy="2881630"/>
            <wp:effectExtent l="0" t="0" r="1905" b="0"/>
            <wp:docPr id="66" name="รูปภาพ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1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8245" cy="2881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5AA1AD" w14:textId="77777777" w:rsidR="00576100" w:rsidRPr="00B96C9A" w:rsidRDefault="00576100" w:rsidP="005E6F47">
      <w:pPr>
        <w:spacing w:after="0" w:line="240" w:lineRule="auto"/>
        <w:jc w:val="center"/>
      </w:pPr>
    </w:p>
    <w:p w14:paraId="38F91CBA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 xml:space="preserve">10 </w:t>
      </w:r>
      <w:r w:rsidRPr="00B96C9A">
        <w:rPr>
          <w:cs/>
        </w:rPr>
        <w:t xml:space="preserve"> กระบวนการจัดทำดัชนีของ </w:t>
      </w:r>
      <w:r w:rsidRPr="00B96C9A">
        <w:t>Apache Lucence</w:t>
      </w:r>
      <w:r w:rsidRPr="00B96C9A">
        <w:rPr>
          <w:cs/>
        </w:rPr>
        <w:t xml:space="preserve"> [</w:t>
      </w:r>
      <w:r w:rsidRPr="00B96C9A">
        <w:t>1</w:t>
      </w:r>
      <w:r w:rsidR="00716036" w:rsidRPr="00B96C9A">
        <w:t>2</w:t>
      </w:r>
      <w:r w:rsidRPr="00B96C9A">
        <w:rPr>
          <w:cs/>
        </w:rPr>
        <w:t>]</w:t>
      </w:r>
    </w:p>
    <w:p w14:paraId="47CFCBDC" w14:textId="77777777" w:rsidR="00576100" w:rsidRPr="00B96C9A" w:rsidRDefault="00576100" w:rsidP="005E6F47">
      <w:pPr>
        <w:spacing w:after="0" w:line="240" w:lineRule="auto"/>
        <w:jc w:val="center"/>
      </w:pPr>
    </w:p>
    <w:p w14:paraId="09CC8AEC" w14:textId="77777777" w:rsidR="00576100" w:rsidRPr="00B96C9A" w:rsidRDefault="00CD330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</w:t>
      </w:r>
      <w:r w:rsidR="00576100" w:rsidRPr="00B96C9A">
        <w:rPr>
          <w:cs/>
        </w:rPr>
        <w:t>จากภาพที่ 1</w:t>
      </w:r>
      <w:r w:rsidR="00576100" w:rsidRPr="00B96C9A">
        <w:t>0</w:t>
      </w:r>
      <w:r w:rsidR="00576100" w:rsidRPr="00B96C9A">
        <w:rPr>
          <w:cs/>
        </w:rPr>
        <w:t xml:space="preserve"> ซึ่งเป็นการปรับสภาพเอกสารและการวิเคราะห์ข้อความจัดเก็บดัชนีโดยมีรายละเอียดดังนี้</w:t>
      </w:r>
    </w:p>
    <w:p w14:paraId="06FA249A" w14:textId="77777777" w:rsidR="00576100" w:rsidRPr="00B96C9A" w:rsidRDefault="00CD3305" w:rsidP="005E6F47">
      <w:pPr>
        <w:spacing w:after="0" w:line="240" w:lineRule="auto"/>
      </w:pPr>
      <w:r w:rsidRPr="00B96C9A">
        <w:rPr>
          <w:cs/>
        </w:rPr>
        <w:t xml:space="preserve">                                     </w:t>
      </w:r>
      <w:r w:rsidR="00576100" w:rsidRPr="00B96C9A">
        <w:rPr>
          <w:cs/>
        </w:rPr>
        <w:t>(ก)  การปรับสภาพ (</w:t>
      </w:r>
      <w:r w:rsidR="00576100" w:rsidRPr="00B96C9A">
        <w:t>Pretreatment</w:t>
      </w:r>
      <w:r w:rsidR="00576100" w:rsidRPr="00B96C9A">
        <w:rPr>
          <w:cs/>
        </w:rPr>
        <w:t>)</w:t>
      </w:r>
    </w:p>
    <w:p w14:paraId="455AE982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</w:t>
      </w:r>
      <w:r w:rsidR="00CD3305" w:rsidRPr="00B96C9A">
        <w:rPr>
          <w:cs/>
        </w:rPr>
        <w:t xml:space="preserve">     </w:t>
      </w:r>
      <w:r w:rsidRPr="00B96C9A">
        <w:rPr>
          <w:cs/>
        </w:rPr>
        <w:t xml:space="preserve">     </w:t>
      </w:r>
      <w:r w:rsidR="00576100" w:rsidRPr="00B96C9A">
        <w:rPr>
          <w:cs/>
        </w:rPr>
        <w:t>การปรับสภาพคือ การปรับสภาพเอกสารต่าง</w:t>
      </w:r>
      <w:r w:rsidRPr="00B96C9A">
        <w:rPr>
          <w:cs/>
        </w:rPr>
        <w:t xml:space="preserve"> </w:t>
      </w:r>
      <w:r w:rsidR="00576100" w:rsidRPr="00B96C9A">
        <w:rPr>
          <w:cs/>
        </w:rPr>
        <w:t xml:space="preserve">ๆที่เข้ามาให้อยู่ในรูปแบบเดียวกันโดยเป็นไฟล์ </w:t>
      </w:r>
      <w:r w:rsidR="00576100" w:rsidRPr="00B96C9A">
        <w:t xml:space="preserve">Text </w:t>
      </w:r>
      <w:r w:rsidR="00576100" w:rsidRPr="00B96C9A">
        <w:rPr>
          <w:cs/>
        </w:rPr>
        <w:t>ก่อนนำไปใช้งาน เพื่อดึงข้อมูลข้อความจากเอกสารที่ไม่เกี่ยวข้อง หลังจากนั้นข้อมูลที่เหลือจะถูกนำไปใช้เพื่อสร้างเอกสาร และ</w:t>
      </w:r>
      <w:r w:rsidR="00CD3305" w:rsidRPr="00B96C9A">
        <w:rPr>
          <w:cs/>
        </w:rPr>
        <w:t>ฟิลด์</w:t>
      </w:r>
      <w:r w:rsidR="00576100" w:rsidRPr="00B96C9A">
        <w:rPr>
          <w:cs/>
        </w:rPr>
        <w:t>ที่เกี่ยวข้อง</w:t>
      </w:r>
    </w:p>
    <w:p w14:paraId="4BBCF798" w14:textId="77777777" w:rsidR="00CD3305" w:rsidRPr="00B96C9A" w:rsidRDefault="00CD3305" w:rsidP="005E6F47">
      <w:pPr>
        <w:spacing w:after="0" w:line="240" w:lineRule="auto"/>
        <w:jc w:val="thaiDistribute"/>
      </w:pPr>
    </w:p>
    <w:p w14:paraId="2B73541E" w14:textId="77777777" w:rsidR="00CD3305" w:rsidRPr="00B96C9A" w:rsidRDefault="00CD3305" w:rsidP="005E6F47">
      <w:pPr>
        <w:spacing w:after="0" w:line="240" w:lineRule="auto"/>
        <w:jc w:val="thaiDistribute"/>
      </w:pPr>
    </w:p>
    <w:p w14:paraId="026ECAD5" w14:textId="77777777" w:rsidR="00CD3305" w:rsidRPr="00B96C9A" w:rsidRDefault="00CD3305" w:rsidP="005E6F47">
      <w:pPr>
        <w:spacing w:after="0" w:line="240" w:lineRule="auto"/>
        <w:jc w:val="thaiDistribute"/>
      </w:pPr>
    </w:p>
    <w:p w14:paraId="6F680F3D" w14:textId="77777777" w:rsidR="00CD3305" w:rsidRPr="00B96C9A" w:rsidRDefault="00CD3305" w:rsidP="005E6F47">
      <w:pPr>
        <w:spacing w:after="0" w:line="240" w:lineRule="auto"/>
        <w:jc w:val="thaiDistribute"/>
      </w:pPr>
    </w:p>
    <w:p w14:paraId="061D8A68" w14:textId="77777777" w:rsidR="00CD3305" w:rsidRPr="00B96C9A" w:rsidRDefault="00CD3305" w:rsidP="005E6F47">
      <w:pPr>
        <w:spacing w:after="0" w:line="240" w:lineRule="auto"/>
        <w:jc w:val="thaiDistribute"/>
      </w:pPr>
    </w:p>
    <w:p w14:paraId="365369E9" w14:textId="77777777" w:rsidR="00CD3305" w:rsidRPr="00B96C9A" w:rsidRDefault="00CD3305" w:rsidP="005E6F47">
      <w:pPr>
        <w:spacing w:after="0" w:line="240" w:lineRule="auto"/>
        <w:jc w:val="thaiDistribute"/>
      </w:pPr>
    </w:p>
    <w:p w14:paraId="3912D6FA" w14:textId="77777777" w:rsidR="00576100" w:rsidRPr="00B96C9A" w:rsidRDefault="00BC2654" w:rsidP="005E6F47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 </w:t>
      </w:r>
      <w:r w:rsidR="00576100" w:rsidRPr="00B96C9A">
        <w:rPr>
          <w:cs/>
        </w:rPr>
        <w:t>(ข)  การวิเคราะห์ข้อความ (</w:t>
      </w:r>
      <w:r w:rsidR="00576100" w:rsidRPr="00B96C9A">
        <w:t>Analyzing Text</w:t>
      </w:r>
      <w:r w:rsidR="00576100" w:rsidRPr="00B96C9A">
        <w:rPr>
          <w:cs/>
        </w:rPr>
        <w:t>)</w:t>
      </w:r>
    </w:p>
    <w:p w14:paraId="22CE0BAA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</w:t>
      </w:r>
      <w:r w:rsidR="00CD3305" w:rsidRPr="00B96C9A">
        <w:rPr>
          <w:cs/>
        </w:rPr>
        <w:t xml:space="preserve">       </w:t>
      </w:r>
      <w:r w:rsidRPr="00B96C9A">
        <w:rPr>
          <w:cs/>
        </w:rPr>
        <w:t xml:space="preserve">    </w:t>
      </w:r>
      <w:r w:rsidR="00576100" w:rsidRPr="00B96C9A">
        <w:rPr>
          <w:cs/>
        </w:rPr>
        <w:t xml:space="preserve">หลังจากสร้างฟิลด์ของเอกสาร </w:t>
      </w:r>
      <w:r w:rsidR="00576100" w:rsidRPr="00B96C9A">
        <w:t xml:space="preserve">Lucene </w:t>
      </w:r>
      <w:r w:rsidR="00576100" w:rsidRPr="00B96C9A">
        <w:rPr>
          <w:cs/>
        </w:rPr>
        <w:t xml:space="preserve">จะวิเคราะห์ข้อมูลโดยจะทำการตัดข้อความในเอกสารโดยแยกคำออกจากเครื่องหมายวรรคตอนการถอดเสียงออกจากตัวอักษร (เรียกอีกอย่างว่า </w:t>
      </w:r>
      <w:r w:rsidR="00576100" w:rsidRPr="00B96C9A">
        <w:t>Normalizing</w:t>
      </w:r>
      <w:r w:rsidR="00576100" w:rsidRPr="00B96C9A">
        <w:rPr>
          <w:cs/>
        </w:rPr>
        <w:t>) การลบคำทั่วไปการลดคำ หรือการเปลี่ยนแปลง คำในรูปแบบพื้นฐาน (</w:t>
      </w:r>
      <w:r w:rsidR="00576100" w:rsidRPr="00B96C9A">
        <w:t>Lemmatization</w:t>
      </w:r>
      <w:r w:rsidR="00576100" w:rsidRPr="00B96C9A">
        <w:rPr>
          <w:cs/>
        </w:rPr>
        <w:t xml:space="preserve">) กระบวนการนี้เรียกว่า </w:t>
      </w:r>
      <w:r w:rsidR="00576100" w:rsidRPr="00B96C9A">
        <w:t xml:space="preserve">Tokenization </w:t>
      </w:r>
      <w:r w:rsidR="00576100" w:rsidRPr="00B96C9A">
        <w:rPr>
          <w:cs/>
        </w:rPr>
        <w:t>และส่วนของข้อความที่ดึงออกมาจากกระแสข้อมูลจะเรียกว่าโทเค็น โทเค็นรวมกับชื่อฟิลด์ที่เกี่ยวข้องเป็นข้อกำหนด คำเหล่านี้จะนำมากำหนดว่าเอกสารใดตรงกับข้อความค้นหาระหว่างการค้นหา</w:t>
      </w:r>
    </w:p>
    <w:p w14:paraId="55A2403D" w14:textId="77777777" w:rsidR="00576100" w:rsidRPr="00B96C9A" w:rsidRDefault="00CD330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  </w:t>
      </w:r>
      <w:r w:rsidR="00576100" w:rsidRPr="00B96C9A">
        <w:rPr>
          <w:cs/>
        </w:rPr>
        <w:t>(ค)  การเก็บดัชนี หลังจากสร้างข้อกำหนดแล้ว จะทำการจัดเก็บข้อมูลไปยังฐานข้อมูลดัชนีด้วยโครงสร้างข้อมูลดัชนี</w:t>
      </w:r>
    </w:p>
    <w:p w14:paraId="4C8748F0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(</w:t>
      </w:r>
      <w:r w:rsidRPr="00B96C9A">
        <w:t>2</w:t>
      </w:r>
      <w:r w:rsidRPr="00B96C9A">
        <w:rPr>
          <w:cs/>
        </w:rPr>
        <w:t xml:space="preserve">)  กระบวนการค้นหา </w:t>
      </w:r>
    </w:p>
    <w:p w14:paraId="7D0604C9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  กระบวนการค้นหา </w:t>
      </w:r>
      <w:r w:rsidRPr="00B96C9A">
        <w:t xml:space="preserve">Lucene </w:t>
      </w:r>
      <w:r w:rsidRPr="00B96C9A">
        <w:rPr>
          <w:cs/>
        </w:rPr>
        <w:t>ถูกแบ่งออกเป็นสามขั้นตอนดังภาพที่ 1</w:t>
      </w:r>
      <w:r w:rsidRPr="00B96C9A">
        <w:t>1</w:t>
      </w:r>
    </w:p>
    <w:p w14:paraId="6AF29EE9" w14:textId="77777777" w:rsidR="00576100" w:rsidRPr="00B96C9A" w:rsidRDefault="00576100" w:rsidP="005E6F47">
      <w:pPr>
        <w:spacing w:after="0" w:line="240" w:lineRule="auto"/>
        <w:jc w:val="thaiDistribute"/>
      </w:pPr>
    </w:p>
    <w:p w14:paraId="78C72F47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30DC0825" wp14:editId="043148DD">
            <wp:extent cx="4859020" cy="1945640"/>
            <wp:effectExtent l="0" t="0" r="0" b="0"/>
            <wp:docPr id="63" name="รูปภาพ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1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9020" cy="1945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6DA085" w14:textId="77777777" w:rsidR="00576100" w:rsidRPr="00B96C9A" w:rsidRDefault="00576100" w:rsidP="005E6F47">
      <w:pPr>
        <w:spacing w:after="0" w:line="240" w:lineRule="auto"/>
        <w:jc w:val="center"/>
      </w:pPr>
    </w:p>
    <w:p w14:paraId="64B3CD2E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>ภาพที่ 11</w:t>
      </w:r>
      <w:r w:rsidRPr="00B96C9A">
        <w:rPr>
          <w:cs/>
        </w:rPr>
        <w:t xml:space="preserve">  กระบวนการค้นหาของ </w:t>
      </w:r>
      <w:r w:rsidRPr="00B96C9A">
        <w:t>Apache Lucence</w:t>
      </w:r>
    </w:p>
    <w:p w14:paraId="60D346C2" w14:textId="77777777" w:rsidR="00576100" w:rsidRPr="00B96C9A" w:rsidRDefault="00576100" w:rsidP="005E6F47">
      <w:pPr>
        <w:spacing w:after="0" w:line="240" w:lineRule="auto"/>
        <w:jc w:val="center"/>
      </w:pPr>
    </w:p>
    <w:p w14:paraId="244E73A5" w14:textId="77777777" w:rsidR="00576100" w:rsidRPr="00B96C9A" w:rsidRDefault="00CD3305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  </w:t>
      </w:r>
      <w:r w:rsidR="00576100" w:rsidRPr="00B96C9A">
        <w:rPr>
          <w:cs/>
        </w:rPr>
        <w:t xml:space="preserve">(ก)  ผู้ใช้จะส่งข้อคำถามไปหา </w:t>
      </w:r>
      <w:r w:rsidR="00576100" w:rsidRPr="00B96C9A">
        <w:t>Lucene</w:t>
      </w:r>
      <w:r w:rsidR="00576100" w:rsidRPr="00B96C9A">
        <w:rPr>
          <w:cs/>
        </w:rPr>
        <w:t xml:space="preserve"> หลังจากนั้น</w:t>
      </w:r>
      <w:r w:rsidR="00576100" w:rsidRPr="00B96C9A">
        <w:t xml:space="preserve"> Lucene</w:t>
      </w:r>
      <w:r w:rsidR="00576100" w:rsidRPr="00B96C9A">
        <w:rPr>
          <w:cs/>
        </w:rPr>
        <w:t xml:space="preserve"> จะส่งข้อคำถามไปเรียกใช้ </w:t>
      </w:r>
      <w:r w:rsidR="00576100" w:rsidRPr="00B96C9A">
        <w:t xml:space="preserve">Searcher </w:t>
      </w:r>
      <w:r w:rsidR="00576100" w:rsidRPr="00B96C9A">
        <w:rPr>
          <w:cs/>
        </w:rPr>
        <w:t>(</w:t>
      </w:r>
      <w:r w:rsidR="00576100" w:rsidRPr="00B96C9A">
        <w:t>Lucene</w:t>
      </w:r>
      <w:r w:rsidR="00576100" w:rsidRPr="00B96C9A">
        <w:rPr>
          <w:cs/>
        </w:rPr>
        <w:t>.</w:t>
      </w:r>
      <w:r w:rsidR="00576100" w:rsidRPr="00B96C9A">
        <w:t>search</w:t>
      </w:r>
      <w:r w:rsidR="00576100" w:rsidRPr="00B96C9A">
        <w:rPr>
          <w:cs/>
        </w:rPr>
        <w:t xml:space="preserve">) เพื่อแยกวิเคราะห์คำถาม ซึ่งในขณะนั้น </w:t>
      </w:r>
      <w:r w:rsidR="00576100" w:rsidRPr="00B96C9A">
        <w:t xml:space="preserve">Lucene </w:t>
      </w:r>
      <w:r w:rsidR="00576100" w:rsidRPr="00B96C9A">
        <w:rPr>
          <w:cs/>
        </w:rPr>
        <w:t>จำเป็นต้องกำหนดว่าจะใช้ตัววิเคราะห์ภาษาใด</w:t>
      </w:r>
    </w:p>
    <w:p w14:paraId="70B73B62" w14:textId="77777777" w:rsidR="00576100" w:rsidRPr="00B96C9A" w:rsidRDefault="00BC2654" w:rsidP="005E6F47">
      <w:pPr>
        <w:spacing w:after="0" w:line="240" w:lineRule="auto"/>
      </w:pPr>
      <w:r w:rsidRPr="00B96C9A">
        <w:rPr>
          <w:cs/>
        </w:rPr>
        <w:t xml:space="preserve">                                       </w:t>
      </w:r>
      <w:r w:rsidR="00576100" w:rsidRPr="00B96C9A">
        <w:rPr>
          <w:cs/>
        </w:rPr>
        <w:t xml:space="preserve">(ข)  </w:t>
      </w:r>
      <w:r w:rsidR="00576100" w:rsidRPr="00B96C9A">
        <w:t xml:space="preserve">Lucene </w:t>
      </w:r>
      <w:r w:rsidR="00576100" w:rsidRPr="00B96C9A">
        <w:rPr>
          <w:cs/>
        </w:rPr>
        <w:t>จะไปค้นหาดัชนีที่สร้างเก็บไว้ในฐานข้อมูล</w:t>
      </w:r>
    </w:p>
    <w:p w14:paraId="406E1284" w14:textId="77777777" w:rsidR="00576100" w:rsidRPr="00B96C9A" w:rsidRDefault="00BC2654" w:rsidP="005E6F47">
      <w:pPr>
        <w:spacing w:after="0" w:line="240" w:lineRule="auto"/>
      </w:pPr>
      <w:r w:rsidRPr="00B96C9A">
        <w:rPr>
          <w:cs/>
        </w:rPr>
        <w:t xml:space="preserve">                                       </w:t>
      </w:r>
      <w:r w:rsidR="00576100" w:rsidRPr="00B96C9A">
        <w:rPr>
          <w:cs/>
        </w:rPr>
        <w:t xml:space="preserve">(ค)  </w:t>
      </w:r>
      <w:r w:rsidR="00576100" w:rsidRPr="00B96C9A">
        <w:t xml:space="preserve">Lucene </w:t>
      </w:r>
      <w:r w:rsidR="00576100" w:rsidRPr="00B96C9A">
        <w:rPr>
          <w:cs/>
        </w:rPr>
        <w:t>จะส่งคืนผลที่ได้จากการค้นหา (</w:t>
      </w:r>
      <w:r w:rsidR="00576100" w:rsidRPr="00B96C9A">
        <w:t>Lucene</w:t>
      </w:r>
      <w:r w:rsidR="00576100" w:rsidRPr="00B96C9A">
        <w:rPr>
          <w:cs/>
        </w:rPr>
        <w:t>.</w:t>
      </w:r>
      <w:r w:rsidR="00576100" w:rsidRPr="00B96C9A">
        <w:t>hits</w:t>
      </w:r>
      <w:r w:rsidR="00576100" w:rsidRPr="00B96C9A">
        <w:rPr>
          <w:cs/>
        </w:rPr>
        <w:t>) ให้กับผู้ใช้</w:t>
      </w:r>
    </w:p>
    <w:p w14:paraId="59C92BCA" w14:textId="77777777" w:rsidR="00576100" w:rsidRPr="00B96C9A" w:rsidRDefault="00BC2654" w:rsidP="005E6F47">
      <w:pPr>
        <w:spacing w:after="0" w:line="240" w:lineRule="auto"/>
      </w:pPr>
      <w:r w:rsidRPr="00B96C9A">
        <w:rPr>
          <w:color w:val="000000"/>
          <w:cs/>
        </w:rPr>
        <w:t xml:space="preserve">                   </w:t>
      </w:r>
      <w:r w:rsidRPr="00B96C9A">
        <w:rPr>
          <w:cs/>
        </w:rPr>
        <w:t>2</w:t>
      </w:r>
      <w:r w:rsidR="00576100" w:rsidRPr="00B96C9A">
        <w:rPr>
          <w:cs/>
        </w:rPr>
        <w:t>.2.2.2  กระบวนการปรับปรุงดัชนี</w:t>
      </w:r>
    </w:p>
    <w:p w14:paraId="15A1DC6C" w14:textId="77777777" w:rsidR="00576100" w:rsidRPr="00B96C9A" w:rsidRDefault="00576100" w:rsidP="005E6F47">
      <w:pPr>
        <w:spacing w:after="0" w:line="240" w:lineRule="auto"/>
        <w:jc w:val="thaiDistribute"/>
      </w:pPr>
      <w:r w:rsidRPr="00B96C9A">
        <w:rPr>
          <w:cs/>
        </w:rPr>
        <w:t xml:space="preserve"> </w:t>
      </w:r>
      <w:r w:rsidR="00BC2654" w:rsidRPr="00B96C9A">
        <w:rPr>
          <w:cs/>
        </w:rPr>
        <w:t xml:space="preserve">                             </w:t>
      </w:r>
      <w:r w:rsidRPr="00B96C9A">
        <w:rPr>
          <w:cs/>
        </w:rPr>
        <w:t xml:space="preserve">การกำหนดค่าเริ่มต้นของกลไกการจัดทำดัชนี </w:t>
      </w:r>
      <w:r w:rsidRPr="00B96C9A">
        <w:t xml:space="preserve">Lucene </w:t>
      </w:r>
      <w:r w:rsidRPr="00B96C9A">
        <w:rPr>
          <w:cs/>
        </w:rPr>
        <w:t>กลไกลไม่สามารถจัดการกับคอลเล็กชันของเอกสารขนาดใหญ่ได้ ดังนั้นการปรับปรุงการจัดทำดัชนีเป็นเรื่องสำคัญมากเมื่อคุณทำดัชนีคอลเล็กชั่นเอกสารขนาดใหญ่โดย</w:t>
      </w:r>
      <w:r w:rsidR="00BC2654" w:rsidRPr="00B96C9A">
        <w:t>Index Writer</w:t>
      </w:r>
      <w:r w:rsidRPr="00B96C9A">
        <w:rPr>
          <w:cs/>
        </w:rPr>
        <w:t xml:space="preserve"> ของ </w:t>
      </w:r>
      <w:r w:rsidRPr="00B96C9A">
        <w:t xml:space="preserve">Lucene </w:t>
      </w:r>
      <w:r w:rsidRPr="00B96C9A">
        <w:rPr>
          <w:cs/>
        </w:rPr>
        <w:t xml:space="preserve">มีพารามิเตอร์สามตัวที่มีการปรับการจัดทำดัชนี พารามิเตอร์ </w:t>
      </w:r>
      <w:r w:rsidR="00BC2654" w:rsidRPr="00B96C9A">
        <w:t>Index Writer</w:t>
      </w:r>
      <w:r w:rsidRPr="00B96C9A">
        <w:rPr>
          <w:cs/>
        </w:rPr>
        <w:t xml:space="preserve"> อยู่ </w:t>
      </w:r>
      <w:r w:rsidRPr="00B96C9A">
        <w:t>3</w:t>
      </w:r>
      <w:r w:rsidR="00BC2654" w:rsidRPr="00B96C9A">
        <w:rPr>
          <w:cs/>
        </w:rPr>
        <w:t>.</w:t>
      </w:r>
      <w:r w:rsidRPr="00B96C9A">
        <w:rPr>
          <w:cs/>
        </w:rPr>
        <w:t xml:space="preserve"> ตัวคือ</w:t>
      </w:r>
    </w:p>
    <w:p w14:paraId="7D91CE42" w14:textId="77777777" w:rsidR="004703D2" w:rsidRPr="00B96C9A" w:rsidRDefault="004703D2" w:rsidP="005E6F47">
      <w:pPr>
        <w:spacing w:after="0" w:line="240" w:lineRule="auto"/>
        <w:jc w:val="thaiDistribute"/>
      </w:pPr>
    </w:p>
    <w:p w14:paraId="5DA2AE90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lastRenderedPageBreak/>
        <w:t xml:space="preserve">                            </w:t>
      </w:r>
      <w:r w:rsidR="00CD3305" w:rsidRPr="00B96C9A">
        <w:rPr>
          <w:cs/>
        </w:rPr>
        <w:t xml:space="preserve"> </w:t>
      </w:r>
      <w:r w:rsidRPr="00B96C9A">
        <w:rPr>
          <w:cs/>
        </w:rPr>
        <w:t xml:space="preserve"> </w:t>
      </w:r>
      <w:r w:rsidR="00576100" w:rsidRPr="00B96C9A">
        <w:rPr>
          <w:cs/>
        </w:rPr>
        <w:t xml:space="preserve">(1)  </w:t>
      </w:r>
      <w:r w:rsidRPr="00B96C9A">
        <w:t>merge Factor</w:t>
      </w:r>
      <w:r w:rsidR="00576100" w:rsidRPr="00B96C9A">
        <w:rPr>
          <w:cs/>
        </w:rPr>
        <w:t xml:space="preserve"> จะทำการควบคุมจำนวนเอกสารที่จะเก็บไว้ในหน่วยความจำก่อนที่จะเขียนข้อมูลลงในดิสก์ตลอดจนความถี่ที่จะรวมส่วนของดัชนี</w:t>
      </w:r>
      <w:r w:rsidR="00CD3305" w:rsidRPr="00B96C9A">
        <w:rPr>
          <w:cs/>
        </w:rPr>
        <w:t xml:space="preserve">ต่าง ๆ </w:t>
      </w:r>
      <w:r w:rsidR="00576100" w:rsidRPr="00B96C9A">
        <w:rPr>
          <w:cs/>
        </w:rPr>
        <w:t>เข้าด้วยกัน ตัวอย่างเช่นค่าดี</w:t>
      </w:r>
      <w:r w:rsidRPr="00B96C9A">
        <w:rPr>
          <w:cs/>
        </w:rPr>
        <w:t>ฟลอร์</w:t>
      </w:r>
      <w:r w:rsidR="00576100" w:rsidRPr="00B96C9A">
        <w:rPr>
          <w:cs/>
        </w:rPr>
        <w:t xml:space="preserve">ของ </w:t>
      </w:r>
      <w:r w:rsidRPr="00B96C9A">
        <w:t>merge Factor</w:t>
      </w:r>
      <w:r w:rsidR="00576100" w:rsidRPr="00B96C9A">
        <w:rPr>
          <w:cs/>
        </w:rPr>
        <w:t xml:space="preserve"> เท่ากับ </w:t>
      </w:r>
      <w:r w:rsidR="00576100" w:rsidRPr="00B96C9A">
        <w:t xml:space="preserve">10 </w:t>
      </w:r>
      <w:r w:rsidR="00576100" w:rsidRPr="00B96C9A">
        <w:rPr>
          <w:cs/>
        </w:rPr>
        <w:t xml:space="preserve">หมายความว่า </w:t>
      </w:r>
      <w:r w:rsidR="00576100" w:rsidRPr="00B96C9A">
        <w:t xml:space="preserve">Lucene </w:t>
      </w:r>
      <w:r w:rsidR="00576100" w:rsidRPr="00B96C9A">
        <w:rPr>
          <w:cs/>
        </w:rPr>
        <w:t xml:space="preserve">จะเก็บเอกสาร </w:t>
      </w:r>
      <w:r w:rsidR="00576100" w:rsidRPr="00B96C9A">
        <w:t xml:space="preserve">10 </w:t>
      </w:r>
      <w:r w:rsidR="00576100" w:rsidRPr="00B96C9A">
        <w:rPr>
          <w:cs/>
        </w:rPr>
        <w:t xml:space="preserve">รายการไว้ในหน่วยความจำก่อนที่จะเขียนข้อมูลลงในเซ็กเมนต์เดียวบนดิสก์ ค่า </w:t>
      </w:r>
      <w:r w:rsidRPr="00B96C9A">
        <w:t>merge Factor</w:t>
      </w:r>
      <w:r w:rsidR="00576100" w:rsidRPr="00B96C9A">
        <w:rPr>
          <w:cs/>
        </w:rPr>
        <w:t xml:space="preserve"> เท่ากับ </w:t>
      </w:r>
      <w:r w:rsidR="00576100" w:rsidRPr="00B96C9A">
        <w:t xml:space="preserve">10 </w:t>
      </w:r>
      <w:r w:rsidR="00576100" w:rsidRPr="00B96C9A">
        <w:rPr>
          <w:cs/>
        </w:rPr>
        <w:t>หมายความว่าเมื่อจำนวน</w:t>
      </w:r>
      <w:r w:rsidR="00576100" w:rsidRPr="00B96C9A">
        <w:t xml:space="preserve">segments </w:t>
      </w:r>
      <w:r w:rsidR="00576100" w:rsidRPr="00B96C9A">
        <w:rPr>
          <w:cs/>
        </w:rPr>
        <w:t>ถึง</w:t>
      </w:r>
      <w:r w:rsidR="00576100" w:rsidRPr="00B96C9A">
        <w:t>10</w:t>
      </w:r>
      <w:r w:rsidR="00576100" w:rsidRPr="00B96C9A">
        <w:rPr>
          <w:cs/>
        </w:rPr>
        <w:t xml:space="preserve">อัน </w:t>
      </w:r>
      <w:r w:rsidR="00576100" w:rsidRPr="00B96C9A">
        <w:t xml:space="preserve">Lucene </w:t>
      </w:r>
      <w:r w:rsidR="00576100" w:rsidRPr="00B96C9A">
        <w:rPr>
          <w:cs/>
        </w:rPr>
        <w:t xml:space="preserve">จะรวมกลุ่มเหล่านี้เข้ากับกลุ่มย่อยใหม่ ตัวอย่างเช่น ถ้าเราตั้งค่า </w:t>
      </w:r>
      <w:r w:rsidRPr="00B96C9A">
        <w:t>merge Factor</w:t>
      </w:r>
      <w:r w:rsidR="00576100" w:rsidRPr="00B96C9A">
        <w:rPr>
          <w:cs/>
        </w:rPr>
        <w:t xml:space="preserve"> เป็น </w:t>
      </w:r>
      <w:r w:rsidR="00576100" w:rsidRPr="00B96C9A">
        <w:t xml:space="preserve">10 Lucene </w:t>
      </w:r>
      <w:r w:rsidR="00576100" w:rsidRPr="00B96C9A">
        <w:rPr>
          <w:cs/>
        </w:rPr>
        <w:t xml:space="preserve">จะเพิ่มเอกสารทุกฉบับลงในดัชนีเป็น </w:t>
      </w:r>
      <w:r w:rsidR="00576100" w:rsidRPr="00B96C9A">
        <w:t xml:space="preserve">1 </w:t>
      </w:r>
      <w:r w:rsidR="00576100" w:rsidRPr="00B96C9A">
        <w:rPr>
          <w:cs/>
        </w:rPr>
        <w:t>เซ็กเมนต์ใหม่ เมื่อมีการเพิ่ม</w:t>
      </w:r>
      <w:r w:rsidR="00576100" w:rsidRPr="00B96C9A">
        <w:t>segments</w:t>
      </w:r>
      <w:r w:rsidR="00576100" w:rsidRPr="00B96C9A">
        <w:rPr>
          <w:cs/>
        </w:rPr>
        <w:t xml:space="preserve">ส่วนที่ </w:t>
      </w:r>
      <w:r w:rsidR="00576100" w:rsidRPr="00B96C9A">
        <w:t xml:space="preserve">10 </w:t>
      </w:r>
      <w:r w:rsidR="00576100" w:rsidRPr="00B96C9A">
        <w:rPr>
          <w:cs/>
        </w:rPr>
        <w:t xml:space="preserve">ของขนาด </w:t>
      </w:r>
      <w:r w:rsidR="00576100" w:rsidRPr="00B96C9A">
        <w:t xml:space="preserve">10 </w:t>
      </w:r>
      <w:r w:rsidR="00576100" w:rsidRPr="00B96C9A">
        <w:rPr>
          <w:cs/>
        </w:rPr>
        <w:t xml:space="preserve">กลุ่มเหล่านี้จะถูกรวมเข้าด้วยกันเป็นกลุ่มขนาด </w:t>
      </w:r>
      <w:r w:rsidR="00576100" w:rsidRPr="00B96C9A">
        <w:t xml:space="preserve">100 </w:t>
      </w:r>
      <w:r w:rsidR="00576100" w:rsidRPr="00B96C9A">
        <w:rPr>
          <w:cs/>
        </w:rPr>
        <w:t xml:space="preserve">ขนาดใหม่ เมื่อมีการเพิ่มขนาด </w:t>
      </w:r>
      <w:r w:rsidR="00576100" w:rsidRPr="00B96C9A">
        <w:t xml:space="preserve">10 </w:t>
      </w:r>
      <w:r w:rsidR="00576100" w:rsidRPr="00B96C9A">
        <w:rPr>
          <w:cs/>
        </w:rPr>
        <w:t xml:space="preserve">ส่วนดังกล่าวจะรวมเข้าด้วยกันเป็นกลุ่มขนาด </w:t>
      </w:r>
      <w:r w:rsidR="00576100" w:rsidRPr="00B96C9A">
        <w:t xml:space="preserve">1000 </w:t>
      </w:r>
      <w:r w:rsidR="00576100" w:rsidRPr="00B96C9A">
        <w:rPr>
          <w:cs/>
        </w:rPr>
        <w:t>และอื่น ๆ</w:t>
      </w:r>
    </w:p>
    <w:p w14:paraId="450FBC6E" w14:textId="77777777" w:rsidR="00576100" w:rsidRPr="00B96C9A" w:rsidRDefault="004703D2" w:rsidP="005E6F47">
      <w:pPr>
        <w:spacing w:after="0" w:line="240" w:lineRule="auto"/>
        <w:jc w:val="thaiDistribute"/>
      </w:pPr>
      <w:r w:rsidRPr="00B96C9A">
        <w:rPr>
          <w:cs/>
        </w:rPr>
        <w:t xml:space="preserve">      </w:t>
      </w:r>
      <w:r w:rsidR="00BC2654" w:rsidRPr="00B96C9A">
        <w:rPr>
          <w:cs/>
        </w:rPr>
        <w:t xml:space="preserve">                              </w:t>
      </w:r>
      <w:r w:rsidR="00576100" w:rsidRPr="00B96C9A">
        <w:rPr>
          <w:cs/>
        </w:rPr>
        <w:t xml:space="preserve">เมื่อ </w:t>
      </w:r>
      <w:r w:rsidR="00BC2654" w:rsidRPr="00B96C9A">
        <w:t>merger Factor</w:t>
      </w:r>
      <w:r w:rsidR="00576100" w:rsidRPr="00B96C9A">
        <w:rPr>
          <w:cs/>
        </w:rPr>
        <w:t xml:space="preserve"> ควบคุมกลุ่มบางส่วนที่รวมเข้าด้วยกัน </w:t>
      </w:r>
      <w:r w:rsidR="00576100" w:rsidRPr="00B96C9A">
        <w:t xml:space="preserve">maxMergeDocs </w:t>
      </w:r>
      <w:r w:rsidR="00576100" w:rsidRPr="00B96C9A">
        <w:rPr>
          <w:cs/>
        </w:rPr>
        <w:t xml:space="preserve">จะทำให้ </w:t>
      </w:r>
      <w:r w:rsidR="00BC2654" w:rsidRPr="00B96C9A">
        <w:t>merge Factor</w:t>
      </w:r>
      <w:r w:rsidR="00576100" w:rsidRPr="00B96C9A">
        <w:rPr>
          <w:cs/>
        </w:rPr>
        <w:t xml:space="preserve"> ปรากฏผิดปกติ ตัวอย่างเช่นถ้าเราตั้งค่า </w:t>
      </w:r>
      <w:r w:rsidR="00576100" w:rsidRPr="00B96C9A">
        <w:t xml:space="preserve">maxMergeDocs </w:t>
      </w:r>
      <w:r w:rsidR="00576100" w:rsidRPr="00B96C9A">
        <w:rPr>
          <w:cs/>
        </w:rPr>
        <w:t xml:space="preserve">เป็น </w:t>
      </w:r>
      <w:r w:rsidR="00576100" w:rsidRPr="00B96C9A">
        <w:t xml:space="preserve">1000 Lucene </w:t>
      </w:r>
      <w:r w:rsidR="00576100" w:rsidRPr="00B96C9A">
        <w:rPr>
          <w:cs/>
        </w:rPr>
        <w:t xml:space="preserve">จะไม่สร้างกลุ่มย่อยใหม่ขนาด </w:t>
      </w:r>
      <w:r w:rsidR="00576100" w:rsidRPr="00B96C9A">
        <w:t xml:space="preserve">10000 </w:t>
      </w:r>
      <w:r w:rsidR="00576100" w:rsidRPr="00B96C9A">
        <w:rPr>
          <w:cs/>
        </w:rPr>
        <w:t xml:space="preserve">เมื่อเราเพิ่มเอกสาร </w:t>
      </w:r>
      <w:r w:rsidR="00576100" w:rsidRPr="00B96C9A">
        <w:t xml:space="preserve">10000 </w:t>
      </w:r>
      <w:r w:rsidR="00576100" w:rsidRPr="00B96C9A">
        <w:rPr>
          <w:cs/>
        </w:rPr>
        <w:t xml:space="preserve">ลงในดัชนี แต่จะสร้างส่วนที่สิบของขนาด </w:t>
      </w:r>
      <w:r w:rsidR="00576100" w:rsidRPr="00B96C9A">
        <w:t>1000</w:t>
      </w:r>
      <w:r w:rsidR="00576100" w:rsidRPr="00B96C9A">
        <w:rPr>
          <w:cs/>
        </w:rPr>
        <w:t xml:space="preserve"> นั่นคือ </w:t>
      </w:r>
      <w:r w:rsidR="00576100" w:rsidRPr="00B96C9A">
        <w:t xml:space="preserve">Lucene </w:t>
      </w:r>
      <w:r w:rsidR="00576100" w:rsidRPr="00B96C9A">
        <w:rPr>
          <w:cs/>
        </w:rPr>
        <w:t>ต้องรักษาส่วนของเซ็กเมน</w:t>
      </w:r>
      <w:r w:rsidR="00E73774" w:rsidRPr="00B96C9A">
        <w:rPr>
          <w:cs/>
        </w:rPr>
        <w:t>ต์</w:t>
      </w:r>
      <w:r w:rsidR="00576100" w:rsidRPr="00B96C9A">
        <w:rPr>
          <w:cs/>
        </w:rPr>
        <w:t xml:space="preserve">ใหม่ให้สูงสุดสำหรับ </w:t>
      </w:r>
      <w:r w:rsidR="00576100" w:rsidRPr="00B96C9A">
        <w:t xml:space="preserve">1000 </w:t>
      </w:r>
      <w:r w:rsidR="00576100" w:rsidRPr="00B96C9A">
        <w:rPr>
          <w:cs/>
        </w:rPr>
        <w:t xml:space="preserve">พารามิเตอร์ </w:t>
      </w:r>
      <w:r w:rsidR="00576100" w:rsidRPr="00B96C9A">
        <w:t xml:space="preserve">maxMergeDocs </w:t>
      </w:r>
      <w:r w:rsidR="00576100" w:rsidRPr="00B96C9A">
        <w:rPr>
          <w:cs/>
        </w:rPr>
        <w:t xml:space="preserve">ที่ต่ำกว่าจะดีกว่าสำหรับการจัดทำดัชนีแบบโต้ตอบมากขึ้นพารามิเตอร์ </w:t>
      </w:r>
      <w:r w:rsidR="00576100" w:rsidRPr="00B96C9A">
        <w:t xml:space="preserve">maxMergeDocs </w:t>
      </w:r>
      <w:r w:rsidR="00576100" w:rsidRPr="00B96C9A">
        <w:rPr>
          <w:cs/>
        </w:rPr>
        <w:t xml:space="preserve">ที่สูงขึ้นเหมาะสำหรับการสร้างดัชนีแบทช์ พารามิเตอร์ </w:t>
      </w:r>
      <w:r w:rsidR="00BC2654" w:rsidRPr="00B96C9A">
        <w:t>merge Factor</w:t>
      </w:r>
      <w:r w:rsidR="00576100" w:rsidRPr="00B96C9A">
        <w:rPr>
          <w:cs/>
        </w:rPr>
        <w:t xml:space="preserve"> ที่ต่ำกว่าใช้หน่วยความจำน้อยพารามิเตอร์ </w:t>
      </w:r>
      <w:r w:rsidR="00BC2654" w:rsidRPr="00B96C9A">
        <w:t>merge Factor</w:t>
      </w:r>
      <w:r w:rsidR="00576100" w:rsidRPr="00B96C9A">
        <w:rPr>
          <w:cs/>
        </w:rPr>
        <w:t xml:space="preserve"> ที่สูงขึ้นจะใช้พื้นที่หน่วยความจำมากขึ้นลดความถี่ </w:t>
      </w:r>
      <w:r w:rsidR="00576100" w:rsidRPr="00B96C9A">
        <w:t>I</w:t>
      </w:r>
      <w:r w:rsidR="00576100" w:rsidRPr="00B96C9A">
        <w:rPr>
          <w:cs/>
        </w:rPr>
        <w:t>/</w:t>
      </w:r>
      <w:r w:rsidR="00576100" w:rsidRPr="00B96C9A">
        <w:t xml:space="preserve">O </w:t>
      </w:r>
      <w:r w:rsidR="00576100" w:rsidRPr="00B96C9A">
        <w:rPr>
          <w:cs/>
        </w:rPr>
        <w:t>และเพิ่มความเร็วในการทำดัชนี แต่เพิ่มจำนวนของเอกสารการจัดทำดัชนีทำให้การค้นหาช้าลง</w:t>
      </w:r>
    </w:p>
    <w:p w14:paraId="07BC93F1" w14:textId="77777777" w:rsidR="00576100" w:rsidRPr="00B96C9A" w:rsidRDefault="004703D2" w:rsidP="005E6F47">
      <w:pPr>
        <w:spacing w:after="0" w:line="240" w:lineRule="auto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(</w:t>
      </w:r>
      <w:r w:rsidR="00576100" w:rsidRPr="00B96C9A">
        <w:t>2</w:t>
      </w:r>
      <w:r w:rsidR="00576100" w:rsidRPr="00B96C9A">
        <w:rPr>
          <w:cs/>
        </w:rPr>
        <w:t xml:space="preserve">)  </w:t>
      </w:r>
      <w:r w:rsidR="00576100" w:rsidRPr="00B96C9A">
        <w:t>maxMergeDocs</w:t>
      </w:r>
      <w:r w:rsidR="00576100" w:rsidRPr="00B96C9A">
        <w:rPr>
          <w:cs/>
        </w:rPr>
        <w:t xml:space="preserve"> มีไว้จำกัด จำนวนเอกสารต่อกลุ่ม</w:t>
      </w:r>
    </w:p>
    <w:p w14:paraId="68843F11" w14:textId="77777777" w:rsidR="00576100" w:rsidRPr="00B96C9A" w:rsidRDefault="00BC2654" w:rsidP="005E6F47">
      <w:pPr>
        <w:spacing w:after="0" w:line="240" w:lineRule="auto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>(</w:t>
      </w:r>
      <w:r w:rsidR="00576100" w:rsidRPr="00B96C9A">
        <w:t>3</w:t>
      </w:r>
      <w:r w:rsidR="00576100" w:rsidRPr="00B96C9A">
        <w:rPr>
          <w:cs/>
        </w:rPr>
        <w:t xml:space="preserve">)  </w:t>
      </w:r>
      <w:r w:rsidRPr="00B96C9A">
        <w:t>maxMergeDocs</w:t>
      </w:r>
      <w:r w:rsidR="00576100" w:rsidRPr="00B96C9A">
        <w:rPr>
          <w:cs/>
        </w:rPr>
        <w:t xml:space="preserve"> ควบคุมจำนวนเอกสารที่จะต้องบัฟเฟอร์ก่อนที่จะรวมเข้ากับกลุ่ม</w:t>
      </w:r>
    </w:p>
    <w:p w14:paraId="34746A0F" w14:textId="77777777" w:rsidR="00576100" w:rsidRPr="00B96C9A" w:rsidRDefault="00BC2654" w:rsidP="005E6F47">
      <w:pPr>
        <w:spacing w:after="0" w:line="240" w:lineRule="auto"/>
      </w:pPr>
      <w:r w:rsidRPr="00B96C9A">
        <w:rPr>
          <w:color w:val="000000"/>
          <w:cs/>
        </w:rPr>
        <w:t xml:space="preserve">                   </w:t>
      </w:r>
      <w:r w:rsidRPr="00B96C9A">
        <w:rPr>
          <w:cs/>
        </w:rPr>
        <w:t>2</w:t>
      </w:r>
      <w:r w:rsidR="00576100" w:rsidRPr="00B96C9A">
        <w:rPr>
          <w:cs/>
        </w:rPr>
        <w:t>.2.2.</w:t>
      </w:r>
      <w:r w:rsidR="00576100" w:rsidRPr="00B96C9A">
        <w:t>3</w:t>
      </w:r>
      <w:r w:rsidR="00576100" w:rsidRPr="00B96C9A">
        <w:rPr>
          <w:cs/>
        </w:rPr>
        <w:t xml:space="preserve">  กระบวนการปรับปรุงการจัดเรียงผล</w:t>
      </w:r>
      <w:r w:rsidRPr="00B96C9A">
        <w:rPr>
          <w:cs/>
        </w:rPr>
        <w:t>ลัทธ์</w:t>
      </w:r>
    </w:p>
    <w:p w14:paraId="71159717" w14:textId="77777777" w:rsidR="00576100" w:rsidRPr="00B96C9A" w:rsidRDefault="00BC2654" w:rsidP="005E6F47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</w:t>
      </w:r>
      <w:r w:rsidR="00576100" w:rsidRPr="00B96C9A">
        <w:rPr>
          <w:cs/>
        </w:rPr>
        <w:t xml:space="preserve">ตามสถานการณ์การคลิกของผู้ใช้บน </w:t>
      </w:r>
      <w:r w:rsidR="00576100" w:rsidRPr="00B96C9A">
        <w:t xml:space="preserve">URL </w:t>
      </w:r>
      <w:r w:rsidR="00576100" w:rsidRPr="00B96C9A">
        <w:rPr>
          <w:cs/>
        </w:rPr>
        <w:t xml:space="preserve">ภายใต้สถิติสถิติการค้นหาของระบบ </w:t>
      </w:r>
      <w:r w:rsidR="00576100" w:rsidRPr="00B96C9A">
        <w:t xml:space="preserve">Skynet </w:t>
      </w:r>
      <w:r w:rsidR="00576100" w:rsidRPr="00B96C9A">
        <w:rPr>
          <w:cs/>
        </w:rPr>
        <w:t xml:space="preserve">ในเดือนเมษายน </w:t>
      </w:r>
      <w:r w:rsidR="00576100" w:rsidRPr="00B96C9A">
        <w:t xml:space="preserve">2000 </w:t>
      </w:r>
      <w:r w:rsidR="00576100" w:rsidRPr="00B96C9A">
        <w:rPr>
          <w:cs/>
        </w:rPr>
        <w:t>การเข้าชมการคลิกเกี่ยวกับห้าหน้าแรกของหน้าผลตอบแทนการค้นหา (</w:t>
      </w:r>
      <w:r w:rsidR="00576100" w:rsidRPr="00B96C9A">
        <w:t xml:space="preserve">10 </w:t>
      </w:r>
      <w:r w:rsidR="00576100" w:rsidRPr="00B96C9A">
        <w:rPr>
          <w:cs/>
        </w:rPr>
        <w:t xml:space="preserve">รายการต่อหน้า) เป็นมากกว่า </w:t>
      </w:r>
      <w:r w:rsidR="00576100" w:rsidRPr="00B96C9A">
        <w:t>75</w:t>
      </w:r>
      <w:r w:rsidR="00576100" w:rsidRPr="00B96C9A">
        <w:rPr>
          <w:cs/>
        </w:rPr>
        <w:t xml:space="preserve">% ของการเข้าชมการคลิกทั้งหมดและการคลิก การเข้าชมเกี่ยวกับหน้าแรกมากกว่า </w:t>
      </w:r>
      <w:r w:rsidR="00576100" w:rsidRPr="00B96C9A">
        <w:t>47</w:t>
      </w:r>
      <w:r w:rsidR="00576100" w:rsidRPr="00B96C9A">
        <w:rPr>
          <w:cs/>
        </w:rPr>
        <w:t xml:space="preserve">% ของการเข้าชมการคลิกทั้งหมด ข้อเท็จจริงที่แสดงให้เห็นว่าผู้ใช้เรียกดูหน้าผลตอบแทนสูงสุดและเรียกดูผลการค้นหายอดนิยมเมื่อเรียกค้นข้อมูลเท่านั้น ดังนั้นเทคโนโลยีการเรียงลำดับจึงมีความสำคัญต่อความสำเร็จของเครื่องมือค้นหา ขั้นตอนวิธีการเรียงลำดับการเรียกค้นพื้นฐาน </w:t>
      </w:r>
      <w:r w:rsidR="00576100" w:rsidRPr="00B96C9A">
        <w:t xml:space="preserve">Lucene </w:t>
      </w:r>
      <w:r w:rsidR="00576100" w:rsidRPr="00B96C9A">
        <w:rPr>
          <w:cs/>
        </w:rPr>
        <w:t xml:space="preserve">จะขึ้นอยู่กับรูปแบบ </w:t>
      </w:r>
      <w:r w:rsidR="00576100" w:rsidRPr="00B96C9A">
        <w:t>Space</w:t>
      </w:r>
      <w:r w:rsidR="00576100" w:rsidRPr="00B96C9A">
        <w:rPr>
          <w:cs/>
        </w:rPr>
        <w:t xml:space="preserve"> (</w:t>
      </w:r>
      <w:r w:rsidR="00576100" w:rsidRPr="00B96C9A">
        <w:t>VSM</w:t>
      </w:r>
      <w:r w:rsidR="00576100" w:rsidRPr="00B96C9A">
        <w:rPr>
          <w:cs/>
        </w:rPr>
        <w:t>) เอกสารและสตริงการสืบค้นข้อมูลจะแสดงด้วยสองเวกเตอร์ในอัลกอริทึมนี้ ตามลำดับความคล้ายคลึงกันระหว่างเอกสารและสตริงการสืบค้นข้อมูลคำนวณโดยโคไซน์ของมุมรวมระหว่างสองเวกเตอร์ข้างต้น</w:t>
      </w:r>
    </w:p>
    <w:p w14:paraId="64523ECC" w14:textId="77777777" w:rsidR="00576100" w:rsidRPr="00B96C9A" w:rsidRDefault="00BC2654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2</w:t>
      </w:r>
      <w:r w:rsidR="00576100" w:rsidRPr="00B96C9A">
        <w:rPr>
          <w:color w:val="000000"/>
          <w:cs/>
        </w:rPr>
        <w:t>.</w:t>
      </w:r>
      <w:r w:rsidR="00576100" w:rsidRPr="00B96C9A">
        <w:rPr>
          <w:color w:val="000000"/>
        </w:rPr>
        <w:t>2</w:t>
      </w:r>
      <w:r w:rsidR="00576100" w:rsidRPr="00B96C9A">
        <w:rPr>
          <w:color w:val="000000"/>
          <w:cs/>
        </w:rPr>
        <w:t>.</w:t>
      </w:r>
      <w:r w:rsidR="00576100" w:rsidRPr="00B96C9A">
        <w:rPr>
          <w:color w:val="000000"/>
        </w:rPr>
        <w:t xml:space="preserve">3  Project Management System </w:t>
      </w:r>
      <w:r w:rsidR="00576100" w:rsidRPr="00B96C9A">
        <w:rPr>
          <w:color w:val="000000"/>
          <w:cs/>
        </w:rPr>
        <w:t>(ระบบเดิม)</w:t>
      </w:r>
      <w:r w:rsidR="00576100" w:rsidRPr="00B96C9A">
        <w:rPr>
          <w:color w:val="FF0000"/>
          <w:cs/>
        </w:rPr>
        <w:t xml:space="preserve"> </w:t>
      </w:r>
    </w:p>
    <w:p w14:paraId="423FF240" w14:textId="77777777" w:rsidR="00576100" w:rsidRPr="00B96C9A" w:rsidRDefault="00576100" w:rsidP="2B70ABAF">
      <w:pPr>
        <w:spacing w:after="0" w:line="240" w:lineRule="auto"/>
        <w:jc w:val="thaiDistribute"/>
        <w:rPr>
          <w:color w:val="000000" w:themeColor="text1"/>
        </w:rPr>
      </w:pPr>
      <w:bookmarkStart w:id="60" w:name="_Hlk495051373"/>
      <w:r w:rsidRPr="00B96C9A">
        <w:rPr>
          <w:color w:val="000000"/>
          <w:cs/>
        </w:rPr>
        <w:t xml:space="preserve">                      </w:t>
      </w:r>
      <w:bookmarkEnd w:id="60"/>
      <w:r w:rsidRPr="00B96C9A">
        <w:rPr>
          <w:color w:val="000000"/>
          <w:cs/>
        </w:rPr>
        <w:t>จากการวิเคราะห์ระบบเดิมซึ่งมีกระบวนการทำงานที่สอดคล้องกับ</w:t>
      </w:r>
      <w:proofErr w:type="spellStart"/>
      <w:r w:rsidR="004703D2" w:rsidRPr="00B96C9A">
        <w:rPr>
          <w:color w:val="000000"/>
          <w:cs/>
        </w:rPr>
        <w:t>โฟ</w:t>
      </w:r>
      <w:proofErr w:type="spellEnd"/>
      <w:r w:rsidR="004703D2" w:rsidRPr="00B96C9A">
        <w:rPr>
          <w:color w:val="000000"/>
          <w:cs/>
        </w:rPr>
        <w:t>ล</w:t>
      </w:r>
      <w:r w:rsidRPr="00B96C9A">
        <w:rPr>
          <w:color w:val="000000"/>
          <w:cs/>
        </w:rPr>
        <w:t xml:space="preserve">การทำงานของภาควิชา ดังแสดงในภาพที่ 12 </w:t>
      </w:r>
    </w:p>
    <w:p w14:paraId="2A3D486F" w14:textId="77777777" w:rsidR="00BC2654" w:rsidRPr="00B96C9A" w:rsidRDefault="00BC2654" w:rsidP="005E6F47">
      <w:pPr>
        <w:spacing w:after="0" w:line="240" w:lineRule="auto"/>
        <w:jc w:val="center"/>
        <w:rPr>
          <w:color w:val="000000"/>
        </w:rPr>
      </w:pPr>
      <w:r w:rsidRPr="00B96C9A">
        <w:rPr>
          <w:color w:val="000000"/>
          <w:cs/>
        </w:rPr>
        <w:br w:type="page"/>
      </w:r>
    </w:p>
    <w:p w14:paraId="0C10933C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8258" behindDoc="0" locked="0" layoutInCell="1" allowOverlap="1" wp14:anchorId="71C4FC75" wp14:editId="2D15FADC">
                <wp:simplePos x="0" y="0"/>
                <wp:positionH relativeFrom="column">
                  <wp:posOffset>1984375</wp:posOffset>
                </wp:positionH>
                <wp:positionV relativeFrom="paragraph">
                  <wp:posOffset>6417945</wp:posOffset>
                </wp:positionV>
                <wp:extent cx="2329180" cy="319405"/>
                <wp:effectExtent l="0" t="0" r="13970" b="23495"/>
                <wp:wrapNone/>
                <wp:docPr id="78" name="สี่เหลี่ยมผืนผ้า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28545" cy="31877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" lastClr="FFFFFF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3F66141">
              <v:rect id="สี่เหลี่ยมผืนผ้า 78" style="position:absolute;margin-left:156.25pt;margin-top:505.35pt;width:183.4pt;height:25.15pt;z-index:25165825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spid="_x0000_s1026" fillcolor="window" strokecolor="window" strokeweight="2pt" w14:anchorId="6E13818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3F458232" wp14:editId="68A07B73">
            <wp:extent cx="5146040" cy="6878955"/>
            <wp:effectExtent l="0" t="0" r="0" b="0"/>
            <wp:docPr id="62" name="รูปภาพ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319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6878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ED0E28" w14:textId="77777777" w:rsidR="00576100" w:rsidRPr="00B96C9A" w:rsidRDefault="00576100" w:rsidP="005E6F47">
      <w:pPr>
        <w:spacing w:after="0" w:line="240" w:lineRule="auto"/>
        <w:rPr>
          <w:rFonts w:eastAsia="Calibri"/>
          <w:spacing w:val="-8"/>
        </w:rPr>
      </w:pPr>
    </w:p>
    <w:p w14:paraId="0B44F890" w14:textId="77777777" w:rsidR="00576100" w:rsidRPr="00B96C9A" w:rsidRDefault="00576100" w:rsidP="2B70ABAF">
      <w:pPr>
        <w:spacing w:after="0" w:line="240" w:lineRule="auto"/>
        <w:jc w:val="center"/>
        <w:rPr>
          <w:rFonts w:eastAsia="Calibri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2</w:t>
      </w:r>
      <w:r w:rsidRPr="00B96C9A">
        <w:rPr>
          <w:cs/>
        </w:rPr>
        <w:t xml:space="preserve">  ขั้นตอนการดำเนิน</w:t>
      </w:r>
      <w:r w:rsidRPr="00B96C9A">
        <w:rPr>
          <w:rFonts w:eastAsia="Calibri"/>
          <w:spacing w:val="-8"/>
          <w:cs/>
        </w:rPr>
        <w:t xml:space="preserve">ระบบ </w:t>
      </w:r>
    </w:p>
    <w:p w14:paraId="700072AB" w14:textId="77777777" w:rsidR="00576100" w:rsidRPr="00B96C9A" w:rsidRDefault="00576100" w:rsidP="005E6F47">
      <w:pPr>
        <w:spacing w:after="0" w:line="240" w:lineRule="auto"/>
        <w:rPr>
          <w:rFonts w:eastAsia="Calibri"/>
          <w:spacing w:val="-8"/>
        </w:rPr>
      </w:pPr>
    </w:p>
    <w:p w14:paraId="5C3BF977" w14:textId="77777777" w:rsidR="00576100" w:rsidRPr="00B96C9A" w:rsidRDefault="00576100" w:rsidP="005E6F47">
      <w:pPr>
        <w:spacing w:after="0" w:line="240" w:lineRule="auto"/>
        <w:jc w:val="center"/>
        <w:rPr>
          <w:rFonts w:eastAsia="Calibri"/>
          <w:spacing w:val="-8"/>
        </w:rPr>
      </w:pPr>
      <w:r w:rsidRPr="00B96C9A">
        <w:rPr>
          <w:noProof/>
        </w:rPr>
        <w:lastRenderedPageBreak/>
        <w:drawing>
          <wp:inline distT="0" distB="0" distL="0" distR="0" wp14:anchorId="6FACC8F6" wp14:editId="52A66B92">
            <wp:extent cx="4231640" cy="7176770"/>
            <wp:effectExtent l="0" t="0" r="0" b="5080"/>
            <wp:docPr id="59" name="รูปภาพ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320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1640" cy="7176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DE2114" w14:textId="77777777" w:rsidR="00576100" w:rsidRPr="00B96C9A" w:rsidRDefault="00576100" w:rsidP="2B70ABAF">
      <w:pPr>
        <w:spacing w:after="0" w:line="240" w:lineRule="auto"/>
        <w:jc w:val="center"/>
        <w:rPr>
          <w:rFonts w:eastAsia="Calibri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2</w:t>
      </w:r>
      <w:r w:rsidRPr="00B96C9A">
        <w:rPr>
          <w:cs/>
        </w:rPr>
        <w:t xml:space="preserve">  ขั้นตอนการดำเนิน</w:t>
      </w:r>
      <w:r w:rsidRPr="00B96C9A">
        <w:rPr>
          <w:rFonts w:eastAsia="Calibri"/>
          <w:spacing w:val="-8"/>
          <w:cs/>
        </w:rPr>
        <w:t>ระบบเดิม (ต่อ)</w:t>
      </w:r>
    </w:p>
    <w:p w14:paraId="7BA79D61" w14:textId="77777777" w:rsidR="00576100" w:rsidRPr="00B96C9A" w:rsidRDefault="00576100" w:rsidP="005E6F47">
      <w:pPr>
        <w:spacing w:after="0" w:line="240" w:lineRule="auto"/>
        <w:jc w:val="thaiDistribute"/>
        <w:rPr>
          <w:rFonts w:eastAsia="Calibri"/>
          <w:spacing w:val="-8"/>
          <w:cs/>
        </w:rPr>
      </w:pPr>
    </w:p>
    <w:p w14:paraId="684D9D61" w14:textId="77777777" w:rsidR="00576100" w:rsidRPr="00B96C9A" w:rsidRDefault="00576100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พบว่ามีข้อเสียที่ควรนำมาปรับปรุงในหลายส่วน และต้องเพิ่มความสามารถให้ระบบเพื่อให้ตอบสนองความต้องการของผู้ใช้และนโยบายของภาควิชา ซึ่งสามารถสรุปได้เป็นหัวข้อ และตารางเปรียบเทียบความสามารถ ดังต่อไปนี้</w:t>
      </w:r>
    </w:p>
    <w:p w14:paraId="049B77EC" w14:textId="77777777" w:rsidR="00576100" w:rsidRPr="00B96C9A" w:rsidRDefault="00576100" w:rsidP="005E6F47">
      <w:pPr>
        <w:spacing w:after="0" w:line="240" w:lineRule="auto"/>
        <w:jc w:val="center"/>
        <w:rPr>
          <w:color w:val="000000"/>
        </w:rPr>
      </w:pPr>
      <w:r w:rsidRPr="00B96C9A">
        <w:rPr>
          <w:rFonts w:eastAsia="Cordia New"/>
          <w:b/>
          <w:bCs/>
          <w:noProof/>
          <w:sz w:val="32"/>
          <w:szCs w:val="32"/>
        </w:rPr>
        <w:lastRenderedPageBreak/>
        <w:drawing>
          <wp:inline distT="0" distB="0" distL="0" distR="0" wp14:anchorId="55799096" wp14:editId="33ACAE73">
            <wp:extent cx="4731385" cy="3891280"/>
            <wp:effectExtent l="0" t="0" r="0" b="0"/>
            <wp:docPr id="58" name="รูปภาพ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1385" cy="3891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543881" w14:textId="77777777" w:rsidR="00576100" w:rsidRPr="00B96C9A" w:rsidRDefault="00576100" w:rsidP="005E6F47">
      <w:pPr>
        <w:spacing w:after="0" w:line="240" w:lineRule="auto"/>
        <w:jc w:val="center"/>
        <w:rPr>
          <w:color w:val="000000"/>
        </w:rPr>
      </w:pPr>
    </w:p>
    <w:p w14:paraId="4908874D" w14:textId="77777777" w:rsidR="00576100" w:rsidRPr="00B96C9A" w:rsidRDefault="00576100" w:rsidP="005E6F47">
      <w:pPr>
        <w:spacing w:after="0" w:line="240" w:lineRule="auto"/>
        <w:jc w:val="center"/>
      </w:pPr>
      <w:r w:rsidRPr="00B96C9A">
        <w:rPr>
          <w:b/>
          <w:bCs/>
          <w:cs/>
        </w:rPr>
        <w:t>ภาพที่ 13</w:t>
      </w:r>
      <w:r w:rsidRPr="00B96C9A">
        <w:rPr>
          <w:cs/>
        </w:rPr>
        <w:t xml:space="preserve">  ตัวอย่างเว็บไซต์ </w:t>
      </w:r>
      <w:r w:rsidRPr="00B96C9A">
        <w:t>Project Management System</w:t>
      </w:r>
    </w:p>
    <w:p w14:paraId="673B7807" w14:textId="77777777" w:rsidR="00576100" w:rsidRPr="00B96C9A" w:rsidRDefault="00576100" w:rsidP="005E6F47">
      <w:pPr>
        <w:spacing w:after="0" w:line="240" w:lineRule="auto"/>
        <w:jc w:val="center"/>
        <w:rPr>
          <w:color w:val="000000"/>
        </w:rPr>
      </w:pPr>
    </w:p>
    <w:p w14:paraId="6F788353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</w:t>
      </w:r>
      <w:r w:rsidR="00BC2654" w:rsidRPr="00B96C9A">
        <w:rPr>
          <w:color w:val="000000"/>
          <w:cs/>
        </w:rPr>
        <w:t xml:space="preserve">              2</w:t>
      </w:r>
      <w:r w:rsidRPr="00B96C9A">
        <w:rPr>
          <w:color w:val="000000"/>
          <w:cs/>
        </w:rPr>
        <w:t>.2.3.1  ข้อดี</w:t>
      </w:r>
    </w:p>
    <w:p w14:paraId="7D52FEBC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1)  สามารถค้นหาได้ตามขอบเขตที่กำหนด</w:t>
      </w:r>
    </w:p>
    <w:p w14:paraId="74036E9A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2)  สามารถดาวน์โหลดเอกสารโครงงานได้</w:t>
      </w:r>
    </w:p>
    <w:p w14:paraId="42B6F0F9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3)  สามารถเพิ่มโครงงานได้</w:t>
      </w:r>
    </w:p>
    <w:p w14:paraId="7F475100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4)  สามารถเพิ่ม/ดูข่าวได้</w:t>
      </w:r>
    </w:p>
    <w:p w14:paraId="6DFB7751" w14:textId="77777777" w:rsidR="00576100" w:rsidRPr="00B96C9A" w:rsidRDefault="00BC2654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2</w:t>
      </w:r>
      <w:r w:rsidR="00576100" w:rsidRPr="00B96C9A">
        <w:rPr>
          <w:color w:val="000000"/>
          <w:cs/>
        </w:rPr>
        <w:t>.2.3.2  ข้อเสีย</w:t>
      </w:r>
    </w:p>
    <w:p w14:paraId="631D4440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1)  ไม่สามารถค้นหาจากหมวดหมู่</w:t>
      </w:r>
    </w:p>
    <w:p w14:paraId="74D045C1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2)  ไม่สามารถค้นหาจากภายในเอกสารได้</w:t>
      </w:r>
    </w:p>
    <w:p w14:paraId="7510FCA3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3)  ไม่มีประเภทของโครงงาน</w:t>
      </w:r>
    </w:p>
    <w:p w14:paraId="27B8FF6A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4)  ไม่มีกราฟสถิติแสดงจำนวนโครงงานแต่ละประเภทโครงงานรายปี</w:t>
      </w:r>
    </w:p>
    <w:p w14:paraId="7F2B4545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5)  เว็บบอร์ดในปัจจุบันมีคนใช้น้อยมาก</w:t>
      </w:r>
    </w:p>
    <w:p w14:paraId="3A0D5803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6)  ไม่มีระบบให้นักศึกษากรอกแบบฟอร์มส่งขอเป็นที่ปรึกษา</w:t>
      </w:r>
      <w:r w:rsidR="00775E63" w:rsidRPr="00B96C9A">
        <w:rPr>
          <w:color w:val="000000"/>
          <w:cs/>
        </w:rPr>
        <w:t>โครงงาน</w:t>
      </w:r>
    </w:p>
    <w:p w14:paraId="2CF62CF4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7)  ไม่มีระบบเสนอหัวข้อ</w:t>
      </w:r>
      <w:r w:rsidR="00775E63" w:rsidRPr="00B96C9A">
        <w:rPr>
          <w:color w:val="000000"/>
          <w:cs/>
        </w:rPr>
        <w:t>โครงงาน</w:t>
      </w:r>
      <w:r w:rsidRPr="00B96C9A">
        <w:rPr>
          <w:color w:val="000000"/>
          <w:cs/>
        </w:rPr>
        <w:t>ถึงอาจารย์ที่ปรึกษา</w:t>
      </w:r>
    </w:p>
    <w:p w14:paraId="7B275984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8)  ไม่มีเพิ่มระบบจัดกลุ่มสอบ</w:t>
      </w:r>
      <w:r w:rsidR="00775E63" w:rsidRPr="00B96C9A">
        <w:rPr>
          <w:color w:val="000000"/>
          <w:cs/>
        </w:rPr>
        <w:t>โครงงาน</w:t>
      </w:r>
    </w:p>
    <w:p w14:paraId="2FA204BB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9)  ไม่มีระบบตัดเกรด</w:t>
      </w:r>
    </w:p>
    <w:p w14:paraId="759C436F" w14:textId="77777777" w:rsidR="00576100" w:rsidRPr="00B96C9A" w:rsidRDefault="00576100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10)  ไม่มีระบบดูรายงานเอกสารต่าง</w:t>
      </w:r>
      <w:r w:rsidR="00E73774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>ๆ</w:t>
      </w:r>
    </w:p>
    <w:p w14:paraId="06D400CC" w14:textId="77777777" w:rsidR="00576100" w:rsidRPr="00B96C9A" w:rsidRDefault="00576100" w:rsidP="2B70ABAF">
      <w:pPr>
        <w:spacing w:after="0" w:line="240" w:lineRule="auto"/>
        <w:jc w:val="thaiDistribute"/>
        <w:rPr>
          <w:b/>
          <w:bCs/>
        </w:rPr>
      </w:pPr>
      <w:r w:rsidRPr="00B96C9A">
        <w:rPr>
          <w:b/>
          <w:bCs/>
          <w:color w:val="000000"/>
          <w:cs/>
        </w:rPr>
        <w:lastRenderedPageBreak/>
        <w:t xml:space="preserve">ตารางที่ </w:t>
      </w:r>
      <w:r w:rsidRPr="00B96C9A">
        <w:rPr>
          <w:b/>
          <w:bCs/>
          <w:color w:val="000000"/>
        </w:rPr>
        <w:t>2</w:t>
      </w:r>
      <w:r w:rsidRPr="00B96C9A">
        <w:rPr>
          <w:b/>
          <w:bCs/>
          <w:color w:val="000000"/>
          <w:cs/>
        </w:rPr>
        <w:t xml:space="preserve">  </w:t>
      </w:r>
      <w:r w:rsidRPr="00B96C9A">
        <w:rPr>
          <w:cs/>
        </w:rPr>
        <w:t xml:space="preserve">ตารางแสดงความสามารถของเว็บไซต์จัดการโครงงานและงานวิจัย หมายเหตุ </w:t>
      </w:r>
      <w:r w:rsidR="00A02665" w:rsidRPr="00B96C9A">
        <w:rPr>
          <w:cs/>
        </w:rPr>
        <w:t xml:space="preserve">:   </w:t>
      </w:r>
      <w:r w:rsidRPr="00B96C9A">
        <w:rPr>
          <w:cs/>
        </w:rPr>
        <w:t xml:space="preserve">( / ) มี ( </w:t>
      </w:r>
      <w:r w:rsidRPr="00B96C9A">
        <w:t>x</w:t>
      </w:r>
      <w:r w:rsidRPr="00B96C9A">
        <w:rPr>
          <w:cs/>
        </w:rPr>
        <w:t xml:space="preserve"> ) ไม่มี</w:t>
      </w:r>
    </w:p>
    <w:p w14:paraId="0E2F552C" w14:textId="77777777" w:rsidR="00576100" w:rsidRPr="00B96C9A" w:rsidRDefault="00576100" w:rsidP="005E6F47">
      <w:pPr>
        <w:spacing w:after="0" w:line="240" w:lineRule="auto"/>
        <w:rPr>
          <w:color w:val="000000"/>
        </w:rPr>
      </w:pPr>
    </w:p>
    <w:tbl>
      <w:tblPr>
        <w:tblStyle w:val="13"/>
        <w:tblpPr w:leftFromText="180" w:rightFromText="180" w:vertAnchor="page" w:horzAnchor="margin" w:tblpY="2996"/>
        <w:tblW w:w="8075" w:type="dxa"/>
        <w:tblLook w:val="0420" w:firstRow="1" w:lastRow="0" w:firstColumn="0" w:lastColumn="0" w:noHBand="0" w:noVBand="1"/>
      </w:tblPr>
      <w:tblGrid>
        <w:gridCol w:w="5807"/>
        <w:gridCol w:w="1134"/>
        <w:gridCol w:w="1134"/>
      </w:tblGrid>
      <w:tr w:rsidR="00576100" w:rsidRPr="00B96C9A" w14:paraId="2A5A74E9" w14:textId="77777777" w:rsidTr="2B70ABAF">
        <w:trPr>
          <w:trHeight w:val="192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E34244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คุณสมบัติ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71F6E8" w14:textId="77777777" w:rsidR="00576100" w:rsidRPr="00B96C9A" w:rsidRDefault="00576100" w:rsidP="2B70ABAF">
            <w:pPr>
              <w:ind w:hanging="2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ระบบเก่า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19F1B5" w14:textId="77777777" w:rsidR="00576100" w:rsidRPr="00B96C9A" w:rsidRDefault="00576100" w:rsidP="2B70ABAF">
            <w:pPr>
              <w:ind w:hanging="3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ระบบใหม่</w:t>
            </w:r>
          </w:p>
        </w:tc>
      </w:tr>
      <w:tr w:rsidR="00576100" w:rsidRPr="00B96C9A" w14:paraId="631FAD94" w14:textId="77777777" w:rsidTr="2B70ABAF">
        <w:trPr>
          <w:trHeight w:val="30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43E569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คำสืบค้น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4D406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06ACCA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782414B5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52EBB1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ทฤษฎีที่เกี่ยวข้อง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28D8D6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138D64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253D3F1C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3B6CBA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เครื่องมือที่เกี่ยวข้อง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C6D08B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3B4E72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6F5203A7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AEAE4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สามารถค้นหาจาก </w:t>
            </w:r>
            <w:r w:rsidR="00BC2654" w:rsidRPr="00B96C9A">
              <w:rPr>
                <w:rFonts w:ascii="TH Sarabun New" w:hAnsi="TH Sarabun New" w:cs="TH Sarabun New"/>
              </w:rPr>
              <w:t>Abstra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01FEDF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9BAD3F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1476F0C9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631F98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รหัสโครงงาน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BFEE3F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23D388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7FAD92B7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000378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ชื่อโครงงาน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91F221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02A62C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5B015AD3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E2612E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ชื่อผู้จัดทำ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B6EE5D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E338A8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47110DD5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0629AA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สาขาวิชา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7956DF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066302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2AE4FD76" w14:textId="77777777" w:rsidTr="2B70ABAF">
        <w:trPr>
          <w:trHeight w:val="2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4C7081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ปีการศึกษา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84F3AF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854CEE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335B760E" w14:textId="77777777" w:rsidTr="2B70ABAF">
        <w:trPr>
          <w:trHeight w:val="77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DC57C8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ภาคการศึกษา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206B2B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BC56D1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1259CC6F" w14:textId="77777777" w:rsidTr="2B70ABAF">
        <w:trPr>
          <w:trHeight w:val="198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CCC0BD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ประเภทโครงงาน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0B01B5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D3793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437C8C75" w14:textId="77777777" w:rsidTr="2B70ABAF">
        <w:trPr>
          <w:trHeight w:val="165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04837C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อาจารย์ที่ปรึกษา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34F8A0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32DE08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495F3013" w14:textId="77777777" w:rsidTr="2B70ABAF">
        <w:trPr>
          <w:trHeight w:val="145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253D26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เนื้อหาภายในเอกสารได้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A789B5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AD9B8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3A40A3EE" w14:textId="77777777" w:rsidTr="2B70ABAF">
        <w:trPr>
          <w:trHeight w:val="145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C426A3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ารใช้งานยืดหยุ่นตามขนาดหน้าจอ (</w:t>
            </w:r>
            <w:r w:rsidRPr="00B96C9A">
              <w:rPr>
                <w:rFonts w:ascii="TH Sarabun New" w:hAnsi="TH Sarabun New" w:cs="TH Sarabun New"/>
              </w:rPr>
              <w:t>Responsive Design</w:t>
            </w:r>
            <w:r w:rsidRPr="00B96C9A">
              <w:rPr>
                <w:rFonts w:ascii="TH Sarabun New" w:hAnsi="TH Sarabun New" w:cs="TH Sarabun New"/>
                <w:cs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0B1DF8" w14:textId="77777777" w:rsidR="00576100" w:rsidRPr="00B96C9A" w:rsidRDefault="00576100" w:rsidP="2B70ABAF">
            <w:pPr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899C5F" w14:textId="77777777" w:rsidR="00576100" w:rsidRPr="00B96C9A" w:rsidRDefault="00576100" w:rsidP="2B70ABAF">
            <w:pPr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0AA4E9A3" w14:textId="77777777" w:rsidTr="2B70ABAF">
        <w:trPr>
          <w:trHeight w:val="26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DDBCE0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ระบบจัดการที่ปรึกษาโครงงาน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A3B365" w14:textId="77777777" w:rsidR="00576100" w:rsidRPr="00B96C9A" w:rsidRDefault="00576100" w:rsidP="2B70ABAF">
            <w:pPr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25F140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181D54D1" w14:textId="77777777" w:rsidTr="2B70ABAF">
        <w:trPr>
          <w:trHeight w:val="26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A3CD55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ระบบเสนอหัวข้อโครงงานต่ออาจารย์ที่ปรึกษา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091BC7" w14:textId="77777777" w:rsidR="00576100" w:rsidRPr="00B96C9A" w:rsidRDefault="00576100" w:rsidP="2B70ABAF">
            <w:pPr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7BA2B1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040D11A8" w14:textId="77777777" w:rsidTr="2B70ABAF">
        <w:trPr>
          <w:trHeight w:val="266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4B9AC9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ระบบจัดกลุ่มสอบโครงงาน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7DE816" w14:textId="77777777" w:rsidR="00576100" w:rsidRPr="00B96C9A" w:rsidRDefault="00576100" w:rsidP="2B70ABAF">
            <w:pPr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3D7061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576100" w:rsidRPr="00B96C9A" w14:paraId="003DF205" w14:textId="77777777" w:rsidTr="2B70ABAF">
        <w:trPr>
          <w:trHeight w:val="18"/>
        </w:trPr>
        <w:tc>
          <w:tcPr>
            <w:tcW w:w="5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6B1A66" w14:textId="77777777" w:rsidR="00576100" w:rsidRPr="00B96C9A" w:rsidRDefault="0057610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Cordia New" w:hAnsi="TH Sarabun New" w:cs="TH Sarabun New"/>
                <w:cs/>
              </w:rPr>
              <w:t>ระบบออกรายงานต่าง ๆ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E06FA8" w14:textId="77777777" w:rsidR="00576100" w:rsidRPr="00B96C9A" w:rsidRDefault="00576100" w:rsidP="2B70ABAF">
            <w:pPr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284724" w14:textId="77777777" w:rsidR="00576100" w:rsidRPr="00B96C9A" w:rsidRDefault="00576100" w:rsidP="2B70ABAF">
            <w:pPr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</w:tbl>
    <w:p w14:paraId="637A574C" w14:textId="77777777" w:rsidR="00576100" w:rsidRPr="00B96C9A" w:rsidRDefault="00576100" w:rsidP="005E6F47">
      <w:pPr>
        <w:spacing w:after="0" w:line="240" w:lineRule="auto"/>
        <w:jc w:val="thaiDistribute"/>
        <w:rPr>
          <w:b/>
          <w:bCs/>
        </w:rPr>
      </w:pPr>
    </w:p>
    <w:p w14:paraId="6773E243" w14:textId="77777777" w:rsidR="00DA1D0F" w:rsidRPr="00B96C9A" w:rsidRDefault="00DA1D0F" w:rsidP="005E6F47">
      <w:pPr>
        <w:spacing w:after="0" w:line="240" w:lineRule="auto"/>
        <w:rPr>
          <w:cs/>
        </w:rPr>
        <w:sectPr w:rsidR="00DA1D0F" w:rsidRPr="00B96C9A" w:rsidSect="00D16AE2">
          <w:pgSz w:w="11906" w:h="16838"/>
          <w:pgMar w:top="2160" w:right="1440" w:bottom="1440" w:left="2160" w:header="709" w:footer="709" w:gutter="0"/>
          <w:cols w:space="708"/>
          <w:titlePg/>
          <w:docGrid w:linePitch="360"/>
        </w:sectPr>
      </w:pPr>
    </w:p>
    <w:p w14:paraId="63BC22E4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color w:val="000000" w:themeColor="text1"/>
          <w:sz w:val="36"/>
          <w:szCs w:val="36"/>
        </w:rPr>
      </w:pPr>
      <w:r w:rsidRPr="00B96C9A">
        <w:rPr>
          <w:b/>
          <w:bCs/>
          <w:color w:val="000000"/>
          <w:sz w:val="36"/>
          <w:szCs w:val="36"/>
          <w:cs/>
        </w:rPr>
        <w:lastRenderedPageBreak/>
        <w:t xml:space="preserve">บทที่ </w:t>
      </w:r>
      <w:r w:rsidRPr="00B96C9A">
        <w:rPr>
          <w:b/>
          <w:bCs/>
          <w:color w:val="000000"/>
          <w:sz w:val="36"/>
          <w:szCs w:val="36"/>
        </w:rPr>
        <w:t>3</w:t>
      </w:r>
    </w:p>
    <w:p w14:paraId="43937D03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color w:val="000000" w:themeColor="text1"/>
          <w:sz w:val="36"/>
          <w:szCs w:val="36"/>
        </w:rPr>
      </w:pPr>
      <w:r w:rsidRPr="00B96C9A">
        <w:rPr>
          <w:b/>
          <w:bCs/>
          <w:color w:val="000000"/>
          <w:sz w:val="36"/>
          <w:szCs w:val="36"/>
          <w:cs/>
        </w:rPr>
        <w:t>วิธีดำเนิน</w:t>
      </w:r>
      <w:r w:rsidR="00A33D27" w:rsidRPr="00B96C9A">
        <w:rPr>
          <w:b/>
          <w:bCs/>
          <w:color w:val="000000"/>
          <w:sz w:val="36"/>
          <w:szCs w:val="36"/>
          <w:cs/>
        </w:rPr>
        <w:t>งาน</w:t>
      </w:r>
    </w:p>
    <w:p w14:paraId="0C2FC36B" w14:textId="77777777" w:rsidR="00C91A61" w:rsidRPr="00B96C9A" w:rsidRDefault="00C91A61" w:rsidP="005E6F47">
      <w:pPr>
        <w:spacing w:after="0" w:line="240" w:lineRule="auto"/>
        <w:jc w:val="center"/>
        <w:rPr>
          <w:b/>
          <w:bCs/>
          <w:color w:val="000000"/>
          <w:sz w:val="36"/>
          <w:szCs w:val="36"/>
        </w:rPr>
      </w:pPr>
    </w:p>
    <w:p w14:paraId="1F68A5DB" w14:textId="77777777" w:rsidR="00C91A61" w:rsidRPr="00B96C9A" w:rsidRDefault="00C91A61" w:rsidP="005E6F47">
      <w:pPr>
        <w:spacing w:after="0" w:line="240" w:lineRule="auto"/>
        <w:jc w:val="center"/>
        <w:rPr>
          <w:b/>
          <w:bCs/>
          <w:color w:val="000000"/>
          <w:sz w:val="36"/>
          <w:szCs w:val="36"/>
        </w:rPr>
      </w:pPr>
    </w:p>
    <w:p w14:paraId="0CAF8F10" w14:textId="77777777" w:rsidR="00C91A61" w:rsidRPr="00B96C9A" w:rsidRDefault="00766DAC" w:rsidP="2B70ABAF">
      <w:pPr>
        <w:tabs>
          <w:tab w:val="left" w:pos="693"/>
          <w:tab w:val="left" w:pos="720"/>
          <w:tab w:val="left" w:pos="1170"/>
        </w:tabs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</w:t>
      </w:r>
      <w:r w:rsidR="00C91A61" w:rsidRPr="00B96C9A">
        <w:rPr>
          <w:rFonts w:eastAsia="Cordia New"/>
          <w:cs/>
        </w:rPr>
        <w:t xml:space="preserve">บทที่ </w:t>
      </w:r>
      <w:r w:rsidR="00C91A61" w:rsidRPr="00B96C9A">
        <w:rPr>
          <w:rFonts w:eastAsia="Cordia New"/>
        </w:rPr>
        <w:t xml:space="preserve">3 </w:t>
      </w:r>
      <w:r w:rsidR="00C91A61" w:rsidRPr="00B96C9A">
        <w:rPr>
          <w:rFonts w:eastAsia="Cordia New"/>
          <w:cs/>
        </w:rPr>
        <w:t>กล่าวถึงวิธีการดำเนินโครงงาน ได้แก่ รวบรวมข้อมูลและงานวิจัยที่เกี่ยวข้อง ศึกษาข้อมูลและวิธีใช้งานเครื่องมือต่าง</w:t>
      </w:r>
      <w:r w:rsidR="00D34424" w:rsidRPr="00B96C9A">
        <w:rPr>
          <w:rFonts w:eastAsia="Cordia New"/>
          <w:cs/>
        </w:rPr>
        <w:t xml:space="preserve"> </w:t>
      </w:r>
      <w:r w:rsidR="00C91A61" w:rsidRPr="00B96C9A">
        <w:rPr>
          <w:rFonts w:eastAsia="Cordia New"/>
          <w:cs/>
        </w:rPr>
        <w:t>ๆ ที่จะใช้ในโครงงาน กำหนดขอบเขตและเป้าหมายของโครงงาน วิเคราะห์และออกแบบโครงงาน พัฒนาโปรแกรม ทดสอบและใช้งานโปรแกรมและทำรายงานสรุปผลและคู่มือ</w:t>
      </w:r>
    </w:p>
    <w:p w14:paraId="46101DBF" w14:textId="77777777" w:rsidR="00B9758E" w:rsidRPr="00B96C9A" w:rsidRDefault="00B9758E" w:rsidP="005E6F47">
      <w:pPr>
        <w:spacing w:after="0" w:line="240" w:lineRule="auto"/>
        <w:rPr>
          <w:b/>
          <w:bCs/>
          <w:color w:val="000000"/>
          <w:sz w:val="36"/>
          <w:szCs w:val="36"/>
        </w:rPr>
      </w:pPr>
    </w:p>
    <w:p w14:paraId="7352066B" w14:textId="77777777" w:rsidR="00B9758E" w:rsidRPr="00B96C9A" w:rsidRDefault="00B9758E" w:rsidP="2B70ABAF">
      <w:pPr>
        <w:spacing w:after="0" w:line="240" w:lineRule="auto"/>
        <w:rPr>
          <w:b/>
          <w:bCs/>
          <w:color w:val="000000" w:themeColor="text1"/>
          <w:sz w:val="32"/>
          <w:szCs w:val="32"/>
        </w:rPr>
      </w:pPr>
      <w:r w:rsidRPr="00B96C9A">
        <w:rPr>
          <w:b/>
          <w:bCs/>
          <w:color w:val="000000"/>
          <w:sz w:val="32"/>
          <w:szCs w:val="32"/>
        </w:rPr>
        <w:t>3</w:t>
      </w:r>
      <w:r w:rsidRPr="00B96C9A">
        <w:rPr>
          <w:b/>
          <w:bCs/>
          <w:color w:val="000000"/>
          <w:sz w:val="32"/>
          <w:szCs w:val="32"/>
          <w:cs/>
        </w:rPr>
        <w:t>.</w:t>
      </w:r>
      <w:r w:rsidRPr="00B96C9A">
        <w:rPr>
          <w:b/>
          <w:bCs/>
          <w:color w:val="000000"/>
          <w:sz w:val="32"/>
          <w:szCs w:val="32"/>
        </w:rPr>
        <w:t>1</w:t>
      </w:r>
      <w:r w:rsidRPr="00B96C9A">
        <w:rPr>
          <w:b/>
          <w:bCs/>
          <w:color w:val="000000"/>
          <w:sz w:val="32"/>
          <w:szCs w:val="32"/>
          <w:cs/>
        </w:rPr>
        <w:t xml:space="preserve">  </w:t>
      </w:r>
      <w:r w:rsidR="00C91A61" w:rsidRPr="00B96C9A">
        <w:rPr>
          <w:b/>
          <w:bCs/>
          <w:color w:val="000000"/>
          <w:sz w:val="32"/>
          <w:szCs w:val="32"/>
          <w:cs/>
        </w:rPr>
        <w:t xml:space="preserve">  </w:t>
      </w:r>
      <w:r w:rsidRPr="00B96C9A">
        <w:rPr>
          <w:b/>
          <w:bCs/>
          <w:color w:val="000000"/>
          <w:sz w:val="32"/>
          <w:szCs w:val="32"/>
          <w:cs/>
        </w:rPr>
        <w:t>ขั้นตอนและวิธีดำเนินการ</w:t>
      </w:r>
    </w:p>
    <w:p w14:paraId="2CCD3580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C91A61" w:rsidRPr="00B96C9A">
        <w:rPr>
          <w:rFonts w:eastAsia="Cordia New"/>
          <w:cs/>
        </w:rPr>
        <w:t xml:space="preserve">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  วิเคราะห์ปัญหาและความต้องการ</w:t>
      </w:r>
    </w:p>
    <w:p w14:paraId="578A4870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</w:t>
      </w:r>
      <w:r w:rsidR="00D34424" w:rsidRPr="00B96C9A">
        <w:rPr>
          <w:rFonts w:eastAsia="Cordia New"/>
          <w:cs/>
        </w:rPr>
        <w:t xml:space="preserve">   </w:t>
      </w:r>
      <w:r w:rsidRPr="00B96C9A">
        <w:rPr>
          <w:rFonts w:eastAsia="Cordia New"/>
          <w:cs/>
        </w:rPr>
        <w:t>ทำการวิเคราะห์ปัญหาของระบบเดิมโดยการสอบถามจากเจ้าหน้าที่ที่เกี่ยวข้อง และศึกษาเอกสารโครงงานและตัวโปรแกรมของระบบเดิมพบว่าความต้องการของระบบสามารถแบ่งออกเป็น 2 ส่วนได้แก่</w:t>
      </w:r>
    </w:p>
    <w:p w14:paraId="6F09E1D4" w14:textId="77777777" w:rsidR="00C91A61" w:rsidRPr="00B96C9A" w:rsidRDefault="00D34424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C91A61" w:rsidRPr="00B96C9A">
        <w:rPr>
          <w:rFonts w:eastAsia="Cordia New"/>
          <w:cs/>
        </w:rPr>
        <w:t>ส่วนแรก เป็นส่วนของระบบที่ปรึกษา ซึ่งระบบเดิมยังคงใช้กระดาษเป็นหลัก ซึ่งไม่สอดคล้องกับนโยบายของ</w:t>
      </w:r>
      <w:r w:rsidR="00C91A61" w:rsidRPr="00B96C9A">
        <w:rPr>
          <w:rFonts w:eastAsia="Calibri"/>
          <w:cs/>
        </w:rPr>
        <w:t>ภาควิชาที่มุ่งเน้นการนำสำนักงานอิเล็กทรอนิกส์ (</w:t>
      </w:r>
      <w:r w:rsidR="00C91A61" w:rsidRPr="00B96C9A">
        <w:rPr>
          <w:rFonts w:eastAsia="Calibri"/>
        </w:rPr>
        <w:t>E</w:t>
      </w:r>
      <w:r w:rsidR="00C91A61" w:rsidRPr="00B96C9A">
        <w:rPr>
          <w:rFonts w:eastAsia="Calibri"/>
          <w:cs/>
        </w:rPr>
        <w:t>-</w:t>
      </w:r>
      <w:r w:rsidR="00C91A61" w:rsidRPr="00B96C9A">
        <w:rPr>
          <w:rFonts w:eastAsia="Calibri"/>
        </w:rPr>
        <w:t>Office</w:t>
      </w:r>
      <w:r w:rsidR="00C91A61" w:rsidRPr="00B96C9A">
        <w:rPr>
          <w:rFonts w:eastAsia="Calibri"/>
          <w:cs/>
        </w:rPr>
        <w:t>) ซึ่งใช้ระบบดิจิทัลเข้ามาทดแทนระบบเอกสารแบบเดิม</w:t>
      </w:r>
      <w:r w:rsidR="00C91A61" w:rsidRPr="00B96C9A">
        <w:rPr>
          <w:rFonts w:eastAsia="Cordia New"/>
          <w:cs/>
        </w:rPr>
        <w:t xml:space="preserve"> เพื่อลดการใช้งานกระดาษ (</w:t>
      </w:r>
      <w:r w:rsidR="00C91A61" w:rsidRPr="00B96C9A">
        <w:rPr>
          <w:rFonts w:eastAsia="Cordia New"/>
        </w:rPr>
        <w:t>Paperless</w:t>
      </w:r>
      <w:r w:rsidR="00C91A61" w:rsidRPr="00B96C9A">
        <w:rPr>
          <w:rFonts w:eastAsia="Cordia New"/>
          <w:cs/>
        </w:rPr>
        <w:t>) จากปัญหานี้ทางผู้จัดทำเห็นควรที่จะเพิ่มความสามารถในการยื่นคำร้อง เพิ่ม และจัดการที่ปรึกษาผ่านทางเว็บไซต์</w:t>
      </w:r>
    </w:p>
    <w:p w14:paraId="6929667E" w14:textId="77777777" w:rsidR="00C91A61" w:rsidRPr="00B96C9A" w:rsidRDefault="00D34424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C91A61" w:rsidRPr="00B96C9A">
        <w:rPr>
          <w:rFonts w:eastAsia="Cordia New"/>
          <w:cs/>
        </w:rPr>
        <w:t>ส่วนสอง การค้นหาที่ไม่สามารถค้นหาโครงงานได้ตรงตามความต้องการเพราะมีขอบเขตคือสามารถค้นหาได้จาก สาขาวิชา ปีการศึกษา ภาคการเรียนรหัสโครงงาน ชื่อโครงงาน ชื่ออาจารย์ที่ปรึกษาและเนื้อหาของโครงงานบางส่วน โดยสามารถค้นหาได้จากคำที่ตรงกันเท่านั้น จากปัญหานี้ทางผู้จัดทำเห็นควรที่จะเพิ่มความสามารถในการค้นเอกสารด้วยการค้นหาจากแท็ก (</w:t>
      </w:r>
      <w:r w:rsidR="00C91A61" w:rsidRPr="00B96C9A">
        <w:rPr>
          <w:rFonts w:eastAsia="Cordia New"/>
        </w:rPr>
        <w:t>Tag</w:t>
      </w:r>
      <w:r w:rsidR="00C91A61" w:rsidRPr="00B96C9A">
        <w:rPr>
          <w:rFonts w:eastAsia="Cordia New"/>
          <w:cs/>
        </w:rPr>
        <w:t>) ที่สามารถแนะนำผู้ใช้โดยอัตโนมัติจากเนื</w:t>
      </w:r>
      <w:r w:rsidRPr="00B96C9A">
        <w:rPr>
          <w:rFonts w:eastAsia="Cordia New"/>
          <w:cs/>
        </w:rPr>
        <w:t>้อหาของเอกสารโครงงาน และปรับปรุ</w:t>
      </w:r>
      <w:r w:rsidR="00C91A61" w:rsidRPr="00B96C9A">
        <w:rPr>
          <w:rFonts w:eastAsia="Cordia New"/>
          <w:cs/>
        </w:rPr>
        <w:t>งการค้นหาให้มีประสิทธิภาพและความแม่นยำมากกว่าการค้นหาแบบเดิม</w:t>
      </w:r>
    </w:p>
    <w:p w14:paraId="744DDFF0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2 </w:t>
      </w:r>
      <w:r w:rsidRPr="00B96C9A">
        <w:rPr>
          <w:rFonts w:eastAsia="Cordia New"/>
          <w:cs/>
        </w:rPr>
        <w:t xml:space="preserve"> ค้นคว้า ศึกษาทฤษฎี และงานวิจัยที่เกี่ยวข้อง</w:t>
      </w:r>
    </w:p>
    <w:p w14:paraId="6A94F72A" w14:textId="77777777" w:rsidR="00C91A61" w:rsidRPr="00B96C9A" w:rsidRDefault="00C91A61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spacing w:val="-4"/>
          <w:cs/>
        </w:rPr>
        <w:t xml:space="preserve">             </w:t>
      </w:r>
      <w:r w:rsidR="0038738E" w:rsidRPr="00B96C9A">
        <w:rPr>
          <w:rFonts w:eastAsia="Calibri"/>
          <w:spacing w:val="-4"/>
          <w:cs/>
        </w:rPr>
        <w:t xml:space="preserve">  </w:t>
      </w:r>
      <w:r w:rsidRPr="00B96C9A">
        <w:rPr>
          <w:rFonts w:eastAsia="Calibri"/>
          <w:spacing w:val="-4"/>
          <w:cs/>
        </w:rPr>
        <w:t xml:space="preserve">   ค้นหาเว็บไซต์ที่มีรวบรวมงานวิจัยและการค้นหา ที่มีรูปแบบคล้ายคลึงกัน ได้แก่ </w:t>
      </w:r>
      <w:r w:rsidRPr="00B96C9A">
        <w:rPr>
          <w:rFonts w:eastAsia="Calibri"/>
          <w:spacing w:val="-4"/>
        </w:rPr>
        <w:t>Elasticsearch Hbase</w:t>
      </w:r>
      <w:r w:rsidR="00A02665" w:rsidRPr="00B96C9A">
        <w:rPr>
          <w:rFonts w:eastAsia="Calibri"/>
          <w:spacing w:val="-4"/>
        </w:rPr>
        <w:t xml:space="preserve">,  </w:t>
      </w:r>
      <w:r w:rsidRPr="00B96C9A">
        <w:rPr>
          <w:rFonts w:eastAsia="Calibri"/>
          <w:spacing w:val="-4"/>
        </w:rPr>
        <w:t>Kibana</w:t>
      </w:r>
      <w:r w:rsidRPr="00B96C9A">
        <w:rPr>
          <w:rFonts w:eastAsia="Calibri"/>
          <w:spacing w:val="-4"/>
          <w:cs/>
        </w:rPr>
        <w:t xml:space="preserve"> และเว็บไซต์ </w:t>
      </w:r>
      <w:r w:rsidRPr="00B96C9A">
        <w:rPr>
          <w:rFonts w:eastAsia="Calibri"/>
          <w:spacing w:val="-4"/>
        </w:rPr>
        <w:t>www</w:t>
      </w:r>
      <w:r w:rsidRPr="00B96C9A">
        <w:rPr>
          <w:rFonts w:eastAsia="Calibri"/>
          <w:spacing w:val="-4"/>
          <w:cs/>
        </w:rPr>
        <w:t>.</w:t>
      </w:r>
      <w:r w:rsidRPr="00B96C9A">
        <w:rPr>
          <w:rFonts w:eastAsia="Calibri"/>
          <w:spacing w:val="-4"/>
        </w:rPr>
        <w:t>google</w:t>
      </w:r>
      <w:r w:rsidRPr="00B96C9A">
        <w:rPr>
          <w:rFonts w:eastAsia="Calibri"/>
          <w:spacing w:val="-4"/>
          <w:cs/>
        </w:rPr>
        <w:t>.</w:t>
      </w:r>
      <w:r w:rsidRPr="00B96C9A">
        <w:rPr>
          <w:rFonts w:eastAsia="Calibri"/>
          <w:spacing w:val="-4"/>
        </w:rPr>
        <w:t>com</w:t>
      </w:r>
      <w:r w:rsidRPr="00B96C9A">
        <w:rPr>
          <w:rFonts w:eastAsia="Calibri"/>
          <w:spacing w:val="-4"/>
          <w:cs/>
        </w:rPr>
        <w:t xml:space="preserve"> เพื่อทราบถึงความสามารถของระบบที่มีในปัจจุบัน พร้อมทั้งค้นคว้าทฤษฎีและงานวิจัยที่เกี่ยวข้อง เพื่อเตรียมความพร้อมในการพัฒนาเว็บไซต์ต่อไป</w:t>
      </w:r>
    </w:p>
    <w:p w14:paraId="6FDB058F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3  </w:t>
      </w:r>
      <w:r w:rsidRPr="00B96C9A">
        <w:rPr>
          <w:rFonts w:eastAsia="Cordia New"/>
          <w:cs/>
        </w:rPr>
        <w:t>ศึกษาข้อมูลและวิธีใช้งานเครื่องมือต่าง</w:t>
      </w:r>
      <w:r w:rsidR="001B081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 ที่จะใช้ในงานวิจัย</w:t>
      </w:r>
    </w:p>
    <w:p w14:paraId="40713017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1  Xampp</w:t>
      </w:r>
    </w:p>
    <w:p w14:paraId="514EC6FC" w14:textId="77777777" w:rsidR="001B081E" w:rsidRPr="00B96C9A" w:rsidRDefault="001B081E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</w:t>
      </w:r>
      <w:r w:rsidRPr="00B96C9A">
        <w:rPr>
          <w:color w:val="000000"/>
        </w:rPr>
        <w:t xml:space="preserve">Xampp </w:t>
      </w:r>
      <w:r w:rsidRPr="00B96C9A">
        <w:rPr>
          <w:color w:val="000000"/>
          <w:cs/>
        </w:rPr>
        <w:t xml:space="preserve">คือ โปรแกรมที่ใช้เว็บเซิร์ฟเวอร์เพื่อใช้ทดสอบสคริปต์ หรือเว็บไซต์ โดยที่ไม่ต้องเชื่อมต่ออินเตอร์เน็ตและไม่เสียค่าใช้จ่าย ง่ายต่อการติดตั้งและใช้งาน ซึ่งสามารถใช้ภาษา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สำหรับพัฒนาเว็บแอปพลิเคชัน</w:t>
      </w:r>
      <w:r w:rsidR="00A02665" w:rsidRPr="00B96C9A">
        <w:rPr>
          <w:color w:val="000000"/>
        </w:rPr>
        <w:t xml:space="preserve">,  </w:t>
      </w:r>
      <w:r w:rsidRPr="00B96C9A">
        <w:rPr>
          <w:color w:val="000000"/>
        </w:rPr>
        <w:t xml:space="preserve">MySQL </w:t>
      </w:r>
      <w:r w:rsidRPr="00B96C9A">
        <w:rPr>
          <w:color w:val="000000"/>
          <w:cs/>
        </w:rPr>
        <w:t>พัฒนาฐานข้อมูล</w:t>
      </w:r>
      <w:r w:rsidR="00A02665" w:rsidRPr="00B96C9A">
        <w:rPr>
          <w:color w:val="000000"/>
        </w:rPr>
        <w:t xml:space="preserve">,  </w:t>
      </w:r>
      <w:r w:rsidRPr="00B96C9A">
        <w:rPr>
          <w:color w:val="000000"/>
        </w:rPr>
        <w:t xml:space="preserve">Apache </w:t>
      </w:r>
      <w:r w:rsidRPr="00B96C9A">
        <w:rPr>
          <w:color w:val="000000"/>
          <w:cs/>
        </w:rPr>
        <w:t>จะทำหน้าที่เป็นเว็บเซิร์ฟเวอร์</w:t>
      </w:r>
      <w:r w:rsidR="00A02665" w:rsidRPr="00B96C9A">
        <w:rPr>
          <w:color w:val="000000"/>
        </w:rPr>
        <w:t xml:space="preserve">,  </w:t>
      </w:r>
      <w:r w:rsidRPr="00B96C9A">
        <w:rPr>
          <w:color w:val="000000"/>
        </w:rPr>
        <w:t>Perl</w:t>
      </w:r>
      <w:r w:rsidR="00A02665" w:rsidRPr="00B96C9A">
        <w:rPr>
          <w:color w:val="000000"/>
        </w:rPr>
        <w:t xml:space="preserve">,  </w:t>
      </w:r>
      <w:r w:rsidRPr="00B96C9A">
        <w:rPr>
          <w:color w:val="000000"/>
        </w:rPr>
        <w:t>OpenSSL</w:t>
      </w:r>
      <w:r w:rsidR="00A02665" w:rsidRPr="00B96C9A">
        <w:rPr>
          <w:color w:val="000000"/>
        </w:rPr>
        <w:t xml:space="preserve">,  </w:t>
      </w:r>
      <w:r w:rsidRPr="00B96C9A">
        <w:rPr>
          <w:color w:val="000000"/>
        </w:rPr>
        <w:t xml:space="preserve">PHP Myadmin </w:t>
      </w:r>
      <w:r w:rsidRPr="00B96C9A">
        <w:rPr>
          <w:color w:val="000000"/>
          <w:cs/>
        </w:rPr>
        <w:t xml:space="preserve">ซึ่งเป็นระบบบริหารฐานข้อมูลที่พัฒนาโดย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 xml:space="preserve">เพื่อเชื่อมต่อไปยังฐานข้อมูล สนับสนุนการทำงานของ </w:t>
      </w:r>
      <w:r w:rsidRPr="00B96C9A">
        <w:rPr>
          <w:color w:val="000000"/>
        </w:rPr>
        <w:t xml:space="preserve">MySQL </w:t>
      </w:r>
      <w:r w:rsidRPr="00B96C9A">
        <w:rPr>
          <w:color w:val="000000"/>
          <w:cs/>
        </w:rPr>
        <w:t xml:space="preserve">และ </w:t>
      </w:r>
      <w:r w:rsidRPr="00B96C9A">
        <w:rPr>
          <w:color w:val="000000"/>
        </w:rPr>
        <w:t>SQLite</w:t>
      </w:r>
    </w:p>
    <w:p w14:paraId="56348936" w14:textId="77777777" w:rsidR="001B081E" w:rsidRPr="00B96C9A" w:rsidRDefault="001B081E" w:rsidP="005E6F47">
      <w:pPr>
        <w:spacing w:after="0" w:line="240" w:lineRule="auto"/>
        <w:jc w:val="thaiDistribute"/>
        <w:rPr>
          <w:color w:val="000000"/>
          <w:cs/>
        </w:rPr>
      </w:pPr>
      <w:r w:rsidRPr="00B96C9A">
        <w:rPr>
          <w:color w:val="000000"/>
          <w:cs/>
        </w:rPr>
        <w:br w:type="page"/>
      </w:r>
    </w:p>
    <w:p w14:paraId="3880CA63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lastRenderedPageBreak/>
        <w:t xml:space="preserve">  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  HTML5</w:t>
      </w:r>
      <w:r w:rsidRPr="00B96C9A">
        <w:rPr>
          <w:color w:val="000000"/>
          <w:cs/>
        </w:rPr>
        <w:t xml:space="preserve"> </w:t>
      </w:r>
    </w:p>
    <w:p w14:paraId="3FE115C7" w14:textId="77777777" w:rsidR="001B081E" w:rsidRPr="00B96C9A" w:rsidRDefault="001B081E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Hypertext Markup Language</w:t>
      </w:r>
      <w:r w:rsidRPr="00B96C9A">
        <w:rPr>
          <w:color w:val="000000"/>
          <w:cs/>
        </w:rPr>
        <w:t>) คือภาษาพื้นฐานภาษาที่ใช้แสดงผล โดยมีแท็ก (</w:t>
      </w:r>
      <w:r w:rsidRPr="00B96C9A">
        <w:rPr>
          <w:color w:val="000000"/>
        </w:rPr>
        <w:t>Tag</w:t>
      </w:r>
      <w:r w:rsidRPr="00B96C9A">
        <w:rPr>
          <w:color w:val="000000"/>
          <w:cs/>
        </w:rPr>
        <w:t xml:space="preserve">) กำหนดคำสั่งความสามารถ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มีหน่วยงานกลางคือ </w:t>
      </w:r>
      <w:r w:rsidRPr="00B96C9A">
        <w:rPr>
          <w:color w:val="000000"/>
        </w:rPr>
        <w:t xml:space="preserve">W3C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World Wide Web Consortium</w:t>
      </w:r>
      <w:r w:rsidRPr="00B96C9A">
        <w:rPr>
          <w:color w:val="000000"/>
          <w:cs/>
        </w:rPr>
        <w:t xml:space="preserve">) คอยกำกับดูแลและพัฒนามาตรฐานของภาษา การแสดงผลของ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>ถูกพัฒนาและเพิ่มความสามารถจนถึง</w:t>
      </w:r>
      <w:r w:rsidR="008252BD" w:rsidRPr="00B96C9A">
        <w:rPr>
          <w:color w:val="000000"/>
          <w:cs/>
        </w:rPr>
        <w:t>เวอร์ชัน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5 </w:t>
      </w:r>
      <w:r w:rsidRPr="00B96C9A">
        <w:rPr>
          <w:color w:val="000000"/>
          <w:cs/>
        </w:rPr>
        <w:t xml:space="preserve">นั่นคือ </w:t>
      </w:r>
      <w:r w:rsidRPr="00B96C9A">
        <w:rPr>
          <w:color w:val="000000"/>
        </w:rPr>
        <w:t>HTML5</w:t>
      </w:r>
      <w:r w:rsidRPr="00B96C9A">
        <w:rPr>
          <w:color w:val="000000"/>
          <w:cs/>
        </w:rPr>
        <w:t xml:space="preserve"> [1</w:t>
      </w:r>
      <w:r w:rsidR="00716036" w:rsidRPr="00B96C9A">
        <w:rPr>
          <w:color w:val="000000"/>
          <w:cs/>
        </w:rPr>
        <w:t>3</w:t>
      </w:r>
      <w:r w:rsidRPr="00B96C9A">
        <w:rPr>
          <w:color w:val="000000"/>
          <w:cs/>
        </w:rPr>
        <w:t>]</w:t>
      </w:r>
    </w:p>
    <w:p w14:paraId="390D36A7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  CSS</w:t>
      </w:r>
      <w:r w:rsidRPr="00B96C9A">
        <w:rPr>
          <w:color w:val="000000"/>
          <w:cs/>
        </w:rPr>
        <w:t xml:space="preserve"> </w:t>
      </w:r>
    </w:p>
    <w:p w14:paraId="4AF689D2" w14:textId="77777777" w:rsidR="001B081E" w:rsidRPr="00B96C9A" w:rsidRDefault="001B081E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</w:t>
      </w:r>
      <w:r w:rsidRPr="00B96C9A">
        <w:rPr>
          <w:color w:val="000000"/>
        </w:rPr>
        <w:t xml:space="preserve">CSS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Cascading Style Sheets</w:t>
      </w:r>
      <w:r w:rsidRPr="00B96C9A">
        <w:rPr>
          <w:color w:val="000000"/>
          <w:cs/>
        </w:rPr>
        <w:t xml:space="preserve">) เรียกอีกอย่างว่า </w:t>
      </w:r>
      <w:r w:rsidRPr="00B96C9A">
        <w:rPr>
          <w:color w:val="000000"/>
        </w:rPr>
        <w:t xml:space="preserve">Style Sheets </w:t>
      </w:r>
      <w:r w:rsidRPr="00B96C9A">
        <w:rPr>
          <w:color w:val="000000"/>
          <w:cs/>
        </w:rPr>
        <w:t xml:space="preserve">เป็นภาษาที่ออกแบบมาให้ทำงานร่วมกับ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โดยที่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จะใช้สำหรับกำหนดโครงสร้างข้อมูล ส่วน </w:t>
      </w:r>
      <w:r w:rsidRPr="00B96C9A">
        <w:rPr>
          <w:color w:val="000000"/>
        </w:rPr>
        <w:t xml:space="preserve">CSS </w:t>
      </w:r>
      <w:r w:rsidRPr="00B96C9A">
        <w:rPr>
          <w:color w:val="000000"/>
          <w:cs/>
        </w:rPr>
        <w:t>ใช้สำหรับกำหนดรูปแบบการแสดงผลของเนื้อหาในเอกสาร [</w:t>
      </w:r>
      <w:r w:rsidRPr="00B96C9A">
        <w:rPr>
          <w:color w:val="000000"/>
        </w:rPr>
        <w:t>1</w:t>
      </w:r>
      <w:r w:rsidR="00716036" w:rsidRPr="00B96C9A">
        <w:rPr>
          <w:color w:val="000000"/>
        </w:rPr>
        <w:t>4</w:t>
      </w:r>
      <w:r w:rsidRPr="00B96C9A">
        <w:rPr>
          <w:color w:val="000000"/>
          <w:cs/>
        </w:rPr>
        <w:t>] เช่น สีข้อความ สีพื้นหลัง ภาพพื้นหลัง ประเภทตัวอักษร และการจัดวางเนื้อหาข้อความ เพื่อให้ง่ายต่อการจัดรูปแบบในการแสดงผล</w:t>
      </w:r>
    </w:p>
    <w:p w14:paraId="6F121F5E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4  PHP</w:t>
      </w:r>
      <w:r w:rsidRPr="00B96C9A">
        <w:rPr>
          <w:color w:val="000000"/>
          <w:cs/>
        </w:rPr>
        <w:t xml:space="preserve"> </w:t>
      </w:r>
    </w:p>
    <w:p w14:paraId="254A5070" w14:textId="77777777" w:rsidR="001B081E" w:rsidRPr="00B96C9A" w:rsidRDefault="001B081E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Personal Home Page</w:t>
      </w:r>
      <w:r w:rsidRPr="00B96C9A">
        <w:rPr>
          <w:color w:val="000000"/>
          <w:cs/>
        </w:rPr>
        <w:t xml:space="preserve">) เป็น </w:t>
      </w:r>
      <w:r w:rsidRPr="00B96C9A">
        <w:rPr>
          <w:color w:val="000000"/>
        </w:rPr>
        <w:t xml:space="preserve">Scripting Language </w:t>
      </w:r>
      <w:r w:rsidRPr="00B96C9A">
        <w:rPr>
          <w:color w:val="000000"/>
          <w:cs/>
        </w:rPr>
        <w:t xml:space="preserve">คำสั่งจะถูกเก็บอยู่ในไฟล์สคริปต์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 xml:space="preserve">ได้รับการพัฒนาและออกแบบให้สามารถสร้างเอกสารแบบ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โดยการแทรกหรือแก้ไขเนื้อหาอัตโนมัติ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เป็นภาษาที่ช่วยให้ผู้ใช้สร้างเว็บไซต์ที่สามารถตอบโต้กับผู้ใช้ (</w:t>
      </w:r>
      <w:r w:rsidRPr="00B96C9A">
        <w:rPr>
          <w:color w:val="000000"/>
        </w:rPr>
        <w:t>Dynamic Web Pages</w:t>
      </w:r>
      <w:r w:rsidRPr="00B96C9A">
        <w:rPr>
          <w:color w:val="000000"/>
          <w:cs/>
        </w:rPr>
        <w:t>) อย่างมีประสิทธิภาพ [</w:t>
      </w:r>
      <w:r w:rsidRPr="00B96C9A">
        <w:rPr>
          <w:color w:val="000000"/>
        </w:rPr>
        <w:t>1</w:t>
      </w:r>
      <w:r w:rsidR="00716036" w:rsidRPr="00B96C9A">
        <w:rPr>
          <w:color w:val="000000"/>
        </w:rPr>
        <w:t>5</w:t>
      </w:r>
      <w:r w:rsidRPr="00B96C9A">
        <w:rPr>
          <w:color w:val="000000"/>
          <w:cs/>
        </w:rPr>
        <w:t xml:space="preserve">] และมีเทคนิคใหม่มากขึ้น ความสามารถที่โดดเด่นของ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อีกประการ คือ การเชื่อมต่อกับระบบฐานข้อมูล (</w:t>
      </w:r>
      <w:r w:rsidRPr="00B96C9A">
        <w:rPr>
          <w:color w:val="000000"/>
        </w:rPr>
        <w:t>Database</w:t>
      </w:r>
      <w:r w:rsidRPr="00B96C9A">
        <w:rPr>
          <w:color w:val="000000"/>
          <w:cs/>
        </w:rPr>
        <w:t>) อย่างมีประสิทธิภาพและรวดเร็ว ส่งผลให้ผู้ใช้สามารถเพิ่ม ลบ แก้ไข จัดการและการจัดเก็บข้อมูลที่สำคัญผ่านทางระบบอินเทอร์เน็ตสะดวกยิ่งขึ้น</w:t>
      </w:r>
    </w:p>
    <w:p w14:paraId="2EFC92C2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5  JavaScript </w:t>
      </w:r>
    </w:p>
    <w:p w14:paraId="2A96ED8D" w14:textId="77777777" w:rsidR="001B081E" w:rsidRPr="00B96C9A" w:rsidRDefault="001B081E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</w:t>
      </w:r>
      <w:r w:rsidRPr="00B96C9A">
        <w:rPr>
          <w:color w:val="000000"/>
        </w:rPr>
        <w:t xml:space="preserve">JavaScript </w:t>
      </w:r>
      <w:r w:rsidRPr="00B96C9A">
        <w:rPr>
          <w:color w:val="000000"/>
          <w:cs/>
        </w:rPr>
        <w:t xml:space="preserve">ออกแบบมาให้สามารถใช้ร่วมกับภาษา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>เพื่อพัฒนาเว็บไซต์ให้สามารถเคลื่อนไหวและตอบโต้กับผู้ใช้งานได้มากขึ้น [</w:t>
      </w:r>
      <w:r w:rsidRPr="00B96C9A">
        <w:rPr>
          <w:color w:val="000000"/>
        </w:rPr>
        <w:t>1</w:t>
      </w:r>
      <w:r w:rsidR="00716036" w:rsidRPr="00B96C9A">
        <w:rPr>
          <w:color w:val="000000"/>
        </w:rPr>
        <w:t>6</w:t>
      </w:r>
      <w:r w:rsidRPr="00B96C9A">
        <w:rPr>
          <w:color w:val="000000"/>
          <w:cs/>
        </w:rPr>
        <w:t>] ซึ่งจาวาสคริปต์มีคำสั่งต่าง ๆที่ใช้พัฒนาเว็บไซต์เพื่อให้สามารถตอบสนองกับผู้ใช้งานได้หลายรูปแบบ เช่น เมื่อผู้ใช้กดที่ปุ่ม จะสามารถสั่งให้เปิดหน้าเว็บไซต์ใหม่หรือการตรวจสอบข้อมูลขณะผู้ใช้กำลังกรอกข้อมูล เมื่อผู้ใช้ข้อมูลกรอกผิดหรือลืมกรอกจะมีการแจ้งเตือนให้แก้ไขข้อมูลและกรอกข้อมูลให้ครบ จึงส่งผลให้เว็บไซต์มีปฏิสัมพันธ์กับผู้ใช้งานมากขึ้น อีกทั้งสามารถตรวจสอบชนิดของบราวเซอร์ที่ผู้ใช้ใช้งานขณะนั้นได้ด้วย</w:t>
      </w:r>
    </w:p>
    <w:p w14:paraId="7B24023A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</w:t>
      </w:r>
      <w:r w:rsidR="000C5097" w:rsidRPr="00B96C9A">
        <w:rPr>
          <w:color w:val="000000"/>
          <w:cs/>
        </w:rPr>
        <w:t>3.1.</w:t>
      </w:r>
      <w:r w:rsidR="000C5097"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6  Yii Framework</w:t>
      </w:r>
      <w:r w:rsidRPr="00B96C9A">
        <w:rPr>
          <w:color w:val="000000"/>
          <w:cs/>
        </w:rPr>
        <w:t xml:space="preserve"> </w:t>
      </w:r>
    </w:p>
    <w:p w14:paraId="2F765A44" w14:textId="77777777" w:rsidR="001B081E" w:rsidRPr="00B96C9A" w:rsidRDefault="001B081E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</w:t>
      </w:r>
      <w:r w:rsidRPr="00B96C9A">
        <w:rPr>
          <w:color w:val="000000"/>
        </w:rPr>
        <w:t xml:space="preserve">Yii Framework </w:t>
      </w:r>
      <w:r w:rsidRPr="00B96C9A">
        <w:rPr>
          <w:color w:val="000000"/>
          <w:cs/>
        </w:rPr>
        <w:t xml:space="preserve">คือ </w:t>
      </w:r>
      <w:r w:rsidRPr="00B96C9A">
        <w:rPr>
          <w:color w:val="000000"/>
        </w:rPr>
        <w:t xml:space="preserve">PHP Framework </w:t>
      </w:r>
      <w:r w:rsidRPr="00B96C9A">
        <w:rPr>
          <w:color w:val="000000"/>
          <w:cs/>
        </w:rPr>
        <w:t xml:space="preserve">ที่มีโครงสร้างแบบ </w:t>
      </w:r>
      <w:r w:rsidRPr="00B96C9A">
        <w:rPr>
          <w:color w:val="000000"/>
        </w:rPr>
        <w:t>Model</w:t>
      </w:r>
      <w:r w:rsidR="00A02665" w:rsidRPr="00B96C9A">
        <w:rPr>
          <w:color w:val="000000"/>
        </w:rPr>
        <w:t xml:space="preserve">,  </w:t>
      </w:r>
      <w:r w:rsidRPr="00B96C9A">
        <w:rPr>
          <w:color w:val="000000"/>
        </w:rPr>
        <w:t xml:space="preserve">View </w:t>
      </w:r>
      <w:r w:rsidRPr="00B96C9A">
        <w:rPr>
          <w:color w:val="000000"/>
          <w:cs/>
        </w:rPr>
        <w:t xml:space="preserve">และ </w:t>
      </w:r>
      <w:r w:rsidRPr="00B96C9A">
        <w:rPr>
          <w:color w:val="000000"/>
        </w:rPr>
        <w:t>Controller</w:t>
      </w:r>
      <w:r w:rsidRPr="00B96C9A">
        <w:rPr>
          <w:color w:val="000000"/>
          <w:cs/>
        </w:rPr>
        <w:t xml:space="preserve"> (</w:t>
      </w:r>
      <w:r w:rsidRPr="00B96C9A">
        <w:rPr>
          <w:color w:val="000000"/>
        </w:rPr>
        <w:t>MVC</w:t>
      </w:r>
      <w:r w:rsidRPr="00B96C9A">
        <w:rPr>
          <w:color w:val="000000"/>
          <w:cs/>
        </w:rPr>
        <w:t>) โดยถูกพัฒนาขึ้นมาบนพื้นฐานของ</w:t>
      </w:r>
      <w:r w:rsidRPr="00B96C9A">
        <w:rPr>
          <w:color w:val="000000"/>
        </w:rPr>
        <w:t xml:space="preserve"> Object Oriented Programming</w:t>
      </w:r>
      <w:r w:rsidRPr="00B96C9A">
        <w:rPr>
          <w:color w:val="000000"/>
          <w:cs/>
        </w:rPr>
        <w:t xml:space="preserve"> (</w:t>
      </w:r>
      <w:r w:rsidRPr="00B96C9A">
        <w:rPr>
          <w:color w:val="000000"/>
        </w:rPr>
        <w:t>OOP</w:t>
      </w:r>
      <w:r w:rsidRPr="00B96C9A">
        <w:rPr>
          <w:color w:val="000000"/>
          <w:cs/>
        </w:rPr>
        <w:t xml:space="preserve">) ที่มีจุดเด่นด้านความเร็วในการเข้าถึงมากกว่า </w:t>
      </w:r>
      <w:r w:rsidRPr="00B96C9A">
        <w:rPr>
          <w:color w:val="000000"/>
        </w:rPr>
        <w:t xml:space="preserve">PHP Framework </w:t>
      </w:r>
      <w:r w:rsidRPr="00B96C9A">
        <w:rPr>
          <w:color w:val="000000"/>
          <w:cs/>
        </w:rPr>
        <w:t>ตัวอื่น [</w:t>
      </w:r>
      <w:r w:rsidRPr="00B96C9A">
        <w:rPr>
          <w:color w:val="000000"/>
        </w:rPr>
        <w:t>1</w:t>
      </w:r>
      <w:r w:rsidR="00716036" w:rsidRPr="00B96C9A">
        <w:rPr>
          <w:color w:val="000000"/>
        </w:rPr>
        <w:t>7</w:t>
      </w:r>
      <w:r w:rsidRPr="00B96C9A">
        <w:rPr>
          <w:color w:val="000000"/>
          <w:cs/>
        </w:rPr>
        <w:t xml:space="preserve">] และยังมี </w:t>
      </w:r>
      <w:r w:rsidRPr="00B96C9A">
        <w:rPr>
          <w:color w:val="000000"/>
        </w:rPr>
        <w:t>Plugin</w:t>
      </w:r>
      <w:r w:rsidRPr="00B96C9A">
        <w:rPr>
          <w:color w:val="000000"/>
          <w:cs/>
        </w:rPr>
        <w:t xml:space="preserve"> ให้เลือกใช้งานอย่างหลากหลาย รวมทั้งเครื่องมือที่ช่วยในการอำนวยความสะดวกเช่น </w:t>
      </w:r>
      <w:r w:rsidRPr="00B96C9A">
        <w:rPr>
          <w:color w:val="000000"/>
        </w:rPr>
        <w:t xml:space="preserve">Gii </w:t>
      </w:r>
      <w:r w:rsidRPr="00B96C9A">
        <w:rPr>
          <w:color w:val="000000"/>
          <w:cs/>
        </w:rPr>
        <w:t xml:space="preserve">ที่สามารถสร้างโค้ดแบบอัตโนมัติ หรือเครื่องมือทางด้านความปลอดภัย </w:t>
      </w:r>
    </w:p>
    <w:p w14:paraId="6A71AB75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7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>ELK Stack</w:t>
      </w:r>
      <w:r w:rsidRPr="00B96C9A">
        <w:rPr>
          <w:color w:val="000000"/>
          <w:cs/>
        </w:rPr>
        <w:t xml:space="preserve"> </w:t>
      </w:r>
    </w:p>
    <w:p w14:paraId="25CB8FA8" w14:textId="77777777" w:rsidR="001B081E" w:rsidRPr="00B96C9A" w:rsidRDefault="001B081E" w:rsidP="005E6F47">
      <w:pPr>
        <w:spacing w:after="0" w:line="240" w:lineRule="auto"/>
        <w:jc w:val="thaiDistribute"/>
        <w:rPr>
          <w:cs/>
        </w:rPr>
      </w:pPr>
      <w:r w:rsidRPr="00B96C9A">
        <w:rPr>
          <w:color w:val="000000"/>
          <w:cs/>
        </w:rPr>
        <w:t xml:space="preserve">                           </w:t>
      </w:r>
      <w:r w:rsidRPr="00B96C9A">
        <w:rPr>
          <w:color w:val="000000"/>
        </w:rPr>
        <w:t>ELK Stack</w:t>
      </w:r>
      <w:r w:rsidRPr="00B96C9A">
        <w:rPr>
          <w:cs/>
        </w:rPr>
        <w:t xml:space="preserve"> ย่อมาจาก </w:t>
      </w:r>
      <w:r w:rsidRPr="00B96C9A">
        <w:t>Elastic</w:t>
      </w:r>
      <w:r w:rsidR="00A02665" w:rsidRPr="00B96C9A">
        <w:t xml:space="preserve">,  </w:t>
      </w:r>
      <w:r w:rsidRPr="00B96C9A">
        <w:t xml:space="preserve">Logstash </w:t>
      </w:r>
      <w:r w:rsidRPr="00B96C9A">
        <w:rPr>
          <w:cs/>
        </w:rPr>
        <w:t xml:space="preserve">และ </w:t>
      </w:r>
      <w:r w:rsidRPr="00B96C9A">
        <w:t xml:space="preserve">Kibana </w:t>
      </w:r>
      <w:r w:rsidRPr="00B96C9A">
        <w:rPr>
          <w:cs/>
        </w:rPr>
        <w:t xml:space="preserve">ซึ่งเป็นเครื่องมือที่ได้รับความนิยมในการทำ </w:t>
      </w:r>
      <w:r w:rsidRPr="00B96C9A">
        <w:t xml:space="preserve">Search Engine </w:t>
      </w:r>
      <w:r w:rsidRPr="00B96C9A">
        <w:rPr>
          <w:cs/>
        </w:rPr>
        <w:t>และวิเครา</w:t>
      </w:r>
      <w:r w:rsidR="00716036" w:rsidRPr="00B96C9A">
        <w:rPr>
          <w:cs/>
        </w:rPr>
        <w:t>ะ</w:t>
      </w:r>
      <w:r w:rsidRPr="00B96C9A">
        <w:rPr>
          <w:cs/>
        </w:rPr>
        <w:t xml:space="preserve">ห์ข้อมูลที่มีขนาดใหญ่ </w:t>
      </w:r>
      <w:r w:rsidRPr="00B96C9A">
        <w:rPr>
          <w:color w:val="000000"/>
          <w:cs/>
        </w:rPr>
        <w:t>[</w:t>
      </w:r>
      <w:r w:rsidRPr="00B96C9A">
        <w:rPr>
          <w:color w:val="000000"/>
        </w:rPr>
        <w:t>1</w:t>
      </w:r>
      <w:r w:rsidR="00716036" w:rsidRPr="00B96C9A">
        <w:rPr>
          <w:color w:val="000000"/>
        </w:rPr>
        <w:t>8</w:t>
      </w:r>
      <w:r w:rsidRPr="00B96C9A">
        <w:rPr>
          <w:color w:val="000000"/>
          <w:cs/>
        </w:rPr>
        <w:t>]</w:t>
      </w:r>
      <w:r w:rsidRPr="00B96C9A">
        <w:rPr>
          <w:cs/>
        </w:rPr>
        <w:t xml:space="preserve"> โดยการทำงานร่วมกันของ </w:t>
      </w:r>
      <w:r w:rsidRPr="00B96C9A">
        <w:t xml:space="preserve">ELK Stack </w:t>
      </w:r>
      <w:r w:rsidRPr="00B96C9A">
        <w:rPr>
          <w:cs/>
        </w:rPr>
        <w:t>ซึ่งมีหน้าที่ดังนี้</w:t>
      </w:r>
    </w:p>
    <w:p w14:paraId="0D52E5F1" w14:textId="77777777" w:rsidR="001B081E" w:rsidRPr="00B96C9A" w:rsidRDefault="001B081E" w:rsidP="005E6F47">
      <w:pPr>
        <w:spacing w:after="0" w:line="240" w:lineRule="auto"/>
        <w:jc w:val="center"/>
      </w:pPr>
      <w:r w:rsidRPr="00B96C9A">
        <w:rPr>
          <w:noProof/>
        </w:rPr>
        <w:lastRenderedPageBreak/>
        <w:drawing>
          <wp:inline distT="0" distB="0" distL="0" distR="0" wp14:anchorId="02AD3119" wp14:editId="49412BDA">
            <wp:extent cx="5276850" cy="1419225"/>
            <wp:effectExtent l="0" t="0" r="0" b="9525"/>
            <wp:docPr id="99" name="รูปภาพ 99" descr="ผลการค้นหารูปภาพสำหรับ elk stac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24" descr="ผลการค้นหารูปภาพสำหรับ elk stack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141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4C1416" w14:textId="77777777" w:rsidR="001B081E" w:rsidRPr="00B96C9A" w:rsidRDefault="001B081E" w:rsidP="005E6F47">
      <w:pPr>
        <w:spacing w:after="0" w:line="240" w:lineRule="auto"/>
        <w:jc w:val="center"/>
      </w:pPr>
    </w:p>
    <w:p w14:paraId="41AB590C" w14:textId="77777777" w:rsidR="001B081E" w:rsidRPr="00B96C9A" w:rsidRDefault="001B081E" w:rsidP="005E6F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4</w:t>
      </w:r>
      <w:r w:rsidRPr="00B96C9A">
        <w:rPr>
          <w:cs/>
        </w:rPr>
        <w:t xml:space="preserve">  การทำงานของ </w:t>
      </w:r>
      <w:r w:rsidRPr="00B96C9A">
        <w:t xml:space="preserve">ELK Stack </w:t>
      </w:r>
      <w:r w:rsidRPr="00B96C9A">
        <w:rPr>
          <w:cs/>
        </w:rPr>
        <w:t>[</w:t>
      </w:r>
      <w:r w:rsidRPr="00B96C9A">
        <w:t>1</w:t>
      </w:r>
      <w:r w:rsidR="00716036" w:rsidRPr="00B96C9A">
        <w:t>9</w:t>
      </w:r>
      <w:r w:rsidR="00716036" w:rsidRPr="00B96C9A">
        <w:rPr>
          <w:cs/>
        </w:rPr>
        <w:t>]</w:t>
      </w:r>
    </w:p>
    <w:p w14:paraId="6583FF05" w14:textId="77777777" w:rsidR="001B081E" w:rsidRPr="00B96C9A" w:rsidRDefault="001B081E" w:rsidP="005E6F47">
      <w:pPr>
        <w:spacing w:after="0" w:line="240" w:lineRule="auto"/>
        <w:jc w:val="center"/>
      </w:pPr>
    </w:p>
    <w:p w14:paraId="13DB3E9B" w14:textId="77777777" w:rsidR="001B081E" w:rsidRPr="00B96C9A" w:rsidRDefault="001B081E" w:rsidP="005E6F47">
      <w:pPr>
        <w:spacing w:after="0" w:line="240" w:lineRule="auto"/>
        <w:jc w:val="thaiDistribute"/>
        <w:rPr>
          <w:cs/>
        </w:rPr>
      </w:pPr>
      <w:r w:rsidRPr="00B96C9A">
        <w:rPr>
          <w:color w:val="000000"/>
          <w:cs/>
        </w:rPr>
        <w:t xml:space="preserve">                       (</w:t>
      </w:r>
      <w:r w:rsidRPr="00B96C9A">
        <w:rPr>
          <w:color w:val="000000"/>
        </w:rPr>
        <w:t>1</w:t>
      </w:r>
      <w:r w:rsidRPr="00B96C9A">
        <w:rPr>
          <w:color w:val="000000"/>
          <w:cs/>
        </w:rPr>
        <w:t xml:space="preserve">)  </w:t>
      </w:r>
      <w:r w:rsidRPr="00B96C9A">
        <w:t xml:space="preserve">Elasticsearch </w:t>
      </w:r>
      <w:r w:rsidRPr="00B96C9A">
        <w:rPr>
          <w:cs/>
        </w:rPr>
        <w:t xml:space="preserve">คือ </w:t>
      </w:r>
      <w:r w:rsidRPr="00B96C9A">
        <w:t xml:space="preserve">Distributed Data Store </w:t>
      </w:r>
      <w:r w:rsidRPr="00B96C9A">
        <w:rPr>
          <w:cs/>
        </w:rPr>
        <w:t xml:space="preserve">ตัวหนึ่งที่มีความสามารถหลักๆ คือการค้นหา (พัฒนาต่อยอดมาจาก </w:t>
      </w:r>
      <w:r w:rsidRPr="00B96C9A">
        <w:t>Lucene</w:t>
      </w:r>
      <w:r w:rsidRPr="00B96C9A">
        <w:rPr>
          <w:cs/>
        </w:rPr>
        <w:t xml:space="preserve">) แบบ </w:t>
      </w:r>
      <w:r w:rsidRPr="00B96C9A">
        <w:t xml:space="preserve">Distributed Search </w:t>
      </w:r>
      <w:r w:rsidRPr="00B96C9A">
        <w:rPr>
          <w:cs/>
        </w:rPr>
        <w:t xml:space="preserve">ที่ทุก ๆ ฟิลด์ข้อมูลที่จัดเก็บ จะถูกทำเป็น </w:t>
      </w:r>
      <w:r w:rsidRPr="00B96C9A">
        <w:t xml:space="preserve">Index </w:t>
      </w:r>
      <w:r w:rsidRPr="00B96C9A">
        <w:rPr>
          <w:cs/>
        </w:rPr>
        <w:t xml:space="preserve">ไว้ ทำให้ความเร็วในการค้นหาข้อมูลขนาดมหาศาลนั้นแทบจะเป็น </w:t>
      </w:r>
      <w:r w:rsidRPr="00B96C9A">
        <w:t>Real</w:t>
      </w:r>
      <w:r w:rsidRPr="00B96C9A">
        <w:rPr>
          <w:cs/>
        </w:rPr>
        <w:t>-</w:t>
      </w:r>
      <w:r w:rsidRPr="00B96C9A">
        <w:t xml:space="preserve">Time </w:t>
      </w:r>
      <w:r w:rsidRPr="00B96C9A">
        <w:rPr>
          <w:cs/>
        </w:rPr>
        <w:t xml:space="preserve">และการติดต่อกับส่วน </w:t>
      </w:r>
      <w:r w:rsidRPr="00B96C9A">
        <w:t xml:space="preserve">Data Store </w:t>
      </w:r>
      <w:r w:rsidRPr="00B96C9A">
        <w:rPr>
          <w:cs/>
        </w:rPr>
        <w:t xml:space="preserve">สามารถทำได้โดยผ่าน </w:t>
      </w:r>
      <w:r w:rsidRPr="00B96C9A">
        <w:t>RESTful API</w:t>
      </w:r>
      <w:r w:rsidRPr="00B96C9A">
        <w:rPr>
          <w:cs/>
        </w:rPr>
        <w:t xml:space="preserve"> (</w:t>
      </w:r>
      <w:r w:rsidRPr="00B96C9A">
        <w:t>GET</w:t>
      </w:r>
      <w:r w:rsidR="00A02665" w:rsidRPr="00B96C9A">
        <w:t xml:space="preserve">,  </w:t>
      </w:r>
      <w:r w:rsidRPr="00B96C9A">
        <w:t>POST</w:t>
      </w:r>
      <w:r w:rsidR="00A02665" w:rsidRPr="00B96C9A">
        <w:t xml:space="preserve">,  </w:t>
      </w:r>
      <w:r w:rsidRPr="00B96C9A">
        <w:t>PUT</w:t>
      </w:r>
      <w:r w:rsidR="00A02665" w:rsidRPr="00B96C9A">
        <w:t xml:space="preserve">,  </w:t>
      </w:r>
      <w:r w:rsidRPr="00B96C9A">
        <w:t>DELETE</w:t>
      </w:r>
      <w:r w:rsidRPr="00B96C9A">
        <w:rPr>
          <w:cs/>
        </w:rPr>
        <w:t>) ทำให้สามารถเข้าถึงได้ง่ายและสะดวกต่อการทำไปใช้งานยิ่งขึ้น</w:t>
      </w:r>
    </w:p>
    <w:p w14:paraId="5CFD8757" w14:textId="77777777" w:rsidR="001B081E" w:rsidRPr="00B96C9A" w:rsidRDefault="001B081E" w:rsidP="005E6F47">
      <w:pPr>
        <w:spacing w:after="0" w:line="240" w:lineRule="auto"/>
        <w:jc w:val="thaiDistribute"/>
        <w:rPr>
          <w:cs/>
        </w:rPr>
      </w:pPr>
      <w:r w:rsidRPr="00B96C9A">
        <w:rPr>
          <w:color w:val="000000"/>
          <w:cs/>
        </w:rPr>
        <w:t xml:space="preserve">                       (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 xml:space="preserve">)  </w:t>
      </w:r>
      <w:r w:rsidRPr="00B96C9A">
        <w:t xml:space="preserve">Logstash </w:t>
      </w:r>
      <w:r w:rsidRPr="00B96C9A">
        <w:rPr>
          <w:cs/>
        </w:rPr>
        <w:t xml:space="preserve">เป็นเครื่องมือสำหรับรวบรวม </w:t>
      </w:r>
      <w:r w:rsidRPr="00B96C9A">
        <w:t xml:space="preserve">Log </w:t>
      </w:r>
      <w:r w:rsidRPr="00B96C9A">
        <w:rPr>
          <w:cs/>
        </w:rPr>
        <w:t xml:space="preserve">และ </w:t>
      </w:r>
      <w:r w:rsidRPr="00B96C9A">
        <w:t xml:space="preserve">Event </w:t>
      </w:r>
      <w:r w:rsidRPr="00B96C9A">
        <w:rPr>
          <w:cs/>
        </w:rPr>
        <w:t xml:space="preserve">ต่าง ๆ จากในเครื่อง เช่น </w:t>
      </w:r>
      <w:r w:rsidRPr="00B96C9A">
        <w:t xml:space="preserve">Log </w:t>
      </w:r>
      <w:r w:rsidRPr="00B96C9A">
        <w:rPr>
          <w:cs/>
        </w:rPr>
        <w:t xml:space="preserve">จาก </w:t>
      </w:r>
      <w:r w:rsidRPr="00B96C9A">
        <w:t>Apache</w:t>
      </w:r>
      <w:r w:rsidRPr="00B96C9A">
        <w:rPr>
          <w:cs/>
        </w:rPr>
        <w:t xml:space="preserve"> จากนั้นจะทำการกรอง และจัดเก็บข้อมูลให้อยู่ในรูปแบบเดี่ยวกัน โดยจะจัดเก็บที่ </w:t>
      </w:r>
      <w:r w:rsidRPr="00B96C9A">
        <w:t>Elasticsearch</w:t>
      </w:r>
      <w:r w:rsidRPr="00B96C9A">
        <w:rPr>
          <w:cs/>
        </w:rPr>
        <w:t xml:space="preserve"> เพื่อนำไปใช้ในการแสดงผลหรือปรับปรุงผลลัพธ์ในการค้นหาต่อไป</w:t>
      </w:r>
    </w:p>
    <w:p w14:paraId="053DF5F1" w14:textId="77777777" w:rsidR="001B081E" w:rsidRPr="00B96C9A" w:rsidRDefault="001B081E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(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 xml:space="preserve">)  </w:t>
      </w:r>
      <w:r w:rsidRPr="00B96C9A">
        <w:t xml:space="preserve">Kibana </w:t>
      </w:r>
      <w:r w:rsidRPr="00B96C9A">
        <w:rPr>
          <w:cs/>
        </w:rPr>
        <w:t xml:space="preserve">เป็นเครื่องมือพัฒนามาเพื่อแสดงผลข้อมูลจาก </w:t>
      </w:r>
      <w:r w:rsidRPr="00B96C9A">
        <w:t>Elasticsearch</w:t>
      </w:r>
      <w:r w:rsidRPr="00B96C9A">
        <w:rPr>
          <w:cs/>
        </w:rPr>
        <w:t xml:space="preserve"> และ </w:t>
      </w:r>
      <w:r w:rsidRPr="00B96C9A">
        <w:t xml:space="preserve">Logstash </w:t>
      </w:r>
      <w:r w:rsidRPr="00B96C9A">
        <w:rPr>
          <w:cs/>
        </w:rPr>
        <w:t xml:space="preserve">ให้อยู่ในรูปแบบกราฟและแผนภูมิที่สวยงามดังแสดงในภาพที่ 14 อีกทั้งยังสามารถทดสอบความสามารถในการค้นข้อมูลของ </w:t>
      </w:r>
      <w:r w:rsidRPr="00B96C9A">
        <w:t xml:space="preserve">Elasticsearch </w:t>
      </w:r>
      <w:r w:rsidRPr="00B96C9A">
        <w:rPr>
          <w:cs/>
        </w:rPr>
        <w:t>ได้ผ่านทางเครื่องมือนักพัฒนา</w:t>
      </w:r>
    </w:p>
    <w:p w14:paraId="3510D028" w14:textId="77777777" w:rsidR="001B081E" w:rsidRPr="00B96C9A" w:rsidRDefault="001B081E" w:rsidP="005E6F47">
      <w:pPr>
        <w:spacing w:after="0" w:line="240" w:lineRule="auto"/>
      </w:pPr>
    </w:p>
    <w:p w14:paraId="610E4B72" w14:textId="77777777" w:rsidR="001B081E" w:rsidRPr="00B96C9A" w:rsidRDefault="001B081E" w:rsidP="005E6F47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643C24A2" wp14:editId="725654E8">
            <wp:extent cx="5267325" cy="2828925"/>
            <wp:effectExtent l="0" t="0" r="9525" b="9525"/>
            <wp:docPr id="98" name="รูปภาพ 98" descr="ผลการค้นหารูปภาพสำหรับ Kiban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25" descr="ผลการค้นหารูปภาพสำหรับ Kibana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2828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cs/>
        </w:rPr>
        <w:t xml:space="preserve"> </w:t>
      </w:r>
    </w:p>
    <w:p w14:paraId="7C71481A" w14:textId="77777777" w:rsidR="001B081E" w:rsidRPr="00B96C9A" w:rsidRDefault="001B081E" w:rsidP="005E6F47">
      <w:pPr>
        <w:spacing w:after="0" w:line="240" w:lineRule="auto"/>
      </w:pPr>
    </w:p>
    <w:p w14:paraId="20E7F8AC" w14:textId="77777777" w:rsidR="001B081E" w:rsidRPr="00B96C9A" w:rsidRDefault="001B081E" w:rsidP="005E6F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5</w:t>
      </w:r>
      <w:r w:rsidRPr="00B96C9A">
        <w:rPr>
          <w:cs/>
        </w:rPr>
        <w:t xml:space="preserve">  ตัวอย่าง </w:t>
      </w:r>
      <w:r w:rsidRPr="00B96C9A">
        <w:t xml:space="preserve">User Interface </w:t>
      </w:r>
      <w:r w:rsidRPr="00B96C9A">
        <w:rPr>
          <w:cs/>
        </w:rPr>
        <w:t xml:space="preserve">ของ </w:t>
      </w:r>
      <w:r w:rsidRPr="00B96C9A">
        <w:t>Kibana</w:t>
      </w:r>
    </w:p>
    <w:p w14:paraId="7E3B8F42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lastRenderedPageBreak/>
        <w:t xml:space="preserve">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8  </w:t>
      </w:r>
      <w:r w:rsidRPr="00B96C9A">
        <w:rPr>
          <w:rFonts w:eastAsia="Cordia New"/>
        </w:rPr>
        <w:t>MySQL Workbench</w:t>
      </w:r>
      <w:r w:rsidRPr="00B96C9A">
        <w:rPr>
          <w:color w:val="000000"/>
          <w:cs/>
        </w:rPr>
        <w:t xml:space="preserve"> </w:t>
      </w:r>
    </w:p>
    <w:p w14:paraId="4DF3E0B2" w14:textId="77777777" w:rsidR="001B081E" w:rsidRPr="00B96C9A" w:rsidRDefault="001B081E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  </w:t>
      </w:r>
      <w:r w:rsidRPr="00B96C9A">
        <w:rPr>
          <w:rFonts w:eastAsia="Cordia New"/>
        </w:rPr>
        <w:t xml:space="preserve">MySQL Workbench </w:t>
      </w:r>
      <w:r w:rsidRPr="00B96C9A">
        <w:rPr>
          <w:rFonts w:eastAsia="Cordia New"/>
          <w:cs/>
        </w:rPr>
        <w:t xml:space="preserve">เป็น </w:t>
      </w:r>
      <w:r w:rsidRPr="00B96C9A">
        <w:rPr>
          <w:rFonts w:eastAsia="Cordia New"/>
        </w:rPr>
        <w:t xml:space="preserve">Tool </w:t>
      </w:r>
      <w:r w:rsidRPr="00B96C9A">
        <w:rPr>
          <w:rFonts w:eastAsia="Cordia New"/>
          <w:cs/>
        </w:rPr>
        <w:t xml:space="preserve">หรือเครื่องมือที่ใช้สำหรับ จัดการฐานข้อมูล </w:t>
      </w:r>
      <w:r w:rsidRPr="00B96C9A">
        <w:rPr>
          <w:rFonts w:eastAsia="Cordia New"/>
        </w:rPr>
        <w:t xml:space="preserve">MySQL Server </w:t>
      </w:r>
      <w:r w:rsidRPr="00B96C9A">
        <w:rPr>
          <w:rFonts w:eastAsia="Cordia New"/>
          <w:cs/>
        </w:rPr>
        <w:t xml:space="preserve">ของค่าย </w:t>
      </w:r>
      <w:r w:rsidRPr="00B96C9A">
        <w:rPr>
          <w:rFonts w:eastAsia="Cordia New"/>
        </w:rPr>
        <w:t xml:space="preserve">MySQL </w:t>
      </w:r>
      <w:r w:rsidRPr="00B96C9A">
        <w:rPr>
          <w:rFonts w:eastAsia="Cordia New"/>
          <w:cs/>
        </w:rPr>
        <w:t xml:space="preserve">ที่สามารถดาวนโหลดใช้งานได้ฟรี ซึ่งประกอบด้วยฟีเจอร์หลัก ๆ </w:t>
      </w:r>
      <w:r w:rsidRPr="00B96C9A">
        <w:rPr>
          <w:rFonts w:eastAsia="Cordia New"/>
        </w:rPr>
        <w:t xml:space="preserve">3 </w:t>
      </w:r>
      <w:r w:rsidRPr="00B96C9A">
        <w:rPr>
          <w:rFonts w:eastAsia="Cordia New"/>
          <w:cs/>
        </w:rPr>
        <w:t xml:space="preserve">ตัวด้วยกันคือ </w:t>
      </w:r>
      <w:r w:rsidRPr="00B96C9A">
        <w:rPr>
          <w:rFonts w:eastAsia="Cordia New"/>
        </w:rPr>
        <w:t>SQL Development</w:t>
      </w:r>
      <w:r w:rsidR="00A02665" w:rsidRPr="00B96C9A">
        <w:rPr>
          <w:rFonts w:eastAsia="Cordia New"/>
        </w:rPr>
        <w:t xml:space="preserve">,  </w:t>
      </w:r>
      <w:r w:rsidRPr="00B96C9A">
        <w:rPr>
          <w:rFonts w:eastAsia="Cordia New"/>
        </w:rPr>
        <w:t xml:space="preserve">Data Modeling </w:t>
      </w:r>
      <w:r w:rsidRPr="00B96C9A">
        <w:rPr>
          <w:rFonts w:eastAsia="Cordia New"/>
          <w:cs/>
        </w:rPr>
        <w:t xml:space="preserve">และ </w:t>
      </w:r>
      <w:r w:rsidRPr="00B96C9A">
        <w:rPr>
          <w:rFonts w:eastAsia="Cordia New"/>
        </w:rPr>
        <w:t xml:space="preserve">Server Administration </w:t>
      </w:r>
      <w:r w:rsidRPr="00B96C9A">
        <w:rPr>
          <w:rFonts w:eastAsia="Cordia New"/>
          <w:cs/>
        </w:rPr>
        <w:t xml:space="preserve">ความสามารถ </w:t>
      </w:r>
      <w:r w:rsidRPr="00B96C9A">
        <w:rPr>
          <w:rFonts w:eastAsia="Cordia New"/>
        </w:rPr>
        <w:t xml:space="preserve">MySQL Workbench </w:t>
      </w:r>
      <w:r w:rsidRPr="00B96C9A">
        <w:rPr>
          <w:rFonts w:eastAsia="Cordia New"/>
          <w:cs/>
        </w:rPr>
        <w:t xml:space="preserve">ค่อนข้างสูงและสามารถทำงานได้เร็ว รวมทั้งยังสามารถออกแบบ </w:t>
      </w:r>
      <w:r w:rsidRPr="00B96C9A">
        <w:rPr>
          <w:rFonts w:eastAsia="Cordia New"/>
        </w:rPr>
        <w:t>Data Model</w:t>
      </w:r>
      <w:r w:rsidR="00A02665" w:rsidRPr="00B96C9A">
        <w:rPr>
          <w:rFonts w:eastAsia="Cordia New"/>
        </w:rPr>
        <w:t xml:space="preserve">,  </w:t>
      </w:r>
      <w:r w:rsidRPr="00B96C9A">
        <w:rPr>
          <w:rFonts w:eastAsia="Cordia New"/>
        </w:rPr>
        <w:t>EER Model</w:t>
      </w:r>
      <w:r w:rsidRPr="00B96C9A">
        <w:rPr>
          <w:color w:val="000000"/>
          <w:cs/>
        </w:rPr>
        <w:t xml:space="preserve"> [</w:t>
      </w:r>
      <w:r w:rsidR="00716036" w:rsidRPr="00B96C9A">
        <w:rPr>
          <w:color w:val="000000"/>
          <w:cs/>
        </w:rPr>
        <w:t>20</w:t>
      </w:r>
      <w:r w:rsidRPr="00B96C9A">
        <w:rPr>
          <w:color w:val="000000"/>
          <w:cs/>
        </w:rPr>
        <w:t>]</w:t>
      </w:r>
    </w:p>
    <w:p w14:paraId="1FFFE11C" w14:textId="77777777" w:rsidR="001B081E" w:rsidRPr="00B96C9A" w:rsidRDefault="001B081E" w:rsidP="005E6F47">
      <w:pPr>
        <w:spacing w:after="0" w:line="240" w:lineRule="auto"/>
      </w:pPr>
      <w:r w:rsidRPr="00B96C9A">
        <w:rPr>
          <w:color w:val="000000"/>
          <w:cs/>
        </w:rPr>
        <w:t xml:space="preserve">              3.1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9  PHPStorm</w:t>
      </w:r>
    </w:p>
    <w:p w14:paraId="366BBDD9" w14:textId="77777777" w:rsidR="001B081E" w:rsidRPr="00B96C9A" w:rsidRDefault="001B081E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 </w:t>
      </w:r>
      <w:r w:rsidRPr="00B96C9A">
        <w:t xml:space="preserve">PHPStorm </w:t>
      </w:r>
      <w:r w:rsidRPr="00B96C9A">
        <w:rPr>
          <w:cs/>
        </w:rPr>
        <w:t xml:space="preserve">คือเครื่องมือที่เรียกว่า </w:t>
      </w:r>
      <w:r w:rsidRPr="00B96C9A">
        <w:t>Integrated Development Environment</w:t>
      </w:r>
      <w:r w:rsidRPr="00B96C9A">
        <w:rPr>
          <w:cs/>
        </w:rPr>
        <w:t xml:space="preserve"> (</w:t>
      </w:r>
      <w:r w:rsidRPr="00B96C9A">
        <w:t>IDE</w:t>
      </w:r>
      <w:r w:rsidRPr="00B96C9A">
        <w:rPr>
          <w:cs/>
        </w:rPr>
        <w:t xml:space="preserve">) ที่พัฒนามาเพื่อช่วยในการพัฒนาโปรแกรม </w:t>
      </w:r>
      <w:r w:rsidRPr="00B96C9A">
        <w:t xml:space="preserve">PHP </w:t>
      </w:r>
      <w:r w:rsidRPr="00B96C9A">
        <w:rPr>
          <w:cs/>
        </w:rPr>
        <w:t>เป็นหลัก [</w:t>
      </w:r>
      <w:r w:rsidR="00716036" w:rsidRPr="00B96C9A">
        <w:rPr>
          <w:cs/>
        </w:rPr>
        <w:t>21</w:t>
      </w:r>
      <w:r w:rsidRPr="00B96C9A">
        <w:rPr>
          <w:cs/>
        </w:rPr>
        <w:t xml:space="preserve">] และมีส่วนเสริมที่คอยอำนวยความสะดวกให้แก่นักพัฒนาอย่างครบครัน ไม่ว่าจะเป็นการทำ </w:t>
      </w:r>
      <w:r w:rsidRPr="00B96C9A">
        <w:t xml:space="preserve">Debugging </w:t>
      </w:r>
      <w:r w:rsidRPr="00B96C9A">
        <w:rPr>
          <w:cs/>
        </w:rPr>
        <w:t xml:space="preserve">การใช้งาน </w:t>
      </w:r>
      <w:r w:rsidRPr="00B96C9A">
        <w:t xml:space="preserve">Version Control </w:t>
      </w:r>
      <w:r w:rsidRPr="00B96C9A">
        <w:rPr>
          <w:cs/>
        </w:rPr>
        <w:t xml:space="preserve">หรือการเชื่อมต่อกับ </w:t>
      </w:r>
      <w:r w:rsidRPr="00B96C9A">
        <w:t>Sever</w:t>
      </w:r>
      <w:r w:rsidRPr="00B96C9A">
        <w:rPr>
          <w:cs/>
        </w:rPr>
        <w:t xml:space="preserve"> เพื่อทำการจัดการฐานข้อมูลก็สามารถที่จะทำได้ผ่าน </w:t>
      </w:r>
      <w:r w:rsidRPr="00B96C9A">
        <w:rPr>
          <w:rStyle w:val="af2"/>
        </w:rPr>
        <w:t>PHPStorm</w:t>
      </w:r>
      <w:r w:rsidRPr="00B96C9A">
        <w:rPr>
          <w:rStyle w:val="af2"/>
          <w:cs/>
        </w:rPr>
        <w:t xml:space="preserve"> เช่นกัน</w:t>
      </w:r>
    </w:p>
    <w:p w14:paraId="5E5EFD08" w14:textId="77777777" w:rsidR="001B081E" w:rsidRPr="00B96C9A" w:rsidRDefault="001B081E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10  Yii Migration</w:t>
      </w:r>
    </w:p>
    <w:p w14:paraId="7D1DF584" w14:textId="77777777" w:rsidR="001B081E" w:rsidRPr="00B96C9A" w:rsidRDefault="00DC510F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   </w:t>
      </w:r>
      <w:r w:rsidR="001B081E" w:rsidRPr="00B96C9A">
        <w:rPr>
          <w:color w:val="000000"/>
        </w:rPr>
        <w:t xml:space="preserve">Yii Migration </w:t>
      </w:r>
      <w:r w:rsidR="001B081E" w:rsidRPr="00B96C9A">
        <w:rPr>
          <w:color w:val="000000"/>
          <w:cs/>
        </w:rPr>
        <w:t xml:space="preserve">คือการสร้าง </w:t>
      </w:r>
      <w:r w:rsidR="001B081E" w:rsidRPr="00B96C9A">
        <w:rPr>
          <w:color w:val="000000"/>
        </w:rPr>
        <w:t xml:space="preserve">Versioning </w:t>
      </w:r>
      <w:r w:rsidR="001B081E" w:rsidRPr="00B96C9A">
        <w:rPr>
          <w:color w:val="000000"/>
          <w:cs/>
        </w:rPr>
        <w:t>[</w:t>
      </w:r>
      <w:r w:rsidR="001B081E" w:rsidRPr="00B96C9A">
        <w:rPr>
          <w:color w:val="000000"/>
        </w:rPr>
        <w:t>2</w:t>
      </w:r>
      <w:r w:rsidR="00716036" w:rsidRPr="00B96C9A">
        <w:rPr>
          <w:color w:val="000000"/>
        </w:rPr>
        <w:t>2</w:t>
      </w:r>
      <w:r w:rsidR="001B081E" w:rsidRPr="00B96C9A">
        <w:rPr>
          <w:color w:val="000000"/>
          <w:cs/>
        </w:rPr>
        <w:t xml:space="preserve">] ของการทำงานกับฐานข้อมูล เพื่อให้สามารถติดตามการทำงาน การแก้ไข และที่มาที่ไปของตารางได้จากการใช้งานร่วมกับ </w:t>
      </w:r>
      <w:r w:rsidR="001B081E" w:rsidRPr="00B96C9A">
        <w:rPr>
          <w:color w:val="000000"/>
        </w:rPr>
        <w:t>Version Control</w:t>
      </w:r>
      <w:r w:rsidR="001B081E" w:rsidRPr="00B96C9A">
        <w:rPr>
          <w:color w:val="000000"/>
          <w:cs/>
        </w:rPr>
        <w:t xml:space="preserve"> เช่น </w:t>
      </w:r>
      <w:r w:rsidR="001B081E" w:rsidRPr="00B96C9A">
        <w:rPr>
          <w:color w:val="000000"/>
        </w:rPr>
        <w:t xml:space="preserve">Git </w:t>
      </w:r>
      <w:r w:rsidR="001B081E" w:rsidRPr="00B96C9A">
        <w:rPr>
          <w:cs/>
        </w:rPr>
        <w:t xml:space="preserve">ซึ่งสำคัญมากในการทำงานร่วมกันเป็นทีม และยังสามารถทำให้สามารถ </w:t>
      </w:r>
      <w:r w:rsidR="001B081E" w:rsidRPr="00B96C9A">
        <w:t xml:space="preserve">Deploy </w:t>
      </w:r>
      <w:r w:rsidR="00775E63" w:rsidRPr="00B96C9A">
        <w:rPr>
          <w:cs/>
        </w:rPr>
        <w:t>โครงงาน</w:t>
      </w:r>
      <w:r w:rsidR="001B081E" w:rsidRPr="00B96C9A">
        <w:rPr>
          <w:cs/>
        </w:rPr>
        <w:t xml:space="preserve">ไปยังเครื่อง </w:t>
      </w:r>
      <w:r w:rsidR="001B081E" w:rsidRPr="00B96C9A">
        <w:t xml:space="preserve">Production </w:t>
      </w:r>
      <w:r w:rsidR="001B081E" w:rsidRPr="00B96C9A">
        <w:rPr>
          <w:cs/>
        </w:rPr>
        <w:t xml:space="preserve">แบบอัตโนมัติโดยที่ไม่ต้องทำการแก้ไขฐานข้อมูลแบบ </w:t>
      </w:r>
      <w:r w:rsidR="001B081E" w:rsidRPr="00B96C9A">
        <w:t xml:space="preserve">Manual </w:t>
      </w:r>
      <w:r w:rsidR="001B081E" w:rsidRPr="00B96C9A">
        <w:rPr>
          <w:cs/>
        </w:rPr>
        <w:t>และยังสามารถย้อนกลับการทำงานไปยังตารางก่อนหน้าได้ ในกรณีที่เกิดข้อผิดพลาดกับระบบ</w:t>
      </w:r>
    </w:p>
    <w:p w14:paraId="0160D273" w14:textId="77777777" w:rsidR="001B081E" w:rsidRPr="00B96C9A" w:rsidRDefault="001B081E" w:rsidP="005E6F47">
      <w:pPr>
        <w:spacing w:after="0" w:line="240" w:lineRule="auto"/>
      </w:pPr>
      <w:r w:rsidRPr="00B96C9A">
        <w:rPr>
          <w:color w:val="000000"/>
          <w:cs/>
        </w:rPr>
        <w:t xml:space="preserve">              3.1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11  </w:t>
      </w:r>
      <w:r w:rsidRPr="00B96C9A">
        <w:t>Deployer</w:t>
      </w:r>
    </w:p>
    <w:p w14:paraId="7A76453D" w14:textId="77777777" w:rsidR="001B081E" w:rsidRPr="00B96C9A" w:rsidRDefault="00DC510F" w:rsidP="005E6F47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   </w:t>
      </w:r>
      <w:r w:rsidR="001B081E" w:rsidRPr="00B96C9A">
        <w:t xml:space="preserve">Deployer </w:t>
      </w:r>
      <w:r w:rsidR="001B081E" w:rsidRPr="00B96C9A">
        <w:rPr>
          <w:cs/>
        </w:rPr>
        <w:t xml:space="preserve">คือเครื่องมือสำหรับ </w:t>
      </w:r>
      <w:r w:rsidR="001B081E" w:rsidRPr="00B96C9A">
        <w:t xml:space="preserve">Deploy </w:t>
      </w:r>
      <w:r w:rsidR="00775E63" w:rsidRPr="00B96C9A">
        <w:rPr>
          <w:cs/>
        </w:rPr>
        <w:t>โครงงาน</w:t>
      </w:r>
      <w:r w:rsidR="001B081E" w:rsidRPr="00B96C9A">
        <w:rPr>
          <w:cs/>
        </w:rPr>
        <w:t xml:space="preserve">ขึ้นไปยัง </w:t>
      </w:r>
      <w:r w:rsidR="001B081E" w:rsidRPr="00B96C9A">
        <w:t xml:space="preserve">Server </w:t>
      </w:r>
      <w:r w:rsidR="001B081E" w:rsidRPr="00B96C9A">
        <w:rPr>
          <w:cs/>
        </w:rPr>
        <w:t xml:space="preserve">และจัดการการตั้งค่า รวมไปถึงอัพเดทส่วนเสริมและทรัพยากรณ์ระบบให้พร้อมใช้งานแบบอัตโนมัติตามที่ได้ตั้งค่าไว้ ซึ่งรวดเร็วและสะดวกด้วยการใช้งานคำสั่งเพียงบรรทัดเดียว นอกจากนี้หากเกิดข้อผิดพลาดจากการ </w:t>
      </w:r>
      <w:r w:rsidR="001B081E" w:rsidRPr="00B96C9A">
        <w:t xml:space="preserve">Deploy </w:t>
      </w:r>
      <w:r w:rsidR="001B081E" w:rsidRPr="00B96C9A">
        <w:rPr>
          <w:cs/>
        </w:rPr>
        <w:t xml:space="preserve">หรือจาก </w:t>
      </w:r>
      <w:r w:rsidR="001B081E" w:rsidRPr="00B96C9A">
        <w:t xml:space="preserve">Code </w:t>
      </w:r>
      <w:r w:rsidR="001B081E" w:rsidRPr="00B96C9A">
        <w:rPr>
          <w:cs/>
        </w:rPr>
        <w:t xml:space="preserve">ยังสามารถใช้คำสั่ง </w:t>
      </w:r>
      <w:r w:rsidR="001B081E" w:rsidRPr="00B96C9A">
        <w:t xml:space="preserve">Rollback </w:t>
      </w:r>
      <w:r w:rsidR="001B081E" w:rsidRPr="00B96C9A">
        <w:rPr>
          <w:cs/>
        </w:rPr>
        <w:t>เพื่อกลับไปยัง</w:t>
      </w:r>
      <w:r w:rsidR="008252BD" w:rsidRPr="00B96C9A">
        <w:rPr>
          <w:cs/>
        </w:rPr>
        <w:t>เวอร์ชัน</w:t>
      </w:r>
      <w:r w:rsidR="001B081E" w:rsidRPr="00B96C9A">
        <w:rPr>
          <w:cs/>
        </w:rPr>
        <w:t xml:space="preserve">ก่อนหน้าซึ่งยังไม่มีข้อผิดพลาดเกิดขึ้นได้ ซึ่งการที่สามารถทำการ </w:t>
      </w:r>
      <w:r w:rsidR="001B081E" w:rsidRPr="00B96C9A">
        <w:t xml:space="preserve">Deploy </w:t>
      </w:r>
      <w:r w:rsidR="00775E63" w:rsidRPr="00B96C9A">
        <w:rPr>
          <w:cs/>
        </w:rPr>
        <w:t>โครงงาน</w:t>
      </w:r>
      <w:r w:rsidR="001B081E" w:rsidRPr="00B96C9A">
        <w:rPr>
          <w:cs/>
        </w:rPr>
        <w:t>ได้อย่างสมำเสมอ จะทำให้ไม่เกิดปัญหาที่เกิดจากทรัพยากรบนเครื่องที่ใช้งานจริง ไม่สอดคล้องกับเครื่องที่ใช้พัฒนา ซึ่งมักเกิดขึ้นในช่วงท้ายของการพัฒนาซอฟต์แวร์</w:t>
      </w:r>
    </w:p>
    <w:p w14:paraId="264B2F99" w14:textId="77777777" w:rsidR="001B081E" w:rsidRPr="00B96C9A" w:rsidRDefault="001B081E" w:rsidP="005E6F47">
      <w:pPr>
        <w:spacing w:after="0" w:line="240" w:lineRule="auto"/>
      </w:pPr>
    </w:p>
    <w:p w14:paraId="2D6DB7F5" w14:textId="77777777" w:rsidR="001B081E" w:rsidRPr="00B96C9A" w:rsidRDefault="001B081E" w:rsidP="005E6F47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7504445C" wp14:editId="3FBF75D5">
            <wp:extent cx="3863895" cy="2216989"/>
            <wp:effectExtent l="0" t="0" r="3810" b="0"/>
            <wp:docPr id="97" name="รูปภาพ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26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1718" cy="2227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36EE65" w14:textId="77777777" w:rsidR="001B081E" w:rsidRPr="00B96C9A" w:rsidRDefault="001B081E" w:rsidP="005E6F47">
      <w:pPr>
        <w:spacing w:after="0" w:line="240" w:lineRule="auto"/>
        <w:rPr>
          <w:cs/>
        </w:rPr>
      </w:pPr>
    </w:p>
    <w:p w14:paraId="076481F8" w14:textId="77777777" w:rsidR="001B081E" w:rsidRPr="00B96C9A" w:rsidRDefault="001B081E" w:rsidP="005E6F47">
      <w:pPr>
        <w:spacing w:after="0" w:line="240" w:lineRule="auto"/>
        <w:jc w:val="center"/>
      </w:pPr>
      <w:r w:rsidRPr="00B96C9A">
        <w:rPr>
          <w:b/>
          <w:bCs/>
          <w:cs/>
        </w:rPr>
        <w:t>ภาพที่ 16</w:t>
      </w:r>
      <w:r w:rsidRPr="00B96C9A">
        <w:rPr>
          <w:cs/>
        </w:rPr>
        <w:t xml:space="preserve">  ตัวอย่างการใช้งาน </w:t>
      </w:r>
      <w:r w:rsidRPr="00B96C9A">
        <w:t>Deployer</w:t>
      </w:r>
    </w:p>
    <w:p w14:paraId="35DAC270" w14:textId="77777777" w:rsidR="001B081E" w:rsidRPr="00B96C9A" w:rsidRDefault="001B081E" w:rsidP="005E6F47">
      <w:pPr>
        <w:spacing w:after="0" w:line="240" w:lineRule="auto"/>
        <w:jc w:val="center"/>
      </w:pPr>
    </w:p>
    <w:p w14:paraId="24621722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  <w:color w:val="000000"/>
        </w:rPr>
        <w:t xml:space="preserve">4  </w:t>
      </w:r>
      <w:r w:rsidRPr="00B96C9A">
        <w:rPr>
          <w:rFonts w:eastAsia="Cordia New"/>
          <w:color w:val="000000"/>
          <w:cs/>
        </w:rPr>
        <w:t>กำหนดขอบเขตและเป้าหมายของโครงงาน</w:t>
      </w:r>
    </w:p>
    <w:p w14:paraId="621E4206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  <w:cs/>
        </w:rPr>
        <w:t>กำหนดขอบเขตเป้าหมายของโครงงานให้สอดคล้องกับนโยบายของภาควิชาและความต้องการของผู้ใช้งาน ซึ่งมุ่งเน้นในการเปลี่ยนสำนักงานไปเป็นสำนักงานดิจิทัลและลดการใช้งานกระดาษ โดยจากการวิเคราะห์ความต้องการด้วยการสอบถามจากผู้ใช้งานและเจ้าหน้าที่ภาควิชา สามารถแบ่งได้เป็น 3 ส่วนดังนี้</w:t>
      </w:r>
    </w:p>
    <w:p w14:paraId="3DD7D5BE" w14:textId="77777777" w:rsidR="00C91A61" w:rsidRPr="00B96C9A" w:rsidRDefault="00D34424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3</w:t>
      </w:r>
      <w:r w:rsidR="00C91A61" w:rsidRPr="00B96C9A">
        <w:rPr>
          <w:rFonts w:eastAsia="Cordia New"/>
          <w:color w:val="000000"/>
          <w:cs/>
        </w:rPr>
        <w:t>.4.1</w:t>
      </w:r>
      <w:r w:rsidRPr="00B96C9A">
        <w:rPr>
          <w:rFonts w:eastAsia="Cordia New"/>
          <w:color w:val="000000"/>
          <w:cs/>
        </w:rPr>
        <w:t>.1</w:t>
      </w:r>
      <w:r w:rsidR="00C91A61" w:rsidRPr="00B96C9A">
        <w:rPr>
          <w:rFonts w:eastAsia="Cordia New"/>
          <w:color w:val="000000"/>
          <w:cs/>
        </w:rPr>
        <w:t xml:space="preserve">  นักศึกษา</w:t>
      </w:r>
    </w:p>
    <w:p w14:paraId="1C2FB3A4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1</w:t>
      </w:r>
      <w:r w:rsidRPr="00B96C9A">
        <w:rPr>
          <w:rFonts w:eastAsia="Cordia New"/>
          <w:color w:val="000000"/>
          <w:cs/>
        </w:rPr>
        <w:t>)  สามารถสืบค้นข้อมูลโครงงานของรุ่นพี่ เพื่อเป็นแนวทางในการพัฒนาโครงงานของตนเองได้อย่างถูกต้องและแม่นยำ</w:t>
      </w:r>
    </w:p>
    <w:p w14:paraId="6D0B5758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2</w:t>
      </w:r>
      <w:r w:rsidRPr="00B96C9A">
        <w:rPr>
          <w:rFonts w:eastAsia="Cordia New"/>
          <w:color w:val="000000"/>
          <w:cs/>
        </w:rPr>
        <w:t>)  สามารถดูความเชี่ยวชาญของอาจารย์เพื่อประกอบการตัดสินใจเลือกอาจารย์ที่ปรึกษาได้</w:t>
      </w:r>
    </w:p>
    <w:p w14:paraId="6722B0B8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3</w:t>
      </w:r>
      <w:r w:rsidRPr="00B96C9A">
        <w:rPr>
          <w:rFonts w:eastAsia="Cordia New"/>
          <w:color w:val="000000"/>
          <w:cs/>
        </w:rPr>
        <w:t>)  สามารถดูจำนวนกลุ่มโครงงานที่อาจารย์รับไปแล้วและจำนวนกลุ่มที่ยังรับได้</w:t>
      </w:r>
    </w:p>
    <w:p w14:paraId="38E27675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4</w:t>
      </w:r>
      <w:r w:rsidRPr="00B96C9A">
        <w:rPr>
          <w:rFonts w:eastAsia="Cordia New"/>
          <w:color w:val="000000"/>
          <w:cs/>
        </w:rPr>
        <w:t>)  สามารถส่งคำร้องขอให้อาจารย์เป็นที่ปรึกษาเพื่อให้อาจารย์พิจารณาได้</w:t>
      </w:r>
    </w:p>
    <w:p w14:paraId="62E74AC2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5</w:t>
      </w:r>
      <w:r w:rsidRPr="00B96C9A">
        <w:rPr>
          <w:rFonts w:eastAsia="Cordia New"/>
          <w:color w:val="000000"/>
          <w:cs/>
        </w:rPr>
        <w:t>)  สามารถจัดการโครงงานและเอกสารโครงงานผ่านระบบได้</w:t>
      </w:r>
    </w:p>
    <w:p w14:paraId="5E2BCFAA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6</w:t>
      </w:r>
      <w:r w:rsidRPr="00B96C9A">
        <w:rPr>
          <w:rFonts w:eastAsia="Cordia New"/>
          <w:color w:val="000000"/>
          <w:cs/>
        </w:rPr>
        <w:t>)  สามารถจัดการที่ปรึกษาโครงานผ่านระบบได้</w:t>
      </w:r>
    </w:p>
    <w:p w14:paraId="51CA88C5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6</w:t>
      </w:r>
      <w:r w:rsidRPr="00B96C9A">
        <w:rPr>
          <w:rFonts w:eastAsia="Cordia New"/>
          <w:color w:val="000000"/>
          <w:cs/>
        </w:rPr>
        <w:t>)  สามารถดูตารางกิจกรรมในรายวิชาผ่านระบบได้</w:t>
      </w:r>
    </w:p>
    <w:p w14:paraId="61EDC980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</w:t>
      </w:r>
      <w:r w:rsidRPr="00B96C9A">
        <w:rPr>
          <w:rFonts w:eastAsia="Cordia New"/>
          <w:color w:val="000000"/>
        </w:rPr>
        <w:t>7</w:t>
      </w:r>
      <w:r w:rsidRPr="00B96C9A">
        <w:rPr>
          <w:rFonts w:eastAsia="Cordia New"/>
          <w:color w:val="000000"/>
          <w:cs/>
        </w:rPr>
        <w:t>)  สามารถดาวน์โหลดแบบฟอร์มและเอกสารโครงงานได้</w:t>
      </w:r>
    </w:p>
    <w:p w14:paraId="7A582ED4" w14:textId="77777777" w:rsidR="00C91A61" w:rsidRPr="00B96C9A" w:rsidRDefault="00D34424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3</w:t>
      </w:r>
      <w:r w:rsidR="00C91A61" w:rsidRPr="00B96C9A">
        <w:rPr>
          <w:rFonts w:eastAsia="Cordia New"/>
          <w:color w:val="000000"/>
          <w:cs/>
        </w:rPr>
        <w:t>.4.</w:t>
      </w:r>
      <w:r w:rsidRPr="00B96C9A">
        <w:rPr>
          <w:rFonts w:eastAsia="Cordia New"/>
          <w:color w:val="000000"/>
          <w:cs/>
        </w:rPr>
        <w:t>1.</w:t>
      </w:r>
      <w:r w:rsidR="00C91A61" w:rsidRPr="00B96C9A">
        <w:rPr>
          <w:rFonts w:eastAsia="Cordia New"/>
          <w:color w:val="000000"/>
          <w:cs/>
        </w:rPr>
        <w:t>2  อาจารย์</w:t>
      </w:r>
    </w:p>
    <w:p w14:paraId="24097A78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 </w:t>
      </w:r>
      <w:r w:rsidRPr="00B96C9A">
        <w:rPr>
          <w:rFonts w:eastAsia="Cordia New"/>
          <w:color w:val="000000"/>
        </w:rPr>
        <w:t>1</w:t>
      </w:r>
      <w:r w:rsidRPr="00B96C9A">
        <w:rPr>
          <w:rFonts w:eastAsia="Cordia New"/>
          <w:color w:val="000000"/>
          <w:cs/>
        </w:rPr>
        <w:t>)  สามารถประกาศรับเป็นที่ปรึกษาตามหัวข้อที่กำหนดได้</w:t>
      </w:r>
    </w:p>
    <w:p w14:paraId="1AAC2663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 </w:t>
      </w:r>
      <w:r w:rsidRPr="00B96C9A">
        <w:rPr>
          <w:rFonts w:eastAsia="Cordia New"/>
          <w:color w:val="000000"/>
        </w:rPr>
        <w:t>2</w:t>
      </w:r>
      <w:r w:rsidRPr="00B96C9A">
        <w:rPr>
          <w:rFonts w:eastAsia="Cordia New"/>
          <w:color w:val="000000"/>
          <w:cs/>
        </w:rPr>
        <w:t>)  สามารถจัดการคำร้องขอเป็นที่ปรึกษา และดูข้อมูลรายละเอียดของนักศึกษาเพื่อกระกอบการตัดสินใจรับนักศึกษาเป็นที่ปรึกษาโครงงานได้</w:t>
      </w:r>
    </w:p>
    <w:p w14:paraId="594960CE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 </w:t>
      </w:r>
      <w:r w:rsidRPr="00B96C9A">
        <w:rPr>
          <w:rFonts w:eastAsia="Cordia New"/>
          <w:color w:val="000000"/>
        </w:rPr>
        <w:t>3</w:t>
      </w:r>
      <w:r w:rsidRPr="00B96C9A">
        <w:rPr>
          <w:rFonts w:eastAsia="Cordia New"/>
          <w:color w:val="000000"/>
          <w:cs/>
        </w:rPr>
        <w:t>)  สามารถอนุมัติคำร้องต่าง</w:t>
      </w:r>
      <w:r w:rsidR="00D34424" w:rsidRPr="00B96C9A">
        <w:rPr>
          <w:rFonts w:eastAsia="Cordia New"/>
          <w:color w:val="000000"/>
          <w:cs/>
        </w:rPr>
        <w:t xml:space="preserve"> </w:t>
      </w:r>
      <w:r w:rsidRPr="00B96C9A">
        <w:rPr>
          <w:rFonts w:eastAsia="Cordia New"/>
          <w:color w:val="000000"/>
          <w:cs/>
        </w:rPr>
        <w:t>ๆของนักศึกษา เช่น การเปลี่ยนหัวข้อโครงงาน การอัพโหลดเอกสารโครงงาน การเปลี่ยนที่ปรึกษาโครงงาน ผ่านระบบได้</w:t>
      </w:r>
    </w:p>
    <w:p w14:paraId="6F13AB8E" w14:textId="77777777" w:rsidR="00C91A61" w:rsidRPr="00B96C9A" w:rsidRDefault="00D34424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3</w:t>
      </w:r>
      <w:r w:rsidR="00C91A61" w:rsidRPr="00B96C9A">
        <w:rPr>
          <w:rFonts w:eastAsia="Cordia New"/>
          <w:color w:val="000000"/>
          <w:cs/>
        </w:rPr>
        <w:t>.4.</w:t>
      </w:r>
      <w:r w:rsidRPr="00B96C9A">
        <w:rPr>
          <w:rFonts w:eastAsia="Cordia New"/>
          <w:color w:val="000000"/>
          <w:cs/>
        </w:rPr>
        <w:t>1.</w:t>
      </w:r>
      <w:r w:rsidR="00C91A61" w:rsidRPr="00B96C9A">
        <w:rPr>
          <w:rFonts w:eastAsia="Cordia New"/>
          <w:color w:val="000000"/>
          <w:cs/>
        </w:rPr>
        <w:t>3  เจ้าหน้าที่ภาควิชา</w:t>
      </w:r>
    </w:p>
    <w:p w14:paraId="60A955ED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 </w:t>
      </w:r>
      <w:r w:rsidRPr="00B96C9A">
        <w:rPr>
          <w:rFonts w:eastAsia="Cordia New"/>
          <w:color w:val="000000"/>
        </w:rPr>
        <w:t>1</w:t>
      </w:r>
      <w:r w:rsidRPr="00B96C9A">
        <w:rPr>
          <w:rFonts w:eastAsia="Cordia New"/>
          <w:color w:val="000000"/>
          <w:cs/>
        </w:rPr>
        <w:t>)  สามารถออกรายงานต่าง</w:t>
      </w:r>
      <w:r w:rsidR="00D34424" w:rsidRPr="00B96C9A">
        <w:rPr>
          <w:rFonts w:eastAsia="Cordia New"/>
          <w:color w:val="000000"/>
          <w:cs/>
        </w:rPr>
        <w:t xml:space="preserve"> </w:t>
      </w:r>
      <w:r w:rsidRPr="00B96C9A">
        <w:rPr>
          <w:rFonts w:eastAsia="Cordia New"/>
          <w:color w:val="000000"/>
          <w:cs/>
        </w:rPr>
        <w:t>ๆ เช่น รายงานหัวข้อโครงงาน รายงานกลุ่มสอบโครงงาน รายงานนักศึกษาที่ยังไม่มีที่ปรึกษาโครงงาน ผ่านระบบได้</w:t>
      </w:r>
    </w:p>
    <w:p w14:paraId="5B52624D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</w:t>
      </w:r>
      <w:r w:rsidR="00D34424" w:rsidRPr="00B96C9A">
        <w:rPr>
          <w:rFonts w:eastAsia="Cordia New"/>
          <w:color w:val="000000"/>
          <w:cs/>
        </w:rPr>
        <w:t xml:space="preserve">   </w:t>
      </w:r>
      <w:r w:rsidRPr="00B96C9A">
        <w:rPr>
          <w:rFonts w:eastAsia="Cordia New"/>
          <w:color w:val="000000"/>
        </w:rPr>
        <w:t>2</w:t>
      </w:r>
      <w:r w:rsidRPr="00B96C9A">
        <w:rPr>
          <w:rFonts w:eastAsia="Cordia New"/>
          <w:color w:val="000000"/>
          <w:cs/>
        </w:rPr>
        <w:t>)  สามารถนำเข้ารายชื่อนักศึกษาที่ลงทะเบียนในรายวิชาโครงงานคอมพิวเตอร์ เพื่อเพิ่มสิทธิ์ในการจัดการโครงงานและอาจารย์ที่ปรึกษาได้</w:t>
      </w:r>
    </w:p>
    <w:p w14:paraId="029211D2" w14:textId="77777777" w:rsidR="00C91A61" w:rsidRPr="00B96C9A" w:rsidRDefault="00D23022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   </w:t>
      </w:r>
      <w:r w:rsidR="00C91A61" w:rsidRPr="00B96C9A">
        <w:rPr>
          <w:rFonts w:eastAsia="Cordia New"/>
          <w:color w:val="000000"/>
        </w:rPr>
        <w:t>3</w:t>
      </w:r>
      <w:r w:rsidR="00C91A61" w:rsidRPr="00B96C9A">
        <w:rPr>
          <w:rFonts w:eastAsia="Cordia New"/>
          <w:color w:val="000000"/>
          <w:cs/>
        </w:rPr>
        <w:t>)  สามารถจัดกลุ่มสอบโครงงานผ่านระบบได้</w:t>
      </w:r>
    </w:p>
    <w:p w14:paraId="38C263B5" w14:textId="77777777" w:rsidR="00C91A61" w:rsidRPr="00B96C9A" w:rsidRDefault="00D23022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   </w:t>
      </w:r>
      <w:r w:rsidR="00C91A61" w:rsidRPr="00B96C9A">
        <w:rPr>
          <w:rFonts w:eastAsia="Cordia New"/>
          <w:color w:val="000000"/>
          <w:cs/>
        </w:rPr>
        <w:t>4)  สามารถเพิ่มกิจกรรมในปฏิทินรายวิชา</w:t>
      </w:r>
    </w:p>
    <w:p w14:paraId="1477D600" w14:textId="77777777" w:rsidR="00C91A61" w:rsidRPr="00B96C9A" w:rsidRDefault="00D23022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           </w:t>
      </w:r>
      <w:r w:rsidR="00C91A61" w:rsidRPr="00B96C9A">
        <w:rPr>
          <w:rFonts w:eastAsia="Cordia New"/>
          <w:color w:val="000000"/>
        </w:rPr>
        <w:t>5</w:t>
      </w:r>
      <w:r w:rsidR="00C91A61" w:rsidRPr="00B96C9A">
        <w:rPr>
          <w:rFonts w:eastAsia="Cordia New"/>
          <w:color w:val="000000"/>
          <w:cs/>
        </w:rPr>
        <w:t>)  สามารถเพิ่มแบบฟอร์มและเอกสารโครงงานเพื่อให้นักศึกษานำไปใช้ได้</w:t>
      </w:r>
    </w:p>
    <w:p w14:paraId="54596DCE" w14:textId="77777777" w:rsidR="00C91A61" w:rsidRPr="00B96C9A" w:rsidRDefault="00C91A61" w:rsidP="00ED0189">
      <w:pPr>
        <w:spacing w:after="0" w:line="240" w:lineRule="auto"/>
        <w:jc w:val="thaiDistribute"/>
        <w:rPr>
          <w:rFonts w:eastAsia="Cordia New"/>
          <w:noProof/>
        </w:rPr>
      </w:pPr>
      <w:r w:rsidRPr="00B96C9A">
        <w:rPr>
          <w:rFonts w:eastAsia="Cordia New"/>
          <w:color w:val="000000"/>
          <w:cs/>
        </w:rPr>
        <w:t xml:space="preserve">           </w:t>
      </w:r>
      <w:r w:rsidR="00D23022" w:rsidRPr="00B96C9A">
        <w:rPr>
          <w:rFonts w:eastAsia="Cordia New"/>
          <w:color w:val="000000"/>
          <w:cs/>
        </w:rPr>
        <w:t xml:space="preserve">                </w:t>
      </w:r>
      <w:r w:rsidRPr="00B96C9A">
        <w:rPr>
          <w:rFonts w:eastAsia="Cordia New"/>
          <w:color w:val="000000"/>
          <w:cs/>
        </w:rPr>
        <w:t xml:space="preserve">    </w:t>
      </w:r>
    </w:p>
    <w:p w14:paraId="05D64D55" w14:textId="77777777" w:rsidR="00C91A61" w:rsidRPr="00B96C9A" w:rsidRDefault="00C91A61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ซึ่งในการทำระบบนี้จำเป็นต้องใช้ข้อมูลและฟังก์ชันการทำงานจากส่วนอื่น ๆ ของระบบ </w:t>
      </w:r>
      <w:r w:rsidRPr="00B96C9A">
        <w:rPr>
          <w:rFonts w:eastAsia="Cordia New"/>
          <w:color w:val="000000"/>
        </w:rPr>
        <w:t>E</w:t>
      </w:r>
      <w:r w:rsidRPr="00B96C9A">
        <w:rPr>
          <w:rFonts w:eastAsia="Cordia New"/>
          <w:color w:val="000000"/>
          <w:cs/>
        </w:rPr>
        <w:t>-</w:t>
      </w:r>
      <w:r w:rsidRPr="00B96C9A">
        <w:rPr>
          <w:rFonts w:eastAsia="Cordia New"/>
          <w:color w:val="000000"/>
        </w:rPr>
        <w:t xml:space="preserve">Office </w:t>
      </w:r>
      <w:r w:rsidRPr="00B96C9A">
        <w:rPr>
          <w:rFonts w:eastAsia="Cordia New"/>
          <w:color w:val="000000"/>
          <w:cs/>
        </w:rPr>
        <w:t>ซึ่งประกอบไปด้วย ระบบข้อมูลบุคคล สำหรับดึงข้อมูลบุคลากรและข้อมูลสิทธิในการใช้งานระบบต่าง</w:t>
      </w:r>
      <w:r w:rsidR="00D34424" w:rsidRPr="00B96C9A">
        <w:rPr>
          <w:rFonts w:eastAsia="Cordia New"/>
          <w:color w:val="000000"/>
          <w:cs/>
        </w:rPr>
        <w:t xml:space="preserve"> </w:t>
      </w:r>
      <w:r w:rsidRPr="00B96C9A">
        <w:rPr>
          <w:rFonts w:eastAsia="Cordia New"/>
          <w:color w:val="000000"/>
          <w:cs/>
        </w:rPr>
        <w:t>ๆ และ</w:t>
      </w:r>
      <w:r w:rsidRPr="00B96C9A">
        <w:rPr>
          <w:cs/>
        </w:rPr>
        <w:t>ระบบติดตามความก้าวหน้าและให้คำปรึกษาของโครงงาน</w:t>
      </w:r>
      <w:r w:rsidRPr="00B96C9A">
        <w:rPr>
          <w:rFonts w:eastAsia="Cordia New"/>
          <w:color w:val="000000"/>
          <w:cs/>
        </w:rPr>
        <w:t xml:space="preserve"> สำหรับการเชื่อมโยงระบบปฏิทินกับส่วนกลาง</w:t>
      </w:r>
    </w:p>
    <w:p w14:paraId="09617306" w14:textId="77777777" w:rsidR="00366E2E" w:rsidRPr="00B96C9A" w:rsidRDefault="00D23022" w:rsidP="2B70ABAF">
      <w:pPr>
        <w:spacing w:after="0" w:line="240" w:lineRule="auto"/>
        <w:jc w:val="thaiDistribute"/>
        <w:rPr>
          <w:rFonts w:eastAsia="Cordia New"/>
          <w:color w:val="FF0000"/>
        </w:rPr>
      </w:pPr>
      <w:r w:rsidRPr="00B96C9A">
        <w:rPr>
          <w:rFonts w:eastAsia="Cordia New"/>
          <w:cs/>
        </w:rPr>
        <w:t xml:space="preserve">        </w:t>
      </w:r>
      <w:r w:rsidR="00366E2E" w:rsidRPr="00B96C9A">
        <w:rPr>
          <w:rFonts w:eastAsia="Cordia New"/>
        </w:rPr>
        <w:t>3</w:t>
      </w:r>
      <w:r w:rsidR="00366E2E" w:rsidRPr="00B96C9A">
        <w:rPr>
          <w:rFonts w:eastAsia="Cordia New"/>
          <w:cs/>
        </w:rPr>
        <w:t>.</w:t>
      </w:r>
      <w:r w:rsidR="00366E2E" w:rsidRPr="00B96C9A">
        <w:rPr>
          <w:rFonts w:eastAsia="Cordia New"/>
        </w:rPr>
        <w:t>1</w:t>
      </w:r>
      <w:r w:rsidR="00366E2E" w:rsidRPr="00B96C9A">
        <w:rPr>
          <w:rFonts w:eastAsia="Cordia New"/>
          <w:cs/>
        </w:rPr>
        <w:t>.</w:t>
      </w:r>
      <w:r w:rsidR="00366E2E" w:rsidRPr="00B96C9A">
        <w:rPr>
          <w:rFonts w:eastAsia="Cordia New"/>
        </w:rPr>
        <w:t xml:space="preserve">5  </w:t>
      </w:r>
      <w:r w:rsidR="00366E2E" w:rsidRPr="00B96C9A">
        <w:rPr>
          <w:rFonts w:eastAsia="Cordia New"/>
          <w:cs/>
        </w:rPr>
        <w:t>เขียนเค้าโครงโครงงานและเสนออาจารย์ที่ปรึกษา</w:t>
      </w:r>
    </w:p>
    <w:p w14:paraId="7A86690B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เขียนเค้าโครงงานฉบับย่อเสนออาจารย์ที่ปรึกษาโดยการ รวบรวม </w:t>
      </w:r>
      <w:r w:rsidR="004B4392" w:rsidRPr="00B96C9A">
        <w:rPr>
          <w:rFonts w:eastAsia="Cordia New"/>
          <w:cs/>
        </w:rPr>
        <w:t>ทฤษฎี</w:t>
      </w:r>
      <w:r w:rsidRPr="00B96C9A">
        <w:rPr>
          <w:rFonts w:eastAsia="Cordia New"/>
          <w:cs/>
        </w:rPr>
        <w:t xml:space="preserve"> เครื่องมือ เทคโนโลยีที่ใช้พร้อมทั้งกระบวนการการทำงาน รูปแบบของโครงการ เพื่อจัดทำเค้าโครงงานฉบับสมบูรณ์</w:t>
      </w:r>
    </w:p>
    <w:p w14:paraId="1178D039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6 </w:t>
      </w:r>
      <w:r w:rsidRPr="00B96C9A">
        <w:rPr>
          <w:rFonts w:eastAsia="Cordia New"/>
          <w:cs/>
        </w:rPr>
        <w:t xml:space="preserve"> นำเสนอโครงร่างโครงงาน</w:t>
      </w:r>
    </w:p>
    <w:p w14:paraId="62D8CCAF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3.1.7  วิเคราะห์และออกแบบระบบ</w:t>
      </w:r>
    </w:p>
    <w:p w14:paraId="32313555" w14:textId="77777777" w:rsidR="00E752AA" w:rsidRPr="00B96C9A" w:rsidRDefault="00E752A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8</w:t>
      </w:r>
      <w:r w:rsidRPr="00B96C9A">
        <w:rPr>
          <w:rFonts w:eastAsia="Cordia New"/>
          <w:cs/>
        </w:rPr>
        <w:t xml:space="preserve">  นำเสนอและรายงานความก้าวหน้า ครั้งที่ 1</w:t>
      </w:r>
    </w:p>
    <w:p w14:paraId="24D7DCF7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="00E752AA" w:rsidRPr="00B96C9A">
        <w:rPr>
          <w:rFonts w:eastAsia="Cordia New"/>
        </w:rPr>
        <w:t>9</w:t>
      </w:r>
      <w:r w:rsidRPr="00B96C9A">
        <w:rPr>
          <w:rFonts w:eastAsia="Cordia New"/>
          <w:cs/>
        </w:rPr>
        <w:t xml:space="preserve">  สร้างและพัฒนาระบบ</w:t>
      </w:r>
    </w:p>
    <w:p w14:paraId="0844B677" w14:textId="77777777" w:rsidR="00E752AA" w:rsidRPr="00B96C9A" w:rsidRDefault="00E752A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0</w:t>
      </w:r>
      <w:r w:rsidRPr="00B96C9A">
        <w:rPr>
          <w:rFonts w:eastAsia="Cordia New"/>
          <w:cs/>
        </w:rPr>
        <w:t xml:space="preserve">  นำเสนอและรายงานความก้าวหน้า ครั้งที่ 2</w:t>
      </w:r>
    </w:p>
    <w:p w14:paraId="4F18B8B0" w14:textId="77777777" w:rsidR="00366E2E" w:rsidRPr="00B96C9A" w:rsidRDefault="00E752A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366E2E" w:rsidRPr="00B96C9A">
        <w:rPr>
          <w:rFonts w:eastAsia="Cordia New"/>
          <w:cs/>
        </w:rPr>
        <w:t xml:space="preserve">                 สร้างและพัฒนาระบบตามที่ได้ออกแบบไว้ให้สอดคล้องกับวัตถุประสงค์ และหมายของโครงงาน</w:t>
      </w:r>
    </w:p>
    <w:p w14:paraId="02722064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="00E752AA" w:rsidRPr="00B96C9A">
        <w:rPr>
          <w:rFonts w:eastAsia="Cordia New"/>
        </w:rPr>
        <w:t>11</w:t>
      </w:r>
      <w:r w:rsidRPr="00B96C9A">
        <w:rPr>
          <w:rFonts w:eastAsia="Cordia New"/>
          <w:cs/>
        </w:rPr>
        <w:t xml:space="preserve">  ทดสอบระบบ</w:t>
      </w:r>
    </w:p>
    <w:p w14:paraId="6F5157BE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ทำการทดสอบระบบหลังจากพัฒนาระบบเสร็จสิ้น เพื่อตรวจสอบระบบว่าเป็นไปตามวัตถุประสงค์ ขอบเขต เป้าหมายที่วางไว้หรือไม่ อีกทั้งเป็นการตรวจสอบข้อผิดพลาดของระบบเพื่อทำการแก้ไขข้อผิดพลาดของระบบ </w:t>
      </w:r>
    </w:p>
    <w:p w14:paraId="1EA015CE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="00E752AA" w:rsidRPr="00B96C9A">
        <w:rPr>
          <w:rFonts w:eastAsia="Cordia New"/>
        </w:rPr>
        <w:t>12</w:t>
      </w:r>
      <w:r w:rsidRPr="00B96C9A">
        <w:rPr>
          <w:rFonts w:eastAsia="Cordia New"/>
          <w:cs/>
        </w:rPr>
        <w:t xml:space="preserve">  วิเคราะห์และสรุปผล</w:t>
      </w:r>
    </w:p>
    <w:p w14:paraId="7E713B1A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</w:t>
      </w:r>
      <w:r w:rsidRPr="00B96C9A">
        <w:rPr>
          <w:rFonts w:eastAsia="Cordia New"/>
          <w:spacing w:val="-8"/>
          <w:cs/>
        </w:rPr>
        <w:t>วิเคราะห์ข้อสรุปของโครงงาน เพื่อให้เป็นไปตามวัตถุประสงค์ ขอบเขต เป้าหมายที่วางไว้ และหาข้อบกพร่อง</w:t>
      </w:r>
      <w:r w:rsidRPr="00B96C9A">
        <w:rPr>
          <w:rFonts w:eastAsia="Cordia New"/>
          <w:cs/>
        </w:rPr>
        <w:t>ของโครงงาน เพื่อทำการแก้ไขต่อไป</w:t>
      </w:r>
    </w:p>
    <w:p w14:paraId="58F54849" w14:textId="77777777" w:rsidR="00366E2E" w:rsidRPr="00B96C9A" w:rsidRDefault="00366E2E" w:rsidP="2B70ABAF">
      <w:pPr>
        <w:tabs>
          <w:tab w:val="left" w:pos="693"/>
          <w:tab w:val="left" w:pos="720"/>
          <w:tab w:val="left" w:pos="1170"/>
        </w:tabs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="00E752AA" w:rsidRPr="00B96C9A">
        <w:rPr>
          <w:rFonts w:eastAsia="Cordia New"/>
        </w:rPr>
        <w:t>13</w:t>
      </w:r>
      <w:r w:rsidRPr="00B96C9A">
        <w:rPr>
          <w:rFonts w:eastAsia="Cordia New"/>
          <w:cs/>
        </w:rPr>
        <w:t xml:space="preserve">  จัดทำรายงานโครงงานและคู่มือ </w:t>
      </w:r>
    </w:p>
    <w:p w14:paraId="54E2EB77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จัดทำโครงงานฉบับสมบูรณ์ จัดทำคู่มือใช้งานเว็บไซต์</w:t>
      </w:r>
    </w:p>
    <w:p w14:paraId="207010FE" w14:textId="77777777" w:rsidR="00366E2E" w:rsidRPr="00B96C9A" w:rsidRDefault="00366E2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="00E752AA" w:rsidRPr="00B96C9A">
        <w:rPr>
          <w:rFonts w:eastAsia="Cordia New"/>
        </w:rPr>
        <w:t>4</w:t>
      </w:r>
      <w:r w:rsidRPr="00B96C9A">
        <w:rPr>
          <w:rFonts w:eastAsia="Cordia New"/>
          <w:cs/>
        </w:rPr>
        <w:t xml:space="preserve">  นำเสนอโครงงานฉบับสมบูรณ์</w:t>
      </w:r>
    </w:p>
    <w:p w14:paraId="0648B52C" w14:textId="77777777" w:rsidR="00C43994" w:rsidRPr="00B96C9A" w:rsidRDefault="00C43994" w:rsidP="005E6F47">
      <w:pPr>
        <w:spacing w:after="0" w:line="240" w:lineRule="auto"/>
        <w:rPr>
          <w:b/>
          <w:bCs/>
          <w:color w:val="000000"/>
          <w:sz w:val="32"/>
          <w:szCs w:val="32"/>
        </w:rPr>
      </w:pPr>
    </w:p>
    <w:p w14:paraId="2E5B04BE" w14:textId="77777777" w:rsidR="00C43994" w:rsidRPr="00B96C9A" w:rsidRDefault="00C43994" w:rsidP="005E6F47">
      <w:pPr>
        <w:spacing w:after="0" w:line="240" w:lineRule="auto"/>
        <w:rPr>
          <w:b/>
          <w:bCs/>
          <w:color w:val="000000"/>
          <w:sz w:val="32"/>
          <w:szCs w:val="32"/>
        </w:rPr>
      </w:pPr>
    </w:p>
    <w:p w14:paraId="74D1C9DB" w14:textId="77777777" w:rsidR="00C43994" w:rsidRPr="00B96C9A" w:rsidRDefault="00C43994" w:rsidP="005E6F47">
      <w:pPr>
        <w:spacing w:after="0" w:line="240" w:lineRule="auto"/>
        <w:rPr>
          <w:b/>
          <w:bCs/>
          <w:color w:val="000000"/>
          <w:sz w:val="32"/>
          <w:szCs w:val="32"/>
          <w:cs/>
        </w:rPr>
        <w:sectPr w:rsidR="00C43994" w:rsidRPr="00B96C9A" w:rsidSect="00D16AE2">
          <w:pgSz w:w="11906" w:h="16838"/>
          <w:pgMar w:top="2160" w:right="1440" w:bottom="1440" w:left="2160" w:header="709" w:footer="709" w:gutter="0"/>
          <w:cols w:space="708"/>
          <w:titlePg/>
          <w:docGrid w:linePitch="360"/>
        </w:sectPr>
      </w:pPr>
    </w:p>
    <w:p w14:paraId="2F39D8C9" w14:textId="77777777" w:rsidR="00B9758E" w:rsidRPr="00B96C9A" w:rsidRDefault="00B9758E" w:rsidP="2B70ABAF">
      <w:pPr>
        <w:spacing w:after="0" w:line="240" w:lineRule="auto"/>
        <w:rPr>
          <w:b/>
          <w:bCs/>
          <w:color w:val="000000" w:themeColor="text1"/>
          <w:sz w:val="32"/>
          <w:szCs w:val="32"/>
        </w:rPr>
      </w:pPr>
      <w:r w:rsidRPr="00B96C9A">
        <w:rPr>
          <w:b/>
          <w:bCs/>
          <w:color w:val="000000"/>
          <w:sz w:val="32"/>
          <w:szCs w:val="32"/>
          <w:cs/>
        </w:rPr>
        <w:lastRenderedPageBreak/>
        <w:t>3.3</w:t>
      </w:r>
      <w:r w:rsidR="00D23022" w:rsidRPr="00B96C9A">
        <w:rPr>
          <w:b/>
          <w:bCs/>
          <w:color w:val="000000"/>
          <w:sz w:val="32"/>
          <w:szCs w:val="32"/>
          <w:cs/>
        </w:rPr>
        <w:t xml:space="preserve">   </w:t>
      </w:r>
      <w:r w:rsidRPr="00B96C9A">
        <w:rPr>
          <w:b/>
          <w:bCs/>
          <w:color w:val="000000"/>
          <w:sz w:val="32"/>
          <w:szCs w:val="32"/>
          <w:cs/>
        </w:rPr>
        <w:t xml:space="preserve"> แผนและระยะเวลาในการดำเนินการ</w:t>
      </w:r>
    </w:p>
    <w:tbl>
      <w:tblPr>
        <w:tblpPr w:leftFromText="180" w:rightFromText="180" w:vertAnchor="text" w:horzAnchor="margin" w:tblpY="416"/>
        <w:tblW w:w="149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54"/>
        <w:gridCol w:w="328"/>
        <w:gridCol w:w="328"/>
        <w:gridCol w:w="328"/>
        <w:gridCol w:w="328"/>
        <w:gridCol w:w="328"/>
        <w:gridCol w:w="328"/>
        <w:gridCol w:w="328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</w:tblGrid>
      <w:tr w:rsidR="00D23022" w:rsidRPr="00B96C9A" w14:paraId="4E690EAA" w14:textId="77777777" w:rsidTr="2B70ABAF">
        <w:tc>
          <w:tcPr>
            <w:tcW w:w="0" w:type="auto"/>
            <w:vMerge w:val="restart"/>
            <w:shd w:val="clear" w:color="auto" w:fill="auto"/>
            <w:vAlign w:val="center"/>
          </w:tcPr>
          <w:p w14:paraId="593E652B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ind w:left="-142"/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cs/>
              </w:rPr>
              <w:t>การดำเนินงาน</w:t>
            </w:r>
          </w:p>
        </w:tc>
        <w:tc>
          <w:tcPr>
            <w:tcW w:w="0" w:type="auto"/>
            <w:gridSpan w:val="36"/>
            <w:shd w:val="clear" w:color="auto" w:fill="auto"/>
            <w:vAlign w:val="center"/>
          </w:tcPr>
          <w:p w14:paraId="49BC0DC5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สัปดาห์ดาที่/เดือน</w:t>
            </w:r>
          </w:p>
        </w:tc>
      </w:tr>
      <w:tr w:rsidR="00D23022" w:rsidRPr="00B96C9A" w14:paraId="1045B5A3" w14:textId="77777777" w:rsidTr="2B70ABAF">
        <w:tc>
          <w:tcPr>
            <w:tcW w:w="0" w:type="auto"/>
            <w:vMerge/>
            <w:shd w:val="clear" w:color="auto" w:fill="auto"/>
            <w:vAlign w:val="center"/>
          </w:tcPr>
          <w:p w14:paraId="2F64704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</w:p>
        </w:tc>
        <w:tc>
          <w:tcPr>
            <w:tcW w:w="6558" w:type="dxa"/>
            <w:gridSpan w:val="20"/>
            <w:shd w:val="clear" w:color="auto" w:fill="auto"/>
            <w:vAlign w:val="center"/>
          </w:tcPr>
          <w:p w14:paraId="3B33B8BF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 xml:space="preserve">ปี </w:t>
            </w: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</w:rPr>
              <w:t>25</w:t>
            </w: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60</w:t>
            </w:r>
          </w:p>
        </w:tc>
        <w:tc>
          <w:tcPr>
            <w:tcW w:w="5200" w:type="dxa"/>
            <w:gridSpan w:val="16"/>
            <w:shd w:val="clear" w:color="auto" w:fill="auto"/>
            <w:vAlign w:val="center"/>
          </w:tcPr>
          <w:p w14:paraId="4A433B45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 xml:space="preserve">ปี </w:t>
            </w: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</w:rPr>
              <w:t>2561</w:t>
            </w:r>
          </w:p>
        </w:tc>
      </w:tr>
      <w:tr w:rsidR="00D23022" w:rsidRPr="00B96C9A" w14:paraId="77CE060B" w14:textId="77777777" w:rsidTr="2B70ABAF">
        <w:tc>
          <w:tcPr>
            <w:tcW w:w="0" w:type="auto"/>
            <w:vMerge/>
            <w:shd w:val="clear" w:color="auto" w:fill="auto"/>
            <w:vAlign w:val="center"/>
          </w:tcPr>
          <w:p w14:paraId="5D55F37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45695653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สิงห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752175EE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กันยายน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1FB62C1D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ตุล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2AC729BB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พฤศจิกายน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3598B291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ธันว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3E073107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มกร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34F0B6E8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กุมภาพันธ์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11A5A233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มีน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1A4C2FAF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เมษายน</w:t>
            </w:r>
          </w:p>
        </w:tc>
      </w:tr>
      <w:tr w:rsidR="00D23022" w:rsidRPr="00B96C9A" w14:paraId="0198AA10" w14:textId="77777777" w:rsidTr="2B70ABAF">
        <w:tc>
          <w:tcPr>
            <w:tcW w:w="0" w:type="auto"/>
            <w:vMerge/>
            <w:shd w:val="clear" w:color="auto" w:fill="auto"/>
          </w:tcPr>
          <w:p w14:paraId="35CABA0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D50477C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4BD333D1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0077B59E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0B7F15F7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257A549D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610CCCA2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431350E2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712D128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07EECA52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6ED456A5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630CF43F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0302FBEB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2487107C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6C901BAB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6F826FEC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7A0C93DC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4F916B1D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18C70BAF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2717EB61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BADA18F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2F1BC311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57172E07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2F4DADFE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218AEE2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17F9E421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68B1792A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7B821C6B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49891EBF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2C6D5231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78F6DC3E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316C2A70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1DA4E487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59DFE0B7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7CBCA5DE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6C342A3C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284531EA" w14:textId="77777777" w:rsidR="00D23022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</w:tr>
      <w:tr w:rsidR="00D23022" w:rsidRPr="00B96C9A" w14:paraId="39640D42" w14:textId="77777777" w:rsidTr="2B70ABAF">
        <w:tc>
          <w:tcPr>
            <w:tcW w:w="0" w:type="auto"/>
            <w:shd w:val="clear" w:color="auto" w:fill="auto"/>
          </w:tcPr>
          <w:p w14:paraId="58C0E94C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วิเคราะห์ปัญหาและความต้องการ</w:t>
            </w:r>
          </w:p>
        </w:tc>
        <w:tc>
          <w:tcPr>
            <w:tcW w:w="0" w:type="auto"/>
            <w:shd w:val="clear" w:color="auto" w:fill="2E74B5" w:themeFill="accent1" w:themeFillShade="BF"/>
          </w:tcPr>
          <w:p w14:paraId="7BC2FF5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2CBC0F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DB7B64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BD7974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8D29FE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34E6F7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316E15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CF16B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A7B4C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ACF845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15117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14ADDF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03306C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096FDC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B92388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8F2AF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66F5DA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968C46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343A37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4E31CC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7D373C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60E6F3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CC7DF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A0984C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36F55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7010C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B3FB4C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605EE2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8E6E8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F328CB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14CAB8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55E627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F36C8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59865D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86E1C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B90B45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31437EE0" w14:textId="77777777" w:rsidTr="2B70ABAF">
        <w:tc>
          <w:tcPr>
            <w:tcW w:w="0" w:type="auto"/>
            <w:shd w:val="clear" w:color="auto" w:fill="auto"/>
          </w:tcPr>
          <w:p w14:paraId="4E5D5CAA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ค้นคว้าและศึกษาทฤษฎีและงานวิจัยที่เกี่ยวข้อง</w:t>
            </w:r>
          </w:p>
        </w:tc>
        <w:tc>
          <w:tcPr>
            <w:tcW w:w="0" w:type="auto"/>
            <w:shd w:val="clear" w:color="auto" w:fill="auto"/>
          </w:tcPr>
          <w:p w14:paraId="6EB8CEB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2DFC82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E0D7EE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6CACA8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CC93A2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EC87CC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C66AD6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A168E6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E62AEC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D9127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A736B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EA637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F5CDE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E8E75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FEE48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9190D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06E6FB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7C13AC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AF939C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629DAA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B56F2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17670D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D3554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17C2E1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401B86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10CCF5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7A265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1F037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D4182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3AFBE6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8274EC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706035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CBAA1F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E3F1D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C0D99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68103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5FBD35CC" w14:textId="77777777" w:rsidTr="2B70ABAF">
        <w:tc>
          <w:tcPr>
            <w:tcW w:w="0" w:type="auto"/>
            <w:shd w:val="clear" w:color="auto" w:fill="auto"/>
          </w:tcPr>
          <w:p w14:paraId="0567303E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ศึกษาข้อมูลและวิธีใช้งานเครื่องมือต่าง ๆ</w:t>
            </w:r>
          </w:p>
          <w:p w14:paraId="62B27E55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ที่จะใช้ในงานวิจัย</w:t>
            </w:r>
          </w:p>
        </w:tc>
        <w:tc>
          <w:tcPr>
            <w:tcW w:w="0" w:type="auto"/>
            <w:shd w:val="clear" w:color="auto" w:fill="2E74B5" w:themeFill="accent1" w:themeFillShade="BF"/>
          </w:tcPr>
          <w:p w14:paraId="74A56B7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919170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295ADE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33C630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EAF2E8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197B81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47F4C0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293E54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ECEEA9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0BA0D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26321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5CA25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CC41A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FFE5B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1D220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AE6FD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06093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9B4E1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10293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0A00C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1CD2F1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9503F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AC5D67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2C0E1B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9F8DD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010FD3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D01DD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15DE0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6F2B3F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7EFD2C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758B9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78BFE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67B70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E619E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7D9FB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66259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65221729" w14:textId="77777777" w:rsidTr="2B70ABAF">
        <w:tc>
          <w:tcPr>
            <w:tcW w:w="0" w:type="auto"/>
            <w:shd w:val="clear" w:color="auto" w:fill="auto"/>
          </w:tcPr>
          <w:p w14:paraId="78C5C8F8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กำหนดขอบเขตและเป้าหมายของงานวิจัย</w:t>
            </w:r>
          </w:p>
        </w:tc>
        <w:tc>
          <w:tcPr>
            <w:tcW w:w="0" w:type="auto"/>
            <w:shd w:val="clear" w:color="auto" w:fill="auto"/>
          </w:tcPr>
          <w:p w14:paraId="56BBC79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E471C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EDA02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126EA3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F504B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EC2E98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6859BF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EBDF85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EE4EF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576C1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DB51F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E4BB9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FC51B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D6A6A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C3323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86A965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16551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CAD96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403F96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784815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163EAE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136C3F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D0952E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BDE57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518207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9A2CEE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5E81AA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453755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C9BAC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60EA61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B07166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F42B6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73256D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13ABEC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5B5294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1FEC03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19FB0A34" w14:textId="77777777" w:rsidTr="2B70ABAF">
        <w:tc>
          <w:tcPr>
            <w:tcW w:w="0" w:type="auto"/>
            <w:shd w:val="clear" w:color="auto" w:fill="auto"/>
          </w:tcPr>
          <w:p w14:paraId="67DF7DC6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5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วิเคราะห์และออกแบบระบบ</w:t>
            </w:r>
          </w:p>
        </w:tc>
        <w:tc>
          <w:tcPr>
            <w:tcW w:w="0" w:type="auto"/>
            <w:shd w:val="clear" w:color="auto" w:fill="auto"/>
          </w:tcPr>
          <w:p w14:paraId="03E8F4C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B02C2E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3FB8DC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47BDDA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EF3CE0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A3495F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E6A55B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067027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AD6061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FB4740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D4EC8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B825CF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3567D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2DD837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709365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7764D5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82FDF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C55DF5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56715E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EC034C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B5ABC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A8BEA4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4A8733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D59371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2A3179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CDCCF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33CB49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E7BED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790553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721A0B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1EFA1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6E644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0A030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022504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6F550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1D596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5966FF9F" w14:textId="77777777" w:rsidTr="2B70ABAF">
        <w:tc>
          <w:tcPr>
            <w:tcW w:w="0" w:type="auto"/>
            <w:shd w:val="clear" w:color="auto" w:fill="auto"/>
          </w:tcPr>
          <w:p w14:paraId="4EC31B45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6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เขียนเค้าโครงงานและเสนออาจารย์ที่ปรึกษา</w:t>
            </w:r>
          </w:p>
        </w:tc>
        <w:tc>
          <w:tcPr>
            <w:tcW w:w="0" w:type="auto"/>
            <w:shd w:val="clear" w:color="auto" w:fill="FFFFFF" w:themeFill="background1"/>
          </w:tcPr>
          <w:p w14:paraId="2DFA109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D5C3C1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67AFFA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37AE585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36802E6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6E8086E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53C4E85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412654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10C4A24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29126F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7591015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56EE1DA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F3A96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B63D7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61CE4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33933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A4B1B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042FE5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52349C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5D26E2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4D78DC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C65ED9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D57C65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B5FE7D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94D275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EA724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2F8AA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E7EA1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0D172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3E196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460220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7077D6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562BE3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8294AF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32D6B3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76675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57A8ED13" w14:textId="77777777" w:rsidTr="2B70ABAF">
        <w:tc>
          <w:tcPr>
            <w:tcW w:w="0" w:type="auto"/>
            <w:shd w:val="clear" w:color="auto" w:fill="auto"/>
          </w:tcPr>
          <w:p w14:paraId="5F695C22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7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นำเสนอเค้าโครงงาน (</w:t>
            </w:r>
            <w:r w:rsidRPr="00B96C9A">
              <w:rPr>
                <w:rFonts w:ascii="TH Sarabun New" w:hAnsi="TH Sarabun New" w:cs="TH Sarabun New"/>
                <w:sz w:val="24"/>
                <w:szCs w:val="24"/>
              </w:rPr>
              <w:t>Proposal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14:paraId="6800683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AB7E2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131BB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01A55C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1D5A870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34FA93B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C01EFE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415E617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CEE50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836327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223AB3A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10BF9B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378DE9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EFF33C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2F71F74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227B85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8D84DE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32794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4628BA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93713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6BEB2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92927A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AE2645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A304C6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9F0BDF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B3F0A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23837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278505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AFE69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32DEA6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871A9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113AEC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B25E52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D524F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F7239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21D433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5AACFFBE" w14:textId="77777777" w:rsidTr="2B70ABAF">
        <w:tc>
          <w:tcPr>
            <w:tcW w:w="0" w:type="auto"/>
            <w:shd w:val="clear" w:color="auto" w:fill="auto"/>
          </w:tcPr>
          <w:p w14:paraId="069BC60D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8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นำเสนอและรายงานความก้าวหน้า ครั้งที่ 1</w:t>
            </w:r>
          </w:p>
        </w:tc>
        <w:tc>
          <w:tcPr>
            <w:tcW w:w="0" w:type="auto"/>
            <w:shd w:val="clear" w:color="auto" w:fill="auto"/>
          </w:tcPr>
          <w:p w14:paraId="2109938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6D5B5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956D6E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7F26C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FF3F0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E21421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F02FD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567FE4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2192EC6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1C83A92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1FDC59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920C1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E5DCB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D504E1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D08F6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819AA4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BA6FDA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05DB38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5BE17C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8A38BF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3DEFB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422A0B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7C66C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7F68A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DFE89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4EB2C6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13E1D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CC785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532272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015EDA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44BB0C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6C9C59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AD2E8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FDDFB1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1F7186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F6FAF8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20265E11" w14:textId="77777777" w:rsidTr="2B70ABAF">
        <w:tc>
          <w:tcPr>
            <w:tcW w:w="0" w:type="auto"/>
            <w:shd w:val="clear" w:color="auto" w:fill="auto"/>
          </w:tcPr>
          <w:p w14:paraId="39DBFCFB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9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สร้างและพัฒนาระบบ</w:t>
            </w:r>
          </w:p>
        </w:tc>
        <w:tc>
          <w:tcPr>
            <w:tcW w:w="0" w:type="auto"/>
            <w:shd w:val="clear" w:color="auto" w:fill="auto"/>
          </w:tcPr>
          <w:p w14:paraId="478504A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110C0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06742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A3DF2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B5B2B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0E95E98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282BB73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3021233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02507AC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6481F11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6809E06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5DF3E93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7146326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D0964D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C6DDBC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D95350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021837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0BE938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A2D72B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C96887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5FDDBC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6E4B59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F168F8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F8DC67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D0381D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9A1C2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3703C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98833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EECF5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F9507D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35A5E4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E0ADC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277842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15DCD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C68DB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38266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0907F45D" w14:textId="77777777" w:rsidTr="2B70ABAF">
        <w:tc>
          <w:tcPr>
            <w:tcW w:w="0" w:type="auto"/>
            <w:shd w:val="clear" w:color="auto" w:fill="auto"/>
          </w:tcPr>
          <w:p w14:paraId="7AF3766F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0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นำเสนอและรายงานความก้าวหน้า ครั้งที่ 2</w:t>
            </w:r>
          </w:p>
        </w:tc>
        <w:tc>
          <w:tcPr>
            <w:tcW w:w="0" w:type="auto"/>
            <w:shd w:val="clear" w:color="auto" w:fill="auto"/>
          </w:tcPr>
          <w:p w14:paraId="69136C5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314FA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C99D0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899C37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DECE00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5C76E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D49E1B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642D7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31638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C52E4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8E399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B43DB6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44C2D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9F312A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D1EC5F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9D6AE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21ACF0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85E2D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05D1A8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ECF18D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9F7BBC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FEAACE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8F9342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B52822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2757DEA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106317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15A593C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C230D7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C75AD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5F53CE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2D5BD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329AB6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A1C69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4C7AD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10E70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7C4FA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7E5C6C80" w14:textId="77777777" w:rsidTr="2B70ABAF">
        <w:tc>
          <w:tcPr>
            <w:tcW w:w="0" w:type="auto"/>
            <w:shd w:val="clear" w:color="auto" w:fill="auto"/>
          </w:tcPr>
          <w:p w14:paraId="11364697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1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ทดสอบระบบ</w:t>
            </w:r>
          </w:p>
        </w:tc>
        <w:tc>
          <w:tcPr>
            <w:tcW w:w="0" w:type="auto"/>
            <w:shd w:val="clear" w:color="auto" w:fill="auto"/>
          </w:tcPr>
          <w:p w14:paraId="6A3EC82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923E7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673261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88DF1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FE2C7E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1AAC6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C549E9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555096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A55B81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584FD4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9F4CD2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F702F6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DD69BF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D2B2D7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C7D534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EEFB09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C5671B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B56342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51C9E5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5F3D43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620FC9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A866EE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258F25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956322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ACEB24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699F26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AF65F5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8B496B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0621C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4B87F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5AC0E6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4B1996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C56D44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A1B0CD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AC8C53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4377E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565EB07D" w14:textId="77777777" w:rsidTr="2B70ABAF">
        <w:tc>
          <w:tcPr>
            <w:tcW w:w="0" w:type="auto"/>
            <w:shd w:val="clear" w:color="auto" w:fill="auto"/>
          </w:tcPr>
          <w:p w14:paraId="3ABB6DB3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2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วิเคราะห์และสรุปผล</w:t>
            </w:r>
          </w:p>
        </w:tc>
        <w:tc>
          <w:tcPr>
            <w:tcW w:w="0" w:type="auto"/>
            <w:shd w:val="clear" w:color="auto" w:fill="auto"/>
          </w:tcPr>
          <w:p w14:paraId="436C47F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C11A3B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BC1E31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832CE9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02D394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1FAFCE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4C53F6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E1E143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F9FB2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B253FD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0FF7A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29D5B0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B9D15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8A0E07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ED09B6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3E6E4F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BEB693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13062B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848948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76A46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8F024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58250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69079D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F9E3AD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44423D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520ECB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B2605F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CC0AF1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70B2DF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2EF911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B9DB47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21DB6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9EBD16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6CCDFA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AC692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D4AB71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510D478F" w14:textId="77777777" w:rsidTr="2B70ABAF">
        <w:tc>
          <w:tcPr>
            <w:tcW w:w="0" w:type="auto"/>
            <w:shd w:val="clear" w:color="auto" w:fill="auto"/>
          </w:tcPr>
          <w:p w14:paraId="09A5A206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3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 xml:space="preserve">) </w:t>
            </w:r>
            <w:r w:rsidR="00E752AA"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จัดทำรายงานโครงงานและคู่มือ</w:t>
            </w:r>
          </w:p>
        </w:tc>
        <w:tc>
          <w:tcPr>
            <w:tcW w:w="0" w:type="auto"/>
            <w:shd w:val="clear" w:color="auto" w:fill="auto"/>
          </w:tcPr>
          <w:p w14:paraId="3245884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89422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BB23B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255E5A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457AD5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A146C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263E2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62A440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E811B7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08347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7D0CF6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B29CE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394F7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4AB298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56505F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FA1EFF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7F31B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4A31DA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0B5B09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545572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2DE83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312B9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561210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3C209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FBA488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87CFB1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B9AD5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3B085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EBAEA0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3B22B19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52C3C6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D16A2A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86A829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9217F6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5206483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6BCB8E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D23022" w:rsidRPr="00B96C9A" w14:paraId="74415C7E" w14:textId="77777777" w:rsidTr="2B70ABAF">
        <w:tc>
          <w:tcPr>
            <w:tcW w:w="0" w:type="auto"/>
            <w:shd w:val="clear" w:color="auto" w:fill="auto"/>
          </w:tcPr>
          <w:p w14:paraId="057F1F28" w14:textId="77777777" w:rsidR="00D23022" w:rsidRPr="00B96C9A" w:rsidRDefault="00D23022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14) นำเสนอโครงงาน</w:t>
            </w:r>
          </w:p>
        </w:tc>
        <w:tc>
          <w:tcPr>
            <w:tcW w:w="0" w:type="auto"/>
            <w:shd w:val="clear" w:color="auto" w:fill="auto"/>
          </w:tcPr>
          <w:p w14:paraId="78DAEBB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191AF7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D041B27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927B3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B8EB0D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C22441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9A7A4D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65296F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975738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DD723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F74351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826D17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43F593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4D69C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DE0650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9117C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D4B3E9C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ADBB6B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5FBBC0E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56A4A2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9AC085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7C9F98F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779CA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C13A8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4EF7662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19D549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BC1CC50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C7F526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1495B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EC037F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2FD84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88AB3A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B1DBA18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E790561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3D05234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9EE4105" w14:textId="77777777" w:rsidR="00D23022" w:rsidRPr="00B96C9A" w:rsidRDefault="00D23022" w:rsidP="00157D4E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</w:tbl>
    <w:p w14:paraId="0A863B66" w14:textId="77777777" w:rsidR="00B9758E" w:rsidRPr="00B96C9A" w:rsidRDefault="00B9758E" w:rsidP="005E6F47">
      <w:pPr>
        <w:tabs>
          <w:tab w:val="center" w:pos="4153"/>
          <w:tab w:val="left" w:pos="7406"/>
        </w:tabs>
        <w:spacing w:after="0" w:line="240" w:lineRule="auto"/>
        <w:rPr>
          <w:sz w:val="32"/>
          <w:szCs w:val="32"/>
          <w:cs/>
        </w:rPr>
        <w:sectPr w:rsidR="00B9758E" w:rsidRPr="00B96C9A" w:rsidSect="00A6529E">
          <w:pgSz w:w="16838" w:h="11906" w:orient="landscape"/>
          <w:pgMar w:top="2160" w:right="2160" w:bottom="1440" w:left="1440" w:header="709" w:footer="709" w:gutter="0"/>
          <w:cols w:space="708"/>
          <w:docGrid w:linePitch="360"/>
        </w:sectPr>
      </w:pPr>
    </w:p>
    <w:p w14:paraId="5AA161A3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color w:val="000000" w:themeColor="text1"/>
          <w:sz w:val="36"/>
          <w:szCs w:val="36"/>
        </w:rPr>
      </w:pPr>
      <w:r w:rsidRPr="00B96C9A">
        <w:rPr>
          <w:b/>
          <w:bCs/>
          <w:color w:val="000000"/>
          <w:sz w:val="36"/>
          <w:szCs w:val="36"/>
          <w:cs/>
        </w:rPr>
        <w:lastRenderedPageBreak/>
        <w:t>บทที่ 4</w:t>
      </w:r>
    </w:p>
    <w:p w14:paraId="7C2BA325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color w:val="000000" w:themeColor="text1"/>
          <w:sz w:val="36"/>
          <w:szCs w:val="36"/>
        </w:rPr>
      </w:pPr>
      <w:r w:rsidRPr="00B96C9A">
        <w:rPr>
          <w:b/>
          <w:bCs/>
          <w:color w:val="000000"/>
          <w:sz w:val="36"/>
          <w:szCs w:val="36"/>
          <w:cs/>
        </w:rPr>
        <w:t>การวิ</w:t>
      </w:r>
      <w:r w:rsidR="00D23022" w:rsidRPr="00B96C9A">
        <w:rPr>
          <w:b/>
          <w:bCs/>
          <w:color w:val="000000"/>
          <w:sz w:val="36"/>
          <w:szCs w:val="36"/>
          <w:cs/>
        </w:rPr>
        <w:t>เคราะห์</w:t>
      </w:r>
      <w:r w:rsidRPr="00B96C9A">
        <w:rPr>
          <w:b/>
          <w:bCs/>
          <w:color w:val="000000"/>
          <w:sz w:val="36"/>
          <w:szCs w:val="36"/>
          <w:cs/>
        </w:rPr>
        <w:t>ระบบและพัฒนาโปรแกรม</w:t>
      </w:r>
    </w:p>
    <w:p w14:paraId="311EC917" w14:textId="77777777" w:rsidR="001D5CA3" w:rsidRPr="00B96C9A" w:rsidRDefault="001D5CA3" w:rsidP="005E6F47">
      <w:pPr>
        <w:spacing w:after="0" w:line="240" w:lineRule="auto"/>
        <w:ind w:firstLine="360"/>
        <w:jc w:val="thaiDistribute"/>
        <w:rPr>
          <w:rFonts w:eastAsia="Cordia New"/>
        </w:rPr>
      </w:pPr>
    </w:p>
    <w:p w14:paraId="05153A92" w14:textId="77777777" w:rsidR="00D23022" w:rsidRPr="00B96C9A" w:rsidRDefault="00D23022" w:rsidP="005E6F47">
      <w:pPr>
        <w:spacing w:after="0" w:line="240" w:lineRule="auto"/>
        <w:ind w:firstLine="360"/>
        <w:jc w:val="thaiDistribute"/>
        <w:rPr>
          <w:rFonts w:eastAsia="Cordia New"/>
        </w:rPr>
      </w:pPr>
    </w:p>
    <w:p w14:paraId="1A74A3E5" w14:textId="77777777" w:rsidR="001D5CA3" w:rsidRPr="00B96C9A" w:rsidRDefault="000C5097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color w:val="000000"/>
          <w:cs/>
        </w:rPr>
        <w:t xml:space="preserve">         </w:t>
      </w:r>
      <w:r w:rsidRPr="00B96C9A">
        <w:rPr>
          <w:rFonts w:eastAsia="Cordia New"/>
          <w:cs/>
        </w:rPr>
        <w:t xml:space="preserve"> </w:t>
      </w:r>
      <w:r w:rsidR="001D5CA3" w:rsidRPr="00B96C9A">
        <w:rPr>
          <w:rFonts w:eastAsia="Cordia New"/>
          <w:cs/>
        </w:rPr>
        <w:t xml:space="preserve">ในบทที่ </w:t>
      </w:r>
      <w:r w:rsidR="001D5CA3" w:rsidRPr="00B96C9A">
        <w:rPr>
          <w:rFonts w:eastAsia="Cordia New"/>
        </w:rPr>
        <w:t xml:space="preserve">4 </w:t>
      </w:r>
      <w:r w:rsidR="001D5CA3" w:rsidRPr="00B96C9A">
        <w:rPr>
          <w:rFonts w:eastAsia="Cordia New"/>
          <w:cs/>
        </w:rPr>
        <w:t xml:space="preserve">นี้จะกล่าวถึงการวิเคราะห์ระบบ และพัฒนาโปรแกรม ได้แก่ การวิเคราะห์ระบบแนะนำและ การออกแบบระบบโดยแสดงเป็นแผนภาพ </w:t>
      </w:r>
      <w:r w:rsidR="001D5CA3" w:rsidRPr="00B96C9A">
        <w:rPr>
          <w:rFonts w:eastAsia="Cordia New"/>
        </w:rPr>
        <w:t>Use Case Diagram</w:t>
      </w:r>
      <w:r w:rsidR="00A02665" w:rsidRPr="00B96C9A">
        <w:rPr>
          <w:rFonts w:eastAsia="Cordia New"/>
        </w:rPr>
        <w:t xml:space="preserve">,  </w:t>
      </w:r>
      <w:r w:rsidR="001D5CA3" w:rsidRPr="00B96C9A">
        <w:rPr>
          <w:rFonts w:eastAsia="Cordia New"/>
        </w:rPr>
        <w:t>Activity Diagram</w:t>
      </w:r>
      <w:r w:rsidR="00A02665" w:rsidRPr="00B96C9A">
        <w:rPr>
          <w:rFonts w:eastAsia="Cordia New"/>
        </w:rPr>
        <w:t xml:space="preserve">,  </w:t>
      </w:r>
      <w:r w:rsidR="001D5CA3" w:rsidRPr="00B96C9A">
        <w:rPr>
          <w:rFonts w:eastAsia="Cordia New"/>
        </w:rPr>
        <w:t>Sequence Diagram</w:t>
      </w:r>
      <w:r w:rsidR="00A02665" w:rsidRPr="00B96C9A">
        <w:rPr>
          <w:rFonts w:eastAsia="Cordia New"/>
        </w:rPr>
        <w:t xml:space="preserve">,  </w:t>
      </w:r>
      <w:r w:rsidR="001D5CA3" w:rsidRPr="00B96C9A">
        <w:rPr>
          <w:rFonts w:eastAsia="Cordia New"/>
        </w:rPr>
        <w:t xml:space="preserve">ER Diagram </w:t>
      </w:r>
      <w:r w:rsidR="001D5CA3" w:rsidRPr="00B96C9A">
        <w:rPr>
          <w:rFonts w:eastAsia="Cordia New"/>
          <w:cs/>
        </w:rPr>
        <w:t xml:space="preserve">และการออกแบบฐานข้อมูล </w:t>
      </w:r>
      <w:r w:rsidR="001D5CA3" w:rsidRPr="00B96C9A">
        <w:rPr>
          <w:rFonts w:eastAsia="Cordia New"/>
        </w:rPr>
        <w:t>Data Dictionary</w:t>
      </w:r>
    </w:p>
    <w:p w14:paraId="07C04C28" w14:textId="77777777" w:rsidR="00402A76" w:rsidRPr="00B96C9A" w:rsidRDefault="00402A76" w:rsidP="005E6F47">
      <w:pPr>
        <w:tabs>
          <w:tab w:val="center" w:pos="4153"/>
          <w:tab w:val="left" w:pos="7406"/>
        </w:tabs>
        <w:spacing w:after="0" w:line="240" w:lineRule="auto"/>
        <w:rPr>
          <w:sz w:val="32"/>
          <w:szCs w:val="32"/>
        </w:rPr>
      </w:pPr>
    </w:p>
    <w:p w14:paraId="77364457" w14:textId="77777777" w:rsidR="00730521" w:rsidRPr="00B96C9A" w:rsidRDefault="00730521" w:rsidP="2B70ABAF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 xml:space="preserve">4.1  </w:t>
      </w:r>
      <w:r w:rsidR="00D23022" w:rsidRPr="00B96C9A">
        <w:rPr>
          <w:b/>
          <w:bCs/>
          <w:sz w:val="32"/>
          <w:szCs w:val="32"/>
          <w:cs/>
        </w:rPr>
        <w:t xml:space="preserve">  </w:t>
      </w:r>
      <w:r w:rsidRPr="00B96C9A">
        <w:rPr>
          <w:b/>
          <w:bCs/>
          <w:sz w:val="32"/>
          <w:szCs w:val="32"/>
          <w:cs/>
        </w:rPr>
        <w:t>การวิเคราะห์ระบบ</w:t>
      </w:r>
    </w:p>
    <w:p w14:paraId="77E8A514" w14:textId="77777777" w:rsidR="00800788" w:rsidRPr="00B96C9A" w:rsidRDefault="00DE78E2" w:rsidP="2B70ABAF">
      <w:pPr>
        <w:pStyle w:val="af6"/>
        <w:spacing w:after="0" w:line="240" w:lineRule="auto"/>
        <w:ind w:left="0"/>
        <w:jc w:val="thaiDistribute"/>
        <w:rPr>
          <w:rFonts w:ascii="TH Sarabun New" w:eastAsia="Cordia New" w:hAnsi="TH Sarabun New" w:cs="TH Sarabun New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</w:t>
      </w:r>
      <w:r w:rsidR="004D364F" w:rsidRPr="00B96C9A">
        <w:rPr>
          <w:rFonts w:ascii="TH Sarabun New" w:hAnsi="TH Sarabun New" w:cs="TH Sarabun New"/>
          <w:color w:val="000000"/>
          <w:cs/>
        </w:rPr>
        <w:t xml:space="preserve"> </w:t>
      </w:r>
      <w:r w:rsidRPr="00B96C9A">
        <w:rPr>
          <w:rFonts w:ascii="TH Sarabun New" w:hAnsi="TH Sarabun New" w:cs="TH Sarabun New"/>
          <w:color w:val="000000"/>
          <w:cs/>
        </w:rPr>
        <w:t xml:space="preserve">    </w:t>
      </w:r>
      <w:r w:rsidR="00896541" w:rsidRPr="00B96C9A">
        <w:rPr>
          <w:rFonts w:ascii="TH Sarabun New" w:eastAsia="Cordia New" w:hAnsi="TH Sarabun New" w:cs="TH Sarabun New"/>
          <w:cs/>
        </w:rPr>
        <w:t xml:space="preserve"> 4.1.1  </w:t>
      </w:r>
      <w:r w:rsidR="00800788" w:rsidRPr="00B96C9A">
        <w:rPr>
          <w:rFonts w:ascii="TH Sarabun New" w:eastAsia="Cordia New" w:hAnsi="TH Sarabun New" w:cs="TH Sarabun New"/>
          <w:cs/>
        </w:rPr>
        <w:t>ความต้องการของระบบ</w:t>
      </w:r>
    </w:p>
    <w:p w14:paraId="3311EAA0" w14:textId="77777777" w:rsidR="00DE78E2" w:rsidRPr="00B96C9A" w:rsidRDefault="00800788" w:rsidP="2B70ABAF">
      <w:pPr>
        <w:pStyle w:val="af6"/>
        <w:spacing w:after="0" w:line="240" w:lineRule="auto"/>
        <w:ind w:left="0"/>
        <w:jc w:val="thaiDistribute"/>
        <w:rPr>
          <w:rFonts w:ascii="TH Sarabun New" w:eastAsia="Cordia New" w:hAnsi="TH Sarabun New" w:cs="TH Sarabun New"/>
        </w:rPr>
      </w:pPr>
      <w:r w:rsidRPr="00B96C9A">
        <w:rPr>
          <w:rFonts w:ascii="TH Sarabun New" w:eastAsia="Cordia New" w:hAnsi="TH Sarabun New" w:cs="TH Sarabun New"/>
          <w:cs/>
        </w:rPr>
        <w:t xml:space="preserve">   </w:t>
      </w:r>
      <w:r w:rsidR="004D364F" w:rsidRPr="00B96C9A">
        <w:rPr>
          <w:rFonts w:ascii="TH Sarabun New" w:eastAsia="Cordia New" w:hAnsi="TH Sarabun New" w:cs="TH Sarabun New"/>
          <w:cs/>
        </w:rPr>
        <w:t xml:space="preserve"> </w:t>
      </w:r>
      <w:r w:rsidRPr="00B96C9A">
        <w:rPr>
          <w:rFonts w:ascii="TH Sarabun New" w:eastAsia="Cordia New" w:hAnsi="TH Sarabun New" w:cs="TH Sarabun New"/>
          <w:cs/>
        </w:rPr>
        <w:t xml:space="preserve">              </w:t>
      </w:r>
      <w:r w:rsidR="00DE78E2" w:rsidRPr="00B96C9A">
        <w:rPr>
          <w:rFonts w:ascii="TH Sarabun New" w:eastAsia="Cordia New" w:hAnsi="TH Sarabun New" w:cs="TH Sarabun New"/>
          <w:cs/>
        </w:rPr>
        <w:t xml:space="preserve">ระบบถูกพัฒนาด้วย </w:t>
      </w:r>
      <w:r w:rsidR="00DE78E2" w:rsidRPr="00B96C9A">
        <w:rPr>
          <w:rFonts w:ascii="TH Sarabun New" w:eastAsia="Cordia New" w:hAnsi="TH Sarabun New" w:cs="TH Sarabun New"/>
        </w:rPr>
        <w:t xml:space="preserve">Yii2 Framework </w:t>
      </w:r>
      <w:r w:rsidR="00DE78E2" w:rsidRPr="00B96C9A">
        <w:rPr>
          <w:rFonts w:ascii="TH Sarabun New" w:eastAsia="Cordia New" w:hAnsi="TH Sarabun New" w:cs="TH Sarabun New"/>
          <w:cs/>
        </w:rPr>
        <w:t xml:space="preserve">ซึ่งเป็น </w:t>
      </w:r>
      <w:r w:rsidR="00DE78E2" w:rsidRPr="00B96C9A">
        <w:rPr>
          <w:rFonts w:ascii="TH Sarabun New" w:eastAsia="Cordia New" w:hAnsi="TH Sarabun New" w:cs="TH Sarabun New"/>
        </w:rPr>
        <w:t xml:space="preserve">Framework </w:t>
      </w:r>
      <w:r w:rsidR="00DE78E2" w:rsidRPr="00B96C9A">
        <w:rPr>
          <w:rFonts w:ascii="TH Sarabun New" w:eastAsia="Cordia New" w:hAnsi="TH Sarabun New" w:cs="TH Sarabun New"/>
          <w:cs/>
        </w:rPr>
        <w:t xml:space="preserve">ที่ใช้โครงสร้างเป็นแบบ </w:t>
      </w:r>
      <w:r w:rsidR="00DE78E2" w:rsidRPr="00B96C9A">
        <w:rPr>
          <w:rFonts w:ascii="TH Sarabun New" w:eastAsia="Cordia New" w:hAnsi="TH Sarabun New" w:cs="TH Sarabun New"/>
        </w:rPr>
        <w:t xml:space="preserve">Model View Controller </w:t>
      </w:r>
      <w:r w:rsidR="00DE78E2" w:rsidRPr="00B96C9A">
        <w:rPr>
          <w:rFonts w:ascii="TH Sarabun New" w:eastAsia="Cordia New" w:hAnsi="TH Sarabun New" w:cs="TH Sarabun New"/>
          <w:cs/>
        </w:rPr>
        <w:t>(</w:t>
      </w:r>
      <w:r w:rsidR="00DE78E2" w:rsidRPr="00B96C9A">
        <w:rPr>
          <w:rFonts w:ascii="TH Sarabun New" w:eastAsia="Cordia New" w:hAnsi="TH Sarabun New" w:cs="TH Sarabun New"/>
        </w:rPr>
        <w:t>MVC</w:t>
      </w:r>
      <w:r w:rsidR="00DE78E2" w:rsidRPr="00B96C9A">
        <w:rPr>
          <w:rFonts w:ascii="TH Sarabun New" w:eastAsia="Cordia New" w:hAnsi="TH Sarabun New" w:cs="TH Sarabun New"/>
          <w:cs/>
        </w:rPr>
        <w:t xml:space="preserve">) และรูปแบบการพัฒนาเป็นแบบ </w:t>
      </w:r>
      <w:r w:rsidR="00DE78E2" w:rsidRPr="00B96C9A">
        <w:rPr>
          <w:rFonts w:ascii="TH Sarabun New" w:eastAsia="Cordia New" w:hAnsi="TH Sarabun New" w:cs="TH Sarabun New"/>
        </w:rPr>
        <w:t xml:space="preserve">Object Oriented Programming </w:t>
      </w:r>
      <w:r w:rsidR="00DE78E2" w:rsidRPr="00B96C9A">
        <w:rPr>
          <w:rFonts w:ascii="TH Sarabun New" w:eastAsia="Cordia New" w:hAnsi="TH Sarabun New" w:cs="TH Sarabun New"/>
          <w:cs/>
        </w:rPr>
        <w:t>(</w:t>
      </w:r>
      <w:r w:rsidR="00DE78E2" w:rsidRPr="00B96C9A">
        <w:rPr>
          <w:rFonts w:ascii="TH Sarabun New" w:eastAsia="Cordia New" w:hAnsi="TH Sarabun New" w:cs="TH Sarabun New"/>
        </w:rPr>
        <w:t>OOP</w:t>
      </w:r>
      <w:r w:rsidR="00DE78E2" w:rsidRPr="00B96C9A">
        <w:rPr>
          <w:rFonts w:ascii="TH Sarabun New" w:eastAsia="Cordia New" w:hAnsi="TH Sarabun New" w:cs="TH Sarabun New"/>
          <w:cs/>
        </w:rPr>
        <w:t>) ทางผู้จัดทำจำเป็นต้องพัฒนาระบบใหม่ทั้งหมด และมีการเพิ่มฟังก์ชันการทำงานให้ตอบสนองต่อความต้องการของผู้ใช้งานและนโยบายของภาควิชา โดยมีรายละเอียดดังนี้</w:t>
      </w:r>
    </w:p>
    <w:p w14:paraId="5162C76D" w14:textId="77777777" w:rsidR="00DE78E2" w:rsidRPr="00B96C9A" w:rsidRDefault="004D364F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</w:t>
      </w:r>
      <w:r w:rsidR="00896541" w:rsidRPr="00B96C9A">
        <w:rPr>
          <w:rFonts w:eastAsia="Cordia New"/>
          <w:cs/>
        </w:rPr>
        <w:t>4.1.1</w:t>
      </w:r>
      <w:r w:rsidR="00DE78E2" w:rsidRPr="00B96C9A">
        <w:rPr>
          <w:rFonts w:eastAsia="Cordia New"/>
          <w:cs/>
        </w:rPr>
        <w:t>.1  ระบบจัดการข้อมูลผู้มีสิทธิ์ใช้งานระบบ</w:t>
      </w:r>
    </w:p>
    <w:p w14:paraId="55898F7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</w:t>
      </w:r>
      <w:r w:rsidR="0089654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  ผู้ดูแลระบบสามารถนำเข้าข้อมูลผู้มีสิทธิ์ในการเพิ่มโครงงานจากนักศึกษาระบบลงทะเบียนรายวิชา </w:t>
      </w:r>
      <w:r w:rsidRPr="00B96C9A">
        <w:rPr>
          <w:rFonts w:eastAsia="Cordia New"/>
        </w:rPr>
        <w:t>Undergraduate Research</w:t>
      </w:r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 xml:space="preserve">Project for Computer Science 1 </w:t>
      </w:r>
      <w:r w:rsidRPr="00B96C9A">
        <w:rPr>
          <w:rFonts w:eastAsia="Cordia New"/>
          <w:cs/>
        </w:rPr>
        <w:t xml:space="preserve">และ </w:t>
      </w:r>
      <w:r w:rsidRPr="00B96C9A">
        <w:rPr>
          <w:rFonts w:eastAsia="Cordia New"/>
        </w:rPr>
        <w:t xml:space="preserve">Undergraduate Research Project for Computer Science 2 </w:t>
      </w:r>
      <w:r w:rsidRPr="00B96C9A">
        <w:rPr>
          <w:rFonts w:eastAsia="Cordia New"/>
          <w:cs/>
        </w:rPr>
        <w:t>โดยเชื่อมกับระบบข้อมูลกลาง</w:t>
      </w:r>
    </w:p>
    <w:p w14:paraId="1952A80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2  ระบบแจ้งความต้องการที่ปรึกษา</w:t>
      </w:r>
    </w:p>
    <w:p w14:paraId="13049A1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(1)  อาจารย์แจ้งความต้องการรับนักศึกษา โดยต้องระบุข้อมูล</w:t>
      </w:r>
    </w:p>
    <w:p w14:paraId="329828C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(ก)  หัวข้อโครงงานที่ต้องการรับ</w:t>
      </w:r>
    </w:p>
    <w:p w14:paraId="1260BAD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(ข)  รายละเอียดของโครงงานที่ต้องการรับ</w:t>
      </w:r>
    </w:p>
    <w:p w14:paraId="23EBFF6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(ค)  จำนวนนักศึกษาที่ต้องการรับ</w:t>
      </w:r>
    </w:p>
    <w:p w14:paraId="2FB1E896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(</w:t>
      </w: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)  นักศึกษาแจ้งความประสงค์ให้อาจารย์เป็นที่ปรึกษา โดยต้องระบุข้อมูล</w:t>
      </w:r>
    </w:p>
    <w:p w14:paraId="573497FC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ก)  ชื่อหัวข้อโครงงาน/เรื่องที่สนใจ</w:t>
      </w:r>
    </w:p>
    <w:p w14:paraId="17B7820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ข)  ชื่อนักศึกษาที่ทำโครงงานร่วมกัน</w:t>
      </w:r>
    </w:p>
    <w:p w14:paraId="76050EF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ค)  ข้อมูลความถนัดของนักศึกษา</w:t>
      </w:r>
    </w:p>
    <w:p w14:paraId="3B1B858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ง)  อาจารย์ที่ประสงค์ให้เป็นที่ปรึกษา</w:t>
      </w:r>
    </w:p>
    <w:p w14:paraId="29DD57D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(3)  ระบบตอบรับเป็นที่ปรึกษาโดยอาจารย์ที่ปรึกษา</w:t>
      </w:r>
    </w:p>
    <w:p w14:paraId="2B7FB2D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3  ระบบเปลี่ยนที่ปรึกษาโครงงาน ประกอบไปด้วย</w:t>
      </w:r>
    </w:p>
    <w:p w14:paraId="5CFDA75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(1)  ระบบแจ้งคำร้องขอเปลี่ยนที่ปรึกษาสำหรับนักศึกษา โดยต้องระบุข้อมูล</w:t>
      </w:r>
    </w:p>
    <w:p w14:paraId="0A0AAE3F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ก)  อาจารย์ที่ปรึกษาใหม่</w:t>
      </w:r>
    </w:p>
    <w:p w14:paraId="56CB6C5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ข)  เหตุผลในการเปลี่ยนอาจารย์ที่ปรึกษา</w:t>
      </w:r>
    </w:p>
    <w:p w14:paraId="5508546B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(2)  ระบบอนุมัติคำร้องขอเปลี่ยนอาจารย์ที่ปรึกษาสำหรับอาจารย์ที่ปรึกษา โดยต้องให้อาจารย์ที่ปรึกษาเดิมอนุญาตก่อนจึงสามารถให้อาจารย์ที่ปรึกษาใหม่อนุญาติได้ ในกณีที่อาจารย์ที่ปรึกษาเดิมอนุญาตแต่อาจารย์ที่ปรึกษาใหม่ไม่อนุญาต จะถือว่าเป็นกลุ่มที่ไม่มีที่ปรึกษาโครงงาน</w:t>
      </w:r>
    </w:p>
    <w:p w14:paraId="3B9B6EA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4</w:t>
      </w:r>
      <w:r w:rsidRPr="00B96C9A">
        <w:rPr>
          <w:rFonts w:eastAsia="Cordia New"/>
          <w:cs/>
        </w:rPr>
        <w:t xml:space="preserve">  ระบบจัดการโครงงานสำหรับนักศึกษา</w:t>
      </w:r>
    </w:p>
    <w:p w14:paraId="54F0D81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1)  ระบบเพิ่มโครงงาน โดยนักศึกษาจะต้องกรอก</w:t>
      </w:r>
    </w:p>
    <w:p w14:paraId="369E682F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ก)  ชื่อโครงงาน (ภาษาไทย)</w:t>
      </w:r>
    </w:p>
    <w:p w14:paraId="760FA2A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ข)  ชื่อโครงงาน (ภาษาอังกฤษ) </w:t>
      </w:r>
    </w:p>
    <w:p w14:paraId="50DF9066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ค)  ชื่อนักศึกษาผู้ทำโครงงานร่วม</w:t>
      </w:r>
    </w:p>
    <w:p w14:paraId="2BB367A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96541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ง)  อาจารย์ที่ปรึกษา ซึ่งแบ่งออกเป็น 2 หมวดได้แก่</w:t>
      </w:r>
    </w:p>
    <w:p w14:paraId="1C9C604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9654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                             -  อาจารย์ที่ปรึกษาร่วม</w:t>
      </w:r>
    </w:p>
    <w:p w14:paraId="3625C81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96541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                               -  อาจารย์ที่ปรึกษาร่วมจากภายนอก</w:t>
      </w:r>
    </w:p>
    <w:p w14:paraId="627963A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(จ)  อัพโหลดภาพโลโก้โครงงาน</w:t>
      </w:r>
    </w:p>
    <w:p w14:paraId="65F10D4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(ฉ)  </w:t>
      </w:r>
      <w:r w:rsidRPr="00B96C9A">
        <w:rPr>
          <w:rFonts w:eastAsia="Cordia New"/>
          <w:spacing w:val="-8"/>
          <w:cs/>
        </w:rPr>
        <w:t>เลือกประเภทของโครงงาน</w:t>
      </w:r>
    </w:p>
    <w:p w14:paraId="6B984B0A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ช)  </w:t>
      </w:r>
      <w:r w:rsidRPr="00B96C9A">
        <w:rPr>
          <w:rFonts w:eastAsia="Cordia New"/>
          <w:spacing w:val="-8"/>
          <w:cs/>
        </w:rPr>
        <w:t>เครื่องมือที่ใช้ในการทำโครงงาน</w:t>
      </w:r>
    </w:p>
    <w:p w14:paraId="4C83B971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ซ)  </w:t>
      </w:r>
      <w:r w:rsidRPr="00B96C9A">
        <w:rPr>
          <w:rFonts w:eastAsia="Cordia New"/>
          <w:spacing w:val="-8"/>
          <w:cs/>
        </w:rPr>
        <w:t>ทฤษฎีที่เกี่ยวข้องกับโครงงาน</w:t>
      </w:r>
    </w:p>
    <w:p w14:paraId="746DF2CC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(2)  ระบบแก้ไขข้อมูลโครงงาน โดยสามารถแก้ไข</w:t>
      </w:r>
    </w:p>
    <w:p w14:paraId="390878A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ก)  ชื่อโครงงาน (ภาษาไทย)</w:t>
      </w:r>
    </w:p>
    <w:p w14:paraId="1509013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ข)  ชื่อโครงงาน (ภาษาอังกฤษ) </w:t>
      </w:r>
    </w:p>
    <w:p w14:paraId="1580B2CA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ค)  ชื่อนักศึกษาผู้ร่วมทำโครงงาน</w:t>
      </w:r>
    </w:p>
    <w:p w14:paraId="0557A30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ง)  อาจารย์ที่ปรึกษา ซึ่งแบ่งออกเป็น 2 หมวดได้แก่</w:t>
      </w:r>
    </w:p>
    <w:p w14:paraId="0E15635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                              -  อาจารย์ที่ปรึกษาร่วม</w:t>
      </w:r>
    </w:p>
    <w:p w14:paraId="6590AB6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</w:t>
      </w:r>
      <w:r w:rsidRPr="00B96C9A">
        <w:rPr>
          <w:rFonts w:eastAsia="Cordia New"/>
          <w:cs/>
        </w:rPr>
        <w:t xml:space="preserve">                               -  อาจารย์ที่ปรึกษาร่วมจากภายนอก</w:t>
      </w:r>
    </w:p>
    <w:p w14:paraId="7A0BEA4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(จ)  อัพโหลดภาพประกอบโครงงาน</w:t>
      </w:r>
    </w:p>
    <w:p w14:paraId="3628770C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ฉ)  </w:t>
      </w:r>
      <w:r w:rsidRPr="00B96C9A">
        <w:rPr>
          <w:rFonts w:eastAsia="Cordia New"/>
          <w:spacing w:val="-8"/>
          <w:cs/>
        </w:rPr>
        <w:t>ประเภทของโครงงาน</w:t>
      </w:r>
    </w:p>
    <w:p w14:paraId="496BD09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ช)  </w:t>
      </w:r>
      <w:r w:rsidRPr="00B96C9A">
        <w:rPr>
          <w:rFonts w:eastAsia="Cordia New"/>
          <w:spacing w:val="-8"/>
          <w:cs/>
        </w:rPr>
        <w:t>เครื่องมือที่ใช้ในการทำโครงงาน</w:t>
      </w:r>
    </w:p>
    <w:p w14:paraId="482D0FE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ซ)  </w:t>
      </w:r>
      <w:r w:rsidRPr="00B96C9A">
        <w:rPr>
          <w:rFonts w:eastAsia="Cordia New"/>
          <w:spacing w:val="-8"/>
          <w:cs/>
        </w:rPr>
        <w:t>ทฤษฎีที่เกี่ยวข้องกับโครงงาน</w:t>
      </w:r>
    </w:p>
    <w:p w14:paraId="03C8313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3)  ระบบเปลี่ยนหัวข้อโครงงาน ต้องได้รับการอนุมัติจากที่ปรึกษาโดยนักศึกษาจะต้องระบุ</w:t>
      </w:r>
    </w:p>
    <w:p w14:paraId="3213EC9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(ก)  ชื่อหัวข้อโครงงาน (ภาษาไทย)</w:t>
      </w:r>
    </w:p>
    <w:p w14:paraId="4167EA6B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ข)  ชื่อหัวข้อโครงงานใหม่ (ภาษาอังกฤษ)</w:t>
      </w:r>
    </w:p>
    <w:p w14:paraId="4A98DFF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ค)  เหตุผลในการเปลี่ยนหัวข้อโครงงาน</w:t>
      </w:r>
    </w:p>
    <w:p w14:paraId="65D5D3EF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(4)  ระบบอัพโหลดเอกสารโครงงาน ซึ่งประกอบไปด้วย</w:t>
      </w:r>
    </w:p>
    <w:p w14:paraId="57306EA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(ก)  </w:t>
      </w:r>
      <w:r w:rsidRPr="00B96C9A">
        <w:rPr>
          <w:rFonts w:eastAsia="Cordia New"/>
        </w:rPr>
        <w:t>Proposal</w:t>
      </w:r>
    </w:p>
    <w:p w14:paraId="78122661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ข)  </w:t>
      </w:r>
      <w:r w:rsidRPr="00B96C9A">
        <w:rPr>
          <w:rFonts w:eastAsia="Cordia New"/>
        </w:rPr>
        <w:t>Progress</w:t>
      </w:r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 </w:t>
      </w:r>
    </w:p>
    <w:p w14:paraId="6B57410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ค)  </w:t>
      </w:r>
      <w:r w:rsidRPr="00B96C9A">
        <w:rPr>
          <w:rFonts w:eastAsia="Cordia New"/>
        </w:rPr>
        <w:t>Progress</w:t>
      </w:r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>2</w:t>
      </w:r>
    </w:p>
    <w:p w14:paraId="0D66E26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ง)  </w:t>
      </w:r>
      <w:r w:rsidRPr="00B96C9A">
        <w:rPr>
          <w:rFonts w:eastAsia="Cordia New"/>
        </w:rPr>
        <w:t>Final Report</w:t>
      </w:r>
    </w:p>
    <w:p w14:paraId="3F07F45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จ)  </w:t>
      </w:r>
      <w:r w:rsidRPr="00B96C9A">
        <w:rPr>
          <w:rFonts w:eastAsia="Cordia New"/>
        </w:rPr>
        <w:t>User Manual</w:t>
      </w:r>
    </w:p>
    <w:p w14:paraId="2F366C0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ฉ)  </w:t>
      </w:r>
      <w:r w:rsidRPr="00B96C9A">
        <w:rPr>
          <w:rFonts w:eastAsia="Cordia New"/>
        </w:rPr>
        <w:t>Poster</w:t>
      </w:r>
    </w:p>
    <w:p w14:paraId="55DC078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ช)  </w:t>
      </w:r>
      <w:r w:rsidRPr="00B96C9A">
        <w:rPr>
          <w:rFonts w:eastAsia="Cordia New"/>
        </w:rPr>
        <w:t>Abst</w:t>
      </w:r>
      <w:r w:rsidR="00CA47F7" w:rsidRPr="00B96C9A">
        <w:rPr>
          <w:rFonts w:eastAsia="Cordia New"/>
        </w:rPr>
        <w:t>r</w:t>
      </w:r>
      <w:r w:rsidRPr="00B96C9A">
        <w:rPr>
          <w:rFonts w:eastAsia="Cordia New"/>
        </w:rPr>
        <w:t>act</w:t>
      </w:r>
    </w:p>
    <w:p w14:paraId="75190FCB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ซ)  เอกสารการเผยแพร่ผลงาน ซึ่งมี 3 หมวดหมู่ดังนี้</w:t>
      </w:r>
    </w:p>
    <w:p w14:paraId="5D7FCB7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     -  หลักฐานการประชุมวิชาการ</w:t>
      </w:r>
    </w:p>
    <w:p w14:paraId="0AAD83A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  -  หลักฐานการจดลิขสิทธิ์/สิทธิบัตร</w:t>
      </w:r>
    </w:p>
    <w:p w14:paraId="3DA054F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  -  เอกสารรับรองการนำไปใช้ประโยชน์</w:t>
      </w:r>
    </w:p>
    <w:p w14:paraId="4AE8638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5  ระบบสืบค้นข้อมูลโครงงาน</w:t>
      </w:r>
    </w:p>
    <w:p w14:paraId="503EAC5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จากเดิมที่ผู้ใช้สามารถสืบค้นข้อมูลโครงงานได้จาก สาขาวิชา ปีการศึกษาภาคการศึกษา ชื่ออาจารย์ที่ปรึกษา หัวข้อโครงงานและชื่อโครงงาน โดยการใช้คำค้นต่าง</w:t>
      </w:r>
      <w:r w:rsidR="00CA47F7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CA47F7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นั้นจะต้องเป็นค้นที่ตรงกับข้อมูลจริงและเรียงลำดับอย่างถูกต้องเท่านั้น จึงได้มีการพัฒนาระบบให้สามารถสืบค้นข้อมูลโครงงานด้วย </w:t>
      </w:r>
      <w:r w:rsidR="00CA47F7" w:rsidRPr="00B96C9A">
        <w:rPr>
          <w:rFonts w:eastAsia="Cordia New"/>
        </w:rPr>
        <w:t>Elasticsearch</w:t>
      </w:r>
      <w:r w:rsidRPr="00B96C9A">
        <w:rPr>
          <w:rFonts w:eastAsia="Cordia New"/>
          <w:cs/>
        </w:rPr>
        <w:t xml:space="preserve"> ซึ่งทำให้สามารถสืบค้นข้อมูลโครงงานจากเนื้อหาของเอกสาร และยังค้นได้จากเนื้อหาที่ใกล้เคียงได้ ด้วยการค้นหา 2 รูปแบบ ดังนี้</w:t>
      </w:r>
    </w:p>
    <w:p w14:paraId="0F66B3AB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(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)  ค้นหาจากคำสืบค้น โดยระบบจะค้นหาคำภายในเอกสารบนเว็บไซต์ทั้งหมดส่งผลให้ผู้ใช้สามารถค้นหาได้จาก ทฤษฎีที่เกี่ยวข้อง เครื่องมือที่ใช้ และเนื้อหาทั้งหมดของเอกสาร </w:t>
      </w:r>
    </w:p>
    <w:p w14:paraId="720758B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(2)  ค้นหาจากการระบุเงื่อนไข ซึ่งมี 8 เงื่อนไข </w:t>
      </w:r>
    </w:p>
    <w:p w14:paraId="1EE3947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ก)  สาขาวิชา</w:t>
      </w:r>
    </w:p>
    <w:p w14:paraId="1BC44CD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ข)  ภาคการศึกษา</w:t>
      </w:r>
    </w:p>
    <w:p w14:paraId="54C3936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ค)  ปีการศึกษา</w:t>
      </w:r>
    </w:p>
    <w:p w14:paraId="6DFA364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(ง)  ชื่อผู้จัดทำ</w:t>
      </w:r>
    </w:p>
    <w:p w14:paraId="3300F831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(จ)  ชื่ออาจารย์ที่ปรึกษา</w:t>
      </w:r>
    </w:p>
    <w:p w14:paraId="473E44D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(ฉ)  ชื่อโครงงาน</w:t>
      </w:r>
    </w:p>
    <w:p w14:paraId="3AE3F28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ช)  ประเภทโครงงาน</w:t>
      </w:r>
    </w:p>
    <w:p w14:paraId="55DBF9A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6  ระบบข่าวสาร ประกาศ และประชาสัมพันธ์</w:t>
      </w:r>
    </w:p>
    <w:p w14:paraId="7304BED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7  ระบบปฏิทินการดำเนินงาน โดยเชื่อมกับระบบข้อมูลกลาง</w:t>
      </w:r>
    </w:p>
    <w:p w14:paraId="181991FA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8  ระบบออกรายงาน ประกอบไปด้วย</w:t>
      </w:r>
    </w:p>
    <w:p w14:paraId="2801D7E6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(1)  รายงานหัวข้อโครงงาน ซึ่งสามารถเลือกได้จาก</w:t>
      </w:r>
    </w:p>
    <w:p w14:paraId="69C44F3F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ก)  รายงานโครงงานตามปีการศึกษา</w:t>
      </w:r>
    </w:p>
    <w:p w14:paraId="2B2102AC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ข)  รายงานโครงงานตามอาจารย์ที่ปรึกษา</w:t>
      </w:r>
    </w:p>
    <w:p w14:paraId="2C7051B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ค)  รายงานโครงงานตามที่สาขา</w:t>
      </w:r>
    </w:p>
    <w:p w14:paraId="6BFB62B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ง)  รายงานโครงงานกลุ่มสอบ</w:t>
      </w:r>
    </w:p>
    <w:p w14:paraId="26062D9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2)  รายงานโครงงานต่ออาจารย์ที่ปรึกษา</w:t>
      </w:r>
    </w:p>
    <w:p w14:paraId="5610D00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3)  รายชื่อนักศึกษาที่ยังไม่ส่งหัวข้อโครงงาน</w:t>
      </w:r>
    </w:p>
    <w:p w14:paraId="5E0A71C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4)  รายชื่อนักศึกษาที่ยังไม่ส่งเอกสารโครงงาน</w:t>
      </w:r>
    </w:p>
    <w:p w14:paraId="51BB4D6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>.9  ระบบดาวน์โหลดเอกสารและแบบฟอร์มโครงงาน</w:t>
      </w:r>
    </w:p>
    <w:p w14:paraId="199498FF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1.1</w:t>
      </w:r>
      <w:r w:rsidRPr="00B96C9A">
        <w:rPr>
          <w:rFonts w:eastAsia="Cordia New"/>
          <w:cs/>
        </w:rPr>
        <w:t xml:space="preserve">.10  ระบบติดตามสถานะคำร้องของนักศึกษา </w:t>
      </w:r>
    </w:p>
    <w:p w14:paraId="74BE33CB" w14:textId="77777777" w:rsidR="00DE78E2" w:rsidRPr="00B96C9A" w:rsidRDefault="00DE78E2" w:rsidP="2B70ABAF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</w:t>
      </w:r>
      <w:r w:rsidR="00896541" w:rsidRPr="00B96C9A">
        <w:rPr>
          <w:rFonts w:ascii="TH Sarabun New" w:hAnsi="TH Sarabun New" w:cs="TH Sarabun New"/>
          <w:color w:val="000000"/>
          <w:cs/>
        </w:rPr>
        <w:t xml:space="preserve">   4.</w:t>
      </w:r>
      <w:r w:rsidR="00800788" w:rsidRPr="00B96C9A">
        <w:rPr>
          <w:rFonts w:ascii="TH Sarabun New" w:hAnsi="TH Sarabun New" w:cs="TH Sarabun New"/>
          <w:color w:val="000000"/>
          <w:cs/>
        </w:rPr>
        <w:t>1.2</w:t>
      </w:r>
      <w:r w:rsidRPr="00B96C9A">
        <w:rPr>
          <w:rFonts w:ascii="TH Sarabun New" w:hAnsi="TH Sarabun New" w:cs="TH Sarabun New"/>
          <w:color w:val="000000"/>
          <w:cs/>
        </w:rPr>
        <w:t xml:space="preserve">  </w:t>
      </w:r>
      <w:r w:rsidR="00800788" w:rsidRPr="00B96C9A">
        <w:rPr>
          <w:rFonts w:ascii="TH Sarabun New" w:hAnsi="TH Sarabun New" w:cs="TH Sarabun New"/>
          <w:color w:val="000000"/>
          <w:cs/>
        </w:rPr>
        <w:t>ผู้ใช้งานแบ่งออกเป็น 4 ระดับ คือ ผู้ดูแลระบบ อาจารย์ นักศึกษา และผู้ใช้ที่ไม่ได้เข้าสู่ระบบดังนี้</w:t>
      </w:r>
    </w:p>
    <w:p w14:paraId="3FD5E5B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 </w:t>
      </w:r>
      <w:r w:rsidR="00896541" w:rsidRPr="00B96C9A">
        <w:rPr>
          <w:rFonts w:eastAsia="Cordia New"/>
          <w:cs/>
        </w:rPr>
        <w:t xml:space="preserve">   4.</w:t>
      </w:r>
      <w:r w:rsidR="00800788" w:rsidRPr="00B96C9A">
        <w:rPr>
          <w:rFonts w:eastAsia="Cordia New"/>
          <w:cs/>
        </w:rPr>
        <w:t>1.2</w:t>
      </w:r>
      <w:r w:rsidRPr="00B96C9A">
        <w:rPr>
          <w:rFonts w:eastAsia="Cordia New"/>
          <w:cs/>
        </w:rPr>
        <w:t>.1  ผู้ใช้ที่ไม่ได้เข้าสู่ระบบ สามารถใช้งานระบบได้ดังนี้</w:t>
      </w:r>
    </w:p>
    <w:p w14:paraId="0BD95CF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(1)  หน้าหลัก ข้อมูลข่าวสาร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2CD13DC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2)  ข่าวสาร ดูข่าวและประกาศจากรายวิชา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723B323C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3)  โครงงาน ซึ่งมีระบบย่อยคือ</w:t>
      </w:r>
    </w:p>
    <w:p w14:paraId="6403242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ก)  สืบค้นข้อมูลโครงงาน โดยสามารถมองเห็นได้เฉพาะรายละเอียดและ </w:t>
      </w:r>
      <w:r w:rsidRPr="00B96C9A">
        <w:rPr>
          <w:rFonts w:eastAsia="Cordia New"/>
        </w:rPr>
        <w:t>Abst</w:t>
      </w:r>
      <w:r w:rsidR="00800788" w:rsidRPr="00B96C9A">
        <w:rPr>
          <w:rFonts w:eastAsia="Cordia New"/>
        </w:rPr>
        <w:t>r</w:t>
      </w:r>
      <w:r w:rsidRPr="00B96C9A">
        <w:rPr>
          <w:rFonts w:eastAsia="Cordia New"/>
        </w:rPr>
        <w:t>act</w:t>
      </w:r>
    </w:p>
    <w:p w14:paraId="678FC04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4)  กลุ่มสอบ สามารถดูได้เฉพาะรายชื่อกรรมการสอบแต่ละกลุ่ม</w:t>
      </w:r>
    </w:p>
    <w:p w14:paraId="10CFDC7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5)  ปฏิทิน ปฏิทินกำหนดการ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ของรายวิชา</w:t>
      </w:r>
    </w:p>
    <w:p w14:paraId="1149094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6)  ดาวน์โหลด สามารถดาวน์โหลดเอกสารและแบบฟอร์ม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39F50EE1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</w:t>
      </w:r>
      <w:r w:rsidR="00800788" w:rsidRPr="00B96C9A">
        <w:rPr>
          <w:rFonts w:eastAsia="Cordia New"/>
          <w:cs/>
        </w:rPr>
        <w:t>1.2</w:t>
      </w:r>
      <w:r w:rsidRPr="00B96C9A">
        <w:rPr>
          <w:rFonts w:eastAsia="Cordia New"/>
          <w:cs/>
        </w:rPr>
        <w:t>.2  นักศึกษา สามารถใช้งานระบบได้ดังนี้</w:t>
      </w:r>
    </w:p>
    <w:p w14:paraId="0948A8C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(1)  หน้าหลัก ข้อมูลข่าวสาร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437FA85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(2)  ข่าวสาร ดูข่าวและประกาศจากรายวิชา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136B025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(3)  โครงงาน ซึ่งมีระบบย่อยคือ</w:t>
      </w:r>
    </w:p>
    <w:p w14:paraId="0B4524B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ก)  สืบค้นข้อมูลโครงงาน</w:t>
      </w:r>
    </w:p>
    <w:p w14:paraId="769F206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ข)  นักศึกษาที่ยังไม่เพิ่มโครงงาน</w:t>
      </w:r>
    </w:p>
    <w:p w14:paraId="51ABF786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ค)  กลุ่มที่ยังไม่ส่งเอกสารโครงงาน</w:t>
      </w:r>
    </w:p>
    <w:p w14:paraId="4D43A85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ง)  เพิ่มโครงงาน</w:t>
      </w:r>
    </w:p>
    <w:p w14:paraId="379D270F" w14:textId="77777777" w:rsidR="00DE78E2" w:rsidRPr="00B96C9A" w:rsidRDefault="00800788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DE78E2" w:rsidRPr="00B96C9A">
        <w:rPr>
          <w:rFonts w:eastAsia="Cordia New"/>
          <w:cs/>
        </w:rPr>
        <w:t xml:space="preserve">                             (จ)  แก้ไขข้อมูลโครงงาน</w:t>
      </w:r>
    </w:p>
    <w:p w14:paraId="22F0390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ฉ)  อัพโหลดเอกสารโครงงาน</w:t>
      </w:r>
    </w:p>
    <w:p w14:paraId="74C96FF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(ช)  แจ้งขอเปลี่ยนหัวข้อโครงงาน</w:t>
      </w:r>
    </w:p>
    <w:p w14:paraId="6ED8C16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(4)  ที่ปรึกษาโครงงาน ซึ่งมีระบบย่อยคือ</w:t>
      </w:r>
    </w:p>
    <w:p w14:paraId="0C7F62B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ก)  นักศึกษาที่ยังไม่มีที่ปรึกษาโครงงาน</w:t>
      </w:r>
    </w:p>
    <w:p w14:paraId="0DFA83B6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ข)  สถานะอาจารย์ที่ปรึกษา</w:t>
      </w:r>
    </w:p>
    <w:p w14:paraId="5E9B9B4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  (ค)  ยื่นคำร้องที่ปรึกษา</w:t>
      </w:r>
    </w:p>
    <w:p w14:paraId="12A1F666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ง)  แจ้งขอเปลี่ยนอาจารย์ที่ปรึกษา</w:t>
      </w:r>
    </w:p>
    <w:p w14:paraId="6A76729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5)  กลุ่มสอบ สามารถดูได้เฉพาะรายชื่อกรรมการสอบแต่ละกลุ่ม</w:t>
      </w:r>
    </w:p>
    <w:p w14:paraId="5D169B90" w14:textId="77777777" w:rsidR="00DE78E2" w:rsidRPr="00B96C9A" w:rsidRDefault="00800788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DE78E2" w:rsidRPr="00B96C9A">
        <w:rPr>
          <w:rFonts w:eastAsia="Cordia New"/>
          <w:cs/>
        </w:rPr>
        <w:t xml:space="preserve">                        (</w:t>
      </w:r>
      <w:r w:rsidR="00DE78E2" w:rsidRPr="00B96C9A">
        <w:rPr>
          <w:rFonts w:eastAsia="Cordia New"/>
        </w:rPr>
        <w:t>6</w:t>
      </w:r>
      <w:r w:rsidR="00DE78E2" w:rsidRPr="00B96C9A">
        <w:rPr>
          <w:rFonts w:eastAsia="Cordia New"/>
          <w:cs/>
        </w:rPr>
        <w:t>)  ปฏิทิน ปฏิทินกำหนดการต่าง</w:t>
      </w:r>
      <w:r w:rsidRPr="00B96C9A">
        <w:rPr>
          <w:rFonts w:eastAsia="Cordia New"/>
          <w:cs/>
        </w:rPr>
        <w:t xml:space="preserve"> </w:t>
      </w:r>
      <w:r w:rsidR="00DE78E2" w:rsidRPr="00B96C9A">
        <w:rPr>
          <w:rFonts w:eastAsia="Cordia New"/>
          <w:cs/>
        </w:rPr>
        <w:t>ๆ</w:t>
      </w:r>
      <w:r w:rsidRPr="00B96C9A">
        <w:rPr>
          <w:rFonts w:eastAsia="Cordia New"/>
          <w:cs/>
        </w:rPr>
        <w:t xml:space="preserve"> </w:t>
      </w:r>
      <w:r w:rsidR="00DE78E2" w:rsidRPr="00B96C9A">
        <w:rPr>
          <w:rFonts w:eastAsia="Cordia New"/>
          <w:cs/>
        </w:rPr>
        <w:t>ของรายวิชา</w:t>
      </w:r>
    </w:p>
    <w:p w14:paraId="475AD08F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01FFD15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</w:t>
      </w:r>
      <w:r w:rsidRPr="00B96C9A">
        <w:rPr>
          <w:rFonts w:eastAsia="Cordia New"/>
        </w:rPr>
        <w:t>8</w:t>
      </w:r>
      <w:r w:rsidRPr="00B96C9A">
        <w:rPr>
          <w:rFonts w:eastAsia="Cordia New"/>
          <w:cs/>
        </w:rPr>
        <w:t>)  สถานะคำร้อง สามารถดูสถานะคำร้อง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4E0EFD2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</w:t>
      </w:r>
      <w:r w:rsidR="00800788" w:rsidRPr="00B96C9A">
        <w:rPr>
          <w:rFonts w:eastAsia="Cordia New"/>
          <w:cs/>
        </w:rPr>
        <w:t>1.2</w:t>
      </w:r>
      <w:r w:rsidRPr="00B96C9A">
        <w:rPr>
          <w:rFonts w:eastAsia="Cordia New"/>
          <w:cs/>
        </w:rPr>
        <w:t>.3  อาจารย์ สามารถใช้งานระบบได้ดังนี้</w:t>
      </w:r>
    </w:p>
    <w:p w14:paraId="301389E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(1)  หน้าหลัก ข้อมูลข่าวสาร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789D681B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(2)  ข่าวสาร ดูข่าวและประกาศจากรายวิชา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49AFDF2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(3)  โครงงาน ซึ่งมีระบบย่อยคือ</w:t>
      </w:r>
    </w:p>
    <w:p w14:paraId="7B11957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(ก)  สืบค้นข้อมูลโครงงาน </w:t>
      </w:r>
    </w:p>
    <w:p w14:paraId="6CA0DBF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(ข)  นักศึกษาที่ยังไม่เพิ่มโครงงาน</w:t>
      </w:r>
    </w:p>
    <w:p w14:paraId="7222660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ค)  กลุ่มที่ยังไม่ส่งเอกสารโครงงาน</w:t>
      </w:r>
    </w:p>
    <w:p w14:paraId="2CB0B3F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(4)  ที่ปรึกษาโครงงาน ซึ่งมีระบบย่อยคือ</w:t>
      </w:r>
    </w:p>
    <w:p w14:paraId="11F4149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ก)  นักศึกษาที่ยังไม่มีที่ปรึกษาโครงงาน</w:t>
      </w:r>
    </w:p>
    <w:p w14:paraId="5BC5EDB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ข)  สถานะอาจารย์ที่ปรึกษา</w:t>
      </w:r>
    </w:p>
    <w:p w14:paraId="533D8D06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ค)  คำร้องที่ปรึกษา</w:t>
      </w:r>
    </w:p>
    <w:p w14:paraId="7B580F9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ง)  ประกาศหาที่ปรึกษา</w:t>
      </w:r>
    </w:p>
    <w:p w14:paraId="7C5A3F8F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(5)  กลุ่มสอบ สามารถดูได้เฉพาะรายชื่อกรรมการสอบแต่ละกลุ่ม</w:t>
      </w:r>
    </w:p>
    <w:p w14:paraId="2D4543F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(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)  ปฏิทิน ปฏิทินกำหนดการ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ของรายวิชา</w:t>
      </w:r>
    </w:p>
    <w:p w14:paraId="554D2DA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0CDE229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</w:t>
      </w:r>
      <w:r w:rsidR="00896541" w:rsidRPr="00B96C9A">
        <w:rPr>
          <w:rFonts w:eastAsia="Cordia New"/>
          <w:cs/>
        </w:rPr>
        <w:t xml:space="preserve">   4.</w:t>
      </w:r>
      <w:r w:rsidR="00800788" w:rsidRPr="00B96C9A">
        <w:rPr>
          <w:rFonts w:eastAsia="Cordia New"/>
          <w:cs/>
        </w:rPr>
        <w:t>1.2</w:t>
      </w:r>
      <w:r w:rsidRPr="00B96C9A">
        <w:rPr>
          <w:rFonts w:eastAsia="Cordia New"/>
          <w:cs/>
        </w:rPr>
        <w:t>.4  ผู้ดูแลระบบ สามารถใช้งานระบบได้ดังนี้</w:t>
      </w:r>
    </w:p>
    <w:p w14:paraId="40E28F91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(1)  หน้าหลัก ข้อมูลข่าวสาร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4EAA7FCC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(2)  ข่าวสาร ดูข่าวและประกาศจากรายวิชาต่าง</w:t>
      </w:r>
      <w:r w:rsidR="00800788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 โดยผู้ดูและระบบสามารถ</w:t>
      </w:r>
    </w:p>
    <w:p w14:paraId="7DF591F1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ก)  เพิ่มข่าว</w:t>
      </w:r>
    </w:p>
    <w:p w14:paraId="50ECCCC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ข)  แก้ไขข่าว</w:t>
      </w:r>
    </w:p>
    <w:p w14:paraId="2778BC7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ค)  ลบข่าว</w:t>
      </w:r>
    </w:p>
    <w:p w14:paraId="5DE22632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ง)  อนุมัติข่าว</w:t>
      </w:r>
    </w:p>
    <w:p w14:paraId="47E042A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(3)  โครงงาน ซึ่งมีระบบย่อยคือ</w:t>
      </w:r>
    </w:p>
    <w:p w14:paraId="0168D4A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ก)  สืบค้นข้อมูลโครงงาน โดยสามารถมองเห็นได้เฉพาะรายละเอียดและ </w:t>
      </w:r>
      <w:r w:rsidRPr="00B96C9A">
        <w:rPr>
          <w:rFonts w:eastAsia="Cordia New"/>
        </w:rPr>
        <w:t>Abst</w:t>
      </w:r>
      <w:r w:rsidR="007F5B23" w:rsidRPr="00B96C9A">
        <w:rPr>
          <w:rFonts w:eastAsia="Cordia New"/>
        </w:rPr>
        <w:t>r</w:t>
      </w:r>
      <w:r w:rsidRPr="00B96C9A">
        <w:rPr>
          <w:rFonts w:eastAsia="Cordia New"/>
        </w:rPr>
        <w:t>act</w:t>
      </w:r>
    </w:p>
    <w:p w14:paraId="2DB222E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ข)  นักศึกษาที่ยังไม่เพิ่มโครงงาน</w:t>
      </w:r>
    </w:p>
    <w:p w14:paraId="25F16F1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ค)  กลุ่มที่ยังไม่ส่งเอกสารโครงงาน</w:t>
      </w:r>
    </w:p>
    <w:p w14:paraId="3A3F26F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4)  ที่ปรึกษาโครงงาน ซึ่งมีระบบย่อยคือ</w:t>
      </w:r>
    </w:p>
    <w:p w14:paraId="23C6F25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ก)  นักศึกษาที่ยังไม่มีที่ปรึกษาโครงงาน</w:t>
      </w:r>
    </w:p>
    <w:p w14:paraId="224BC787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ข)  สถานะอาจารย์ที่ปรึกษา</w:t>
      </w:r>
    </w:p>
    <w:p w14:paraId="50324A4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5)  กลุ่มสอบ สามารถดูได้เฉพาะรายชื่อกรรมการสอบแต่ละกลุ่ม</w:t>
      </w:r>
    </w:p>
    <w:p w14:paraId="34595805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)  ปฏิทิน ปฏิทินกำหนดการต่าง</w:t>
      </w:r>
      <w:r w:rsidR="009818BC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9818BC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ของรายวิชา</w:t>
      </w:r>
    </w:p>
    <w:p w14:paraId="62928EC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ต่าง</w:t>
      </w:r>
      <w:r w:rsidR="009818BC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9818BC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2B7D709E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(</w:t>
      </w:r>
      <w:r w:rsidRPr="00B96C9A">
        <w:rPr>
          <w:rFonts w:eastAsia="Cordia New"/>
        </w:rPr>
        <w:t>8</w:t>
      </w:r>
      <w:r w:rsidRPr="00B96C9A">
        <w:rPr>
          <w:rFonts w:eastAsia="Cordia New"/>
          <w:cs/>
        </w:rPr>
        <w:t>)  นักศึกษา ผู้ดูแลระบบสามารถนำเข้ารายชื่อนักศึกษาตารายวิชาได้</w:t>
      </w:r>
    </w:p>
    <w:p w14:paraId="065639F0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(</w:t>
      </w:r>
      <w:r w:rsidRPr="00B96C9A">
        <w:rPr>
          <w:rFonts w:eastAsia="Cordia New"/>
        </w:rPr>
        <w:t>9</w:t>
      </w:r>
      <w:r w:rsidRPr="00B96C9A">
        <w:rPr>
          <w:rFonts w:eastAsia="Cordia New"/>
          <w:cs/>
        </w:rPr>
        <w:t>)  โครงงาน ซึ่งมีระบบย่อยคือ</w:t>
      </w:r>
    </w:p>
    <w:p w14:paraId="34F96C2D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ก)  ประเภทของโครงาน ผู้ดูแลระบบสามารถจัดการประเภทของโครงงานได้</w:t>
      </w:r>
    </w:p>
    <w:p w14:paraId="5FB7D8D5" w14:textId="77777777" w:rsidR="00DE78E2" w:rsidRPr="00B96C9A" w:rsidRDefault="00800788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</w:t>
      </w:r>
      <w:r w:rsidR="00DE78E2" w:rsidRPr="00B96C9A">
        <w:rPr>
          <w:rFonts w:eastAsia="Cordia New"/>
          <w:cs/>
        </w:rPr>
        <w:t xml:space="preserve">                             (ข)  จัดกลุ่มสอบ</w:t>
      </w:r>
    </w:p>
    <w:p w14:paraId="2B063F18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ค)  รันหมายเลขโครงงาน </w:t>
      </w:r>
    </w:p>
    <w:p w14:paraId="29AF3BC9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ง)  ประเภทเอกสารเผยแพร่ผลงาน </w:t>
      </w:r>
    </w:p>
    <w:p w14:paraId="42954D1C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(</w:t>
      </w:r>
      <w:r w:rsidRPr="00B96C9A">
        <w:rPr>
          <w:rFonts w:eastAsia="Cordia New"/>
        </w:rPr>
        <w:t>10</w:t>
      </w:r>
      <w:r w:rsidRPr="00B96C9A">
        <w:rPr>
          <w:rFonts w:eastAsia="Cordia New"/>
          <w:cs/>
        </w:rPr>
        <w:t>)  ออกรายงาน ซึ่งมีระบบย่อยคือ</w:t>
      </w:r>
    </w:p>
    <w:p w14:paraId="74BC02C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(ก)  หัวข้อโครงงาน ผู้ดูแลระบบสามารถจัดการประเภทของโครงงานได้</w:t>
      </w:r>
    </w:p>
    <w:p w14:paraId="6BC2D9A4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ข)  โครงงานต่ออาจารย์ที่ปรึกษา</w:t>
      </w:r>
    </w:p>
    <w:p w14:paraId="2D244A83" w14:textId="77777777" w:rsidR="00DE78E2" w:rsidRPr="00B96C9A" w:rsidRDefault="00DE78E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(ค)  นักศึกษาที่ยังไม่ส่งหัวข้อโครงงาน </w:t>
      </w:r>
    </w:p>
    <w:p w14:paraId="644B46A6" w14:textId="77777777" w:rsidR="009C7847" w:rsidRPr="00B96C9A" w:rsidRDefault="00DE78E2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  </w:t>
      </w:r>
      <w:r w:rsidR="00800788" w:rsidRPr="00B96C9A">
        <w:rPr>
          <w:rFonts w:eastAsia="Cordia New"/>
          <w:cs/>
        </w:rPr>
        <w:t xml:space="preserve">      </w:t>
      </w:r>
      <w:r w:rsidRPr="00B96C9A">
        <w:rPr>
          <w:rFonts w:eastAsia="Cordia New"/>
          <w:cs/>
        </w:rPr>
        <w:t xml:space="preserve">                          (ง)  นักศึกษาที่ยังไม่ส่งเอกสารโครงงาน </w:t>
      </w:r>
    </w:p>
    <w:p w14:paraId="36E23DF3" w14:textId="77777777" w:rsidR="00A57E6C" w:rsidRPr="00B96C9A" w:rsidRDefault="004260F8" w:rsidP="005E6F47">
      <w:pPr>
        <w:spacing w:after="0" w:line="240" w:lineRule="auto"/>
      </w:pPr>
      <w:r w:rsidRPr="00B96C9A">
        <w:rPr>
          <w:sz w:val="32"/>
          <w:szCs w:val="32"/>
          <w:cs/>
        </w:rPr>
        <w:t xml:space="preserve">        </w:t>
      </w:r>
      <w:r w:rsidR="00D13A84" w:rsidRPr="00B96C9A">
        <w:rPr>
          <w:cs/>
        </w:rPr>
        <w:t>4</w:t>
      </w:r>
      <w:r w:rsidR="00800788" w:rsidRPr="00B96C9A">
        <w:rPr>
          <w:cs/>
        </w:rPr>
        <w:t>.1.3</w:t>
      </w:r>
      <w:r w:rsidR="00761B92" w:rsidRPr="00B96C9A">
        <w:rPr>
          <w:cs/>
        </w:rPr>
        <w:t xml:space="preserve">  </w:t>
      </w:r>
      <w:r w:rsidR="00761B92" w:rsidRPr="00B96C9A">
        <w:t>Use Case Diagram</w:t>
      </w:r>
    </w:p>
    <w:p w14:paraId="206F5F7B" w14:textId="42D998D0" w:rsidR="00243EC3" w:rsidRPr="00B96C9A" w:rsidRDefault="00243EC3" w:rsidP="005E6F47">
      <w:pPr>
        <w:spacing w:after="0" w:line="240" w:lineRule="auto"/>
      </w:pPr>
      <w:bookmarkStart w:id="61" w:name="_Hlk496883151"/>
      <w:r w:rsidRPr="00B96C9A">
        <w:rPr>
          <w:cs/>
        </w:rPr>
        <w:t xml:space="preserve">  </w:t>
      </w:r>
      <w:r w:rsidR="004260F8" w:rsidRPr="00B96C9A">
        <w:rPr>
          <w:cs/>
        </w:rPr>
        <w:t xml:space="preserve">  </w:t>
      </w:r>
      <w:r w:rsidRPr="00B96C9A">
        <w:rPr>
          <w:cs/>
        </w:rPr>
        <w:t xml:space="preserve">              4</w:t>
      </w:r>
      <w:r w:rsidR="00800788" w:rsidRPr="00B96C9A">
        <w:rPr>
          <w:cs/>
        </w:rPr>
        <w:t>.1.3</w:t>
      </w:r>
      <w:r w:rsidRPr="00B96C9A">
        <w:rPr>
          <w:cs/>
        </w:rPr>
        <w:t xml:space="preserve">.1  </w:t>
      </w:r>
      <w:r w:rsidRPr="00B96C9A">
        <w:rPr>
          <w:color w:val="000000"/>
        </w:rPr>
        <w:t xml:space="preserve">Use Case Diagram </w:t>
      </w:r>
      <w:r w:rsidRPr="00B96C9A">
        <w:rPr>
          <w:color w:val="000000"/>
          <w:cs/>
        </w:rPr>
        <w:t>บุคลทั่วไป</w:t>
      </w:r>
    </w:p>
    <w:p w14:paraId="6BAEC11B" w14:textId="44813FE8" w:rsidR="0037360A" w:rsidRPr="00B96C9A" w:rsidRDefault="00075EE8" w:rsidP="005E6F47">
      <w:pPr>
        <w:spacing w:after="0" w:line="240" w:lineRule="auto"/>
        <w:rPr>
          <w:cs/>
        </w:rPr>
      </w:pPr>
      <w:r w:rsidRPr="00B96C9A">
        <w:rPr>
          <w:noProof/>
        </w:rPr>
        <w:drawing>
          <wp:anchor distT="0" distB="0" distL="114300" distR="114300" simplePos="0" relativeHeight="251659369" behindDoc="0" locked="0" layoutInCell="1" allowOverlap="1" wp14:anchorId="6F42F10B" wp14:editId="680E02CB">
            <wp:simplePos x="0" y="0"/>
            <wp:positionH relativeFrom="margin">
              <wp:align>right</wp:align>
            </wp:positionH>
            <wp:positionV relativeFrom="paragraph">
              <wp:posOffset>266065</wp:posOffset>
            </wp:positionV>
            <wp:extent cx="5267325" cy="5200650"/>
            <wp:effectExtent l="0" t="0" r="9525" b="0"/>
            <wp:wrapSquare wrapText="bothSides"/>
            <wp:docPr id="309648234" name="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7325" cy="52006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bookmarkEnd w:id="61"/>
    <w:p w14:paraId="2A331754" w14:textId="5AC14BAE" w:rsidR="00A57E6C" w:rsidRPr="00B96C9A" w:rsidRDefault="00A57E6C" w:rsidP="005E6F47">
      <w:pPr>
        <w:spacing w:after="0" w:line="240" w:lineRule="auto"/>
      </w:pPr>
    </w:p>
    <w:p w14:paraId="769CDAB2" w14:textId="70D2BD5E" w:rsidR="004B4392" w:rsidRPr="00B96C9A" w:rsidRDefault="00761B92" w:rsidP="005E6F47">
      <w:pPr>
        <w:spacing w:after="0" w:line="240" w:lineRule="auto"/>
        <w:jc w:val="center"/>
      </w:pPr>
      <w:r w:rsidRPr="00B96C9A">
        <w:rPr>
          <w:b/>
          <w:bCs/>
          <w:color w:val="000000"/>
          <w:cs/>
        </w:rPr>
        <w:t xml:space="preserve">ภาพที่ </w:t>
      </w:r>
      <w:r w:rsidRPr="00B96C9A">
        <w:rPr>
          <w:b/>
          <w:bCs/>
          <w:color w:val="000000"/>
        </w:rPr>
        <w:t>1</w:t>
      </w:r>
      <w:r w:rsidR="00CB10F4" w:rsidRPr="00B96C9A">
        <w:rPr>
          <w:b/>
          <w:bCs/>
          <w:color w:val="000000"/>
          <w:cs/>
        </w:rPr>
        <w:t>7</w:t>
      </w:r>
      <w:r w:rsidRPr="00B96C9A">
        <w:rPr>
          <w:b/>
          <w:bCs/>
          <w:color w:val="000000"/>
          <w:cs/>
        </w:rPr>
        <w:t xml:space="preserve"> </w:t>
      </w:r>
      <w:r w:rsidR="00E334B0" w:rsidRPr="00B96C9A">
        <w:rPr>
          <w:color w:val="000000"/>
          <w:cs/>
        </w:rPr>
        <w:t xml:space="preserve"> </w:t>
      </w:r>
      <w:r w:rsidR="004B4392" w:rsidRPr="00B96C9A">
        <w:rPr>
          <w:color w:val="000000"/>
        </w:rPr>
        <w:t xml:space="preserve">Use Case Diagram </w:t>
      </w:r>
      <w:r w:rsidR="004B4392" w:rsidRPr="00B96C9A">
        <w:rPr>
          <w:color w:val="000000"/>
          <w:cs/>
        </w:rPr>
        <w:t>บุคลทั่วไป</w:t>
      </w:r>
    </w:p>
    <w:p w14:paraId="7A7EC443" w14:textId="77777777" w:rsidR="004B4392" w:rsidRPr="00B96C9A" w:rsidRDefault="004B4392" w:rsidP="005E6F47">
      <w:pPr>
        <w:spacing w:after="0" w:line="240" w:lineRule="auto"/>
        <w:jc w:val="center"/>
      </w:pPr>
      <w:r w:rsidRPr="00B96C9A">
        <w:rPr>
          <w:cs/>
        </w:rPr>
        <w:br w:type="page"/>
      </w:r>
    </w:p>
    <w:p w14:paraId="6C3C4A3B" w14:textId="77777777" w:rsidR="002F6955" w:rsidRPr="00B96C9A" w:rsidRDefault="002F6955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4</w:t>
      </w:r>
      <w:r w:rsidR="00800788" w:rsidRPr="00B96C9A">
        <w:rPr>
          <w:cs/>
        </w:rPr>
        <w:t>.1.3</w:t>
      </w:r>
      <w:r w:rsidRPr="00B96C9A">
        <w:rPr>
          <w:cs/>
        </w:rPr>
        <w:t xml:space="preserve">.2  </w:t>
      </w:r>
      <w:r w:rsidRPr="00B96C9A">
        <w:rPr>
          <w:color w:val="000000"/>
        </w:rPr>
        <w:t xml:space="preserve">Use Case Diagram </w:t>
      </w:r>
      <w:r w:rsidRPr="00B96C9A">
        <w:rPr>
          <w:color w:val="000000"/>
          <w:cs/>
        </w:rPr>
        <w:t>นักศึกษา</w:t>
      </w:r>
    </w:p>
    <w:p w14:paraId="5FF89811" w14:textId="76272F60" w:rsidR="002F6955" w:rsidRPr="00B96C9A" w:rsidRDefault="00075EE8" w:rsidP="005E6F47">
      <w:pPr>
        <w:spacing w:after="0" w:line="240" w:lineRule="auto"/>
        <w:rPr>
          <w:color w:val="000000"/>
        </w:rPr>
      </w:pPr>
      <w:r w:rsidRPr="00B96C9A">
        <w:rPr>
          <w:noProof/>
        </w:rPr>
        <w:drawing>
          <wp:anchor distT="0" distB="0" distL="114300" distR="114300" simplePos="0" relativeHeight="251660393" behindDoc="0" locked="0" layoutInCell="1" allowOverlap="1" wp14:anchorId="6928FCCB" wp14:editId="6BD2F68D">
            <wp:simplePos x="0" y="0"/>
            <wp:positionH relativeFrom="margin">
              <wp:align>right</wp:align>
            </wp:positionH>
            <wp:positionV relativeFrom="paragraph">
              <wp:posOffset>239395</wp:posOffset>
            </wp:positionV>
            <wp:extent cx="5267325" cy="6734175"/>
            <wp:effectExtent l="0" t="0" r="9525" b="9525"/>
            <wp:wrapSquare wrapText="bothSides"/>
            <wp:docPr id="1047434239" name="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7325" cy="67341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EEADE6" w14:textId="1FED857F" w:rsidR="002F6955" w:rsidRPr="00B96C9A" w:rsidRDefault="002F6955" w:rsidP="005E6F47">
      <w:pPr>
        <w:spacing w:after="0" w:line="240" w:lineRule="auto"/>
      </w:pPr>
    </w:p>
    <w:p w14:paraId="552342D6" w14:textId="77777777" w:rsidR="002F6955" w:rsidRPr="00B96C9A" w:rsidRDefault="002F6955" w:rsidP="003B3668">
      <w:pPr>
        <w:spacing w:after="0" w:line="240" w:lineRule="auto"/>
        <w:jc w:val="center"/>
      </w:pPr>
      <w:r w:rsidRPr="00B96C9A">
        <w:rPr>
          <w:b/>
          <w:bCs/>
          <w:color w:val="000000"/>
          <w:cs/>
        </w:rPr>
        <w:t xml:space="preserve">ภาพที่ </w:t>
      </w:r>
      <w:r w:rsidRPr="00B96C9A">
        <w:rPr>
          <w:b/>
          <w:bCs/>
          <w:color w:val="000000"/>
        </w:rPr>
        <w:t>1</w:t>
      </w:r>
      <w:r w:rsidR="00CB10F4" w:rsidRPr="00B96C9A">
        <w:rPr>
          <w:b/>
          <w:bCs/>
          <w:color w:val="000000"/>
          <w:cs/>
        </w:rPr>
        <w:t>8</w:t>
      </w:r>
      <w:r w:rsidR="00E334B0" w:rsidRPr="00B96C9A">
        <w:rPr>
          <w:b/>
          <w:bCs/>
          <w:color w:val="000000"/>
          <w:cs/>
        </w:rPr>
        <w:t xml:space="preserve">  </w:t>
      </w:r>
      <w:r w:rsidRPr="00B96C9A">
        <w:rPr>
          <w:color w:val="000000"/>
        </w:rPr>
        <w:t xml:space="preserve">Use Case Diagram </w:t>
      </w:r>
      <w:r w:rsidRPr="00B96C9A">
        <w:rPr>
          <w:color w:val="000000"/>
          <w:cs/>
        </w:rPr>
        <w:t>นักศึกษา</w:t>
      </w:r>
    </w:p>
    <w:p w14:paraId="44C7DCAA" w14:textId="77777777" w:rsidR="00243EC3" w:rsidRPr="00B96C9A" w:rsidRDefault="00243EC3" w:rsidP="005E6F47">
      <w:pPr>
        <w:spacing w:after="0" w:line="240" w:lineRule="auto"/>
        <w:jc w:val="center"/>
        <w:rPr>
          <w:noProof/>
          <w:color w:val="000000"/>
          <w:cs/>
          <w:lang w:val="th-TH"/>
        </w:rPr>
      </w:pPr>
    </w:p>
    <w:p w14:paraId="42694631" w14:textId="77777777" w:rsidR="00243EC3" w:rsidRPr="00B96C9A" w:rsidRDefault="00243EC3" w:rsidP="005E6F47">
      <w:pPr>
        <w:spacing w:after="0" w:line="240" w:lineRule="auto"/>
        <w:jc w:val="center"/>
        <w:rPr>
          <w:noProof/>
          <w:color w:val="000000"/>
          <w:cs/>
          <w:lang w:val="th-TH"/>
        </w:rPr>
      </w:pPr>
      <w:r w:rsidRPr="00B96C9A">
        <w:rPr>
          <w:noProof/>
          <w:color w:val="000000"/>
          <w:cs/>
          <w:lang w:val="th-TH"/>
        </w:rPr>
        <w:br w:type="page"/>
      </w:r>
    </w:p>
    <w:p w14:paraId="5BB696DF" w14:textId="77777777" w:rsidR="00761B92" w:rsidRPr="00B96C9A" w:rsidRDefault="002F6955" w:rsidP="2B70ABAF">
      <w:pPr>
        <w:spacing w:after="0" w:line="240" w:lineRule="auto"/>
        <w:rPr>
          <w:color w:val="000000" w:themeColor="text1"/>
        </w:rPr>
      </w:pPr>
      <w:bookmarkStart w:id="62" w:name="_Hlk496883613"/>
      <w:r w:rsidRPr="00B96C9A">
        <w:rPr>
          <w:cs/>
        </w:rPr>
        <w:lastRenderedPageBreak/>
        <w:t xml:space="preserve">                 4</w:t>
      </w:r>
      <w:r w:rsidR="00800788" w:rsidRPr="00B96C9A">
        <w:rPr>
          <w:cs/>
        </w:rPr>
        <w:t>.1.3</w:t>
      </w:r>
      <w:r w:rsidRPr="00B96C9A">
        <w:rPr>
          <w:cs/>
        </w:rPr>
        <w:t xml:space="preserve">.3  </w:t>
      </w:r>
      <w:r w:rsidRPr="00B96C9A">
        <w:rPr>
          <w:color w:val="000000"/>
        </w:rPr>
        <w:t xml:space="preserve">Use Case Diagram </w:t>
      </w:r>
      <w:r w:rsidRPr="00B96C9A">
        <w:rPr>
          <w:color w:val="000000"/>
          <w:cs/>
        </w:rPr>
        <w:t>อาจารย์</w:t>
      </w:r>
    </w:p>
    <w:bookmarkEnd w:id="62"/>
    <w:p w14:paraId="06C6D763" w14:textId="364680EA" w:rsidR="002F6955" w:rsidRPr="00B96C9A" w:rsidRDefault="003B3668" w:rsidP="005E6F47">
      <w:pPr>
        <w:spacing w:after="0" w:line="240" w:lineRule="auto"/>
        <w:rPr>
          <w:color w:val="000000"/>
        </w:rPr>
      </w:pPr>
      <w:r w:rsidRPr="00B96C9A">
        <w:rPr>
          <w:noProof/>
        </w:rPr>
        <w:drawing>
          <wp:anchor distT="0" distB="0" distL="114300" distR="114300" simplePos="0" relativeHeight="251661417" behindDoc="0" locked="0" layoutInCell="1" allowOverlap="1" wp14:anchorId="1E950F2B" wp14:editId="5F951F40">
            <wp:simplePos x="0" y="0"/>
            <wp:positionH relativeFrom="margin">
              <wp:align>right</wp:align>
            </wp:positionH>
            <wp:positionV relativeFrom="paragraph">
              <wp:posOffset>239395</wp:posOffset>
            </wp:positionV>
            <wp:extent cx="5267325" cy="6905625"/>
            <wp:effectExtent l="0" t="0" r="9525" b="9525"/>
            <wp:wrapSquare wrapText="bothSides"/>
            <wp:docPr id="1334238670" name="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7325" cy="69056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FC1D215" w14:textId="77777777" w:rsidR="002F6955" w:rsidRPr="00B96C9A" w:rsidRDefault="002F6955" w:rsidP="005E6F47">
      <w:pPr>
        <w:spacing w:after="0" w:line="240" w:lineRule="auto"/>
        <w:rPr>
          <w:color w:val="000000"/>
        </w:rPr>
      </w:pPr>
    </w:p>
    <w:p w14:paraId="19A5316B" w14:textId="77777777" w:rsidR="002F6955" w:rsidRPr="00B96C9A" w:rsidRDefault="002F6955" w:rsidP="005E6F47">
      <w:pPr>
        <w:spacing w:after="0" w:line="240" w:lineRule="auto"/>
        <w:jc w:val="center"/>
      </w:pPr>
      <w:r w:rsidRPr="00B96C9A">
        <w:rPr>
          <w:b/>
          <w:bCs/>
          <w:color w:val="000000"/>
          <w:cs/>
        </w:rPr>
        <w:t xml:space="preserve">ภาพที่ </w:t>
      </w:r>
      <w:r w:rsidR="00CB10F4" w:rsidRPr="00B96C9A">
        <w:rPr>
          <w:b/>
          <w:bCs/>
          <w:color w:val="000000"/>
          <w:cs/>
        </w:rPr>
        <w:t>19</w:t>
      </w:r>
      <w:r w:rsidRPr="00B96C9A">
        <w:rPr>
          <w:b/>
          <w:bCs/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>Use Case Diagram</w:t>
      </w:r>
      <w:r w:rsidRPr="00B96C9A">
        <w:rPr>
          <w:color w:val="000000"/>
          <w:cs/>
        </w:rPr>
        <w:t xml:space="preserve"> อาจารย์</w:t>
      </w:r>
    </w:p>
    <w:p w14:paraId="71659BC7" w14:textId="77777777" w:rsidR="002F6955" w:rsidRPr="00B96C9A" w:rsidRDefault="002F6955" w:rsidP="005E6F47">
      <w:pPr>
        <w:spacing w:after="0" w:line="240" w:lineRule="auto"/>
        <w:rPr>
          <w:color w:val="000000"/>
          <w:cs/>
        </w:rPr>
      </w:pPr>
      <w:r w:rsidRPr="00B96C9A">
        <w:rPr>
          <w:color w:val="000000"/>
          <w:cs/>
        </w:rPr>
        <w:br w:type="page"/>
      </w:r>
    </w:p>
    <w:p w14:paraId="62160D30" w14:textId="77777777" w:rsidR="002F6955" w:rsidRPr="00B96C9A" w:rsidRDefault="002F6955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4</w:t>
      </w:r>
      <w:r w:rsidR="00800788" w:rsidRPr="00B96C9A">
        <w:rPr>
          <w:cs/>
        </w:rPr>
        <w:t>.1.3</w:t>
      </w:r>
      <w:r w:rsidRPr="00B96C9A">
        <w:rPr>
          <w:cs/>
        </w:rPr>
        <w:t>.</w:t>
      </w:r>
      <w:r w:rsidR="00846BAB" w:rsidRPr="00B96C9A">
        <w:rPr>
          <w:cs/>
        </w:rPr>
        <w:t>4</w:t>
      </w:r>
      <w:r w:rsidRPr="00B96C9A">
        <w:rPr>
          <w:cs/>
        </w:rPr>
        <w:t xml:space="preserve">  </w:t>
      </w:r>
      <w:r w:rsidRPr="00B96C9A">
        <w:rPr>
          <w:color w:val="000000"/>
        </w:rPr>
        <w:t>Use Case Diagram</w:t>
      </w:r>
      <w:r w:rsidR="008E0529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>ผู้ดูแลระบบ</w:t>
      </w:r>
    </w:p>
    <w:p w14:paraId="0304D9DC" w14:textId="77777777" w:rsidR="00362609" w:rsidRPr="00B96C9A" w:rsidRDefault="00362609" w:rsidP="005E6F47">
      <w:pPr>
        <w:spacing w:after="0" w:line="240" w:lineRule="auto"/>
        <w:rPr>
          <w:color w:val="000000"/>
        </w:rPr>
      </w:pPr>
    </w:p>
    <w:p w14:paraId="6C268437" w14:textId="42A2CEA3" w:rsidR="002F6955" w:rsidRPr="00B96C9A" w:rsidRDefault="00362609" w:rsidP="005E6F47">
      <w:pPr>
        <w:spacing w:after="0" w:line="240" w:lineRule="auto"/>
        <w:rPr>
          <w:color w:val="000000"/>
        </w:rPr>
      </w:pPr>
      <w:r w:rsidRPr="00B96C9A">
        <w:rPr>
          <w:noProof/>
        </w:rPr>
        <w:drawing>
          <wp:inline distT="0" distB="0" distL="0" distR="0" wp14:anchorId="1CFA6DF8" wp14:editId="32D762D3">
            <wp:extent cx="5591175" cy="7153275"/>
            <wp:effectExtent l="0" t="0" r="9525" b="9525"/>
            <wp:docPr id="1324614043" name="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715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AB3423" w14:textId="77777777" w:rsidR="00362609" w:rsidRPr="00B96C9A" w:rsidRDefault="00362609" w:rsidP="005E6F47">
      <w:pPr>
        <w:spacing w:after="0" w:line="240" w:lineRule="auto"/>
        <w:jc w:val="center"/>
        <w:rPr>
          <w:b/>
          <w:bCs/>
          <w:color w:val="000000"/>
        </w:rPr>
      </w:pPr>
    </w:p>
    <w:p w14:paraId="6EFBDA62" w14:textId="77777777" w:rsidR="00362609" w:rsidRPr="00B96C9A" w:rsidRDefault="00362609" w:rsidP="005E6F47">
      <w:pPr>
        <w:spacing w:after="0" w:line="240" w:lineRule="auto"/>
        <w:jc w:val="center"/>
      </w:pPr>
      <w:r w:rsidRPr="00B96C9A">
        <w:rPr>
          <w:b/>
          <w:bCs/>
          <w:color w:val="000000"/>
          <w:cs/>
        </w:rPr>
        <w:t xml:space="preserve">ภาพที่ </w:t>
      </w:r>
      <w:r w:rsidR="00504542" w:rsidRPr="00B96C9A">
        <w:rPr>
          <w:b/>
          <w:bCs/>
          <w:color w:val="000000"/>
          <w:cs/>
        </w:rPr>
        <w:t>2</w:t>
      </w:r>
      <w:r w:rsidR="00CB10F4" w:rsidRPr="00B96C9A">
        <w:rPr>
          <w:b/>
          <w:bCs/>
          <w:color w:val="000000"/>
          <w:cs/>
        </w:rPr>
        <w:t>0</w:t>
      </w:r>
      <w:r w:rsidRPr="00B96C9A">
        <w:rPr>
          <w:b/>
          <w:bCs/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Diagram </w:t>
      </w:r>
      <w:r w:rsidR="006F031E" w:rsidRPr="00B96C9A">
        <w:rPr>
          <w:color w:val="000000"/>
          <w:cs/>
        </w:rPr>
        <w:t>ผู้ดูแลระบบ</w:t>
      </w:r>
    </w:p>
    <w:p w14:paraId="4EF5E03B" w14:textId="77777777" w:rsidR="002F6955" w:rsidRPr="00B96C9A" w:rsidRDefault="002F6955" w:rsidP="005E6F47">
      <w:pPr>
        <w:spacing w:after="0" w:line="240" w:lineRule="auto"/>
        <w:rPr>
          <w:color w:val="000000"/>
          <w:cs/>
        </w:rPr>
      </w:pPr>
      <w:r w:rsidRPr="00B96C9A">
        <w:rPr>
          <w:color w:val="000000"/>
          <w:cs/>
        </w:rPr>
        <w:br w:type="page"/>
      </w:r>
    </w:p>
    <w:p w14:paraId="49A81060" w14:textId="77777777" w:rsidR="005C63E2" w:rsidRPr="00B96C9A" w:rsidRDefault="00846BA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lastRenderedPageBreak/>
        <w:t xml:space="preserve">        </w:t>
      </w:r>
      <w:r w:rsidR="00074E43" w:rsidRPr="00B96C9A">
        <w:rPr>
          <w:cs/>
        </w:rPr>
        <w:t xml:space="preserve">         </w:t>
      </w:r>
      <w:r w:rsidR="00D02A48" w:rsidRPr="00B96C9A">
        <w:t>4</w:t>
      </w:r>
      <w:r w:rsidR="00D02A48" w:rsidRPr="00B96C9A">
        <w:rPr>
          <w:cs/>
        </w:rPr>
        <w:t>.1.</w:t>
      </w:r>
      <w:r w:rsidR="00D668FD" w:rsidRPr="00B96C9A">
        <w:t>4</w:t>
      </w:r>
      <w:r w:rsidR="008B5BB7" w:rsidRPr="00B96C9A">
        <w:rPr>
          <w:cs/>
        </w:rPr>
        <w:t xml:space="preserve"> </w:t>
      </w:r>
      <w:r w:rsidR="00D02A48" w:rsidRPr="00B96C9A">
        <w:t xml:space="preserve"> Use</w:t>
      </w:r>
      <w:r w:rsidRPr="00B96C9A">
        <w:t xml:space="preserve"> Case Scenario</w:t>
      </w:r>
    </w:p>
    <w:p w14:paraId="4F88FDA7" w14:textId="77777777" w:rsidR="00846BAB" w:rsidRPr="00B96C9A" w:rsidRDefault="00846BA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t xml:space="preserve">                          ระบบจัดการโครงงานนักศึกษาภาควิชาวิทยาการคอมพิวเตอร์ ทั้งหมด </w:t>
      </w:r>
      <w:r w:rsidRPr="00B96C9A">
        <w:t>2</w:t>
      </w:r>
      <w:r w:rsidR="00241D4C" w:rsidRPr="00B96C9A">
        <w:rPr>
          <w:cs/>
        </w:rPr>
        <w:t>0</w:t>
      </w:r>
      <w:r w:rsidRPr="00B96C9A">
        <w:t xml:space="preserve"> Use Case</w:t>
      </w:r>
      <w:r w:rsidRPr="00B96C9A">
        <w:rPr>
          <w:cs/>
        </w:rPr>
        <w:t xml:space="preserve"> หลัก ๆ ซึ่งสามารถอธิบายเป็นขั้นตอนได้ ดังนี้</w:t>
      </w:r>
    </w:p>
    <w:p w14:paraId="5577D425" w14:textId="77777777" w:rsidR="002C4657" w:rsidRPr="00B96C9A" w:rsidRDefault="00826DC2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t xml:space="preserve">                          </w:t>
      </w:r>
      <w:r w:rsidR="00D668FD" w:rsidRPr="00B96C9A">
        <w:rPr>
          <w:cs/>
        </w:rPr>
        <w:t>4.1.4</w:t>
      </w:r>
      <w:r w:rsidR="000463E9" w:rsidRPr="00B96C9A">
        <w:rPr>
          <w:cs/>
        </w:rPr>
        <w:t>.1</w:t>
      </w:r>
      <w:r w:rsidR="002C4657" w:rsidRPr="00B96C9A">
        <w:rPr>
          <w:cs/>
        </w:rPr>
        <w:t xml:space="preserve">  </w:t>
      </w:r>
      <w:r w:rsidR="00687A08" w:rsidRPr="00B96C9A">
        <w:rPr>
          <w:cs/>
        </w:rPr>
        <w:t>ผู้ใช้ทั่วไป</w:t>
      </w:r>
    </w:p>
    <w:p w14:paraId="71127F88" w14:textId="77777777" w:rsidR="00687A08" w:rsidRPr="00B96C9A" w:rsidRDefault="00687A08" w:rsidP="00687A08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        </w:t>
      </w:r>
      <w:r w:rsidRPr="00B96C9A">
        <w:t>1</w:t>
      </w:r>
      <w:r w:rsidRPr="00B96C9A">
        <w:rPr>
          <w:cs/>
        </w:rPr>
        <w:t>.ค้นหาโครงงาน</w:t>
      </w:r>
      <w:r w:rsidRPr="00B96C9A">
        <w:rPr>
          <w:color w:val="000000"/>
          <w:cs/>
        </w:rPr>
        <w:t>ของบุคลทั่วไป</w:t>
      </w:r>
    </w:p>
    <w:p w14:paraId="6DB37A6A" w14:textId="77777777" w:rsidR="00687A08" w:rsidRPr="00B96C9A" w:rsidRDefault="00687A08" w:rsidP="00687A08">
      <w:pPr>
        <w:tabs>
          <w:tab w:val="left" w:pos="993"/>
        </w:tabs>
        <w:spacing w:after="0" w:line="240" w:lineRule="auto"/>
      </w:pPr>
    </w:p>
    <w:p w14:paraId="196C3802" w14:textId="77777777" w:rsidR="00687A08" w:rsidRPr="00B96C9A" w:rsidRDefault="00687A08" w:rsidP="00687A08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  <w:cs/>
        </w:rPr>
        <w:drawing>
          <wp:inline distT="0" distB="0" distL="0" distR="0" wp14:anchorId="46278028" wp14:editId="746C554C">
            <wp:extent cx="3729547" cy="1165343"/>
            <wp:effectExtent l="0" t="0" r="4445" b="0"/>
            <wp:docPr id="34" name="รูปภาพ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3940" cy="1172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AD762C" w14:textId="77777777" w:rsidR="00687A08" w:rsidRPr="00B96C9A" w:rsidRDefault="00687A08" w:rsidP="00687A08">
      <w:pPr>
        <w:tabs>
          <w:tab w:val="left" w:pos="993"/>
        </w:tabs>
        <w:spacing w:after="0" w:line="240" w:lineRule="auto"/>
        <w:ind w:firstLine="567"/>
        <w:rPr>
          <w:cs/>
        </w:rPr>
      </w:pPr>
    </w:p>
    <w:p w14:paraId="049B60D6" w14:textId="54A2708C" w:rsidR="00687A08" w:rsidRPr="00B96C9A" w:rsidRDefault="00687A08" w:rsidP="00687A08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>ภาพที่ 2</w:t>
      </w:r>
      <w:r w:rsidRPr="00B96C9A">
        <w:rPr>
          <w:b/>
          <w:bCs/>
        </w:rPr>
        <w:t>1</w:t>
      </w:r>
      <w:r w:rsidRPr="00B96C9A">
        <w:rPr>
          <w:color w:val="000000"/>
          <w:cs/>
        </w:rPr>
        <w:t xml:space="preserve">   </w:t>
      </w:r>
      <w:r w:rsidRPr="00B96C9A">
        <w:rPr>
          <w:color w:val="000000"/>
        </w:rPr>
        <w:t xml:space="preserve">Use Case </w:t>
      </w:r>
      <w:r w:rsidRPr="00B96C9A">
        <w:rPr>
          <w:cs/>
        </w:rPr>
        <w:t xml:space="preserve">ค้นหาโครงงาน </w:t>
      </w:r>
      <w:r w:rsidRPr="00B96C9A">
        <w:rPr>
          <w:color w:val="000000"/>
          <w:cs/>
        </w:rPr>
        <w:t>ของ บุคลทั่วไป</w:t>
      </w:r>
    </w:p>
    <w:p w14:paraId="57DEA5F7" w14:textId="77777777" w:rsidR="00687A08" w:rsidRPr="00B96C9A" w:rsidRDefault="00687A08" w:rsidP="00687A08">
      <w:pPr>
        <w:tabs>
          <w:tab w:val="left" w:pos="993"/>
        </w:tabs>
        <w:spacing w:after="0" w:line="240" w:lineRule="auto"/>
        <w:jc w:val="center"/>
      </w:pPr>
    </w:p>
    <w:p w14:paraId="1391E5BA" w14:textId="77777777" w:rsidR="00687A08" w:rsidRPr="00B96C9A" w:rsidRDefault="00687A08" w:rsidP="00687A08">
      <w:pPr>
        <w:spacing w:after="0" w:line="240" w:lineRule="auto"/>
      </w:pPr>
      <w:r w:rsidRPr="00B96C9A">
        <w:rPr>
          <w:cs/>
        </w:rPr>
        <w:t xml:space="preserve">ตารางที่ </w:t>
      </w:r>
      <w:r w:rsidRPr="00B96C9A">
        <w:t>3</w:t>
      </w:r>
      <w:r w:rsidRPr="00B96C9A">
        <w:rPr>
          <w:cs/>
        </w:rPr>
        <w:t xml:space="preserve">  </w:t>
      </w:r>
      <w:r w:rsidRPr="00B96C9A">
        <w:rPr>
          <w:b/>
          <w:bCs/>
          <w:color w:val="000000"/>
        </w:rPr>
        <w:t xml:space="preserve">Use Case </w:t>
      </w:r>
      <w:r w:rsidRPr="00B96C9A">
        <w:rPr>
          <w:b/>
          <w:bCs/>
          <w:color w:val="000000"/>
          <w:cs/>
        </w:rPr>
        <w:t>(</w:t>
      </w:r>
      <w:r w:rsidRPr="00B96C9A">
        <w:rPr>
          <w:cs/>
        </w:rPr>
        <w:t>ค้นหาโครงงาน</w:t>
      </w:r>
      <w:r w:rsidRPr="00B96C9A">
        <w:rPr>
          <w:color w:val="000000"/>
          <w:cs/>
        </w:rPr>
        <w:t>ของบุคลทั่วไป</w:t>
      </w:r>
      <w:r w:rsidRPr="00B96C9A">
        <w:rPr>
          <w:b/>
          <w:bCs/>
          <w:color w:val="000000"/>
          <w:cs/>
        </w:rPr>
        <w:t>)</w:t>
      </w:r>
    </w:p>
    <w:p w14:paraId="5F26C0BF" w14:textId="77777777" w:rsidR="00687A08" w:rsidRPr="00B96C9A" w:rsidRDefault="00687A08" w:rsidP="00687A0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687A08" w:rsidRPr="00B96C9A" w14:paraId="0FDEA6FE" w14:textId="77777777" w:rsidTr="2B70ABAF">
        <w:tc>
          <w:tcPr>
            <w:tcW w:w="2376" w:type="dxa"/>
            <w:shd w:val="clear" w:color="auto" w:fill="auto"/>
          </w:tcPr>
          <w:p w14:paraId="6CBD57B8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6DB231B" w14:textId="77777777" w:rsidR="00687A08" w:rsidRPr="00B96C9A" w:rsidRDefault="00687A08" w:rsidP="00687A08">
            <w:pPr>
              <w:spacing w:after="0" w:line="240" w:lineRule="auto"/>
            </w:pPr>
            <w:r w:rsidRPr="00B96C9A">
              <w:rPr>
                <w:cs/>
              </w:rPr>
              <w:t>ค้นหาโครงงาน</w:t>
            </w:r>
            <w:r w:rsidRPr="00B96C9A">
              <w:rPr>
                <w:color w:val="000000"/>
                <w:cs/>
              </w:rPr>
              <w:t>ของบุคลทั่วไป</w:t>
            </w:r>
          </w:p>
        </w:tc>
      </w:tr>
      <w:tr w:rsidR="00687A08" w:rsidRPr="00B96C9A" w14:paraId="3BDD36E6" w14:textId="77777777" w:rsidTr="2B70ABAF">
        <w:tc>
          <w:tcPr>
            <w:tcW w:w="2376" w:type="dxa"/>
            <w:shd w:val="clear" w:color="auto" w:fill="auto"/>
          </w:tcPr>
          <w:p w14:paraId="6BB90C21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5132E1F" w14:textId="77777777" w:rsidR="00687A08" w:rsidRPr="00B96C9A" w:rsidRDefault="00687A0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ค้นหาโครงงาน</w:t>
            </w:r>
          </w:p>
        </w:tc>
      </w:tr>
      <w:tr w:rsidR="00687A08" w:rsidRPr="00B96C9A" w14:paraId="1E9119FA" w14:textId="77777777" w:rsidTr="2B70ABAF">
        <w:tc>
          <w:tcPr>
            <w:tcW w:w="2376" w:type="dxa"/>
            <w:shd w:val="clear" w:color="auto" w:fill="auto"/>
          </w:tcPr>
          <w:p w14:paraId="308FF504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DB75DAB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ค้นหาโครงงาน</w:t>
            </w:r>
          </w:p>
        </w:tc>
      </w:tr>
      <w:tr w:rsidR="00687A08" w:rsidRPr="00B96C9A" w14:paraId="18065B7F" w14:textId="77777777" w:rsidTr="2B70ABAF">
        <w:tc>
          <w:tcPr>
            <w:tcW w:w="2376" w:type="dxa"/>
            <w:shd w:val="clear" w:color="auto" w:fill="auto"/>
          </w:tcPr>
          <w:p w14:paraId="3F9E4FC8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7677BD5" w14:textId="77777777" w:rsidR="00687A08" w:rsidRPr="00B96C9A" w:rsidRDefault="00687A0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สามารถค้นหาโครงงานที่ต้องการดูได้</w:t>
            </w:r>
          </w:p>
        </w:tc>
      </w:tr>
      <w:tr w:rsidR="00687A08" w:rsidRPr="00B96C9A" w14:paraId="02E1DDC9" w14:textId="77777777" w:rsidTr="2B70ABAF">
        <w:tc>
          <w:tcPr>
            <w:tcW w:w="2376" w:type="dxa"/>
            <w:shd w:val="clear" w:color="auto" w:fill="auto"/>
          </w:tcPr>
          <w:p w14:paraId="46F0C4B1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DB6A4ED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</w:p>
        </w:tc>
      </w:tr>
      <w:tr w:rsidR="00687A08" w:rsidRPr="00B96C9A" w14:paraId="25928DAD" w14:textId="77777777" w:rsidTr="2B70ABAF">
        <w:tc>
          <w:tcPr>
            <w:tcW w:w="2376" w:type="dxa"/>
            <w:shd w:val="clear" w:color="auto" w:fill="auto"/>
          </w:tcPr>
          <w:p w14:paraId="2E0618A6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AEC6DBA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1B3A45C0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687A08" w:rsidRPr="00B96C9A" w14:paraId="4B8BA810" w14:textId="77777777" w:rsidTr="2B70ABAF">
        <w:tc>
          <w:tcPr>
            <w:tcW w:w="2376" w:type="dxa"/>
            <w:shd w:val="clear" w:color="auto" w:fill="auto"/>
          </w:tcPr>
          <w:p w14:paraId="0251DECC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9DCED63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687A08" w:rsidRPr="00B96C9A" w14:paraId="4BBF2B73" w14:textId="77777777" w:rsidTr="2B70ABAF">
        <w:tc>
          <w:tcPr>
            <w:tcW w:w="2376" w:type="dxa"/>
            <w:shd w:val="clear" w:color="auto" w:fill="auto"/>
          </w:tcPr>
          <w:p w14:paraId="47BB4807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6C702B1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ต้องการค้นหาโครงงาน</w:t>
            </w:r>
          </w:p>
        </w:tc>
      </w:tr>
      <w:tr w:rsidR="00687A08" w:rsidRPr="00B96C9A" w14:paraId="2F6A1113" w14:textId="77777777" w:rsidTr="2B70ABAF">
        <w:tc>
          <w:tcPr>
            <w:tcW w:w="2376" w:type="dxa"/>
            <w:shd w:val="clear" w:color="auto" w:fill="auto"/>
          </w:tcPr>
          <w:p w14:paraId="7FF2AB06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1B97F3A0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ค้นหาโครงงานสำเร็จ</w:t>
            </w:r>
          </w:p>
        </w:tc>
      </w:tr>
      <w:tr w:rsidR="00687A08" w:rsidRPr="00B96C9A" w14:paraId="1E3EA6A5" w14:textId="77777777" w:rsidTr="2B70ABAF">
        <w:tc>
          <w:tcPr>
            <w:tcW w:w="2376" w:type="dxa"/>
            <w:vMerge w:val="restart"/>
            <w:shd w:val="clear" w:color="auto" w:fill="auto"/>
          </w:tcPr>
          <w:p w14:paraId="131DD87A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7B067A3D" w14:textId="77777777" w:rsidR="00687A0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428C5FA9" w14:textId="77777777" w:rsidR="00687A0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687A08" w:rsidRPr="00B96C9A" w14:paraId="3877B887" w14:textId="77777777" w:rsidTr="2B70ABAF">
        <w:tc>
          <w:tcPr>
            <w:tcW w:w="2376" w:type="dxa"/>
            <w:vMerge/>
            <w:shd w:val="clear" w:color="auto" w:fill="auto"/>
          </w:tcPr>
          <w:p w14:paraId="648BD005" w14:textId="77777777" w:rsidR="00687A08" w:rsidRPr="00B96C9A" w:rsidRDefault="00687A08" w:rsidP="00687A08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62B845FA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 xml:space="preserve">. </w:t>
            </w: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เข้าสู่ระบบและเลือกเมนูสืบค้นข้อมูลโครงงาน</w:t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 xml:space="preserve">. </w:t>
            </w: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เลือกค้นหาโครงงานจากเงื่อนไขที่ต้องการ โดยสามารถค้นหาได้จากการระบุจากคำคีย์</w:t>
            </w:r>
            <w:proofErr w:type="spellStart"/>
            <w:r w:rsidRPr="00B96C9A">
              <w:rPr>
                <w:rFonts w:eastAsia="Calibri"/>
                <w:cs/>
              </w:rPr>
              <w:t>เวิร์ด</w:t>
            </w:r>
            <w:proofErr w:type="spellEnd"/>
            <w:r w:rsidRPr="00B96C9A">
              <w:rPr>
                <w:rFonts w:eastAsia="Calibri"/>
                <w:cs/>
              </w:rPr>
              <w:t xml:space="preserve"> หรือจากการกำหนดเงื่อนไขและกดปุ่มค้นหา</w:t>
            </w:r>
          </w:p>
        </w:tc>
        <w:tc>
          <w:tcPr>
            <w:tcW w:w="3049" w:type="dxa"/>
            <w:shd w:val="clear" w:color="auto" w:fill="auto"/>
          </w:tcPr>
          <w:p w14:paraId="526172D1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สืบค้น</w:t>
            </w:r>
          </w:p>
          <w:p w14:paraId="7F7EA472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ผลการค้นหาที่ได้จากการระบุเงื่อนไข</w:t>
            </w:r>
          </w:p>
        </w:tc>
      </w:tr>
      <w:tr w:rsidR="00687A08" w:rsidRPr="00B96C9A" w14:paraId="0F2027D2" w14:textId="77777777" w:rsidTr="2B70ABAF">
        <w:tc>
          <w:tcPr>
            <w:tcW w:w="2376" w:type="dxa"/>
            <w:shd w:val="clear" w:color="auto" w:fill="auto"/>
          </w:tcPr>
          <w:p w14:paraId="63EEEA7B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FA66FE9" w14:textId="77777777" w:rsidR="00687A08" w:rsidRPr="00B96C9A" w:rsidRDefault="00687A0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40D7B566" w14:textId="77777777" w:rsidR="0053566E" w:rsidRPr="00B96C9A" w:rsidRDefault="0053566E" w:rsidP="2B70ABAF">
      <w:pPr>
        <w:tabs>
          <w:tab w:val="left" w:pos="993"/>
          <w:tab w:val="left" w:pos="1170"/>
        </w:tabs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 </w:t>
      </w:r>
      <w:r w:rsidR="00BC74D5" w:rsidRPr="00B96C9A">
        <w:t>2</w:t>
      </w:r>
      <w:r w:rsidRPr="00B96C9A">
        <w:rPr>
          <w:cs/>
        </w:rPr>
        <w:t>.  ดาวโหลดเอกสาร</w:t>
      </w:r>
      <w:r w:rsidRPr="00B96C9A">
        <w:rPr>
          <w:color w:val="000000"/>
          <w:cs/>
        </w:rPr>
        <w:t>ของบุคลทั่วไป</w:t>
      </w:r>
    </w:p>
    <w:p w14:paraId="2E56DD3A" w14:textId="77777777" w:rsidR="0053566E" w:rsidRPr="00B96C9A" w:rsidRDefault="0053566E" w:rsidP="0053566E">
      <w:pPr>
        <w:tabs>
          <w:tab w:val="left" w:pos="993"/>
          <w:tab w:val="left" w:pos="1170"/>
        </w:tabs>
        <w:spacing w:after="0" w:line="240" w:lineRule="auto"/>
      </w:pPr>
    </w:p>
    <w:p w14:paraId="5571C55F" w14:textId="77777777" w:rsidR="0053566E" w:rsidRPr="00B96C9A" w:rsidRDefault="0053566E" w:rsidP="0081197D">
      <w:pPr>
        <w:tabs>
          <w:tab w:val="left" w:pos="993"/>
          <w:tab w:val="left" w:pos="1170"/>
        </w:tabs>
        <w:spacing w:after="0" w:line="240" w:lineRule="auto"/>
        <w:jc w:val="center"/>
        <w:rPr>
          <w:color w:val="000000"/>
        </w:rPr>
      </w:pPr>
      <w:r w:rsidRPr="00B96C9A">
        <w:rPr>
          <w:noProof/>
          <w:color w:val="000000"/>
        </w:rPr>
        <w:drawing>
          <wp:inline distT="0" distB="0" distL="0" distR="0" wp14:anchorId="7B112B7C" wp14:editId="5CBE1D05">
            <wp:extent cx="3812875" cy="1530934"/>
            <wp:effectExtent l="0" t="0" r="0" b="0"/>
            <wp:docPr id="29" name="รูปภาพ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5บ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5793" cy="1536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ADBC69" w14:textId="77777777" w:rsidR="0053566E" w:rsidRPr="00B96C9A" w:rsidRDefault="0053566E" w:rsidP="0053566E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0C21B508" w14:textId="7C591B30" w:rsidR="0053566E" w:rsidRPr="00B96C9A" w:rsidRDefault="0053566E" w:rsidP="2B70ABAF">
      <w:pPr>
        <w:tabs>
          <w:tab w:val="left" w:pos="993"/>
        </w:tabs>
        <w:spacing w:after="0" w:line="240" w:lineRule="auto"/>
        <w:jc w:val="center"/>
        <w:rPr>
          <w:color w:val="000000" w:themeColor="text1"/>
        </w:rPr>
      </w:pPr>
      <w:r w:rsidRPr="00B96C9A">
        <w:rPr>
          <w:b/>
          <w:bCs/>
          <w:cs/>
        </w:rPr>
        <w:t xml:space="preserve">ภาพที่ </w:t>
      </w:r>
      <w:r w:rsidR="00BC74D5" w:rsidRPr="00B96C9A">
        <w:rPr>
          <w:b/>
          <w:bCs/>
          <w:color w:val="000000"/>
        </w:rPr>
        <w:t>22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 xml:space="preserve">ของ </w:t>
      </w:r>
      <w:r w:rsidRPr="00B96C9A">
        <w:rPr>
          <w:cs/>
        </w:rPr>
        <w:t>ดาวโหลดเอกสาร</w:t>
      </w:r>
      <w:r w:rsidRPr="00B96C9A">
        <w:rPr>
          <w:color w:val="000000"/>
          <w:cs/>
        </w:rPr>
        <w:t>ของบุคลทั่วไป</w:t>
      </w:r>
    </w:p>
    <w:p w14:paraId="042A9FD1" w14:textId="77777777" w:rsidR="00BC74D5" w:rsidRPr="00B96C9A" w:rsidRDefault="00BC74D5" w:rsidP="0053566E">
      <w:pPr>
        <w:tabs>
          <w:tab w:val="left" w:pos="993"/>
        </w:tabs>
        <w:spacing w:after="0" w:line="240" w:lineRule="auto"/>
        <w:jc w:val="center"/>
      </w:pPr>
    </w:p>
    <w:p w14:paraId="7241D955" w14:textId="77777777" w:rsidR="0053566E" w:rsidRPr="00B96C9A" w:rsidRDefault="0053566E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 xml:space="preserve">ตารางที่ </w:t>
      </w:r>
      <w:r w:rsidR="00BC74D5" w:rsidRPr="00B96C9A">
        <w:rPr>
          <w:rFonts w:ascii="TH Sarabun New" w:hAnsi="TH Sarabun New" w:cs="TH Sarabun New"/>
          <w:b w:val="0"/>
          <w:bCs w:val="0"/>
          <w:sz w:val="28"/>
          <w:szCs w:val="28"/>
        </w:rPr>
        <w:t>4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ดาวโหลดเอกสาร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ของบุคลทั่วไป)</w:t>
      </w:r>
    </w:p>
    <w:p w14:paraId="633B8BDC" w14:textId="77777777" w:rsidR="0053566E" w:rsidRPr="00B96C9A" w:rsidRDefault="0053566E" w:rsidP="0053566E">
      <w:pPr>
        <w:tabs>
          <w:tab w:val="left" w:pos="993"/>
        </w:tabs>
        <w:spacing w:after="0" w:line="240" w:lineRule="auto"/>
        <w:jc w:val="center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0"/>
        <w:gridCol w:w="2960"/>
      </w:tblGrid>
      <w:tr w:rsidR="0053566E" w:rsidRPr="00B96C9A" w14:paraId="22087D55" w14:textId="77777777" w:rsidTr="2B70ABAF">
        <w:tc>
          <w:tcPr>
            <w:tcW w:w="2336" w:type="dxa"/>
            <w:shd w:val="clear" w:color="auto" w:fill="auto"/>
          </w:tcPr>
          <w:p w14:paraId="7E716C08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604A6B6F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ดาวโหลดเอกสาร</w:t>
            </w:r>
            <w:r w:rsidRPr="00B96C9A">
              <w:rPr>
                <w:color w:val="000000"/>
                <w:cs/>
              </w:rPr>
              <w:t>ของบุคลทั่วไป</w:t>
            </w:r>
          </w:p>
        </w:tc>
      </w:tr>
      <w:tr w:rsidR="0053566E" w:rsidRPr="00B96C9A" w14:paraId="031CAFE3" w14:textId="77777777" w:rsidTr="2B70ABAF">
        <w:tc>
          <w:tcPr>
            <w:tcW w:w="2336" w:type="dxa"/>
            <w:shd w:val="clear" w:color="auto" w:fill="auto"/>
          </w:tcPr>
          <w:p w14:paraId="3ABCF0F5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D74C0FD" w14:textId="77777777" w:rsidR="0053566E" w:rsidRPr="00B96C9A" w:rsidRDefault="0053566E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ดาวน์โหลดเอกสาร</w:t>
            </w:r>
          </w:p>
        </w:tc>
      </w:tr>
      <w:tr w:rsidR="0053566E" w:rsidRPr="00B96C9A" w14:paraId="5A7E6CDB" w14:textId="77777777" w:rsidTr="2B70ABAF">
        <w:tc>
          <w:tcPr>
            <w:tcW w:w="2336" w:type="dxa"/>
            <w:shd w:val="clear" w:color="auto" w:fill="auto"/>
          </w:tcPr>
          <w:p w14:paraId="7E94423F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18BE603B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สามารถดาวน์โหลดเอกสารที่ต้องการได้</w:t>
            </w:r>
          </w:p>
        </w:tc>
      </w:tr>
      <w:tr w:rsidR="0053566E" w:rsidRPr="00B96C9A" w14:paraId="3DF67F6C" w14:textId="77777777" w:rsidTr="2B70ABAF">
        <w:tc>
          <w:tcPr>
            <w:tcW w:w="2336" w:type="dxa"/>
            <w:shd w:val="clear" w:color="auto" w:fill="auto"/>
          </w:tcPr>
          <w:p w14:paraId="3F22FAF4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3C0243F9" w14:textId="77777777" w:rsidR="0053566E" w:rsidRPr="00B96C9A" w:rsidRDefault="0053566E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สามารถดาวน์โหลดเอกสารต่าง ๆที่ต้องการจากระบบได้</w:t>
            </w:r>
          </w:p>
        </w:tc>
      </w:tr>
      <w:tr w:rsidR="0053566E" w:rsidRPr="00B96C9A" w14:paraId="70314D03" w14:textId="77777777" w:rsidTr="2B70ABAF">
        <w:tc>
          <w:tcPr>
            <w:tcW w:w="2336" w:type="dxa"/>
            <w:shd w:val="clear" w:color="auto" w:fill="auto"/>
          </w:tcPr>
          <w:p w14:paraId="34833584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8A8D648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</w:p>
        </w:tc>
      </w:tr>
      <w:tr w:rsidR="0053566E" w:rsidRPr="00B96C9A" w14:paraId="5B142D58" w14:textId="77777777" w:rsidTr="2B70ABAF">
        <w:tc>
          <w:tcPr>
            <w:tcW w:w="2336" w:type="dxa"/>
            <w:shd w:val="clear" w:color="auto" w:fill="auto"/>
          </w:tcPr>
          <w:p w14:paraId="2E646985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D30EFDA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396E648C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53566E" w:rsidRPr="00B96C9A" w14:paraId="19624BAC" w14:textId="77777777" w:rsidTr="2B70ABAF">
        <w:tc>
          <w:tcPr>
            <w:tcW w:w="2336" w:type="dxa"/>
            <w:shd w:val="clear" w:color="auto" w:fill="auto"/>
          </w:tcPr>
          <w:p w14:paraId="301C64AF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C4F4DA3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53566E" w:rsidRPr="00B96C9A" w14:paraId="09E1FB4E" w14:textId="77777777" w:rsidTr="2B70ABAF">
        <w:tc>
          <w:tcPr>
            <w:tcW w:w="2336" w:type="dxa"/>
            <w:shd w:val="clear" w:color="auto" w:fill="auto"/>
          </w:tcPr>
          <w:p w14:paraId="6AFDB6B6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2574AEC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ต้องการ</w:t>
            </w:r>
            <w:r w:rsidRPr="00B96C9A">
              <w:rPr>
                <w:rFonts w:eastAsia="Calibri"/>
                <w:cs/>
              </w:rPr>
              <w:t>ดาวน์โหลดเอกสารได้</w:t>
            </w:r>
          </w:p>
        </w:tc>
      </w:tr>
      <w:tr w:rsidR="0053566E" w:rsidRPr="00B96C9A" w14:paraId="6F4D018D" w14:textId="77777777" w:rsidTr="2B70ABAF">
        <w:tc>
          <w:tcPr>
            <w:tcW w:w="2336" w:type="dxa"/>
            <w:shd w:val="clear" w:color="auto" w:fill="auto"/>
          </w:tcPr>
          <w:p w14:paraId="3D72A253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71CA0C76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สามารถดาวน์โหลดเอกสารสำเร็จ</w:t>
            </w:r>
          </w:p>
        </w:tc>
      </w:tr>
      <w:tr w:rsidR="0053566E" w:rsidRPr="00B96C9A" w14:paraId="3D6D084B" w14:textId="77777777" w:rsidTr="2B70ABAF">
        <w:tc>
          <w:tcPr>
            <w:tcW w:w="2336" w:type="dxa"/>
            <w:vMerge w:val="restart"/>
            <w:shd w:val="clear" w:color="auto" w:fill="auto"/>
          </w:tcPr>
          <w:p w14:paraId="784173A2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0" w:type="dxa"/>
            <w:shd w:val="clear" w:color="auto" w:fill="auto"/>
          </w:tcPr>
          <w:p w14:paraId="01FDFFF9" w14:textId="77777777" w:rsidR="0053566E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60" w:type="dxa"/>
            <w:shd w:val="clear" w:color="auto" w:fill="auto"/>
          </w:tcPr>
          <w:p w14:paraId="08519926" w14:textId="77777777" w:rsidR="0053566E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53566E" w:rsidRPr="00B96C9A" w14:paraId="406C9477" w14:textId="77777777" w:rsidTr="2B70ABAF">
        <w:tc>
          <w:tcPr>
            <w:tcW w:w="2336" w:type="dxa"/>
            <w:vMerge/>
            <w:shd w:val="clear" w:color="auto" w:fill="auto"/>
          </w:tcPr>
          <w:p w14:paraId="1AE40CA4" w14:textId="77777777" w:rsidR="0053566E" w:rsidRPr="00B96C9A" w:rsidRDefault="0053566E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0" w:type="dxa"/>
            <w:shd w:val="clear" w:color="auto" w:fill="auto"/>
          </w:tcPr>
          <w:p w14:paraId="39C5AD3F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 xml:space="preserve">. </w:t>
            </w:r>
            <w:r w:rsidRPr="00B96C9A">
              <w:rPr>
                <w:color w:val="000000"/>
                <w:cs/>
              </w:rPr>
              <w:t>บุคลทั่วไป</w:t>
            </w:r>
            <w:r w:rsidRPr="00B96C9A">
              <w:rPr>
                <w:rFonts w:eastAsia="Calibri"/>
                <w:cs/>
              </w:rPr>
              <w:t>เข้าสู่ระบบและ</w:t>
            </w:r>
          </w:p>
          <w:p w14:paraId="6F94102B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ลือกเมนูดาวน์โหลด</w:t>
            </w:r>
          </w:p>
          <w:p w14:paraId="1E3D2A00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br/>
              <w:t>2.เลือกชื่อไฟล์เอกสารที่ต้องการดาวน์โหลดและกดไอคอนดาวน์โหลด</w:t>
            </w:r>
          </w:p>
        </w:tc>
        <w:tc>
          <w:tcPr>
            <w:tcW w:w="2960" w:type="dxa"/>
            <w:shd w:val="clear" w:color="auto" w:fill="auto"/>
          </w:tcPr>
          <w:p w14:paraId="2B80F687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ดาวน์โหลดเอกสาร</w:t>
            </w:r>
          </w:p>
          <w:p w14:paraId="0D7E592F" w14:textId="77777777" w:rsidR="0053566E" w:rsidRPr="00B96C9A" w:rsidRDefault="0053566E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43302622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1ระบบดึงไฟล์เอกสารจากฐานข้อมูล และทำการดาวน์โหลดเอกสารออกมา</w:t>
            </w:r>
          </w:p>
          <w:p w14:paraId="2933B9D3" w14:textId="77777777" w:rsidR="0053566E" w:rsidRPr="00B96C9A" w:rsidRDefault="0053566E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</w:tc>
      </w:tr>
      <w:tr w:rsidR="0053566E" w:rsidRPr="00B96C9A" w14:paraId="19206B57" w14:textId="77777777" w:rsidTr="2B70ABAF">
        <w:tc>
          <w:tcPr>
            <w:tcW w:w="2336" w:type="dxa"/>
            <w:shd w:val="clear" w:color="auto" w:fill="auto"/>
          </w:tcPr>
          <w:p w14:paraId="208877A4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E62A353" w14:textId="77777777" w:rsidR="0053566E" w:rsidRPr="00B96C9A" w:rsidRDefault="0053566E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0BC2A753" w14:textId="1BB55C99" w:rsidR="00687A08" w:rsidRDefault="00687A08" w:rsidP="005E6F47">
      <w:pPr>
        <w:tabs>
          <w:tab w:val="left" w:pos="993"/>
          <w:tab w:val="left" w:pos="1170"/>
        </w:tabs>
        <w:spacing w:after="0" w:line="240" w:lineRule="auto"/>
      </w:pPr>
    </w:p>
    <w:p w14:paraId="17AE0D10" w14:textId="77777777" w:rsidR="00B96C9A" w:rsidRPr="00B96C9A" w:rsidRDefault="00B96C9A" w:rsidP="005E6F47">
      <w:pPr>
        <w:tabs>
          <w:tab w:val="left" w:pos="993"/>
          <w:tab w:val="left" w:pos="1170"/>
        </w:tabs>
        <w:spacing w:after="0" w:line="240" w:lineRule="auto"/>
        <w:rPr>
          <w:rFonts w:hint="cs"/>
        </w:rPr>
      </w:pPr>
    </w:p>
    <w:p w14:paraId="4599CFE7" w14:textId="77777777" w:rsidR="00BC74D5" w:rsidRPr="00B96C9A" w:rsidRDefault="00BC74D5" w:rsidP="00BC74D5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lastRenderedPageBreak/>
        <w:t xml:space="preserve">                          4.1.4.</w:t>
      </w:r>
      <w:r w:rsidR="00336420" w:rsidRPr="00B96C9A">
        <w:rPr>
          <w:cs/>
        </w:rPr>
        <w:t>2</w:t>
      </w:r>
      <w:r w:rsidRPr="00B96C9A">
        <w:rPr>
          <w:cs/>
        </w:rPr>
        <w:t xml:space="preserve"> นักศึกษา</w:t>
      </w:r>
    </w:p>
    <w:p w14:paraId="38C9A5F6" w14:textId="77777777" w:rsidR="00BC74D5" w:rsidRPr="00B96C9A" w:rsidRDefault="00BC74D5" w:rsidP="00BC74D5">
      <w:pPr>
        <w:spacing w:after="0" w:line="240" w:lineRule="auto"/>
      </w:pPr>
      <w:r w:rsidRPr="00B96C9A">
        <w:rPr>
          <w:cs/>
        </w:rPr>
        <w:t xml:space="preserve">                                     </w:t>
      </w:r>
      <w:bookmarkStart w:id="63" w:name="_Hlk496889673"/>
      <w:r w:rsidRPr="00B96C9A">
        <w:rPr>
          <w:cs/>
        </w:rPr>
        <w:t xml:space="preserve">1.  </w:t>
      </w:r>
      <w:bookmarkStart w:id="64" w:name="_Hlk496889589"/>
      <w:r w:rsidRPr="00B96C9A">
        <w:rPr>
          <w:cs/>
        </w:rPr>
        <w:t>ค้นหาโครงงานของนักศึกษา</w:t>
      </w:r>
      <w:bookmarkEnd w:id="64"/>
    </w:p>
    <w:p w14:paraId="2AF0AE6D" w14:textId="77777777" w:rsidR="00BC74D5" w:rsidRPr="00B96C9A" w:rsidRDefault="00BC74D5" w:rsidP="00BC74D5">
      <w:pPr>
        <w:spacing w:after="0" w:line="240" w:lineRule="auto"/>
      </w:pPr>
    </w:p>
    <w:bookmarkEnd w:id="63"/>
    <w:p w14:paraId="6E606030" w14:textId="77777777" w:rsidR="00BC74D5" w:rsidRPr="00B96C9A" w:rsidRDefault="00BC74D5" w:rsidP="0081197D">
      <w:pPr>
        <w:tabs>
          <w:tab w:val="left" w:pos="993"/>
        </w:tabs>
        <w:spacing w:after="0" w:line="240" w:lineRule="auto"/>
        <w:jc w:val="center"/>
        <w:rPr>
          <w:noProof/>
        </w:rPr>
      </w:pPr>
      <w:r w:rsidRPr="00B96C9A">
        <w:rPr>
          <w:noProof/>
        </w:rPr>
        <w:drawing>
          <wp:inline distT="0" distB="0" distL="0" distR="0" wp14:anchorId="046C3517" wp14:editId="463D78E4">
            <wp:extent cx="4364966" cy="1384744"/>
            <wp:effectExtent l="0" t="0" r="0" b="6350"/>
            <wp:docPr id="31" name="รูปภาพ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3นl.pn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1935" cy="1386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57146B" w14:textId="77777777" w:rsidR="00BC74D5" w:rsidRPr="00B96C9A" w:rsidRDefault="00BC74D5" w:rsidP="00BC74D5">
      <w:pPr>
        <w:tabs>
          <w:tab w:val="left" w:pos="993"/>
        </w:tabs>
        <w:spacing w:after="0" w:line="240" w:lineRule="auto"/>
      </w:pPr>
    </w:p>
    <w:p w14:paraId="61B6ED77" w14:textId="6F4CA45E" w:rsidR="00BC74D5" w:rsidRPr="00B96C9A" w:rsidRDefault="00BC74D5" w:rsidP="00BC74D5">
      <w:pPr>
        <w:tabs>
          <w:tab w:val="left" w:pos="993"/>
        </w:tabs>
        <w:spacing w:after="0" w:line="240" w:lineRule="auto"/>
        <w:jc w:val="center"/>
      </w:pPr>
      <w:bookmarkStart w:id="65" w:name="_Toc437956203"/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>23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bookmarkEnd w:id="65"/>
      <w:r w:rsidRPr="00B96C9A">
        <w:rPr>
          <w:cs/>
        </w:rPr>
        <w:t>ค้นหาโครงงานขอ งนักศึกษา</w:t>
      </w:r>
    </w:p>
    <w:p w14:paraId="41C0C899" w14:textId="77777777" w:rsidR="00BC74D5" w:rsidRPr="00B96C9A" w:rsidRDefault="00BC74D5" w:rsidP="00BC74D5">
      <w:pPr>
        <w:tabs>
          <w:tab w:val="left" w:pos="993"/>
        </w:tabs>
        <w:spacing w:after="0" w:line="240" w:lineRule="auto"/>
        <w:jc w:val="center"/>
      </w:pPr>
    </w:p>
    <w:p w14:paraId="1BDC6250" w14:textId="77777777" w:rsidR="00BC74D5" w:rsidRPr="00B96C9A" w:rsidRDefault="00BC74D5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66" w:name="_Toc437956278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5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ค้นหาโครงงานของนักศึกษา</w:t>
      </w:r>
      <w:bookmarkEnd w:id="66"/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)</w:t>
      </w:r>
    </w:p>
    <w:p w14:paraId="70B44A89" w14:textId="77777777" w:rsidR="00BC74D5" w:rsidRPr="00B96C9A" w:rsidRDefault="00BC74D5" w:rsidP="00BC74D5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BC74D5" w:rsidRPr="00B96C9A" w14:paraId="4BB24009" w14:textId="77777777" w:rsidTr="2B70ABAF">
        <w:tc>
          <w:tcPr>
            <w:tcW w:w="2376" w:type="dxa"/>
            <w:shd w:val="clear" w:color="auto" w:fill="auto"/>
          </w:tcPr>
          <w:p w14:paraId="4F9C61CE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D60F560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ค้นหาโครงงานของนักศึกษา</w:t>
            </w:r>
          </w:p>
        </w:tc>
      </w:tr>
      <w:tr w:rsidR="00BC74D5" w:rsidRPr="00B96C9A" w14:paraId="68F21E75" w14:textId="77777777" w:rsidTr="2B70ABAF">
        <w:tc>
          <w:tcPr>
            <w:tcW w:w="2376" w:type="dxa"/>
            <w:shd w:val="clear" w:color="auto" w:fill="auto"/>
          </w:tcPr>
          <w:p w14:paraId="104F8325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566EF2B" w14:textId="77777777" w:rsidR="00BC74D5" w:rsidRPr="00B96C9A" w:rsidRDefault="00BC74D5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นักศึกษาค้นหาโครงงาน</w:t>
            </w:r>
          </w:p>
        </w:tc>
      </w:tr>
      <w:tr w:rsidR="00BC74D5" w:rsidRPr="00B96C9A" w14:paraId="2DF603E8" w14:textId="77777777" w:rsidTr="2B70ABAF">
        <w:tc>
          <w:tcPr>
            <w:tcW w:w="2376" w:type="dxa"/>
            <w:shd w:val="clear" w:color="auto" w:fill="auto"/>
          </w:tcPr>
          <w:p w14:paraId="2B87668A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4759587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  <w:r w:rsidRPr="00B96C9A">
              <w:rPr>
                <w:color w:val="000000"/>
                <w:cs/>
              </w:rPr>
              <w:t>ค้นหาโครงงาน</w:t>
            </w:r>
          </w:p>
        </w:tc>
      </w:tr>
      <w:tr w:rsidR="00BC74D5" w:rsidRPr="00B96C9A" w14:paraId="7F85E1C4" w14:textId="77777777" w:rsidTr="2B70ABAF">
        <w:tc>
          <w:tcPr>
            <w:tcW w:w="2376" w:type="dxa"/>
            <w:shd w:val="clear" w:color="auto" w:fill="auto"/>
          </w:tcPr>
          <w:p w14:paraId="5200A708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E14D03E" w14:textId="77777777" w:rsidR="00BC74D5" w:rsidRPr="00B96C9A" w:rsidRDefault="00BC74D5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</w:t>
            </w:r>
            <w:r w:rsidRPr="00B96C9A">
              <w:rPr>
                <w:color w:val="000000"/>
                <w:cs/>
              </w:rPr>
              <w:t>ค้นหาโครงงาน</w:t>
            </w:r>
            <w:r w:rsidRPr="00B96C9A">
              <w:rPr>
                <w:rFonts w:eastAsia="Calibri"/>
                <w:cs/>
              </w:rPr>
              <w:t>ที่ต้องการดูได้</w:t>
            </w:r>
          </w:p>
        </w:tc>
      </w:tr>
      <w:tr w:rsidR="00BC74D5" w:rsidRPr="00B96C9A" w14:paraId="0A488E0F" w14:textId="77777777" w:rsidTr="2B70ABAF">
        <w:tc>
          <w:tcPr>
            <w:tcW w:w="2376" w:type="dxa"/>
            <w:shd w:val="clear" w:color="auto" w:fill="auto"/>
          </w:tcPr>
          <w:p w14:paraId="4E331729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90C5C95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BC74D5" w:rsidRPr="00B96C9A" w14:paraId="18A70680" w14:textId="77777777" w:rsidTr="2B70ABAF">
        <w:tc>
          <w:tcPr>
            <w:tcW w:w="2376" w:type="dxa"/>
            <w:shd w:val="clear" w:color="auto" w:fill="auto"/>
          </w:tcPr>
          <w:p w14:paraId="1C7E8555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CCDC3FA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3CE42D34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BC74D5" w:rsidRPr="00B96C9A" w14:paraId="2EABEFFA" w14:textId="77777777" w:rsidTr="2B70ABAF">
        <w:tc>
          <w:tcPr>
            <w:tcW w:w="2376" w:type="dxa"/>
            <w:shd w:val="clear" w:color="auto" w:fill="auto"/>
          </w:tcPr>
          <w:p w14:paraId="5AB11179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5F838E8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BC74D5" w:rsidRPr="00B96C9A" w14:paraId="58EC9194" w14:textId="77777777" w:rsidTr="2B70ABAF">
        <w:tc>
          <w:tcPr>
            <w:tcW w:w="2376" w:type="dxa"/>
            <w:shd w:val="clear" w:color="auto" w:fill="auto"/>
          </w:tcPr>
          <w:p w14:paraId="15221F8B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920C32E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ต้องการค้นหา</w:t>
            </w:r>
            <w:r w:rsidRPr="00B96C9A">
              <w:rPr>
                <w:color w:val="000000"/>
                <w:cs/>
              </w:rPr>
              <w:t>ค้นหาโครงงาน</w:t>
            </w:r>
          </w:p>
        </w:tc>
      </w:tr>
      <w:tr w:rsidR="00BC74D5" w:rsidRPr="00B96C9A" w14:paraId="180CB49C" w14:textId="77777777" w:rsidTr="2B70ABAF">
        <w:tc>
          <w:tcPr>
            <w:tcW w:w="2376" w:type="dxa"/>
            <w:shd w:val="clear" w:color="auto" w:fill="auto"/>
          </w:tcPr>
          <w:p w14:paraId="0699BAC1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529E2560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  <w:r w:rsidRPr="00B96C9A">
              <w:rPr>
                <w:color w:val="000000"/>
                <w:cs/>
              </w:rPr>
              <w:t>ค้นหาโครงงาน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BC74D5" w:rsidRPr="00B96C9A" w14:paraId="78C0280B" w14:textId="77777777" w:rsidTr="2B70ABAF">
        <w:tc>
          <w:tcPr>
            <w:tcW w:w="2376" w:type="dxa"/>
            <w:vMerge w:val="restart"/>
            <w:shd w:val="clear" w:color="auto" w:fill="auto"/>
          </w:tcPr>
          <w:p w14:paraId="3A798B41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63E01A7F" w14:textId="77777777" w:rsidR="00BC74D5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27656AD5" w14:textId="77777777" w:rsidR="00BC74D5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BC74D5" w:rsidRPr="00B96C9A" w14:paraId="5F653B79" w14:textId="77777777" w:rsidTr="2B70ABAF">
        <w:tc>
          <w:tcPr>
            <w:tcW w:w="2376" w:type="dxa"/>
            <w:vMerge/>
            <w:shd w:val="clear" w:color="auto" w:fill="auto"/>
          </w:tcPr>
          <w:p w14:paraId="7ECD36D0" w14:textId="77777777" w:rsidR="00BC74D5" w:rsidRPr="00B96C9A" w:rsidRDefault="00BC74D5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21BCBD7B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นักศึกษาเข้าสู่ระบบและเลือกเมนูสืบค้นข้อมูลโครงงาน</w:t>
            </w:r>
          </w:p>
          <w:p w14:paraId="60BDCB28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เลือกค้นหาโครงงานจากเงื่อนไขที่ต้องการ โดยสามารถค้นหาได้จากการระบุจากคำคีย์</w:t>
            </w:r>
            <w:proofErr w:type="spellStart"/>
            <w:r w:rsidRPr="00B96C9A">
              <w:rPr>
                <w:rFonts w:eastAsia="Calibri"/>
                <w:cs/>
              </w:rPr>
              <w:t>เวิร์ด</w:t>
            </w:r>
            <w:proofErr w:type="spellEnd"/>
            <w:r w:rsidRPr="00B96C9A">
              <w:rPr>
                <w:rFonts w:eastAsia="Calibri"/>
                <w:cs/>
              </w:rPr>
              <w:t xml:space="preserve"> หรือจากการกำหนดเงื่อนไขและกดปุ่มค้นหา</w:t>
            </w:r>
          </w:p>
        </w:tc>
        <w:tc>
          <w:tcPr>
            <w:tcW w:w="3049" w:type="dxa"/>
            <w:shd w:val="clear" w:color="auto" w:fill="auto"/>
          </w:tcPr>
          <w:p w14:paraId="6C27B590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สืบค้น</w:t>
            </w:r>
          </w:p>
          <w:p w14:paraId="4A6D5511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ผลการค้นหาที่ได้จากการระบุเงื่อนไข</w:t>
            </w:r>
          </w:p>
        </w:tc>
      </w:tr>
      <w:tr w:rsidR="00BC74D5" w:rsidRPr="00B96C9A" w14:paraId="0F067F75" w14:textId="77777777" w:rsidTr="2B70ABAF">
        <w:tc>
          <w:tcPr>
            <w:tcW w:w="2376" w:type="dxa"/>
            <w:shd w:val="clear" w:color="auto" w:fill="auto"/>
          </w:tcPr>
          <w:p w14:paraId="49A78A0A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B678FDA" w14:textId="77777777" w:rsidR="00BC74D5" w:rsidRPr="00B96C9A" w:rsidRDefault="00BC74D5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07545624" w14:textId="77777777" w:rsidR="00BC74D5" w:rsidRPr="00B96C9A" w:rsidRDefault="00BC74D5" w:rsidP="00BC74D5">
      <w:pPr>
        <w:tabs>
          <w:tab w:val="left" w:pos="993"/>
          <w:tab w:val="left" w:pos="1170"/>
        </w:tabs>
        <w:spacing w:after="0" w:line="240" w:lineRule="auto"/>
        <w:ind w:firstLine="1134"/>
      </w:pPr>
    </w:p>
    <w:p w14:paraId="4979641E" w14:textId="77777777" w:rsidR="0081197D" w:rsidRPr="00B96C9A" w:rsidRDefault="0081197D" w:rsidP="00BC74D5">
      <w:pPr>
        <w:tabs>
          <w:tab w:val="left" w:pos="993"/>
          <w:tab w:val="left" w:pos="1170"/>
        </w:tabs>
        <w:spacing w:after="0" w:line="240" w:lineRule="auto"/>
        <w:ind w:firstLine="1134"/>
      </w:pPr>
    </w:p>
    <w:p w14:paraId="51029FD9" w14:textId="77777777" w:rsidR="0081197D" w:rsidRPr="00B96C9A" w:rsidRDefault="0081197D" w:rsidP="00BC74D5">
      <w:pPr>
        <w:tabs>
          <w:tab w:val="left" w:pos="993"/>
          <w:tab w:val="left" w:pos="1170"/>
        </w:tabs>
        <w:spacing w:after="0" w:line="240" w:lineRule="auto"/>
        <w:ind w:firstLine="1134"/>
      </w:pPr>
    </w:p>
    <w:p w14:paraId="6CBB3693" w14:textId="77777777" w:rsidR="00C27F18" w:rsidRPr="00B96C9A" w:rsidRDefault="00C27F18" w:rsidP="00C27F18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 2.  ดาวโหลดเอกสารของนักศึกษา</w:t>
      </w:r>
    </w:p>
    <w:p w14:paraId="65299113" w14:textId="77777777" w:rsidR="00C27F18" w:rsidRPr="00B96C9A" w:rsidRDefault="00C27F18" w:rsidP="00C27F18">
      <w:pPr>
        <w:tabs>
          <w:tab w:val="left" w:pos="993"/>
        </w:tabs>
        <w:spacing w:after="0" w:line="240" w:lineRule="auto"/>
      </w:pPr>
    </w:p>
    <w:p w14:paraId="06AF607F" w14:textId="77777777" w:rsidR="00C27F18" w:rsidRPr="00B96C9A" w:rsidRDefault="00C27F18" w:rsidP="0081197D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3F538BE2" wp14:editId="032A3AC4">
            <wp:extent cx="3278038" cy="1316188"/>
            <wp:effectExtent l="0" t="0" r="0" b="0"/>
            <wp:docPr id="22" name="รูปภาพ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5น (1).pn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5540" cy="132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158C68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p w14:paraId="02B821F7" w14:textId="7D505135" w:rsidR="00C27F18" w:rsidRPr="00B96C9A" w:rsidRDefault="00C27F18" w:rsidP="2B70ABAF">
      <w:pPr>
        <w:pStyle w:val="afd"/>
        <w:ind w:firstLine="0"/>
        <w:jc w:val="center"/>
        <w:rPr>
          <w:rFonts w:ascii="TH Sarabun New" w:hAnsi="TH Sarabun New" w:cs="TH Sarabun New"/>
          <w:b w:val="0"/>
          <w:bCs w:val="0"/>
          <w:sz w:val="28"/>
          <w:szCs w:val="28"/>
        </w:rPr>
      </w:pPr>
      <w:bookmarkStart w:id="67" w:name="_Toc437956194"/>
      <w:r w:rsidRPr="00B96C9A">
        <w:rPr>
          <w:rFonts w:ascii="TH Sarabun New" w:hAnsi="TH Sarabun New" w:cs="TH Sarabun New"/>
          <w:sz w:val="28"/>
          <w:szCs w:val="28"/>
          <w:cs/>
        </w:rPr>
        <w:t xml:space="preserve">ภาพที่ </w:t>
      </w:r>
      <w:r w:rsidRPr="00B96C9A">
        <w:rPr>
          <w:rFonts w:ascii="TH Sarabun New" w:hAnsi="TH Sarabun New" w:cs="TH Sarabun New"/>
          <w:color w:val="000000"/>
          <w:sz w:val="28"/>
          <w:szCs w:val="28"/>
          <w:cs/>
        </w:rPr>
        <w:t>24</w:t>
      </w:r>
      <w:r w:rsidR="0049433D" w:rsidRPr="00B96C9A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 xml:space="preserve">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bookmarkEnd w:id="67"/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ดาวโหลดเอกสารของนักศึกษา</w:t>
      </w:r>
    </w:p>
    <w:p w14:paraId="6CFBAC56" w14:textId="77777777" w:rsidR="00C27F18" w:rsidRPr="00B96C9A" w:rsidRDefault="00C27F18" w:rsidP="00C27F18">
      <w:pPr>
        <w:spacing w:after="0" w:line="240" w:lineRule="auto"/>
      </w:pPr>
    </w:p>
    <w:p w14:paraId="0E0F5483" w14:textId="77777777" w:rsidR="00C27F18" w:rsidRPr="00B96C9A" w:rsidRDefault="00C27F18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68" w:name="_Toc437956269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6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ดาวโหลดเอกสารของนักศึกษา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  <w:bookmarkEnd w:id="68"/>
    </w:p>
    <w:p w14:paraId="7D29D3F8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C27F18" w:rsidRPr="00B96C9A" w14:paraId="4E5732E3" w14:textId="77777777" w:rsidTr="2B70ABAF">
        <w:tc>
          <w:tcPr>
            <w:tcW w:w="2336" w:type="dxa"/>
            <w:shd w:val="clear" w:color="auto" w:fill="auto"/>
          </w:tcPr>
          <w:p w14:paraId="48B5BBA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color w:val="000000" w:themeColor="text1"/>
              </w:rPr>
            </w:pPr>
            <w:r w:rsidRPr="00B96C9A">
              <w:rPr>
                <w:rFonts w:eastAsia="Calibri"/>
                <w:color w:val="000000"/>
              </w:rPr>
              <w:t xml:space="preserve">Use Case Name </w:t>
            </w:r>
            <w:r w:rsidRPr="00B96C9A">
              <w:rPr>
                <w:rFonts w:eastAsia="Calibri"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EEC67C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ดาวโหลดเอกสารของนักศึกษา</w:t>
            </w:r>
          </w:p>
        </w:tc>
      </w:tr>
      <w:tr w:rsidR="00C27F18" w:rsidRPr="00B96C9A" w14:paraId="6F6782EC" w14:textId="77777777" w:rsidTr="2B70ABAF">
        <w:tc>
          <w:tcPr>
            <w:tcW w:w="2336" w:type="dxa"/>
            <w:shd w:val="clear" w:color="auto" w:fill="auto"/>
          </w:tcPr>
          <w:p w14:paraId="0247FB6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1E850041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นักศึกษาดาวน์โหลดเอกสาร</w:t>
            </w:r>
          </w:p>
        </w:tc>
      </w:tr>
      <w:tr w:rsidR="00C27F18" w:rsidRPr="00B96C9A" w14:paraId="6CE7D5AF" w14:textId="77777777" w:rsidTr="2B70ABAF">
        <w:tc>
          <w:tcPr>
            <w:tcW w:w="2336" w:type="dxa"/>
            <w:shd w:val="clear" w:color="auto" w:fill="auto"/>
          </w:tcPr>
          <w:p w14:paraId="7116894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089C3D4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ดาวน์โหลดเอกสารที่ต้องการได้</w:t>
            </w:r>
          </w:p>
        </w:tc>
      </w:tr>
      <w:tr w:rsidR="00C27F18" w:rsidRPr="00B96C9A" w14:paraId="77A28BD7" w14:textId="77777777" w:rsidTr="2B70ABAF">
        <w:tc>
          <w:tcPr>
            <w:tcW w:w="2336" w:type="dxa"/>
            <w:shd w:val="clear" w:color="auto" w:fill="auto"/>
          </w:tcPr>
          <w:p w14:paraId="14FD954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F55BF8E" w14:textId="77777777" w:rsidR="00C27F18" w:rsidRPr="00B96C9A" w:rsidRDefault="00C27F1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ดาวน์โหลดเอกสารต่าง ๆที่ต้องการจากระบบได้</w:t>
            </w:r>
          </w:p>
        </w:tc>
      </w:tr>
      <w:tr w:rsidR="00C27F18" w:rsidRPr="00B96C9A" w14:paraId="2C2BDDAD" w14:textId="77777777" w:rsidTr="2B70ABAF">
        <w:tc>
          <w:tcPr>
            <w:tcW w:w="2336" w:type="dxa"/>
            <w:shd w:val="clear" w:color="auto" w:fill="auto"/>
          </w:tcPr>
          <w:p w14:paraId="31DBAE7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3C0F2B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C27F18" w:rsidRPr="00B96C9A" w14:paraId="4C18CFA4" w14:textId="77777777" w:rsidTr="2B70ABAF">
        <w:tc>
          <w:tcPr>
            <w:tcW w:w="2336" w:type="dxa"/>
            <w:shd w:val="clear" w:color="auto" w:fill="auto"/>
          </w:tcPr>
          <w:p w14:paraId="29E3FA1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9FEC9D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2E92AD8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7EEF6419" w14:textId="77777777" w:rsidTr="2B70ABAF">
        <w:tc>
          <w:tcPr>
            <w:tcW w:w="2336" w:type="dxa"/>
            <w:shd w:val="clear" w:color="auto" w:fill="auto"/>
          </w:tcPr>
          <w:p w14:paraId="6EE2A31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079875E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5BB2D4D7" w14:textId="77777777" w:rsidTr="2B70ABAF">
        <w:tc>
          <w:tcPr>
            <w:tcW w:w="2336" w:type="dxa"/>
            <w:shd w:val="clear" w:color="auto" w:fill="auto"/>
          </w:tcPr>
          <w:p w14:paraId="40DFFCB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6BEF704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ต้องการดาวน์โหลดเอกสารได้</w:t>
            </w:r>
          </w:p>
        </w:tc>
      </w:tr>
      <w:tr w:rsidR="00C27F18" w:rsidRPr="00B96C9A" w14:paraId="225231D8" w14:textId="77777777" w:rsidTr="2B70ABAF">
        <w:tc>
          <w:tcPr>
            <w:tcW w:w="2336" w:type="dxa"/>
            <w:shd w:val="clear" w:color="auto" w:fill="auto"/>
          </w:tcPr>
          <w:p w14:paraId="769C2AE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6027925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ดาวน์โหลดเอกสารสำเร็จ</w:t>
            </w:r>
          </w:p>
          <w:p w14:paraId="6927436A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</w:tc>
      </w:tr>
      <w:tr w:rsidR="00C27F18" w:rsidRPr="00B96C9A" w14:paraId="2475508B" w14:textId="77777777" w:rsidTr="2B70ABAF">
        <w:tc>
          <w:tcPr>
            <w:tcW w:w="2336" w:type="dxa"/>
            <w:vMerge w:val="restart"/>
            <w:shd w:val="clear" w:color="auto" w:fill="auto"/>
          </w:tcPr>
          <w:p w14:paraId="464EFA5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1" w:type="dxa"/>
            <w:shd w:val="clear" w:color="auto" w:fill="auto"/>
          </w:tcPr>
          <w:p w14:paraId="5EE7CC40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59" w:type="dxa"/>
            <w:shd w:val="clear" w:color="auto" w:fill="auto"/>
          </w:tcPr>
          <w:p w14:paraId="7D93A6DC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35E65AC4" w14:textId="77777777" w:rsidTr="2B70ABAF">
        <w:tc>
          <w:tcPr>
            <w:tcW w:w="2336" w:type="dxa"/>
            <w:vMerge/>
            <w:shd w:val="clear" w:color="auto" w:fill="auto"/>
          </w:tcPr>
          <w:p w14:paraId="439F9978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1" w:type="dxa"/>
            <w:shd w:val="clear" w:color="auto" w:fill="auto"/>
          </w:tcPr>
          <w:p w14:paraId="5CCF7A8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นักศึกษาเข้าสู่ระบบและ</w:t>
            </w:r>
          </w:p>
          <w:p w14:paraId="1E9CFA32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ลือกเมนูดาวน์โหลด</w:t>
            </w:r>
          </w:p>
          <w:p w14:paraId="0736FF8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br/>
              <w:t>2.เลือกชื่อไฟล์เอกสารที่ต้องการดาวน์โหลดและกดไอคอนดาวน์โหลด</w:t>
            </w:r>
          </w:p>
        </w:tc>
        <w:tc>
          <w:tcPr>
            <w:tcW w:w="2959" w:type="dxa"/>
            <w:shd w:val="clear" w:color="auto" w:fill="auto"/>
          </w:tcPr>
          <w:p w14:paraId="63F5635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ดาวน์โหลดเอกสาร</w:t>
            </w:r>
          </w:p>
          <w:p w14:paraId="57F1BCA7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FDF32A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1ระบบดึงไฟล์เอกสารจากฐานข้อมูล และทำการดาวน์โหลดเอกสารออกมา</w:t>
            </w:r>
          </w:p>
          <w:p w14:paraId="60A6FE4B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017663FC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</w:tc>
      </w:tr>
      <w:tr w:rsidR="00C27F18" w:rsidRPr="00B96C9A" w14:paraId="12AF59D3" w14:textId="77777777" w:rsidTr="2B70ABAF">
        <w:tc>
          <w:tcPr>
            <w:tcW w:w="2336" w:type="dxa"/>
            <w:shd w:val="clear" w:color="auto" w:fill="auto"/>
          </w:tcPr>
          <w:p w14:paraId="6134EF1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6C51B2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6C159F09" w14:textId="77777777" w:rsidR="00BC74D5" w:rsidRPr="00B96C9A" w:rsidRDefault="00BC74D5" w:rsidP="00BC74D5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1482FCA1" w14:textId="77777777" w:rsidR="00C27F18" w:rsidRPr="00B96C9A" w:rsidRDefault="00C27F18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3.  เพิ่มโครงงาน</w:t>
      </w:r>
      <w:r w:rsidRPr="00B96C9A">
        <w:rPr>
          <w:color w:val="000000"/>
          <w:cs/>
        </w:rPr>
        <w:t>ของนักศึกษา</w:t>
      </w:r>
    </w:p>
    <w:p w14:paraId="002276BF" w14:textId="77777777" w:rsidR="00C27F18" w:rsidRPr="00B96C9A" w:rsidRDefault="00C27F18" w:rsidP="00C27F18">
      <w:pPr>
        <w:spacing w:after="0" w:line="240" w:lineRule="auto"/>
        <w:rPr>
          <w:color w:val="000000"/>
        </w:rPr>
      </w:pPr>
    </w:p>
    <w:p w14:paraId="45323116" w14:textId="77777777" w:rsidR="00C27F18" w:rsidRPr="00B96C9A" w:rsidRDefault="00C27F18" w:rsidP="0081197D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061D26A2" wp14:editId="275FB586">
            <wp:extent cx="3493698" cy="1412033"/>
            <wp:effectExtent l="0" t="0" r="0" b="0"/>
            <wp:docPr id="11" name="รูปภาพ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14น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14862" cy="14205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1FF92" w14:textId="77777777" w:rsidR="00C27F18" w:rsidRPr="00B96C9A" w:rsidRDefault="00C27F18" w:rsidP="00C27F18">
      <w:pPr>
        <w:pStyle w:val="afd"/>
        <w:ind w:firstLine="0"/>
        <w:jc w:val="center"/>
        <w:rPr>
          <w:rFonts w:ascii="TH Sarabun New" w:hAnsi="TH Sarabun New" w:cs="TH Sarabun New"/>
          <w:color w:val="000000"/>
          <w:sz w:val="28"/>
          <w:szCs w:val="28"/>
        </w:rPr>
      </w:pPr>
      <w:bookmarkStart w:id="69" w:name="_Toc405814850"/>
      <w:bookmarkStart w:id="70" w:name="_Toc437956197"/>
    </w:p>
    <w:p w14:paraId="49065F74" w14:textId="77777777" w:rsidR="00C27F18" w:rsidRPr="00B96C9A" w:rsidRDefault="00C27F18" w:rsidP="2B70ABAF">
      <w:pPr>
        <w:pStyle w:val="afd"/>
        <w:ind w:firstLine="0"/>
        <w:jc w:val="center"/>
        <w:rPr>
          <w:rFonts w:ascii="TH Sarabun New" w:hAnsi="TH Sarabun New" w:cs="TH Sarabun New"/>
          <w:b w:val="0"/>
          <w:bCs w:val="0"/>
          <w:color w:val="000000" w:themeColor="text1"/>
          <w:sz w:val="28"/>
          <w:szCs w:val="28"/>
        </w:rPr>
      </w:pPr>
      <w:r w:rsidRPr="00B96C9A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ภาพที่ 25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 xml:space="preserve">แสดง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bookmarkEnd w:id="69"/>
      <w:bookmarkEnd w:id="70"/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เพิ่มโครงงาน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ของนักศึกษา</w:t>
      </w:r>
    </w:p>
    <w:p w14:paraId="1488AFB2" w14:textId="77777777" w:rsidR="00C27F18" w:rsidRPr="00B96C9A" w:rsidRDefault="00C27F18" w:rsidP="00C27F18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5AC90F3D" w14:textId="77777777" w:rsidR="00C27F18" w:rsidRPr="00B96C9A" w:rsidRDefault="00C27F18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bookmarkStart w:id="71" w:name="_Toc405824303"/>
      <w:bookmarkStart w:id="72" w:name="_Toc437956272"/>
      <w:r w:rsidRPr="00B96C9A">
        <w:rPr>
          <w:b/>
          <w:bCs/>
          <w:cs/>
        </w:rPr>
        <w:t>ตารางที่ 7</w:t>
      </w:r>
      <w:r w:rsidRPr="00B96C9A">
        <w:t xml:space="preserve">  Use Case </w:t>
      </w:r>
      <w:r w:rsidRPr="00B96C9A">
        <w:rPr>
          <w:cs/>
        </w:rPr>
        <w:t>(เพิ่มโครงงาน</w:t>
      </w:r>
      <w:r w:rsidRPr="00B96C9A">
        <w:rPr>
          <w:color w:val="000000"/>
          <w:cs/>
        </w:rPr>
        <w:t>ของนักศึกษา</w:t>
      </w:r>
      <w:r w:rsidRPr="00B96C9A">
        <w:rPr>
          <w:cs/>
        </w:rPr>
        <w:t>)</w:t>
      </w:r>
      <w:bookmarkEnd w:id="71"/>
      <w:bookmarkEnd w:id="72"/>
    </w:p>
    <w:p w14:paraId="6E5A6D40" w14:textId="77777777" w:rsidR="00C27F18" w:rsidRPr="00B96C9A" w:rsidRDefault="00C27F18" w:rsidP="00C27F18">
      <w:pPr>
        <w:pStyle w:val="afd"/>
        <w:keepNext/>
        <w:rPr>
          <w:rFonts w:ascii="TH Sarabun New" w:hAnsi="TH Sarabun New" w:cs="TH Sarabun New"/>
          <w:sz w:val="28"/>
          <w:szCs w:val="28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C27F18" w:rsidRPr="00B96C9A" w14:paraId="2451C677" w14:textId="77777777" w:rsidTr="2B70ABAF">
        <w:tc>
          <w:tcPr>
            <w:tcW w:w="2336" w:type="dxa"/>
            <w:shd w:val="clear" w:color="auto" w:fill="auto"/>
          </w:tcPr>
          <w:p w14:paraId="1E1E252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0583975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เพิ่มโครงงาน</w:t>
            </w:r>
            <w:r w:rsidRPr="00B96C9A">
              <w:rPr>
                <w:color w:val="000000"/>
                <w:cs/>
              </w:rPr>
              <w:t>ของนักศึกษา</w:t>
            </w:r>
          </w:p>
        </w:tc>
      </w:tr>
      <w:tr w:rsidR="00C27F18" w:rsidRPr="00B96C9A" w14:paraId="196A8986" w14:textId="77777777" w:rsidTr="2B70ABAF">
        <w:tc>
          <w:tcPr>
            <w:tcW w:w="2336" w:type="dxa"/>
            <w:shd w:val="clear" w:color="auto" w:fill="auto"/>
          </w:tcPr>
          <w:p w14:paraId="70377F3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1C1980AF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เพิ่มข้อมูลโครงงาน</w:t>
            </w:r>
          </w:p>
        </w:tc>
      </w:tr>
      <w:tr w:rsidR="00C27F18" w:rsidRPr="00B96C9A" w14:paraId="5D7191E7" w14:textId="77777777" w:rsidTr="2B70ABAF">
        <w:tc>
          <w:tcPr>
            <w:tcW w:w="2336" w:type="dxa"/>
            <w:shd w:val="clear" w:color="auto" w:fill="auto"/>
          </w:tcPr>
          <w:p w14:paraId="272AAC4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B1EF38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เพิ่มข้อมูลโครงงานได้</w:t>
            </w:r>
          </w:p>
        </w:tc>
      </w:tr>
      <w:tr w:rsidR="00C27F18" w:rsidRPr="00B96C9A" w14:paraId="56607935" w14:textId="77777777" w:rsidTr="2B70ABAF">
        <w:tc>
          <w:tcPr>
            <w:tcW w:w="2336" w:type="dxa"/>
            <w:shd w:val="clear" w:color="auto" w:fill="auto"/>
          </w:tcPr>
          <w:p w14:paraId="68F7418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099C67C" w14:textId="77777777" w:rsidR="00C27F18" w:rsidRPr="00B96C9A" w:rsidRDefault="00C27F1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ากนักศึกษาสามารถต้องการเพิ่มข้อมูลโครงงานก็สามารถเพิ่มได้</w:t>
            </w:r>
          </w:p>
        </w:tc>
      </w:tr>
      <w:tr w:rsidR="00C27F18" w:rsidRPr="00B96C9A" w14:paraId="4EAE3A92" w14:textId="77777777" w:rsidTr="2B70ABAF">
        <w:tc>
          <w:tcPr>
            <w:tcW w:w="2336" w:type="dxa"/>
            <w:shd w:val="clear" w:color="auto" w:fill="auto"/>
          </w:tcPr>
          <w:p w14:paraId="4E16D15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C694CA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C27F18" w:rsidRPr="00B96C9A" w14:paraId="493BEE1D" w14:textId="77777777" w:rsidTr="2B70ABAF">
        <w:tc>
          <w:tcPr>
            <w:tcW w:w="2336" w:type="dxa"/>
            <w:shd w:val="clear" w:color="auto" w:fill="auto"/>
          </w:tcPr>
          <w:p w14:paraId="0D09CAB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BB2492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11AD87B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33CA15BD" w14:textId="77777777" w:rsidTr="2B70ABAF">
        <w:tc>
          <w:tcPr>
            <w:tcW w:w="2336" w:type="dxa"/>
            <w:shd w:val="clear" w:color="auto" w:fill="auto"/>
          </w:tcPr>
          <w:p w14:paraId="1B2AB3B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03C490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5D11CCC0" w14:textId="77777777" w:rsidTr="2B70ABAF">
        <w:tc>
          <w:tcPr>
            <w:tcW w:w="2336" w:type="dxa"/>
            <w:shd w:val="clear" w:color="auto" w:fill="auto"/>
          </w:tcPr>
          <w:p w14:paraId="6AB0D41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1CC56DC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ต้องการเพิ่มโครงงาน</w:t>
            </w:r>
          </w:p>
        </w:tc>
      </w:tr>
      <w:tr w:rsidR="00C27F18" w:rsidRPr="00B96C9A" w14:paraId="0A1B3446" w14:textId="77777777" w:rsidTr="2B70ABAF">
        <w:tc>
          <w:tcPr>
            <w:tcW w:w="2336" w:type="dxa"/>
            <w:shd w:val="clear" w:color="auto" w:fill="auto"/>
          </w:tcPr>
          <w:p w14:paraId="0EE8D0F2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14A49CA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เพิ่มข้อมูลโครงงานสำเร็จ</w:t>
            </w:r>
          </w:p>
        </w:tc>
      </w:tr>
      <w:tr w:rsidR="00C27F18" w:rsidRPr="00B96C9A" w14:paraId="0884F604" w14:textId="77777777" w:rsidTr="2B70ABAF">
        <w:tc>
          <w:tcPr>
            <w:tcW w:w="2336" w:type="dxa"/>
            <w:vMerge w:val="restart"/>
            <w:shd w:val="clear" w:color="auto" w:fill="auto"/>
          </w:tcPr>
          <w:p w14:paraId="50B1275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1" w:type="dxa"/>
            <w:shd w:val="clear" w:color="auto" w:fill="auto"/>
          </w:tcPr>
          <w:p w14:paraId="373EFA24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59" w:type="dxa"/>
            <w:shd w:val="clear" w:color="auto" w:fill="auto"/>
          </w:tcPr>
          <w:p w14:paraId="060F0023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6EBC1995" w14:textId="77777777" w:rsidTr="2B70ABAF">
        <w:tc>
          <w:tcPr>
            <w:tcW w:w="2336" w:type="dxa"/>
            <w:vMerge/>
            <w:shd w:val="clear" w:color="auto" w:fill="auto"/>
          </w:tcPr>
          <w:p w14:paraId="6FDEACE0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1" w:type="dxa"/>
            <w:shd w:val="clear" w:color="auto" w:fill="auto"/>
          </w:tcPr>
          <w:p w14:paraId="4C9AFAC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นักศึกษาเข้าสู่ระบบและกดเมนูเพิ่มโครงงาน</w:t>
            </w:r>
          </w:p>
          <w:p w14:paraId="709338E5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5AFAA78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นักศึกษากรอกข้อมูลโครงงานและกดบันทึก</w:t>
            </w:r>
          </w:p>
        </w:tc>
        <w:tc>
          <w:tcPr>
            <w:tcW w:w="2959" w:type="dxa"/>
            <w:shd w:val="clear" w:color="auto" w:fill="auto"/>
          </w:tcPr>
          <w:p w14:paraId="5CF97CB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เพิ่มโครงงาน</w:t>
            </w:r>
          </w:p>
          <w:p w14:paraId="6A3386A6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55C1714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บันทึกข้อมูลโครงงานในฐานข้อมูลและตรวจสอบว่ามีโครงงานหรือยัง ถ้ามีแล้วจะไม่สามารถเพิ่มได้แต่ถ้ายัง จะเพิ่มข้อมูลลงฐานข้อมูล</w:t>
            </w:r>
          </w:p>
          <w:p w14:paraId="7923D555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</w:tc>
      </w:tr>
      <w:tr w:rsidR="00C27F18" w:rsidRPr="00B96C9A" w14:paraId="670FB79B" w14:textId="77777777" w:rsidTr="2B70ABAF">
        <w:tc>
          <w:tcPr>
            <w:tcW w:w="2336" w:type="dxa"/>
            <w:shd w:val="clear" w:color="auto" w:fill="auto"/>
          </w:tcPr>
          <w:p w14:paraId="412E652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BEABAD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610390CB" w14:textId="77777777" w:rsidR="00C27F18" w:rsidRPr="00B96C9A" w:rsidRDefault="00C27F18" w:rsidP="00C27F18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60D6B3A1" w14:textId="77777777" w:rsidR="00BC74D5" w:rsidRPr="00B96C9A" w:rsidRDefault="00BC74D5" w:rsidP="005E6F47">
      <w:pPr>
        <w:tabs>
          <w:tab w:val="left" w:pos="993"/>
          <w:tab w:val="left" w:pos="1170"/>
        </w:tabs>
        <w:spacing w:after="0" w:line="240" w:lineRule="auto"/>
      </w:pPr>
    </w:p>
    <w:p w14:paraId="27B6194E" w14:textId="77777777" w:rsidR="00C27F18" w:rsidRPr="00B96C9A" w:rsidRDefault="00C27F18" w:rsidP="00C27F18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4.  แก้ไขข้อมูลโครงงานของนักศึกษา</w:t>
      </w:r>
    </w:p>
    <w:p w14:paraId="0FF59BCE" w14:textId="77777777" w:rsidR="00C27F18" w:rsidRPr="0046607E" w:rsidRDefault="00C27F18" w:rsidP="00C27F18">
      <w:pPr>
        <w:spacing w:after="0" w:line="240" w:lineRule="auto"/>
        <w:rPr>
          <w:sz w:val="12"/>
          <w:szCs w:val="12"/>
        </w:rPr>
      </w:pPr>
    </w:p>
    <w:p w14:paraId="5C66F8D6" w14:textId="77777777" w:rsidR="00C27F18" w:rsidRPr="00B96C9A" w:rsidRDefault="00C27F18" w:rsidP="0081197D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1DC3A7A5" wp14:editId="76032497">
            <wp:extent cx="3312543" cy="1338816"/>
            <wp:effectExtent l="0" t="0" r="2540" b="0"/>
            <wp:docPr id="8" name="รูปภาพ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15น.pn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9212" cy="13455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73" w:name="_Toc437956199"/>
    </w:p>
    <w:p w14:paraId="75652320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4401665B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26 </w:t>
      </w:r>
      <w:r w:rsidRPr="00B96C9A">
        <w:rPr>
          <w:cs/>
        </w:rPr>
        <w:t xml:space="preserve">แสดง </w:t>
      </w:r>
      <w:r w:rsidRPr="00B96C9A">
        <w:t xml:space="preserve">Use Case </w:t>
      </w:r>
      <w:bookmarkEnd w:id="73"/>
      <w:r w:rsidRPr="00B96C9A">
        <w:rPr>
          <w:cs/>
        </w:rPr>
        <w:t>แก้ไขข้อมูลโครงงานของนักศึกษา</w:t>
      </w:r>
    </w:p>
    <w:p w14:paraId="04C081E9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</w:p>
    <w:p w14:paraId="68447ABE" w14:textId="77777777" w:rsidR="00C27F18" w:rsidRPr="00B96C9A" w:rsidRDefault="00C27F18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74" w:name="_Toc437956274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8  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(แก้ไขข้อมูลโครงงานของนักศึกษา)</w:t>
      </w:r>
      <w:bookmarkEnd w:id="74"/>
    </w:p>
    <w:p w14:paraId="2625C695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C27F18" w:rsidRPr="00B96C9A" w14:paraId="0802172A" w14:textId="77777777" w:rsidTr="2B70ABAF">
        <w:tc>
          <w:tcPr>
            <w:tcW w:w="2376" w:type="dxa"/>
            <w:shd w:val="clear" w:color="auto" w:fill="auto"/>
          </w:tcPr>
          <w:p w14:paraId="124009C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DC34A3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แก้ไขข้อมูลโครงงานของนักศึกษา</w:t>
            </w:r>
          </w:p>
        </w:tc>
      </w:tr>
      <w:tr w:rsidR="00C27F18" w:rsidRPr="00B96C9A" w14:paraId="18BE7756" w14:textId="77777777" w:rsidTr="2B70ABAF">
        <w:tc>
          <w:tcPr>
            <w:tcW w:w="2376" w:type="dxa"/>
            <w:shd w:val="clear" w:color="auto" w:fill="auto"/>
          </w:tcPr>
          <w:p w14:paraId="533F662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Scenario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23F7D80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แก้ไขข้อมูลโครงงาน</w:t>
            </w:r>
          </w:p>
        </w:tc>
      </w:tr>
      <w:tr w:rsidR="00C27F18" w:rsidRPr="00B96C9A" w14:paraId="20FF7A86" w14:textId="77777777" w:rsidTr="2B70ABAF">
        <w:tc>
          <w:tcPr>
            <w:tcW w:w="2376" w:type="dxa"/>
            <w:shd w:val="clear" w:color="auto" w:fill="auto"/>
          </w:tcPr>
          <w:p w14:paraId="5DF4DDE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5F2DC7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แก้ไขข้อมูลโครงงานได้</w:t>
            </w:r>
          </w:p>
        </w:tc>
      </w:tr>
      <w:tr w:rsidR="00C27F18" w:rsidRPr="00B96C9A" w14:paraId="7F31D618" w14:textId="77777777" w:rsidTr="2B70ABAF">
        <w:tc>
          <w:tcPr>
            <w:tcW w:w="2376" w:type="dxa"/>
            <w:shd w:val="clear" w:color="auto" w:fill="auto"/>
          </w:tcPr>
          <w:p w14:paraId="040C254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0FDAF10" w14:textId="77777777" w:rsidR="00C27F18" w:rsidRPr="00B96C9A" w:rsidRDefault="00C27F1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สามารถแก้ไขข้อมูลโครงงานได้หากมีความผิดพลาดหรือการเปลี่ยนแปลง</w:t>
            </w:r>
          </w:p>
        </w:tc>
      </w:tr>
      <w:tr w:rsidR="00C27F18" w:rsidRPr="00B96C9A" w14:paraId="4A143A30" w14:textId="77777777" w:rsidTr="2B70ABAF">
        <w:tc>
          <w:tcPr>
            <w:tcW w:w="2376" w:type="dxa"/>
            <w:shd w:val="clear" w:color="auto" w:fill="auto"/>
          </w:tcPr>
          <w:p w14:paraId="35EF5C6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Actors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AB843F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C27F18" w:rsidRPr="00B96C9A" w14:paraId="38591092" w14:textId="77777777" w:rsidTr="2B70ABAF">
        <w:tc>
          <w:tcPr>
            <w:tcW w:w="2376" w:type="dxa"/>
            <w:shd w:val="clear" w:color="auto" w:fill="auto"/>
          </w:tcPr>
          <w:p w14:paraId="05092D0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C10A34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3555D1A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5269349D" w14:textId="77777777" w:rsidTr="2B70ABAF">
        <w:tc>
          <w:tcPr>
            <w:tcW w:w="2376" w:type="dxa"/>
            <w:shd w:val="clear" w:color="auto" w:fill="auto"/>
          </w:tcPr>
          <w:p w14:paraId="4BDD722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971161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7D8E842D" w14:textId="77777777" w:rsidTr="2B70ABAF">
        <w:tc>
          <w:tcPr>
            <w:tcW w:w="2376" w:type="dxa"/>
            <w:shd w:val="clear" w:color="auto" w:fill="auto"/>
          </w:tcPr>
          <w:p w14:paraId="2914571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C5D97A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ต้องการแก้ไขข้อมูลโครงงาน</w:t>
            </w:r>
          </w:p>
        </w:tc>
      </w:tr>
      <w:tr w:rsidR="00C27F18" w:rsidRPr="00B96C9A" w14:paraId="31089A84" w14:textId="77777777" w:rsidTr="2B70ABAF">
        <w:tc>
          <w:tcPr>
            <w:tcW w:w="2376" w:type="dxa"/>
            <w:shd w:val="clear" w:color="auto" w:fill="auto"/>
          </w:tcPr>
          <w:p w14:paraId="5F71B53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843185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แก้ไขข้อมูลโครงงานสำเร็จ</w:t>
            </w:r>
          </w:p>
        </w:tc>
      </w:tr>
      <w:tr w:rsidR="00C27F18" w:rsidRPr="00B96C9A" w14:paraId="1592507C" w14:textId="77777777" w:rsidTr="2B70ABAF">
        <w:tc>
          <w:tcPr>
            <w:tcW w:w="2376" w:type="dxa"/>
            <w:vMerge w:val="restart"/>
            <w:shd w:val="clear" w:color="auto" w:fill="auto"/>
          </w:tcPr>
          <w:p w14:paraId="321C918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0D08684D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16960D8B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50292BEA" w14:textId="77777777" w:rsidTr="2B70ABAF">
        <w:tc>
          <w:tcPr>
            <w:tcW w:w="2376" w:type="dxa"/>
            <w:vMerge/>
            <w:shd w:val="clear" w:color="auto" w:fill="auto"/>
          </w:tcPr>
          <w:p w14:paraId="2926675C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</w:p>
        </w:tc>
        <w:tc>
          <w:tcPr>
            <w:tcW w:w="3097" w:type="dxa"/>
            <w:shd w:val="clear" w:color="auto" w:fill="auto"/>
          </w:tcPr>
          <w:p w14:paraId="415804B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นักศึกษาเข้าสู่ระบบ เลือกเมนุแก้ไขข้อมูลโครงงาน</w:t>
            </w:r>
          </w:p>
          <w:p w14:paraId="68BAE26F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48DAE5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นักศึกษากรอกข้อมูลโครงงานใหม่และกดบันทึก</w:t>
            </w:r>
          </w:p>
        </w:tc>
        <w:tc>
          <w:tcPr>
            <w:tcW w:w="3049" w:type="dxa"/>
            <w:shd w:val="clear" w:color="auto" w:fill="auto"/>
          </w:tcPr>
          <w:p w14:paraId="2A67112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ระบบตรวจสอบสิทธิการเข้าใช้งานและแสดงหน้าแก้ไขข้อมูลโครงงานพร้อมข้อมูลโครงงานเดิม</w:t>
            </w:r>
          </w:p>
          <w:p w14:paraId="4F0A108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บันทึกข้อมูลโครงงานที่แก้ไขลงในฐานข้อมูล</w:t>
            </w:r>
          </w:p>
        </w:tc>
      </w:tr>
      <w:tr w:rsidR="00C27F18" w:rsidRPr="00B96C9A" w14:paraId="4EA9443C" w14:textId="77777777" w:rsidTr="2B70ABAF">
        <w:tc>
          <w:tcPr>
            <w:tcW w:w="2376" w:type="dxa"/>
            <w:shd w:val="clear" w:color="auto" w:fill="auto"/>
          </w:tcPr>
          <w:p w14:paraId="5686892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</w:rPr>
            </w:pPr>
            <w:r w:rsidRPr="00B96C9A">
              <w:rPr>
                <w:rFonts w:eastAsia="Calibri"/>
                <w:b/>
                <w:bCs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2493CA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4EABA304" w14:textId="77777777" w:rsidR="00C27F18" w:rsidRPr="00B96C9A" w:rsidRDefault="00C27F18" w:rsidP="00C27F18">
      <w:pPr>
        <w:spacing w:after="0" w:line="240" w:lineRule="auto"/>
      </w:pPr>
    </w:p>
    <w:p w14:paraId="2999AC8B" w14:textId="6B50BCF0" w:rsidR="0081197D" w:rsidRDefault="0081197D" w:rsidP="00C27F18">
      <w:pPr>
        <w:spacing w:after="0" w:line="240" w:lineRule="auto"/>
      </w:pPr>
    </w:p>
    <w:p w14:paraId="136D33BC" w14:textId="77777777" w:rsidR="0046607E" w:rsidRPr="00B96C9A" w:rsidRDefault="0046607E" w:rsidP="00C27F18">
      <w:pPr>
        <w:spacing w:after="0" w:line="240" w:lineRule="auto"/>
        <w:rPr>
          <w:rFonts w:hint="cs"/>
        </w:rPr>
      </w:pPr>
    </w:p>
    <w:p w14:paraId="077D0D0B" w14:textId="77777777" w:rsidR="0081197D" w:rsidRPr="00B96C9A" w:rsidRDefault="0081197D" w:rsidP="00C27F18">
      <w:pPr>
        <w:spacing w:after="0" w:line="240" w:lineRule="auto"/>
      </w:pPr>
    </w:p>
    <w:p w14:paraId="636A097B" w14:textId="77777777" w:rsidR="0081197D" w:rsidRPr="00B96C9A" w:rsidRDefault="0081197D" w:rsidP="00C27F18">
      <w:pPr>
        <w:spacing w:after="0" w:line="240" w:lineRule="auto"/>
      </w:pPr>
    </w:p>
    <w:p w14:paraId="75FA8D25" w14:textId="77777777" w:rsidR="00C27F18" w:rsidRPr="00B96C9A" w:rsidRDefault="00C27F18" w:rsidP="00C27F18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5.  </w:t>
      </w:r>
      <w:r w:rsidRPr="00B96C9A">
        <w:rPr>
          <w:color w:val="000000"/>
          <w:cs/>
        </w:rPr>
        <w:t>อัพโหลดเอกสารโครงงาน</w:t>
      </w:r>
      <w:r w:rsidRPr="00B96C9A">
        <w:rPr>
          <w:cs/>
        </w:rPr>
        <w:t>ของนักศึกษา</w:t>
      </w:r>
    </w:p>
    <w:p w14:paraId="2805C000" w14:textId="77777777" w:rsidR="00C27F18" w:rsidRPr="00B96C9A" w:rsidRDefault="00C27F18" w:rsidP="00C27F18">
      <w:pPr>
        <w:spacing w:after="0" w:line="240" w:lineRule="auto"/>
        <w:rPr>
          <w:sz w:val="14"/>
          <w:szCs w:val="14"/>
        </w:rPr>
      </w:pPr>
    </w:p>
    <w:p w14:paraId="7FA387B4" w14:textId="77777777" w:rsidR="00C27F18" w:rsidRPr="00B96C9A" w:rsidRDefault="00C27F18" w:rsidP="0081197D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719FAD86" wp14:editId="15D0EF3C">
            <wp:extent cx="3925019" cy="1586358"/>
            <wp:effectExtent l="0" t="0" r="0" b="0"/>
            <wp:docPr id="6" name="รูปภาพ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6น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6856" cy="1595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99FE13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  <w:bookmarkStart w:id="75" w:name="_Toc437956193"/>
    </w:p>
    <w:p w14:paraId="11B4F825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 xml:space="preserve">27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bookmarkEnd w:id="75"/>
      <w:r w:rsidRPr="00B96C9A">
        <w:rPr>
          <w:color w:val="000000"/>
          <w:cs/>
        </w:rPr>
        <w:t>อัพโหลดเอกสารโครงงาน</w:t>
      </w:r>
      <w:r w:rsidRPr="00B96C9A">
        <w:rPr>
          <w:cs/>
        </w:rPr>
        <w:t>ของนักศึกษา</w:t>
      </w:r>
    </w:p>
    <w:p w14:paraId="66A063BA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</w:p>
    <w:p w14:paraId="321ED0EE" w14:textId="77777777" w:rsidR="00C27F18" w:rsidRPr="00B96C9A" w:rsidRDefault="00C27F18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76" w:name="_Toc437956268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9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อัพโหลดเอกสารโครงงาน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ของนักศึกษา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  <w:bookmarkEnd w:id="76"/>
    </w:p>
    <w:p w14:paraId="634205B0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C27F18" w:rsidRPr="00B96C9A" w14:paraId="3AA9B1B7" w14:textId="77777777" w:rsidTr="2B70ABAF">
        <w:tc>
          <w:tcPr>
            <w:tcW w:w="2376" w:type="dxa"/>
            <w:shd w:val="clear" w:color="auto" w:fill="auto"/>
          </w:tcPr>
          <w:p w14:paraId="76E118D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483ADA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อัพโหลดเอกสารโครงงาน</w:t>
            </w:r>
            <w:r w:rsidRPr="00B96C9A">
              <w:rPr>
                <w:cs/>
              </w:rPr>
              <w:t>ของนักศึกษา</w:t>
            </w:r>
          </w:p>
        </w:tc>
      </w:tr>
      <w:tr w:rsidR="00C27F18" w:rsidRPr="00B96C9A" w14:paraId="3B90D60D" w14:textId="77777777" w:rsidTr="2B70ABAF">
        <w:tc>
          <w:tcPr>
            <w:tcW w:w="2376" w:type="dxa"/>
            <w:shd w:val="clear" w:color="auto" w:fill="auto"/>
          </w:tcPr>
          <w:p w14:paraId="1B138F5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86F2950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อัพโหลดเอกสารโครงงาน</w:t>
            </w:r>
          </w:p>
        </w:tc>
      </w:tr>
      <w:tr w:rsidR="00C27F18" w:rsidRPr="00B96C9A" w14:paraId="453BB5E1" w14:textId="77777777" w:rsidTr="2B70ABAF">
        <w:tc>
          <w:tcPr>
            <w:tcW w:w="2376" w:type="dxa"/>
            <w:shd w:val="clear" w:color="auto" w:fill="auto"/>
          </w:tcPr>
          <w:p w14:paraId="3E70917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F88FC1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สามารถอัพโหลดเอกสาร</w:t>
            </w:r>
            <w:r w:rsidRPr="00B96C9A">
              <w:rPr>
                <w:color w:val="000000"/>
                <w:cs/>
              </w:rPr>
              <w:t>โครงงาน</w:t>
            </w:r>
          </w:p>
        </w:tc>
      </w:tr>
      <w:tr w:rsidR="00C27F18" w:rsidRPr="00B96C9A" w14:paraId="0234719B" w14:textId="77777777" w:rsidTr="2B70ABAF">
        <w:tc>
          <w:tcPr>
            <w:tcW w:w="2376" w:type="dxa"/>
            <w:shd w:val="clear" w:color="auto" w:fill="auto"/>
          </w:tcPr>
          <w:p w14:paraId="1EBD432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DC5A414" w14:textId="77777777" w:rsidR="00C27F18" w:rsidRPr="00B96C9A" w:rsidRDefault="00C27F1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สามารถอัพโหลดเอกสาร</w:t>
            </w:r>
            <w:r w:rsidRPr="00B96C9A">
              <w:rPr>
                <w:color w:val="000000"/>
                <w:cs/>
              </w:rPr>
              <w:t>โครงงาน</w:t>
            </w:r>
            <w:r w:rsidRPr="00B96C9A">
              <w:rPr>
                <w:rFonts w:eastAsia="Calibri"/>
                <w:cs/>
              </w:rPr>
              <w:t>ต่าง</w:t>
            </w:r>
          </w:p>
        </w:tc>
      </w:tr>
      <w:tr w:rsidR="00C27F18" w:rsidRPr="00B96C9A" w14:paraId="4D94584C" w14:textId="77777777" w:rsidTr="2B70ABAF">
        <w:tc>
          <w:tcPr>
            <w:tcW w:w="2376" w:type="dxa"/>
            <w:shd w:val="clear" w:color="auto" w:fill="auto"/>
          </w:tcPr>
          <w:p w14:paraId="30F6EEB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C30F78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</w:p>
        </w:tc>
      </w:tr>
      <w:tr w:rsidR="00C27F18" w:rsidRPr="00B96C9A" w14:paraId="20F7434A" w14:textId="77777777" w:rsidTr="2B70ABAF">
        <w:tc>
          <w:tcPr>
            <w:tcW w:w="2376" w:type="dxa"/>
            <w:shd w:val="clear" w:color="auto" w:fill="auto"/>
          </w:tcPr>
          <w:p w14:paraId="4F0C312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1C775D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7BFFD76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3ED85190" w14:textId="77777777" w:rsidTr="2B70ABAF">
        <w:tc>
          <w:tcPr>
            <w:tcW w:w="2376" w:type="dxa"/>
            <w:shd w:val="clear" w:color="auto" w:fill="auto"/>
          </w:tcPr>
          <w:p w14:paraId="48DD42A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B51DEA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3EBDDB87" w14:textId="77777777" w:rsidTr="2B70ABAF">
        <w:tc>
          <w:tcPr>
            <w:tcW w:w="2376" w:type="dxa"/>
            <w:shd w:val="clear" w:color="auto" w:fill="auto"/>
          </w:tcPr>
          <w:p w14:paraId="0BBDDC8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DC0F68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ต้องการอัพโหลดเอกสาร</w:t>
            </w:r>
          </w:p>
        </w:tc>
      </w:tr>
      <w:tr w:rsidR="00C27F18" w:rsidRPr="00B96C9A" w14:paraId="1BC3306E" w14:textId="77777777" w:rsidTr="2B70ABAF">
        <w:tc>
          <w:tcPr>
            <w:tcW w:w="2376" w:type="dxa"/>
            <w:shd w:val="clear" w:color="auto" w:fill="auto"/>
          </w:tcPr>
          <w:p w14:paraId="149B9F0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31300F2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อัพโหลดเอกสารสำเร็จ</w:t>
            </w:r>
          </w:p>
        </w:tc>
      </w:tr>
      <w:tr w:rsidR="00C27F18" w:rsidRPr="00B96C9A" w14:paraId="2052DF48" w14:textId="77777777" w:rsidTr="2B70ABAF">
        <w:tc>
          <w:tcPr>
            <w:tcW w:w="2376" w:type="dxa"/>
            <w:vMerge w:val="restart"/>
            <w:shd w:val="clear" w:color="auto" w:fill="auto"/>
          </w:tcPr>
          <w:p w14:paraId="2A25A1D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00BE593A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2171A851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043434AC" w14:textId="77777777" w:rsidTr="2B70ABAF">
        <w:tc>
          <w:tcPr>
            <w:tcW w:w="2376" w:type="dxa"/>
            <w:vMerge/>
            <w:shd w:val="clear" w:color="auto" w:fill="auto"/>
          </w:tcPr>
          <w:p w14:paraId="264C8072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5FE868D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เข้าสู่ระบบ เลือกเมนูอัพโหลดเอกสารโครงงาน</w:t>
            </w:r>
          </w:p>
          <w:p w14:paraId="720B1D57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2F71864C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3139D67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นักศึกษาเลือกไฟล์กดปุ่มอัพโหลดเอกสาร</w:t>
            </w:r>
          </w:p>
        </w:tc>
        <w:tc>
          <w:tcPr>
            <w:tcW w:w="3049" w:type="dxa"/>
            <w:shd w:val="clear" w:color="auto" w:fill="auto"/>
          </w:tcPr>
          <w:p w14:paraId="12E590A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ระบบแสดงหน้าอัพโหลดเอกสาร</w:t>
            </w:r>
          </w:p>
          <w:p w14:paraId="0BEB7FC9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491F412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แสดงหน้าอัพโหลดเอกสาร</w:t>
            </w:r>
          </w:p>
          <w:p w14:paraId="4E4D3D4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บันทึกชื่อเอกสารและไฟล์เอกสารลงฐานข้อมูล</w:t>
            </w:r>
          </w:p>
        </w:tc>
      </w:tr>
      <w:tr w:rsidR="00C27F18" w:rsidRPr="00B96C9A" w14:paraId="6480885B" w14:textId="77777777" w:rsidTr="2B70ABAF">
        <w:tc>
          <w:tcPr>
            <w:tcW w:w="2376" w:type="dxa"/>
            <w:shd w:val="clear" w:color="auto" w:fill="auto"/>
          </w:tcPr>
          <w:p w14:paraId="61D54B3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EB3D85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31FBEEB7" w14:textId="77777777" w:rsidR="00C27F18" w:rsidRPr="00B96C9A" w:rsidRDefault="00C27F18" w:rsidP="00C27F18">
      <w:pPr>
        <w:spacing w:after="0" w:line="240" w:lineRule="auto"/>
      </w:pPr>
    </w:p>
    <w:p w14:paraId="2901AC49" w14:textId="77777777" w:rsidR="00D91528" w:rsidRPr="00B96C9A" w:rsidRDefault="00D91528" w:rsidP="00C27F18">
      <w:pPr>
        <w:spacing w:after="0" w:line="240" w:lineRule="auto"/>
      </w:pPr>
    </w:p>
    <w:p w14:paraId="403B4323" w14:textId="77777777" w:rsidR="00C27F18" w:rsidRPr="00B96C9A" w:rsidRDefault="00C27F18" w:rsidP="00C27F18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6.  </w:t>
      </w:r>
      <w:r w:rsidRPr="00B96C9A">
        <w:rPr>
          <w:color w:val="000000"/>
          <w:cs/>
        </w:rPr>
        <w:t>แจ้งขอเปลี่ยนหัวข้อโครงงาน</w:t>
      </w:r>
      <w:r w:rsidRPr="00B96C9A">
        <w:rPr>
          <w:cs/>
        </w:rPr>
        <w:t>ของนักศึกษา</w:t>
      </w:r>
    </w:p>
    <w:p w14:paraId="3C8B6EA8" w14:textId="77777777" w:rsidR="00C27F18" w:rsidRPr="00B96C9A" w:rsidRDefault="00C27F18" w:rsidP="00C27F18">
      <w:pPr>
        <w:tabs>
          <w:tab w:val="left" w:pos="993"/>
        </w:tabs>
        <w:spacing w:after="0" w:line="240" w:lineRule="auto"/>
        <w:rPr>
          <w:sz w:val="12"/>
          <w:szCs w:val="12"/>
        </w:rPr>
      </w:pPr>
    </w:p>
    <w:p w14:paraId="4C20EDCF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  <w:r w:rsidRPr="00B96C9A">
        <w:rPr>
          <w:b/>
          <w:bCs/>
          <w:noProof/>
          <w:lang w:val="th-TH"/>
        </w:rPr>
        <w:drawing>
          <wp:inline distT="0" distB="0" distL="0" distR="0" wp14:anchorId="0B768686" wp14:editId="5D137F38">
            <wp:extent cx="3424687" cy="1384141"/>
            <wp:effectExtent l="0" t="0" r="4445" b="6985"/>
            <wp:docPr id="5" name="รูปภาพ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17น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3289" cy="1391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5002AE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668396F0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 xml:space="preserve">28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แจ้งขอเปลี่ยนหัวข้อโครงงาน</w:t>
      </w:r>
      <w:r w:rsidRPr="00B96C9A">
        <w:rPr>
          <w:cs/>
        </w:rPr>
        <w:t>ของนักศึกษา</w:t>
      </w:r>
    </w:p>
    <w:p w14:paraId="61426B33" w14:textId="77777777" w:rsidR="00C27F18" w:rsidRPr="00B96C9A" w:rsidRDefault="00C27F18" w:rsidP="00C27F18">
      <w:pPr>
        <w:tabs>
          <w:tab w:val="left" w:pos="993"/>
        </w:tabs>
        <w:spacing w:after="0" w:line="240" w:lineRule="auto"/>
      </w:pPr>
    </w:p>
    <w:p w14:paraId="4C176096" w14:textId="77777777" w:rsidR="00C27F18" w:rsidRPr="00B96C9A" w:rsidRDefault="00C27F18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10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แจ้งขอเปลี่ยนหัวข้อโครงงาน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ของนักศึกษา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</w:p>
    <w:p w14:paraId="37E14B43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C27F18" w:rsidRPr="00B96C9A" w14:paraId="6DBC874E" w14:textId="77777777" w:rsidTr="2B70ABAF">
        <w:tc>
          <w:tcPr>
            <w:tcW w:w="2376" w:type="dxa"/>
            <w:shd w:val="clear" w:color="auto" w:fill="auto"/>
          </w:tcPr>
          <w:p w14:paraId="59110AF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DDEF72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  <w:r w:rsidRPr="00B96C9A">
              <w:rPr>
                <w:cs/>
              </w:rPr>
              <w:t>ของนักศึกษา</w:t>
            </w:r>
          </w:p>
        </w:tc>
      </w:tr>
      <w:tr w:rsidR="00C27F18" w:rsidRPr="00B96C9A" w14:paraId="02DC978B" w14:textId="77777777" w:rsidTr="2B70ABAF">
        <w:tc>
          <w:tcPr>
            <w:tcW w:w="2376" w:type="dxa"/>
            <w:shd w:val="clear" w:color="auto" w:fill="auto"/>
          </w:tcPr>
          <w:p w14:paraId="749FAA2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C4F8CE2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</w:p>
        </w:tc>
      </w:tr>
      <w:tr w:rsidR="00C27F18" w:rsidRPr="00B96C9A" w14:paraId="1202880C" w14:textId="77777777" w:rsidTr="2B70ABAF">
        <w:tc>
          <w:tcPr>
            <w:tcW w:w="2376" w:type="dxa"/>
            <w:shd w:val="clear" w:color="auto" w:fill="auto"/>
          </w:tcPr>
          <w:p w14:paraId="63AE500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1407CD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สามารถ</w:t>
            </w: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</w:p>
        </w:tc>
      </w:tr>
      <w:tr w:rsidR="00C27F18" w:rsidRPr="00B96C9A" w14:paraId="1C2E8072" w14:textId="77777777" w:rsidTr="2B70ABAF">
        <w:tc>
          <w:tcPr>
            <w:tcW w:w="2376" w:type="dxa"/>
            <w:shd w:val="clear" w:color="auto" w:fill="auto"/>
          </w:tcPr>
          <w:p w14:paraId="0629E77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0A16F10" w14:textId="77777777" w:rsidR="00C27F18" w:rsidRPr="00B96C9A" w:rsidRDefault="00C27F1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สามารถ</w:t>
            </w: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</w:p>
        </w:tc>
      </w:tr>
      <w:tr w:rsidR="00C27F18" w:rsidRPr="00B96C9A" w14:paraId="57DD6F97" w14:textId="77777777" w:rsidTr="2B70ABAF">
        <w:tc>
          <w:tcPr>
            <w:tcW w:w="2376" w:type="dxa"/>
            <w:shd w:val="clear" w:color="auto" w:fill="auto"/>
          </w:tcPr>
          <w:p w14:paraId="3F0261C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96D799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</w:p>
        </w:tc>
      </w:tr>
      <w:tr w:rsidR="00C27F18" w:rsidRPr="00B96C9A" w14:paraId="5BA299CA" w14:textId="77777777" w:rsidTr="2B70ABAF">
        <w:tc>
          <w:tcPr>
            <w:tcW w:w="2376" w:type="dxa"/>
            <w:shd w:val="clear" w:color="auto" w:fill="auto"/>
          </w:tcPr>
          <w:p w14:paraId="650ECB5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39CDB5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3397A50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5F5C79D7" w14:textId="77777777" w:rsidTr="2B70ABAF">
        <w:tc>
          <w:tcPr>
            <w:tcW w:w="2376" w:type="dxa"/>
            <w:shd w:val="clear" w:color="auto" w:fill="auto"/>
          </w:tcPr>
          <w:p w14:paraId="07F2C69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7B900B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3702B1DA" w14:textId="77777777" w:rsidTr="2B70ABAF">
        <w:tc>
          <w:tcPr>
            <w:tcW w:w="2376" w:type="dxa"/>
            <w:shd w:val="clear" w:color="auto" w:fill="auto"/>
          </w:tcPr>
          <w:p w14:paraId="79BB0A6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78A7DA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ต้องการ</w:t>
            </w: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</w:p>
        </w:tc>
      </w:tr>
      <w:tr w:rsidR="00C27F18" w:rsidRPr="00B96C9A" w14:paraId="157720D1" w14:textId="77777777" w:rsidTr="2B70ABAF">
        <w:tc>
          <w:tcPr>
            <w:tcW w:w="2376" w:type="dxa"/>
            <w:shd w:val="clear" w:color="auto" w:fill="auto"/>
          </w:tcPr>
          <w:p w14:paraId="7D6DD7A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79F70B3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C27F18" w:rsidRPr="00B96C9A" w14:paraId="09E24E49" w14:textId="77777777" w:rsidTr="2B70ABAF">
        <w:tc>
          <w:tcPr>
            <w:tcW w:w="2376" w:type="dxa"/>
            <w:vMerge w:val="restart"/>
            <w:shd w:val="clear" w:color="auto" w:fill="auto"/>
          </w:tcPr>
          <w:p w14:paraId="1632BCE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3386C97C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54EC576A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671FCD41" w14:textId="77777777" w:rsidTr="2B70ABAF">
        <w:tc>
          <w:tcPr>
            <w:tcW w:w="2376" w:type="dxa"/>
            <w:vMerge/>
            <w:shd w:val="clear" w:color="auto" w:fill="auto"/>
          </w:tcPr>
          <w:p w14:paraId="49E1F2A7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7C26C9F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color w:val="000000" w:themeColor="text1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เข้าสู่ระบบ เลือกเมนู</w:t>
            </w: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</w:p>
          <w:p w14:paraId="771F8FCD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10DCA1C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นักศึกษากรอกชื่อ</w:t>
            </w:r>
            <w:r w:rsidR="00D91528" w:rsidRPr="00B96C9A">
              <w:rPr>
                <w:rFonts w:eastAsia="Calibri"/>
                <w:cs/>
              </w:rPr>
              <w:t>โครงงาน</w:t>
            </w:r>
            <w:r w:rsidRPr="00B96C9A">
              <w:rPr>
                <w:rFonts w:eastAsia="Calibri"/>
                <w:cs/>
              </w:rPr>
              <w:t>ใหม่และเหตุผมที่เปลี่ยนและปุ่มตกลง</w:t>
            </w:r>
          </w:p>
        </w:tc>
        <w:tc>
          <w:tcPr>
            <w:tcW w:w="3049" w:type="dxa"/>
            <w:shd w:val="clear" w:color="auto" w:fill="auto"/>
          </w:tcPr>
          <w:p w14:paraId="7B376EA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color w:val="000000" w:themeColor="text1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olor w:val="000000"/>
                <w:cs/>
              </w:rPr>
              <w:t>แจ้งขอเปลี่ยนหัวข้อโครงงาน</w:t>
            </w:r>
          </w:p>
          <w:p w14:paraId="189D570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จะบันทึกข้อมูลและส่งไปแจ้งอาจารย์</w:t>
            </w:r>
          </w:p>
        </w:tc>
      </w:tr>
      <w:tr w:rsidR="00C27F18" w:rsidRPr="00B96C9A" w14:paraId="02092B11" w14:textId="77777777" w:rsidTr="2B70ABAF">
        <w:tc>
          <w:tcPr>
            <w:tcW w:w="2376" w:type="dxa"/>
            <w:shd w:val="clear" w:color="auto" w:fill="auto"/>
          </w:tcPr>
          <w:p w14:paraId="4A12152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2C31BA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34C5EAA4" w14:textId="77777777" w:rsidR="00C27F18" w:rsidRPr="00B96C9A" w:rsidRDefault="00C27F18" w:rsidP="00C27F18">
      <w:pPr>
        <w:spacing w:after="0" w:line="240" w:lineRule="auto"/>
      </w:pPr>
    </w:p>
    <w:p w14:paraId="27C769A7" w14:textId="77777777" w:rsidR="00D91528" w:rsidRPr="00B96C9A" w:rsidRDefault="00D91528" w:rsidP="00C27F18">
      <w:pPr>
        <w:spacing w:after="0" w:line="240" w:lineRule="auto"/>
      </w:pPr>
    </w:p>
    <w:p w14:paraId="282CEE81" w14:textId="77777777" w:rsidR="00D91528" w:rsidRPr="00B96C9A" w:rsidRDefault="00D91528" w:rsidP="00C27F18">
      <w:pPr>
        <w:spacing w:after="0" w:line="240" w:lineRule="auto"/>
      </w:pPr>
    </w:p>
    <w:p w14:paraId="5EC6A59A" w14:textId="77777777" w:rsidR="00D91528" w:rsidRPr="00B96C9A" w:rsidRDefault="00D91528" w:rsidP="00C27F18">
      <w:pPr>
        <w:spacing w:after="0" w:line="240" w:lineRule="auto"/>
      </w:pPr>
    </w:p>
    <w:p w14:paraId="05CBDD84" w14:textId="77777777" w:rsidR="00D91528" w:rsidRPr="00B96C9A" w:rsidRDefault="00D91528" w:rsidP="00C27F18">
      <w:pPr>
        <w:spacing w:after="0" w:line="240" w:lineRule="auto"/>
      </w:pPr>
    </w:p>
    <w:p w14:paraId="78FDB8E3" w14:textId="77777777" w:rsidR="00C27F18" w:rsidRPr="00B96C9A" w:rsidRDefault="00C27F18" w:rsidP="00C27F18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7.  </w:t>
      </w:r>
      <w:r w:rsidRPr="00B96C9A">
        <w:rPr>
          <w:color w:val="000000"/>
          <w:cs/>
        </w:rPr>
        <w:t>แจ้งขอเปลี่ยนที่ปรึกษา</w:t>
      </w:r>
      <w:r w:rsidRPr="00B96C9A">
        <w:rPr>
          <w:cs/>
        </w:rPr>
        <w:t>ของนักศึกษา</w:t>
      </w:r>
    </w:p>
    <w:p w14:paraId="38AAD58D" w14:textId="77777777" w:rsidR="00C27F18" w:rsidRPr="00B96C9A" w:rsidRDefault="00C27F18" w:rsidP="00C27F18">
      <w:pPr>
        <w:tabs>
          <w:tab w:val="left" w:pos="993"/>
        </w:tabs>
        <w:spacing w:after="0" w:line="240" w:lineRule="auto"/>
      </w:pPr>
    </w:p>
    <w:p w14:paraId="0CCF4A15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  <w:r w:rsidRPr="00B96C9A">
        <w:rPr>
          <w:b/>
          <w:bCs/>
          <w:noProof/>
          <w:lang w:val="th-TH"/>
        </w:rPr>
        <w:drawing>
          <wp:inline distT="0" distB="0" distL="0" distR="0" wp14:anchorId="50047E8E" wp14:editId="5777E70D">
            <wp:extent cx="3303917" cy="1335330"/>
            <wp:effectExtent l="0" t="0" r="0" b="0"/>
            <wp:docPr id="4" name="รูปภาพ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18น.pn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2524" cy="1346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9C287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19885FAE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 xml:space="preserve">29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แจ้งขอเปลี่ยนที่ปรึกษา</w:t>
      </w:r>
      <w:r w:rsidRPr="00B96C9A">
        <w:rPr>
          <w:cs/>
        </w:rPr>
        <w:t>ของนักศึกษา</w:t>
      </w:r>
    </w:p>
    <w:p w14:paraId="1FCB5740" w14:textId="77777777" w:rsidR="00C27F18" w:rsidRPr="00B96C9A" w:rsidRDefault="00C27F18" w:rsidP="00C27F18">
      <w:pPr>
        <w:tabs>
          <w:tab w:val="left" w:pos="993"/>
        </w:tabs>
        <w:spacing w:after="0" w:line="240" w:lineRule="auto"/>
      </w:pPr>
    </w:p>
    <w:p w14:paraId="56DEFF33" w14:textId="77777777" w:rsidR="00C27F18" w:rsidRPr="00B96C9A" w:rsidRDefault="00C27F18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11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แจ้งขอเปลี่ยนหัวข้อโครงงาน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ของนักศึกษา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</w:p>
    <w:p w14:paraId="43F13645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C27F18" w:rsidRPr="00B96C9A" w14:paraId="0C99BB03" w14:textId="77777777" w:rsidTr="2B70ABAF">
        <w:tc>
          <w:tcPr>
            <w:tcW w:w="2376" w:type="dxa"/>
            <w:shd w:val="clear" w:color="auto" w:fill="auto"/>
          </w:tcPr>
          <w:p w14:paraId="17BBE0B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DA98D2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แจ้งขอเปลี่ยนที่ปรึกษา</w:t>
            </w:r>
            <w:r w:rsidRPr="00B96C9A">
              <w:rPr>
                <w:cs/>
              </w:rPr>
              <w:t>ของนักศึกษา</w:t>
            </w:r>
          </w:p>
        </w:tc>
      </w:tr>
      <w:tr w:rsidR="00C27F18" w:rsidRPr="00B96C9A" w14:paraId="1AEF1586" w14:textId="77777777" w:rsidTr="2B70ABAF">
        <w:tc>
          <w:tcPr>
            <w:tcW w:w="2376" w:type="dxa"/>
            <w:shd w:val="clear" w:color="auto" w:fill="auto"/>
          </w:tcPr>
          <w:p w14:paraId="00A8166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B6FCBED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แจ้งขอเปลี่ยนที่ปรึกษา</w:t>
            </w:r>
          </w:p>
        </w:tc>
      </w:tr>
      <w:tr w:rsidR="00C27F18" w:rsidRPr="00B96C9A" w14:paraId="66D6917C" w14:textId="77777777" w:rsidTr="2B70ABAF">
        <w:tc>
          <w:tcPr>
            <w:tcW w:w="2376" w:type="dxa"/>
            <w:shd w:val="clear" w:color="auto" w:fill="auto"/>
          </w:tcPr>
          <w:p w14:paraId="61196D2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77C4E5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สามารถ</w:t>
            </w:r>
            <w:r w:rsidRPr="00B96C9A">
              <w:rPr>
                <w:color w:val="000000"/>
                <w:cs/>
              </w:rPr>
              <w:t>แจ้งขอเปลี่ยนที่ปรึกษา</w:t>
            </w:r>
          </w:p>
        </w:tc>
      </w:tr>
      <w:tr w:rsidR="00C27F18" w:rsidRPr="00B96C9A" w14:paraId="09778915" w14:textId="77777777" w:rsidTr="2B70ABAF">
        <w:tc>
          <w:tcPr>
            <w:tcW w:w="2376" w:type="dxa"/>
            <w:shd w:val="clear" w:color="auto" w:fill="auto"/>
          </w:tcPr>
          <w:p w14:paraId="5098242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7AED6E8" w14:textId="77777777" w:rsidR="00C27F18" w:rsidRPr="00B96C9A" w:rsidRDefault="00C27F1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สามารถ</w:t>
            </w:r>
            <w:r w:rsidRPr="00B96C9A">
              <w:rPr>
                <w:color w:val="000000"/>
                <w:cs/>
              </w:rPr>
              <w:t>แจ้งขอเปลี่ยนที่ปรึกษา</w:t>
            </w:r>
          </w:p>
        </w:tc>
      </w:tr>
      <w:tr w:rsidR="00C27F18" w:rsidRPr="00B96C9A" w14:paraId="5029A3C1" w14:textId="77777777" w:rsidTr="2B70ABAF">
        <w:tc>
          <w:tcPr>
            <w:tcW w:w="2376" w:type="dxa"/>
            <w:shd w:val="clear" w:color="auto" w:fill="auto"/>
          </w:tcPr>
          <w:p w14:paraId="49D2956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EBAD27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</w:p>
        </w:tc>
      </w:tr>
      <w:tr w:rsidR="00C27F18" w:rsidRPr="00B96C9A" w14:paraId="647A571D" w14:textId="77777777" w:rsidTr="2B70ABAF">
        <w:tc>
          <w:tcPr>
            <w:tcW w:w="2376" w:type="dxa"/>
            <w:shd w:val="clear" w:color="auto" w:fill="auto"/>
          </w:tcPr>
          <w:p w14:paraId="687C129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AE2A8E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6477D6D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713E891D" w14:textId="77777777" w:rsidTr="2B70ABAF">
        <w:tc>
          <w:tcPr>
            <w:tcW w:w="2376" w:type="dxa"/>
            <w:shd w:val="clear" w:color="auto" w:fill="auto"/>
          </w:tcPr>
          <w:p w14:paraId="446CDF4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FBEAEA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2BA3ED64" w14:textId="77777777" w:rsidTr="2B70ABAF">
        <w:tc>
          <w:tcPr>
            <w:tcW w:w="2376" w:type="dxa"/>
            <w:shd w:val="clear" w:color="auto" w:fill="auto"/>
          </w:tcPr>
          <w:p w14:paraId="071F1EF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FF2AB5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ต้องการ</w:t>
            </w:r>
            <w:r w:rsidRPr="00B96C9A">
              <w:rPr>
                <w:color w:val="000000"/>
                <w:cs/>
              </w:rPr>
              <w:t>แจ้งขอเปลี่ยนที่ปรึกษา</w:t>
            </w:r>
          </w:p>
        </w:tc>
      </w:tr>
      <w:tr w:rsidR="00C27F18" w:rsidRPr="00B96C9A" w14:paraId="0F7C4EDA" w14:textId="77777777" w:rsidTr="2B70ABAF">
        <w:tc>
          <w:tcPr>
            <w:tcW w:w="2376" w:type="dxa"/>
            <w:shd w:val="clear" w:color="auto" w:fill="auto"/>
          </w:tcPr>
          <w:p w14:paraId="4AD6E56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312C671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color w:val="000000"/>
                <w:cs/>
              </w:rPr>
              <w:t>แจ้งขอเปลี่ยนที่ปรึกษา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C27F18" w:rsidRPr="00B96C9A" w14:paraId="21F0BF5E" w14:textId="77777777" w:rsidTr="2B70ABAF">
        <w:tc>
          <w:tcPr>
            <w:tcW w:w="2376" w:type="dxa"/>
            <w:vMerge w:val="restart"/>
            <w:shd w:val="clear" w:color="auto" w:fill="auto"/>
          </w:tcPr>
          <w:p w14:paraId="2EE9C51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593A7FD5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3446F9FA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340ACDBB" w14:textId="77777777" w:rsidTr="2B70ABAF">
        <w:tc>
          <w:tcPr>
            <w:tcW w:w="2376" w:type="dxa"/>
            <w:vMerge/>
            <w:shd w:val="clear" w:color="auto" w:fill="auto"/>
          </w:tcPr>
          <w:p w14:paraId="2BEA40EE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54C9C4C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color w:val="000000" w:themeColor="text1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เข้าสู่ระบบ เลือกเมนู</w:t>
            </w:r>
            <w:r w:rsidRPr="00B96C9A">
              <w:rPr>
                <w:color w:val="000000"/>
                <w:cs/>
              </w:rPr>
              <w:t>แจ้งขอเปลี่ยนที่ปรึกษา</w:t>
            </w:r>
          </w:p>
          <w:p w14:paraId="5B8DCEDE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A4601A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นักศึกษากรอกชื่ออาจารย์ที่ปรึกษาใหม่และเหตุผมที่เปลี่ยนและปุ่มตกลง</w:t>
            </w:r>
          </w:p>
        </w:tc>
        <w:tc>
          <w:tcPr>
            <w:tcW w:w="3049" w:type="dxa"/>
            <w:shd w:val="clear" w:color="auto" w:fill="auto"/>
          </w:tcPr>
          <w:p w14:paraId="1ABB1A5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color w:val="000000" w:themeColor="text1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b/>
                <w:bCs/>
                <w:color w:val="000000"/>
                <w:cs/>
              </w:rPr>
              <w:t>แจ้ง</w:t>
            </w:r>
            <w:r w:rsidRPr="00B96C9A">
              <w:rPr>
                <w:color w:val="000000"/>
                <w:cs/>
              </w:rPr>
              <w:t>แจ้งขอเปลี่ยนที่ปรึกษา</w:t>
            </w:r>
          </w:p>
          <w:p w14:paraId="16ED98C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จะบันทึกข้อมูลและส่งไปแจ้งอาจารย์</w:t>
            </w:r>
          </w:p>
        </w:tc>
      </w:tr>
      <w:tr w:rsidR="00C27F18" w:rsidRPr="00B96C9A" w14:paraId="228293A4" w14:textId="77777777" w:rsidTr="2B70ABAF">
        <w:tc>
          <w:tcPr>
            <w:tcW w:w="2376" w:type="dxa"/>
            <w:shd w:val="clear" w:color="auto" w:fill="auto"/>
          </w:tcPr>
          <w:p w14:paraId="1D8344B2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FEF184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0666B121" w14:textId="77777777" w:rsidR="00C27F18" w:rsidRPr="00B96C9A" w:rsidRDefault="00C27F18" w:rsidP="00C27F18">
      <w:pPr>
        <w:spacing w:after="0" w:line="240" w:lineRule="auto"/>
      </w:pPr>
    </w:p>
    <w:p w14:paraId="2CA5FB75" w14:textId="77777777" w:rsidR="00775E63" w:rsidRPr="00B96C9A" w:rsidRDefault="00775E63" w:rsidP="00C27F18">
      <w:pPr>
        <w:spacing w:after="0" w:line="240" w:lineRule="auto"/>
      </w:pPr>
    </w:p>
    <w:p w14:paraId="76AC8161" w14:textId="77777777" w:rsidR="00775E63" w:rsidRPr="00B96C9A" w:rsidRDefault="00775E63" w:rsidP="00C27F18">
      <w:pPr>
        <w:spacing w:after="0" w:line="240" w:lineRule="auto"/>
      </w:pPr>
    </w:p>
    <w:p w14:paraId="52EC6A30" w14:textId="77777777" w:rsidR="00775E63" w:rsidRPr="00B96C9A" w:rsidRDefault="00775E63" w:rsidP="00C27F18">
      <w:pPr>
        <w:spacing w:after="0" w:line="240" w:lineRule="auto"/>
      </w:pPr>
    </w:p>
    <w:p w14:paraId="52B28855" w14:textId="77777777" w:rsidR="00775E63" w:rsidRPr="00B96C9A" w:rsidRDefault="00775E63" w:rsidP="00C27F18">
      <w:pPr>
        <w:spacing w:after="0" w:line="240" w:lineRule="auto"/>
      </w:pPr>
    </w:p>
    <w:p w14:paraId="2624F701" w14:textId="77777777" w:rsidR="00C27F18" w:rsidRPr="00B96C9A" w:rsidRDefault="00C27F18" w:rsidP="00C27F18">
      <w:pPr>
        <w:spacing w:after="0" w:line="240" w:lineRule="auto"/>
      </w:pPr>
      <w:bookmarkStart w:id="77" w:name="_Hlk497759734"/>
      <w:r w:rsidRPr="00B96C9A">
        <w:rPr>
          <w:cs/>
        </w:rPr>
        <w:lastRenderedPageBreak/>
        <w:t xml:space="preserve">                                      8.  </w:t>
      </w:r>
      <w:r w:rsidRPr="00B96C9A">
        <w:rPr>
          <w:color w:val="000000"/>
          <w:cs/>
        </w:rPr>
        <w:t>ยื่นคำร้องขอเป็นที่ปรึกษา</w:t>
      </w:r>
      <w:r w:rsidRPr="00B96C9A">
        <w:rPr>
          <w:cs/>
        </w:rPr>
        <w:t>ของนักศึกษา</w:t>
      </w:r>
    </w:p>
    <w:p w14:paraId="732497D5" w14:textId="77777777" w:rsidR="00775E63" w:rsidRPr="00B96C9A" w:rsidRDefault="00775E63" w:rsidP="00C27F18">
      <w:pPr>
        <w:spacing w:after="0" w:line="240" w:lineRule="auto"/>
        <w:rPr>
          <w:sz w:val="16"/>
          <w:szCs w:val="16"/>
        </w:rPr>
      </w:pPr>
    </w:p>
    <w:p w14:paraId="5DE1C89A" w14:textId="77777777" w:rsidR="00C27F18" w:rsidRPr="00B96C9A" w:rsidRDefault="00C27F18" w:rsidP="00775E63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2DE7B2EB" wp14:editId="2CC7A901">
            <wp:extent cx="3562709" cy="1439925"/>
            <wp:effectExtent l="0" t="0" r="0" b="8255"/>
            <wp:docPr id="3" name="รูปภาพ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9น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4581" cy="14447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D9B076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6F5363A6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 xml:space="preserve">30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ยื่นคำร้องขอเป็นที่ปรึกษา</w:t>
      </w:r>
      <w:r w:rsidRPr="00B96C9A">
        <w:rPr>
          <w:cs/>
        </w:rPr>
        <w:t>ของนักศึกษา</w:t>
      </w:r>
    </w:p>
    <w:p w14:paraId="6D22CDC4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</w:p>
    <w:p w14:paraId="6B3CB8C9" w14:textId="77777777" w:rsidR="00C27F18" w:rsidRPr="00B96C9A" w:rsidRDefault="00C27F18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12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ยื่นคำร้องขอเป็นที่ปรึกษา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ของนักศึกษา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</w:p>
    <w:p w14:paraId="1389D61B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C27F18" w:rsidRPr="00B96C9A" w14:paraId="2D8287FC" w14:textId="77777777" w:rsidTr="2B70ABAF">
        <w:tc>
          <w:tcPr>
            <w:tcW w:w="2376" w:type="dxa"/>
            <w:shd w:val="clear" w:color="auto" w:fill="auto"/>
          </w:tcPr>
          <w:p w14:paraId="29E7909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3A3C9D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ยื่นคำร้องขอเป็นที่ปรึกษา</w:t>
            </w:r>
            <w:r w:rsidRPr="00B96C9A">
              <w:rPr>
                <w:cs/>
              </w:rPr>
              <w:t>ของนักศึกษา</w:t>
            </w:r>
          </w:p>
        </w:tc>
      </w:tr>
      <w:tr w:rsidR="00C27F18" w:rsidRPr="00B96C9A" w14:paraId="5059FB73" w14:textId="77777777" w:rsidTr="2B70ABAF">
        <w:tc>
          <w:tcPr>
            <w:tcW w:w="2376" w:type="dxa"/>
            <w:shd w:val="clear" w:color="auto" w:fill="auto"/>
          </w:tcPr>
          <w:p w14:paraId="03A78A5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D73037F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ยื่นคำร้องขอเป็นที่ปรึกษา</w:t>
            </w:r>
          </w:p>
        </w:tc>
      </w:tr>
      <w:tr w:rsidR="00C27F18" w:rsidRPr="00B96C9A" w14:paraId="0D56BF2D" w14:textId="77777777" w:rsidTr="2B70ABAF">
        <w:tc>
          <w:tcPr>
            <w:tcW w:w="2376" w:type="dxa"/>
            <w:shd w:val="clear" w:color="auto" w:fill="auto"/>
          </w:tcPr>
          <w:p w14:paraId="27103C3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4E3418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color w:val="000000"/>
                <w:cs/>
              </w:rPr>
              <w:t>ยื่นคำร้องขอเป็นที่ปรึกษา</w:t>
            </w:r>
          </w:p>
        </w:tc>
      </w:tr>
      <w:tr w:rsidR="00C27F18" w:rsidRPr="00B96C9A" w14:paraId="0E763DC3" w14:textId="77777777" w:rsidTr="2B70ABAF">
        <w:tc>
          <w:tcPr>
            <w:tcW w:w="2376" w:type="dxa"/>
            <w:shd w:val="clear" w:color="auto" w:fill="auto"/>
          </w:tcPr>
          <w:p w14:paraId="53F0EBF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C99AC5C" w14:textId="77777777" w:rsidR="00C27F18" w:rsidRPr="00B96C9A" w:rsidRDefault="00C27F18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color w:val="000000"/>
                <w:cs/>
              </w:rPr>
              <w:t>ยื่นคำร้องขอเป็นที่ปรึกษา</w:t>
            </w:r>
          </w:p>
        </w:tc>
      </w:tr>
      <w:tr w:rsidR="00C27F18" w:rsidRPr="00B96C9A" w14:paraId="0D74B270" w14:textId="77777777" w:rsidTr="2B70ABAF">
        <w:tc>
          <w:tcPr>
            <w:tcW w:w="2376" w:type="dxa"/>
            <w:shd w:val="clear" w:color="auto" w:fill="auto"/>
          </w:tcPr>
          <w:p w14:paraId="692C0A6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996E8F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</w:p>
        </w:tc>
      </w:tr>
      <w:tr w:rsidR="00C27F18" w:rsidRPr="00B96C9A" w14:paraId="2FB2569B" w14:textId="77777777" w:rsidTr="2B70ABAF">
        <w:tc>
          <w:tcPr>
            <w:tcW w:w="2376" w:type="dxa"/>
            <w:shd w:val="clear" w:color="auto" w:fill="auto"/>
          </w:tcPr>
          <w:p w14:paraId="50EE309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CCA78F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5E8F04A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322D37D1" w14:textId="77777777" w:rsidTr="2B70ABAF">
        <w:tc>
          <w:tcPr>
            <w:tcW w:w="2376" w:type="dxa"/>
            <w:shd w:val="clear" w:color="auto" w:fill="auto"/>
          </w:tcPr>
          <w:p w14:paraId="67B14D4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7EE75E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2EB5ED44" w14:textId="77777777" w:rsidTr="2B70ABAF">
        <w:tc>
          <w:tcPr>
            <w:tcW w:w="2376" w:type="dxa"/>
            <w:shd w:val="clear" w:color="auto" w:fill="auto"/>
          </w:tcPr>
          <w:p w14:paraId="0BC3292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90EFABC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ต้องการ</w:t>
            </w:r>
            <w:r w:rsidRPr="00B96C9A">
              <w:rPr>
                <w:color w:val="000000"/>
                <w:cs/>
              </w:rPr>
              <w:t>ยื่นคำร้องขอเป็นที่ปรึกษา</w:t>
            </w:r>
          </w:p>
        </w:tc>
      </w:tr>
      <w:tr w:rsidR="00C27F18" w:rsidRPr="00B96C9A" w14:paraId="3B7F2577" w14:textId="77777777" w:rsidTr="2B70ABAF">
        <w:tc>
          <w:tcPr>
            <w:tcW w:w="2376" w:type="dxa"/>
            <w:shd w:val="clear" w:color="auto" w:fill="auto"/>
          </w:tcPr>
          <w:p w14:paraId="145C23E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DDABC8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  <w:r w:rsidRPr="00B96C9A">
              <w:rPr>
                <w:color w:val="000000"/>
                <w:cs/>
              </w:rPr>
              <w:t>ยื่นคำร้องขอเป็นที่ปรึกษา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C27F18" w:rsidRPr="00B96C9A" w14:paraId="28523198" w14:textId="77777777" w:rsidTr="2B70ABAF">
        <w:tc>
          <w:tcPr>
            <w:tcW w:w="2376" w:type="dxa"/>
            <w:vMerge w:val="restart"/>
            <w:shd w:val="clear" w:color="auto" w:fill="auto"/>
          </w:tcPr>
          <w:p w14:paraId="17CD165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31DE7506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3E3C3F39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55D3556C" w14:textId="77777777" w:rsidTr="2B70ABAF">
        <w:tc>
          <w:tcPr>
            <w:tcW w:w="2376" w:type="dxa"/>
            <w:vMerge/>
            <w:shd w:val="clear" w:color="auto" w:fill="auto"/>
          </w:tcPr>
          <w:p w14:paraId="74455D6C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241DE3D5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เข้าสู่ระบบ เลือกเมนู</w:t>
            </w:r>
            <w:r w:rsidRPr="00B96C9A">
              <w:rPr>
                <w:cs/>
              </w:rPr>
              <w:t>ยื่นคำร้องขอเป็นที่ปรึกษา</w:t>
            </w:r>
          </w:p>
          <w:p w14:paraId="29BA35ED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7B38CE0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นักศึกษากรอก</w:t>
            </w:r>
            <w:r w:rsidRPr="00B96C9A">
              <w:rPr>
                <w:shd w:val="clear" w:color="auto" w:fill="FFFFFF"/>
                <w:cs/>
              </w:rPr>
              <w:t xml:space="preserve">หัวข้อ/เรื่องที่สนใจ ชื่อผู้ร่วมจัดทำโครงงาน ข้อมูลนักศึกษา </w:t>
            </w:r>
            <w:r w:rsidRPr="00B96C9A">
              <w:rPr>
                <w:cs/>
              </w:rPr>
              <w:t xml:space="preserve">เลือกอาจารย์ที่ปรึกษา </w:t>
            </w:r>
            <w:r w:rsidRPr="00B96C9A">
              <w:rPr>
                <w:rFonts w:eastAsia="Calibri"/>
                <w:cs/>
              </w:rPr>
              <w:t>และปุ่มตกลง</w:t>
            </w:r>
          </w:p>
        </w:tc>
        <w:tc>
          <w:tcPr>
            <w:tcW w:w="3049" w:type="dxa"/>
            <w:shd w:val="clear" w:color="auto" w:fill="auto"/>
          </w:tcPr>
          <w:p w14:paraId="6E306E0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color w:val="000000" w:themeColor="text1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olor w:val="000000"/>
                <w:cs/>
              </w:rPr>
              <w:t>ยื่นคำร้องขอเป็นที่ปรึกษา</w:t>
            </w:r>
          </w:p>
          <w:p w14:paraId="52F9D7A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จะบันทึกข้อมูลและส่งไปแจ้งอาจารย์</w:t>
            </w:r>
          </w:p>
        </w:tc>
      </w:tr>
      <w:tr w:rsidR="00C27F18" w:rsidRPr="00B96C9A" w14:paraId="31A7A876" w14:textId="77777777" w:rsidTr="2B70ABAF">
        <w:tc>
          <w:tcPr>
            <w:tcW w:w="2376" w:type="dxa"/>
            <w:shd w:val="clear" w:color="auto" w:fill="auto"/>
          </w:tcPr>
          <w:p w14:paraId="2780E0B6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6395CB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bookmarkEnd w:id="77"/>
    </w:tbl>
    <w:p w14:paraId="07F67CA1" w14:textId="77777777" w:rsidR="00C27F18" w:rsidRPr="00B96C9A" w:rsidRDefault="00C27F18" w:rsidP="00C27F18">
      <w:pPr>
        <w:spacing w:after="0" w:line="240" w:lineRule="auto"/>
      </w:pPr>
    </w:p>
    <w:p w14:paraId="1617E417" w14:textId="77777777" w:rsidR="00775E63" w:rsidRPr="00B96C9A" w:rsidRDefault="00775E63" w:rsidP="00C27F18">
      <w:pPr>
        <w:spacing w:after="0" w:line="240" w:lineRule="auto"/>
      </w:pPr>
    </w:p>
    <w:p w14:paraId="2D95F14A" w14:textId="77777777" w:rsidR="00775E63" w:rsidRPr="00B96C9A" w:rsidRDefault="00775E63" w:rsidP="00C27F18">
      <w:pPr>
        <w:spacing w:after="0" w:line="240" w:lineRule="auto"/>
      </w:pPr>
    </w:p>
    <w:p w14:paraId="6C5680CB" w14:textId="77777777" w:rsidR="00C27F18" w:rsidRPr="00B96C9A" w:rsidRDefault="00C27F18" w:rsidP="00C27F18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9.  </w:t>
      </w:r>
      <w:r w:rsidRPr="00B96C9A">
        <w:rPr>
          <w:color w:val="000000"/>
          <w:cs/>
        </w:rPr>
        <w:t>สถานะคำร้อง</w:t>
      </w:r>
      <w:r w:rsidRPr="00B96C9A">
        <w:rPr>
          <w:cs/>
        </w:rPr>
        <w:t>ของนักศึกษา</w:t>
      </w:r>
    </w:p>
    <w:p w14:paraId="4D97CE93" w14:textId="77777777" w:rsidR="00775E63" w:rsidRPr="00B96C9A" w:rsidRDefault="00775E63" w:rsidP="00C27F18">
      <w:pPr>
        <w:spacing w:after="0" w:line="240" w:lineRule="auto"/>
        <w:rPr>
          <w:sz w:val="16"/>
          <w:szCs w:val="16"/>
        </w:rPr>
      </w:pPr>
    </w:p>
    <w:p w14:paraId="53DCCDB8" w14:textId="77777777" w:rsidR="00C27F18" w:rsidRPr="00B96C9A" w:rsidRDefault="00C27F18" w:rsidP="00775E63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02AB57B8" wp14:editId="0250E4D8">
            <wp:extent cx="3226279" cy="1303951"/>
            <wp:effectExtent l="0" t="0" r="0" b="0"/>
            <wp:docPr id="2" name="รูปภาพ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น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3091" cy="13147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CCF065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492F49C1" w14:textId="77777777" w:rsidR="00C27F18" w:rsidRPr="00B96C9A" w:rsidRDefault="00C27F18" w:rsidP="00C27F18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 xml:space="preserve">31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สถานะคำร้อง</w:t>
      </w:r>
      <w:r w:rsidRPr="00B96C9A">
        <w:rPr>
          <w:cs/>
        </w:rPr>
        <w:t>ของนักศึกษา</w:t>
      </w:r>
    </w:p>
    <w:p w14:paraId="362D3CA4" w14:textId="77777777" w:rsidR="00C27F18" w:rsidRPr="00B96C9A" w:rsidRDefault="00C27F18" w:rsidP="00C27F18">
      <w:pPr>
        <w:tabs>
          <w:tab w:val="left" w:pos="993"/>
        </w:tabs>
        <w:spacing w:after="0" w:line="240" w:lineRule="auto"/>
      </w:pPr>
    </w:p>
    <w:p w14:paraId="007C3D05" w14:textId="77777777" w:rsidR="00C27F18" w:rsidRPr="00B96C9A" w:rsidRDefault="00C27F18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13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สถานะคำร้อง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ของนักศึกษา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</w:p>
    <w:p w14:paraId="393D8956" w14:textId="77777777" w:rsidR="00C27F18" w:rsidRPr="00B96C9A" w:rsidRDefault="00C27F18" w:rsidP="00C27F18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4"/>
        <w:gridCol w:w="2956"/>
      </w:tblGrid>
      <w:tr w:rsidR="00C27F18" w:rsidRPr="00B96C9A" w14:paraId="2B9969FB" w14:textId="77777777" w:rsidTr="2B70ABAF">
        <w:tc>
          <w:tcPr>
            <w:tcW w:w="2336" w:type="dxa"/>
            <w:shd w:val="clear" w:color="auto" w:fill="auto"/>
          </w:tcPr>
          <w:p w14:paraId="08CA7BA4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AF607E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สถานะคำร้อง</w:t>
            </w:r>
            <w:r w:rsidRPr="00B96C9A">
              <w:rPr>
                <w:cs/>
              </w:rPr>
              <w:t>ของนักศึกษา</w:t>
            </w:r>
          </w:p>
        </w:tc>
      </w:tr>
      <w:tr w:rsidR="00C27F18" w:rsidRPr="00B96C9A" w14:paraId="1B6A0BF3" w14:textId="77777777" w:rsidTr="2B70ABAF">
        <w:tc>
          <w:tcPr>
            <w:tcW w:w="2336" w:type="dxa"/>
            <w:shd w:val="clear" w:color="auto" w:fill="auto"/>
          </w:tcPr>
          <w:p w14:paraId="378385D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BB28A22" w14:textId="77777777" w:rsidR="00C27F18" w:rsidRPr="00B96C9A" w:rsidRDefault="00C27F18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สถานะคำร้อง</w:t>
            </w:r>
            <w:r w:rsidRPr="00B96C9A">
              <w:rPr>
                <w:cs/>
              </w:rPr>
              <w:t>ของนักศึกษา</w:t>
            </w:r>
          </w:p>
        </w:tc>
      </w:tr>
      <w:tr w:rsidR="00C27F18" w:rsidRPr="00B96C9A" w14:paraId="449E7241" w14:textId="77777777" w:rsidTr="2B70ABAF">
        <w:tc>
          <w:tcPr>
            <w:tcW w:w="2336" w:type="dxa"/>
            <w:shd w:val="clear" w:color="auto" w:fill="auto"/>
          </w:tcPr>
          <w:p w14:paraId="4E593BB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054145F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สามารถดู</w:t>
            </w:r>
            <w:r w:rsidRPr="00B96C9A">
              <w:rPr>
                <w:color w:val="000000"/>
                <w:cs/>
              </w:rPr>
              <w:t>สถานะคำร้องได้</w:t>
            </w:r>
          </w:p>
        </w:tc>
      </w:tr>
      <w:tr w:rsidR="00C27F18" w:rsidRPr="00B96C9A" w14:paraId="3021400B" w14:textId="77777777" w:rsidTr="2B70ABAF">
        <w:tc>
          <w:tcPr>
            <w:tcW w:w="2336" w:type="dxa"/>
            <w:shd w:val="clear" w:color="auto" w:fill="auto"/>
          </w:tcPr>
          <w:p w14:paraId="0D91F71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33C1E2A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สามารถดู</w:t>
            </w:r>
            <w:r w:rsidRPr="00B96C9A">
              <w:rPr>
                <w:color w:val="000000"/>
                <w:cs/>
              </w:rPr>
              <w:t>สถานะคำร้องได้</w:t>
            </w:r>
          </w:p>
        </w:tc>
      </w:tr>
      <w:tr w:rsidR="00C27F18" w:rsidRPr="00B96C9A" w14:paraId="10506C4F" w14:textId="77777777" w:rsidTr="2B70ABAF">
        <w:tc>
          <w:tcPr>
            <w:tcW w:w="2336" w:type="dxa"/>
            <w:shd w:val="clear" w:color="auto" w:fill="auto"/>
          </w:tcPr>
          <w:p w14:paraId="06A2A6E3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8E9117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</w:t>
            </w:r>
          </w:p>
        </w:tc>
      </w:tr>
      <w:tr w:rsidR="00C27F18" w:rsidRPr="00B96C9A" w14:paraId="25CB7074" w14:textId="77777777" w:rsidTr="2B70ABAF">
        <w:tc>
          <w:tcPr>
            <w:tcW w:w="2336" w:type="dxa"/>
            <w:shd w:val="clear" w:color="auto" w:fill="auto"/>
          </w:tcPr>
          <w:p w14:paraId="7857D74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CE9E088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1357AE6E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C27F18" w:rsidRPr="00B96C9A" w14:paraId="3A87C498" w14:textId="77777777" w:rsidTr="2B70ABAF">
        <w:tc>
          <w:tcPr>
            <w:tcW w:w="2336" w:type="dxa"/>
            <w:shd w:val="clear" w:color="auto" w:fill="auto"/>
          </w:tcPr>
          <w:p w14:paraId="08A5D85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D69AFBD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C27F18" w:rsidRPr="00B96C9A" w14:paraId="3F3546E3" w14:textId="77777777" w:rsidTr="2B70ABAF">
        <w:tc>
          <w:tcPr>
            <w:tcW w:w="2336" w:type="dxa"/>
            <w:shd w:val="clear" w:color="auto" w:fill="auto"/>
          </w:tcPr>
          <w:p w14:paraId="058DDA62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DFF88F1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สามารถดู</w:t>
            </w:r>
            <w:r w:rsidRPr="00B96C9A">
              <w:rPr>
                <w:color w:val="000000"/>
                <w:cs/>
              </w:rPr>
              <w:t>สถานะคำร้องได้</w:t>
            </w:r>
          </w:p>
        </w:tc>
      </w:tr>
      <w:tr w:rsidR="00C27F18" w:rsidRPr="00B96C9A" w14:paraId="5DAFC666" w14:textId="77777777" w:rsidTr="2B70ABAF">
        <w:tc>
          <w:tcPr>
            <w:tcW w:w="2336" w:type="dxa"/>
            <w:shd w:val="clear" w:color="auto" w:fill="auto"/>
          </w:tcPr>
          <w:p w14:paraId="79ED5B49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1D4042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นักศึกษาสามารถดู</w:t>
            </w:r>
            <w:r w:rsidRPr="00B96C9A">
              <w:rPr>
                <w:color w:val="000000"/>
                <w:cs/>
              </w:rPr>
              <w:t>สถานะคำร้องได้สำเร็จ</w:t>
            </w:r>
          </w:p>
        </w:tc>
      </w:tr>
      <w:tr w:rsidR="00C27F18" w:rsidRPr="00B96C9A" w14:paraId="63FCA97E" w14:textId="77777777" w:rsidTr="2B70ABAF">
        <w:tc>
          <w:tcPr>
            <w:tcW w:w="2336" w:type="dxa"/>
            <w:vMerge w:val="restart"/>
            <w:shd w:val="clear" w:color="auto" w:fill="auto"/>
          </w:tcPr>
          <w:p w14:paraId="3B5B116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4" w:type="dxa"/>
            <w:shd w:val="clear" w:color="auto" w:fill="auto"/>
          </w:tcPr>
          <w:p w14:paraId="2FB811F6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56" w:type="dxa"/>
            <w:shd w:val="clear" w:color="auto" w:fill="auto"/>
          </w:tcPr>
          <w:p w14:paraId="4395C6E9" w14:textId="77777777" w:rsidR="00C27F18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C27F18" w:rsidRPr="00B96C9A" w14:paraId="1C83741A" w14:textId="77777777" w:rsidTr="2B70ABAF">
        <w:tc>
          <w:tcPr>
            <w:tcW w:w="2336" w:type="dxa"/>
            <w:vMerge/>
            <w:shd w:val="clear" w:color="auto" w:fill="auto"/>
          </w:tcPr>
          <w:p w14:paraId="6EFF203C" w14:textId="77777777" w:rsidR="00C27F18" w:rsidRPr="00B96C9A" w:rsidRDefault="00C27F18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4" w:type="dxa"/>
            <w:shd w:val="clear" w:color="auto" w:fill="auto"/>
          </w:tcPr>
          <w:p w14:paraId="4C84995A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color w:val="000000" w:themeColor="text1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cs/>
              </w:rPr>
              <w:t>นักศึกษา</w:t>
            </w:r>
            <w:r w:rsidRPr="00B96C9A">
              <w:rPr>
                <w:rFonts w:eastAsia="Calibri"/>
                <w:cs/>
              </w:rPr>
              <w:t>เข้าสู่ระบบ เลือกเมนู</w:t>
            </w:r>
            <w:r w:rsidRPr="00B96C9A">
              <w:rPr>
                <w:color w:val="000000"/>
                <w:cs/>
              </w:rPr>
              <w:t>สถานะคำร้อง</w:t>
            </w:r>
          </w:p>
          <w:p w14:paraId="15FBFFC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นักศึกษาสามารถกดปุ่มดูรายระเอียดได้</w:t>
            </w:r>
            <w:r w:rsidRPr="00B96C9A">
              <w:rPr>
                <w:rFonts w:eastAsia="Calibri"/>
                <w:cs/>
              </w:rPr>
              <w:br/>
              <w:t>3.นักศึกษาสามารถกดูสถานะการตอบกลับจากอาจารย์</w:t>
            </w:r>
          </w:p>
        </w:tc>
        <w:tc>
          <w:tcPr>
            <w:tcW w:w="2956" w:type="dxa"/>
            <w:shd w:val="clear" w:color="auto" w:fill="auto"/>
          </w:tcPr>
          <w:p w14:paraId="7F8FD585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color w:val="000000" w:themeColor="text1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olor w:val="000000"/>
                <w:cs/>
              </w:rPr>
              <w:t>สถานะคำร้อง</w:t>
            </w:r>
          </w:p>
          <w:p w14:paraId="4BFF4EE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รายระเอียดข้อมูล</w:t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  <w:cs/>
              </w:rPr>
              <w:br/>
              <w:t>3.1ดึงแจ้งสถานะการตอบกลับจากอาจาร์มาแสดง</w:t>
            </w:r>
          </w:p>
        </w:tc>
      </w:tr>
      <w:tr w:rsidR="00C27F18" w:rsidRPr="00B96C9A" w14:paraId="5E28529B" w14:textId="77777777" w:rsidTr="2B70ABAF">
        <w:tc>
          <w:tcPr>
            <w:tcW w:w="2336" w:type="dxa"/>
            <w:shd w:val="clear" w:color="auto" w:fill="auto"/>
          </w:tcPr>
          <w:p w14:paraId="7A09BE0B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62CC9977" w14:textId="77777777" w:rsidR="00C27F18" w:rsidRPr="00B96C9A" w:rsidRDefault="00C27F18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4BF5DF1F" w14:textId="77777777" w:rsidR="00C27F18" w:rsidRPr="00B96C9A" w:rsidRDefault="00C27F18" w:rsidP="00C27F18"/>
    <w:p w14:paraId="327D87CC" w14:textId="77777777" w:rsidR="00775E63" w:rsidRPr="00B96C9A" w:rsidRDefault="00775E63" w:rsidP="00C27F18"/>
    <w:p w14:paraId="14CF674B" w14:textId="77777777" w:rsidR="00775E63" w:rsidRPr="00B96C9A" w:rsidRDefault="00775E63" w:rsidP="00C27F18"/>
    <w:p w14:paraId="73BA54FA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lastRenderedPageBreak/>
        <w:t xml:space="preserve">                          4.1.4.3 อาจารย์</w:t>
      </w:r>
    </w:p>
    <w:p w14:paraId="4E5AE585" w14:textId="77777777" w:rsidR="00336420" w:rsidRPr="00B96C9A" w:rsidRDefault="00336420" w:rsidP="00336420">
      <w:pPr>
        <w:spacing w:after="0" w:line="240" w:lineRule="auto"/>
      </w:pPr>
      <w:r w:rsidRPr="00B96C9A">
        <w:rPr>
          <w:cs/>
        </w:rPr>
        <w:t xml:space="preserve">                                    1.  ค้นหาโครงงาน</w:t>
      </w:r>
      <w:r w:rsidRPr="00B96C9A">
        <w:rPr>
          <w:color w:val="000000"/>
          <w:cs/>
        </w:rPr>
        <w:t>ของอาจารย์</w:t>
      </w:r>
    </w:p>
    <w:p w14:paraId="1023EBF9" w14:textId="77777777" w:rsidR="00336420" w:rsidRPr="00B96C9A" w:rsidRDefault="00336420" w:rsidP="00336420">
      <w:pPr>
        <w:tabs>
          <w:tab w:val="left" w:pos="993"/>
        </w:tabs>
        <w:spacing w:after="0" w:line="240" w:lineRule="auto"/>
      </w:pPr>
    </w:p>
    <w:p w14:paraId="4D205BF7" w14:textId="77777777" w:rsidR="00336420" w:rsidRPr="00B96C9A" w:rsidRDefault="00775E63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7467F262" wp14:editId="52CA881E">
            <wp:extent cx="5008127" cy="1570008"/>
            <wp:effectExtent l="0" t="0" r="2540" b="0"/>
            <wp:docPr id="377" name="รูปภาพ 3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7" name="3อ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6817" cy="15758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74E885" w14:textId="77777777" w:rsidR="00775E63" w:rsidRPr="00B96C9A" w:rsidRDefault="00775E63" w:rsidP="00336420">
      <w:pPr>
        <w:tabs>
          <w:tab w:val="left" w:pos="993"/>
        </w:tabs>
        <w:spacing w:after="0" w:line="240" w:lineRule="auto"/>
        <w:jc w:val="center"/>
      </w:pPr>
    </w:p>
    <w:p w14:paraId="390935B2" w14:textId="310BBB82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bookmarkStart w:id="78" w:name="_Toc437956205"/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>32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bookmarkEnd w:id="78"/>
      <w:r w:rsidRPr="00B96C9A">
        <w:rPr>
          <w:cs/>
        </w:rPr>
        <w:t xml:space="preserve">ค้นหาโครงงาน </w:t>
      </w:r>
      <w:r w:rsidRPr="00B96C9A">
        <w:rPr>
          <w:color w:val="000000"/>
          <w:cs/>
        </w:rPr>
        <w:t>ของ อาจารย์</w:t>
      </w:r>
    </w:p>
    <w:p w14:paraId="315DBF69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7484FF80" w14:textId="77777777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79" w:name="_Toc437956280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051C5E" w:rsidRPr="00B96C9A">
        <w:rPr>
          <w:rFonts w:ascii="TH Sarabun New" w:hAnsi="TH Sarabun New" w:cs="TH Sarabun New"/>
          <w:sz w:val="28"/>
          <w:szCs w:val="28"/>
          <w:cs/>
        </w:rPr>
        <w:t>14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ค้นหาโครงงาน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ของอาจารย์)</w:t>
      </w:r>
      <w:bookmarkEnd w:id="79"/>
    </w:p>
    <w:p w14:paraId="2D4AC1F8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336420" w:rsidRPr="00B96C9A" w14:paraId="2D80936D" w14:textId="77777777" w:rsidTr="2B70ABAF">
        <w:tc>
          <w:tcPr>
            <w:tcW w:w="2376" w:type="dxa"/>
            <w:shd w:val="clear" w:color="auto" w:fill="auto"/>
          </w:tcPr>
          <w:p w14:paraId="2800134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5F11A0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ค้นหาโครงงาน</w:t>
            </w:r>
            <w:r w:rsidRPr="00B96C9A">
              <w:rPr>
                <w:color w:val="000000"/>
                <w:cs/>
              </w:rPr>
              <w:t>ของอาจารย์</w:t>
            </w:r>
          </w:p>
        </w:tc>
      </w:tr>
      <w:tr w:rsidR="00336420" w:rsidRPr="00B96C9A" w14:paraId="1668654C" w14:textId="77777777" w:rsidTr="2B70ABAF">
        <w:tc>
          <w:tcPr>
            <w:tcW w:w="2376" w:type="dxa"/>
            <w:shd w:val="clear" w:color="auto" w:fill="auto"/>
          </w:tcPr>
          <w:p w14:paraId="38A4935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CB63DAA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อาจารย์ค้นหาโครงงาน</w:t>
            </w:r>
          </w:p>
        </w:tc>
      </w:tr>
      <w:tr w:rsidR="00336420" w:rsidRPr="00B96C9A" w14:paraId="43F4C387" w14:textId="77777777" w:rsidTr="2B70ABAF">
        <w:tc>
          <w:tcPr>
            <w:tcW w:w="2376" w:type="dxa"/>
            <w:shd w:val="clear" w:color="auto" w:fill="auto"/>
          </w:tcPr>
          <w:p w14:paraId="3E02D37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D77B20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ค้นหาโครงงาน</w:t>
            </w:r>
          </w:p>
        </w:tc>
      </w:tr>
      <w:tr w:rsidR="00336420" w:rsidRPr="00B96C9A" w14:paraId="628B1326" w14:textId="77777777" w:rsidTr="2B70ABAF">
        <w:tc>
          <w:tcPr>
            <w:tcW w:w="2376" w:type="dxa"/>
            <w:shd w:val="clear" w:color="auto" w:fill="auto"/>
          </w:tcPr>
          <w:p w14:paraId="1FFDF2D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C5A62BE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สามารถค้นหาโครงงานที่ต้องการดูได้</w:t>
            </w:r>
          </w:p>
        </w:tc>
      </w:tr>
      <w:tr w:rsidR="00336420" w:rsidRPr="00B96C9A" w14:paraId="53F86F50" w14:textId="77777777" w:rsidTr="2B70ABAF">
        <w:tc>
          <w:tcPr>
            <w:tcW w:w="2376" w:type="dxa"/>
            <w:shd w:val="clear" w:color="auto" w:fill="auto"/>
          </w:tcPr>
          <w:p w14:paraId="0C6A8A0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E3DCD4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</w:t>
            </w:r>
          </w:p>
        </w:tc>
      </w:tr>
      <w:tr w:rsidR="00336420" w:rsidRPr="00B96C9A" w14:paraId="6FADCAC0" w14:textId="77777777" w:rsidTr="2B70ABAF">
        <w:tc>
          <w:tcPr>
            <w:tcW w:w="2376" w:type="dxa"/>
            <w:shd w:val="clear" w:color="auto" w:fill="auto"/>
          </w:tcPr>
          <w:p w14:paraId="7CD3202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A85A56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0427387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46FA1BAC" w14:textId="77777777" w:rsidTr="2B70ABAF">
        <w:tc>
          <w:tcPr>
            <w:tcW w:w="2376" w:type="dxa"/>
            <w:shd w:val="clear" w:color="auto" w:fill="auto"/>
          </w:tcPr>
          <w:p w14:paraId="7948175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DB36A1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7F97443C" w14:textId="77777777" w:rsidTr="2B70ABAF">
        <w:tc>
          <w:tcPr>
            <w:tcW w:w="2376" w:type="dxa"/>
            <w:shd w:val="clear" w:color="auto" w:fill="auto"/>
          </w:tcPr>
          <w:p w14:paraId="0404601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6E80F1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ต้องการค้นหาโครงงาน</w:t>
            </w:r>
          </w:p>
        </w:tc>
      </w:tr>
      <w:tr w:rsidR="00336420" w:rsidRPr="00B96C9A" w14:paraId="2B8DCAB6" w14:textId="77777777" w:rsidTr="2B70ABAF">
        <w:tc>
          <w:tcPr>
            <w:tcW w:w="2376" w:type="dxa"/>
            <w:shd w:val="clear" w:color="auto" w:fill="auto"/>
          </w:tcPr>
          <w:p w14:paraId="6921A70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4B12CEA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ค้นหาโครงงานสำเร็จ</w:t>
            </w:r>
          </w:p>
        </w:tc>
      </w:tr>
      <w:tr w:rsidR="00336420" w:rsidRPr="00B96C9A" w14:paraId="6153D66A" w14:textId="77777777" w:rsidTr="2B70ABAF">
        <w:tc>
          <w:tcPr>
            <w:tcW w:w="2376" w:type="dxa"/>
            <w:vMerge w:val="restart"/>
            <w:shd w:val="clear" w:color="auto" w:fill="auto"/>
          </w:tcPr>
          <w:p w14:paraId="79A661E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7F061D06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28946E2F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076BB39A" w14:textId="77777777" w:rsidTr="2B70ABAF">
        <w:tc>
          <w:tcPr>
            <w:tcW w:w="2376" w:type="dxa"/>
            <w:vMerge/>
            <w:shd w:val="clear" w:color="auto" w:fill="auto"/>
          </w:tcPr>
          <w:p w14:paraId="68559C70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375F5F2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อาจารย์เข้าสู่ระบบและเลือกเมนูสืบค้นข้อมูลโครงงาน</w:t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อาจารย์เลือกค้นหาโครงงานจากเงื่อนไขที่ต้องการ โดยสามารถค้นหาได้จากการระบุจากคำคีย์</w:t>
            </w:r>
            <w:proofErr w:type="spellStart"/>
            <w:r w:rsidRPr="00B96C9A">
              <w:rPr>
                <w:rFonts w:eastAsia="Calibri"/>
                <w:cs/>
              </w:rPr>
              <w:t>เวิร์ด</w:t>
            </w:r>
            <w:proofErr w:type="spellEnd"/>
            <w:r w:rsidRPr="00B96C9A">
              <w:rPr>
                <w:rFonts w:eastAsia="Calibri"/>
                <w:cs/>
              </w:rPr>
              <w:t xml:space="preserve"> หรือจากการกำหนดเงื่อนไขและกดปุ่มค้นหา</w:t>
            </w:r>
          </w:p>
        </w:tc>
        <w:tc>
          <w:tcPr>
            <w:tcW w:w="3049" w:type="dxa"/>
            <w:shd w:val="clear" w:color="auto" w:fill="auto"/>
          </w:tcPr>
          <w:p w14:paraId="60D2860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สืบค้น</w:t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ผลการค้นหาที่ได้จากการระบุเงื่อนไข</w:t>
            </w:r>
          </w:p>
        </w:tc>
      </w:tr>
      <w:tr w:rsidR="00336420" w:rsidRPr="00B96C9A" w14:paraId="0DB2D138" w14:textId="77777777" w:rsidTr="2B70ABAF">
        <w:tc>
          <w:tcPr>
            <w:tcW w:w="2376" w:type="dxa"/>
            <w:shd w:val="clear" w:color="auto" w:fill="auto"/>
          </w:tcPr>
          <w:p w14:paraId="49D5C94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9967FD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201105B9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</w:p>
    <w:p w14:paraId="48153C69" w14:textId="77777777" w:rsidR="00336420" w:rsidRPr="00B96C9A" w:rsidRDefault="00336420" w:rsidP="2B70ABAF">
      <w:pPr>
        <w:tabs>
          <w:tab w:val="left" w:pos="993"/>
          <w:tab w:val="left" w:pos="1170"/>
        </w:tabs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 2.  ดาวโหลดเอกสาร</w:t>
      </w:r>
      <w:r w:rsidRPr="00B96C9A">
        <w:rPr>
          <w:color w:val="000000"/>
          <w:cs/>
        </w:rPr>
        <w:t>ของอาจารย์</w:t>
      </w:r>
    </w:p>
    <w:p w14:paraId="71BB5671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</w:p>
    <w:p w14:paraId="3AF02623" w14:textId="77777777" w:rsidR="00336420" w:rsidRPr="00B96C9A" w:rsidRDefault="00336420" w:rsidP="00775E63">
      <w:pPr>
        <w:tabs>
          <w:tab w:val="left" w:pos="993"/>
          <w:tab w:val="left" w:pos="1170"/>
        </w:tabs>
        <w:spacing w:after="0" w:line="240" w:lineRule="auto"/>
        <w:jc w:val="center"/>
        <w:rPr>
          <w:color w:val="000000"/>
        </w:rPr>
      </w:pPr>
      <w:r w:rsidRPr="00B96C9A">
        <w:rPr>
          <w:noProof/>
          <w:color w:val="000000"/>
        </w:rPr>
        <w:drawing>
          <wp:inline distT="0" distB="0" distL="0" distR="0" wp14:anchorId="3ED4B619" wp14:editId="015AB6B3">
            <wp:extent cx="3183147" cy="1278088"/>
            <wp:effectExtent l="0" t="0" r="0" b="0"/>
            <wp:docPr id="26" name="รูปภาพ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5อ.png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478" cy="1285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F3D493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  <w:rPr>
          <w:b/>
          <w:bCs/>
        </w:rPr>
      </w:pPr>
      <w:bookmarkStart w:id="80" w:name="_Toc437956196"/>
    </w:p>
    <w:p w14:paraId="0A2EC64D" w14:textId="6C62933D" w:rsidR="00336420" w:rsidRPr="00B96C9A" w:rsidRDefault="00336420" w:rsidP="2B70ABAF">
      <w:pPr>
        <w:tabs>
          <w:tab w:val="left" w:pos="993"/>
        </w:tabs>
        <w:spacing w:after="0" w:line="240" w:lineRule="auto"/>
        <w:jc w:val="center"/>
        <w:rPr>
          <w:color w:val="000000" w:themeColor="text1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>33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 xml:space="preserve">ของ </w:t>
      </w:r>
      <w:bookmarkEnd w:id="80"/>
      <w:r w:rsidRPr="00B96C9A">
        <w:rPr>
          <w:cs/>
        </w:rPr>
        <w:t>ดาวโหลดเอกสาร</w:t>
      </w:r>
      <w:r w:rsidRPr="00B96C9A">
        <w:rPr>
          <w:color w:val="000000"/>
          <w:cs/>
        </w:rPr>
        <w:t>ของอาจารย์</w:t>
      </w:r>
    </w:p>
    <w:p w14:paraId="3F7A229B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4B8E7BB6" w14:textId="77777777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81" w:name="_Toc437956271"/>
      <w:r w:rsidRPr="00B96C9A">
        <w:rPr>
          <w:rFonts w:ascii="TH Sarabun New" w:hAnsi="TH Sarabun New" w:cs="TH Sarabun New"/>
          <w:sz w:val="28"/>
          <w:szCs w:val="28"/>
          <w:cs/>
        </w:rPr>
        <w:t>ตารางที่ 1</w:t>
      </w:r>
      <w:r w:rsidR="00051C5E" w:rsidRPr="00B96C9A">
        <w:rPr>
          <w:rFonts w:ascii="TH Sarabun New" w:hAnsi="TH Sarabun New" w:cs="TH Sarabun New"/>
          <w:sz w:val="28"/>
          <w:szCs w:val="28"/>
          <w:cs/>
        </w:rPr>
        <w:t>5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sz w:val="28"/>
          <w:szCs w:val="28"/>
          <w:cs/>
        </w:rPr>
        <w:t>ดาวโหลดเอกสาร</w:t>
      </w:r>
      <w:r w:rsidRPr="00B96C9A">
        <w:rPr>
          <w:rFonts w:ascii="TH Sarabun New" w:hAnsi="TH Sarabun New" w:cs="TH Sarabun New"/>
          <w:color w:val="000000"/>
          <w:sz w:val="28"/>
          <w:szCs w:val="28"/>
          <w:cs/>
        </w:rPr>
        <w:t>ของอาจารย์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  <w:bookmarkEnd w:id="81"/>
    </w:p>
    <w:p w14:paraId="342CC212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0"/>
        <w:gridCol w:w="2960"/>
      </w:tblGrid>
      <w:tr w:rsidR="00336420" w:rsidRPr="00B96C9A" w14:paraId="3565CB83" w14:textId="77777777" w:rsidTr="2B70ABAF">
        <w:tc>
          <w:tcPr>
            <w:tcW w:w="2336" w:type="dxa"/>
            <w:shd w:val="clear" w:color="auto" w:fill="auto"/>
          </w:tcPr>
          <w:p w14:paraId="341DF4E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C49C70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ดาวโหลดเอกสาร</w:t>
            </w:r>
            <w:r w:rsidRPr="00B96C9A">
              <w:rPr>
                <w:color w:val="000000"/>
                <w:cs/>
              </w:rPr>
              <w:t>ของอาจารย์</w:t>
            </w:r>
          </w:p>
        </w:tc>
      </w:tr>
      <w:tr w:rsidR="00336420" w:rsidRPr="00B96C9A" w14:paraId="3BB2339B" w14:textId="77777777" w:rsidTr="2B70ABAF">
        <w:tc>
          <w:tcPr>
            <w:tcW w:w="2336" w:type="dxa"/>
            <w:shd w:val="clear" w:color="auto" w:fill="auto"/>
          </w:tcPr>
          <w:p w14:paraId="1D3D244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DA485EA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อาจารย์ดาวน์โหลดเอกสาร</w:t>
            </w:r>
          </w:p>
        </w:tc>
      </w:tr>
      <w:tr w:rsidR="00336420" w:rsidRPr="00B96C9A" w14:paraId="547A7888" w14:textId="77777777" w:rsidTr="2B70ABAF">
        <w:tc>
          <w:tcPr>
            <w:tcW w:w="2336" w:type="dxa"/>
            <w:shd w:val="clear" w:color="auto" w:fill="auto"/>
          </w:tcPr>
          <w:p w14:paraId="3E7293B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C9A3F4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สามารถดาวน์โหลดเอกสารที่ต้องการได้</w:t>
            </w:r>
          </w:p>
        </w:tc>
      </w:tr>
      <w:tr w:rsidR="00336420" w:rsidRPr="00B96C9A" w14:paraId="71AD9F72" w14:textId="77777777" w:rsidTr="2B70ABAF">
        <w:tc>
          <w:tcPr>
            <w:tcW w:w="2336" w:type="dxa"/>
            <w:shd w:val="clear" w:color="auto" w:fill="auto"/>
          </w:tcPr>
          <w:p w14:paraId="796EEF4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FDDF931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สามารถดาวน์โหลดเอกสารต่าง ๆที่ต้องการจากระบบได้</w:t>
            </w:r>
          </w:p>
        </w:tc>
      </w:tr>
      <w:tr w:rsidR="00336420" w:rsidRPr="00B96C9A" w14:paraId="05554915" w14:textId="77777777" w:rsidTr="2B70ABAF">
        <w:tc>
          <w:tcPr>
            <w:tcW w:w="2336" w:type="dxa"/>
            <w:shd w:val="clear" w:color="auto" w:fill="auto"/>
          </w:tcPr>
          <w:p w14:paraId="2CCABFA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927C24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</w:t>
            </w:r>
          </w:p>
        </w:tc>
      </w:tr>
      <w:tr w:rsidR="00336420" w:rsidRPr="00B96C9A" w14:paraId="4B1FC276" w14:textId="77777777" w:rsidTr="2B70ABAF">
        <w:tc>
          <w:tcPr>
            <w:tcW w:w="2336" w:type="dxa"/>
            <w:shd w:val="clear" w:color="auto" w:fill="auto"/>
          </w:tcPr>
          <w:p w14:paraId="33E1671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693CF3F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626801F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730C3B6A" w14:textId="77777777" w:rsidTr="2B70ABAF">
        <w:tc>
          <w:tcPr>
            <w:tcW w:w="2336" w:type="dxa"/>
            <w:shd w:val="clear" w:color="auto" w:fill="auto"/>
          </w:tcPr>
          <w:p w14:paraId="1C73F40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76544C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447A28E9" w14:textId="77777777" w:rsidTr="2B70ABAF">
        <w:tc>
          <w:tcPr>
            <w:tcW w:w="2336" w:type="dxa"/>
            <w:shd w:val="clear" w:color="auto" w:fill="auto"/>
          </w:tcPr>
          <w:p w14:paraId="3750496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1E1C732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ดาวน์โหลดเอกสารได้</w:t>
            </w:r>
          </w:p>
        </w:tc>
      </w:tr>
      <w:tr w:rsidR="00336420" w:rsidRPr="00B96C9A" w14:paraId="6A163FE1" w14:textId="77777777" w:rsidTr="2B70ABAF">
        <w:tc>
          <w:tcPr>
            <w:tcW w:w="2336" w:type="dxa"/>
            <w:shd w:val="clear" w:color="auto" w:fill="auto"/>
          </w:tcPr>
          <w:p w14:paraId="1D803DA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5BC9DC5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สามารถดาวน์โหลดเอกสารสำเร็จ</w:t>
            </w:r>
          </w:p>
        </w:tc>
      </w:tr>
      <w:tr w:rsidR="00336420" w:rsidRPr="00B96C9A" w14:paraId="25E181A5" w14:textId="77777777" w:rsidTr="2B70ABAF">
        <w:tc>
          <w:tcPr>
            <w:tcW w:w="2336" w:type="dxa"/>
            <w:vMerge w:val="restart"/>
            <w:shd w:val="clear" w:color="auto" w:fill="auto"/>
          </w:tcPr>
          <w:p w14:paraId="729D91D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0" w:type="dxa"/>
            <w:shd w:val="clear" w:color="auto" w:fill="auto"/>
          </w:tcPr>
          <w:p w14:paraId="21F210E0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60" w:type="dxa"/>
            <w:shd w:val="clear" w:color="auto" w:fill="auto"/>
          </w:tcPr>
          <w:p w14:paraId="5E7E1466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0EB56ECC" w14:textId="77777777" w:rsidTr="2B70ABAF">
        <w:tc>
          <w:tcPr>
            <w:tcW w:w="2336" w:type="dxa"/>
            <w:vMerge/>
            <w:shd w:val="clear" w:color="auto" w:fill="auto"/>
          </w:tcPr>
          <w:p w14:paraId="573762B1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0" w:type="dxa"/>
            <w:shd w:val="clear" w:color="auto" w:fill="auto"/>
          </w:tcPr>
          <w:p w14:paraId="02D212A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อาจารย์เข้าสู่ระบบและ</w:t>
            </w:r>
          </w:p>
          <w:p w14:paraId="5021FE7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ลือกเมนูดาวน์โหลด</w:t>
            </w:r>
          </w:p>
          <w:p w14:paraId="432BC96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br/>
              <w:t>2.เลือกชื่อไฟล์เอกสารที่ต้องการดาวน์โหลดและกดไอคอนดาวน์โหลด</w:t>
            </w:r>
          </w:p>
        </w:tc>
        <w:tc>
          <w:tcPr>
            <w:tcW w:w="2960" w:type="dxa"/>
            <w:shd w:val="clear" w:color="auto" w:fill="auto"/>
          </w:tcPr>
          <w:p w14:paraId="01D9C79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ดาวน์โหลดเอกสาร</w:t>
            </w:r>
          </w:p>
          <w:p w14:paraId="1ACB940D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0EFB6B2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1ระบบดึงไฟล์เอกสารจากฐานข้อมูล และทำการดาวน์โหลดเอกสารออกมา</w:t>
            </w:r>
          </w:p>
          <w:p w14:paraId="5E4B6D85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</w:tc>
      </w:tr>
      <w:tr w:rsidR="00336420" w:rsidRPr="00B96C9A" w14:paraId="1FD8664A" w14:textId="77777777" w:rsidTr="2B70ABAF">
        <w:tc>
          <w:tcPr>
            <w:tcW w:w="2336" w:type="dxa"/>
            <w:shd w:val="clear" w:color="auto" w:fill="auto"/>
          </w:tcPr>
          <w:p w14:paraId="616835A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5DFA56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4BD8D5A9" w14:textId="77777777" w:rsidR="00C27F18" w:rsidRPr="00B96C9A" w:rsidRDefault="00C27F18" w:rsidP="005E6F47">
      <w:pPr>
        <w:tabs>
          <w:tab w:val="left" w:pos="993"/>
          <w:tab w:val="left" w:pos="1170"/>
        </w:tabs>
        <w:spacing w:after="0" w:line="240" w:lineRule="auto"/>
      </w:pPr>
    </w:p>
    <w:p w14:paraId="588997C0" w14:textId="77777777" w:rsidR="00775E63" w:rsidRPr="00B96C9A" w:rsidRDefault="00775E63" w:rsidP="005E6F47">
      <w:pPr>
        <w:tabs>
          <w:tab w:val="left" w:pos="993"/>
          <w:tab w:val="left" w:pos="1170"/>
        </w:tabs>
        <w:spacing w:after="0" w:line="240" w:lineRule="auto"/>
      </w:pPr>
    </w:p>
    <w:p w14:paraId="318F750C" w14:textId="77777777" w:rsidR="00775E63" w:rsidRPr="00B96C9A" w:rsidRDefault="00775E63" w:rsidP="005E6F47">
      <w:pPr>
        <w:tabs>
          <w:tab w:val="left" w:pos="993"/>
          <w:tab w:val="left" w:pos="1170"/>
        </w:tabs>
        <w:spacing w:after="0" w:line="240" w:lineRule="auto"/>
      </w:pPr>
    </w:p>
    <w:p w14:paraId="678A0E18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3.  </w:t>
      </w:r>
      <w:r w:rsidRPr="00B96C9A">
        <w:rPr>
          <w:color w:val="000000"/>
          <w:cs/>
        </w:rPr>
        <w:t>คำร้องที่ปรึกษาของอาจารย์</w:t>
      </w:r>
    </w:p>
    <w:p w14:paraId="364BAC86" w14:textId="77777777" w:rsidR="00336420" w:rsidRPr="00B96C9A" w:rsidRDefault="00336420" w:rsidP="00336420">
      <w:pPr>
        <w:spacing w:after="0" w:line="240" w:lineRule="auto"/>
        <w:rPr>
          <w:color w:val="000000"/>
        </w:rPr>
      </w:pPr>
    </w:p>
    <w:p w14:paraId="1026698C" w14:textId="77777777" w:rsidR="00336420" w:rsidRPr="00B96C9A" w:rsidRDefault="00336420" w:rsidP="00775E63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101FADCC" wp14:editId="2A5B2A80">
            <wp:extent cx="3071004" cy="1241194"/>
            <wp:effectExtent l="0" t="0" r="0" b="0"/>
            <wp:docPr id="14" name="รูปภาพ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12อ (1).pn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0013" cy="1244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BE3AC" w14:textId="77777777" w:rsidR="00336420" w:rsidRPr="00B96C9A" w:rsidRDefault="00336420" w:rsidP="00336420">
      <w:pPr>
        <w:tabs>
          <w:tab w:val="left" w:pos="993"/>
        </w:tabs>
        <w:spacing w:after="0" w:line="240" w:lineRule="auto"/>
      </w:pPr>
    </w:p>
    <w:p w14:paraId="5949FFB8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 xml:space="preserve">34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คำร้องที่ปรึกษาของอาจารย์</w:t>
      </w:r>
    </w:p>
    <w:p w14:paraId="06E42591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7981D87B" w14:textId="77777777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051C5E" w:rsidRPr="00B96C9A">
        <w:rPr>
          <w:rFonts w:ascii="TH Sarabun New" w:hAnsi="TH Sarabun New" w:cs="TH Sarabun New"/>
          <w:sz w:val="28"/>
          <w:szCs w:val="28"/>
          <w:cs/>
        </w:rPr>
        <w:t>16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คำร้องที่ปรึกษาของอาจารย์)</w:t>
      </w:r>
    </w:p>
    <w:p w14:paraId="055AD85B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4"/>
        <w:gridCol w:w="3007"/>
        <w:gridCol w:w="2955"/>
      </w:tblGrid>
      <w:tr w:rsidR="00336420" w:rsidRPr="00B96C9A" w14:paraId="54DFB896" w14:textId="77777777" w:rsidTr="2B70ABAF">
        <w:tc>
          <w:tcPr>
            <w:tcW w:w="2376" w:type="dxa"/>
            <w:shd w:val="clear" w:color="auto" w:fill="auto"/>
          </w:tcPr>
          <w:p w14:paraId="092ABD4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>Use Case Name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 xml:space="preserve"> 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7AD0D30" w14:textId="77777777" w:rsidR="00336420" w:rsidRPr="00B96C9A" w:rsidRDefault="00336420" w:rsidP="00B738EB">
            <w:pPr>
              <w:tabs>
                <w:tab w:val="left" w:pos="993"/>
              </w:tabs>
              <w:spacing w:after="0" w:line="240" w:lineRule="auto"/>
            </w:pPr>
            <w:r w:rsidRPr="00B96C9A">
              <w:rPr>
                <w:color w:val="000000"/>
                <w:cs/>
              </w:rPr>
              <w:t>คำร้องที่ปรึกษาของอาจารย์</w:t>
            </w:r>
          </w:p>
        </w:tc>
      </w:tr>
      <w:tr w:rsidR="00336420" w:rsidRPr="00B96C9A" w14:paraId="67E7A95A" w14:textId="77777777" w:rsidTr="2B70ABAF">
        <w:tc>
          <w:tcPr>
            <w:tcW w:w="2376" w:type="dxa"/>
            <w:shd w:val="clear" w:color="auto" w:fill="auto"/>
          </w:tcPr>
          <w:p w14:paraId="25B93DA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E7E8CAD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คำร้องที่ปรึกษา</w:t>
            </w:r>
          </w:p>
        </w:tc>
      </w:tr>
      <w:tr w:rsidR="00336420" w:rsidRPr="00B96C9A" w14:paraId="5164CB15" w14:textId="77777777" w:rsidTr="2B70ABAF">
        <w:tc>
          <w:tcPr>
            <w:tcW w:w="2376" w:type="dxa"/>
            <w:shd w:val="clear" w:color="auto" w:fill="auto"/>
          </w:tcPr>
          <w:p w14:paraId="3D58E01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59A095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จัดการคำร้องต่าง ๆจากนักศึกษา</w:t>
            </w:r>
          </w:p>
        </w:tc>
      </w:tr>
      <w:tr w:rsidR="00336420" w:rsidRPr="00B96C9A" w14:paraId="1547B92F" w14:textId="77777777" w:rsidTr="2B70ABAF">
        <w:tc>
          <w:tcPr>
            <w:tcW w:w="2376" w:type="dxa"/>
            <w:shd w:val="clear" w:color="auto" w:fill="auto"/>
          </w:tcPr>
          <w:p w14:paraId="22CFD03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974149E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ตรวจดูและจัดการคำร้องต่าง ๆจากนักศึกษา</w:t>
            </w:r>
          </w:p>
        </w:tc>
      </w:tr>
      <w:tr w:rsidR="00336420" w:rsidRPr="00B96C9A" w14:paraId="1BCB5AED" w14:textId="77777777" w:rsidTr="2B70ABAF">
        <w:tc>
          <w:tcPr>
            <w:tcW w:w="2376" w:type="dxa"/>
            <w:shd w:val="clear" w:color="auto" w:fill="auto"/>
          </w:tcPr>
          <w:p w14:paraId="7B97F3F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F78791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</w:t>
            </w:r>
          </w:p>
        </w:tc>
      </w:tr>
      <w:tr w:rsidR="00336420" w:rsidRPr="00B96C9A" w14:paraId="7A49E1F0" w14:textId="77777777" w:rsidTr="2B70ABAF">
        <w:tc>
          <w:tcPr>
            <w:tcW w:w="2376" w:type="dxa"/>
            <w:shd w:val="clear" w:color="auto" w:fill="auto"/>
          </w:tcPr>
          <w:p w14:paraId="636C069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244EC0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691F8BF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1CE78332" w14:textId="77777777" w:rsidTr="2B70ABAF">
        <w:tc>
          <w:tcPr>
            <w:tcW w:w="2376" w:type="dxa"/>
            <w:shd w:val="clear" w:color="auto" w:fill="auto"/>
          </w:tcPr>
          <w:p w14:paraId="7F6DB88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F4C4B0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04E3C475" w14:textId="77777777" w:rsidTr="2B70ABAF">
        <w:tc>
          <w:tcPr>
            <w:tcW w:w="2376" w:type="dxa"/>
            <w:shd w:val="clear" w:color="auto" w:fill="auto"/>
          </w:tcPr>
          <w:p w14:paraId="78A0D05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C661FE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ต้องการตรวจดูและจัดการคำร้องต่าง ๆจากนักศึกษา</w:t>
            </w:r>
          </w:p>
        </w:tc>
      </w:tr>
      <w:tr w:rsidR="00336420" w:rsidRPr="00B96C9A" w14:paraId="45776066" w14:textId="77777777" w:rsidTr="2B70ABAF">
        <w:tc>
          <w:tcPr>
            <w:tcW w:w="2376" w:type="dxa"/>
            <w:shd w:val="clear" w:color="auto" w:fill="auto"/>
          </w:tcPr>
          <w:p w14:paraId="30F46B8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BCF297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ตรวจดูและจัดการคำร้องต่าง ๆจากนักศึกษาสำเร็จ</w:t>
            </w:r>
          </w:p>
        </w:tc>
      </w:tr>
      <w:tr w:rsidR="00336420" w:rsidRPr="00B96C9A" w14:paraId="624C9EB8" w14:textId="77777777" w:rsidTr="2B70ABAF">
        <w:tc>
          <w:tcPr>
            <w:tcW w:w="2376" w:type="dxa"/>
            <w:vMerge w:val="restart"/>
            <w:shd w:val="clear" w:color="auto" w:fill="auto"/>
          </w:tcPr>
          <w:p w14:paraId="0FBA078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6EC014D8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59EC88E5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45A66E13" w14:textId="77777777" w:rsidTr="2B70ABAF">
        <w:tc>
          <w:tcPr>
            <w:tcW w:w="2376" w:type="dxa"/>
            <w:vMerge/>
            <w:shd w:val="clear" w:color="auto" w:fill="auto"/>
          </w:tcPr>
          <w:p w14:paraId="3071D768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1A616D1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อาจารย์เข้าสู่ระบบและเลือกเมนู</w:t>
            </w:r>
            <w:r w:rsidRPr="00B96C9A">
              <w:rPr>
                <w:color w:val="000000"/>
                <w:cs/>
              </w:rPr>
              <w:t>คำร้องที่ปรึกษา</w:t>
            </w:r>
          </w:p>
          <w:p w14:paraId="26A33A6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อาจารย์ดูคำร้องโดยกดที่ปุ่มดูรายละเอียด</w:t>
            </w:r>
          </w:p>
          <w:p w14:paraId="5F03CDC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.อาจารย์เลือกกดปุ่มยอมรรับหรือไม่ยอมรับ</w:t>
            </w:r>
          </w:p>
          <w:p w14:paraId="2FFAB8D1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cs/>
              </w:rPr>
            </w:pPr>
          </w:p>
        </w:tc>
        <w:tc>
          <w:tcPr>
            <w:tcW w:w="3049" w:type="dxa"/>
            <w:shd w:val="clear" w:color="auto" w:fill="auto"/>
          </w:tcPr>
          <w:p w14:paraId="4090FC1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olor w:val="000000"/>
                <w:cs/>
              </w:rPr>
              <w:t>คำร้องที่ปรึกษา</w:t>
            </w:r>
          </w:p>
          <w:p w14:paraId="1525151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แสดงหน้าราละเอียดของข้อความที่ส่งมา</w:t>
            </w:r>
          </w:p>
          <w:p w14:paraId="4AA604E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3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ก็จะส่งผลไปให้นักศึกษาและบันทึกลงระบบ</w:t>
            </w:r>
          </w:p>
          <w:p w14:paraId="5E1779BF" w14:textId="77777777" w:rsidR="00336420" w:rsidRPr="00B96C9A" w:rsidRDefault="00336420" w:rsidP="00B738EB">
            <w:pPr>
              <w:spacing w:after="0" w:line="240" w:lineRule="auto"/>
              <w:rPr>
                <w:rFonts w:eastAsia="Calibri"/>
                <w:cs/>
              </w:rPr>
            </w:pPr>
          </w:p>
        </w:tc>
      </w:tr>
      <w:tr w:rsidR="00336420" w:rsidRPr="00B96C9A" w14:paraId="43C01254" w14:textId="77777777" w:rsidTr="2B70ABAF">
        <w:tc>
          <w:tcPr>
            <w:tcW w:w="2376" w:type="dxa"/>
            <w:shd w:val="clear" w:color="auto" w:fill="auto"/>
          </w:tcPr>
          <w:p w14:paraId="1CD9B90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79B16A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3A8BF350" w14:textId="77777777" w:rsidR="00336420" w:rsidRPr="00B96C9A" w:rsidRDefault="00336420" w:rsidP="00336420">
      <w:pPr>
        <w:spacing w:after="0" w:line="240" w:lineRule="auto"/>
      </w:pPr>
    </w:p>
    <w:p w14:paraId="260212E4" w14:textId="77777777" w:rsidR="00775E63" w:rsidRPr="00B96C9A" w:rsidRDefault="00775E63" w:rsidP="00336420">
      <w:pPr>
        <w:spacing w:after="0" w:line="240" w:lineRule="auto"/>
      </w:pPr>
    </w:p>
    <w:p w14:paraId="389B6B9A" w14:textId="77777777" w:rsidR="00775E63" w:rsidRPr="00B96C9A" w:rsidRDefault="00775E63" w:rsidP="00336420">
      <w:pPr>
        <w:spacing w:after="0" w:line="240" w:lineRule="auto"/>
      </w:pPr>
    </w:p>
    <w:p w14:paraId="3D7BC451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4.  </w:t>
      </w:r>
      <w:r w:rsidRPr="00B96C9A">
        <w:rPr>
          <w:color w:val="000000"/>
          <w:cs/>
        </w:rPr>
        <w:t>ประกาศหาที่ปรึกษาของอาจารย์</w:t>
      </w:r>
    </w:p>
    <w:p w14:paraId="50273B4E" w14:textId="77777777" w:rsidR="00336420" w:rsidRPr="00B96C9A" w:rsidRDefault="00336420" w:rsidP="00336420">
      <w:pPr>
        <w:spacing w:after="0" w:line="240" w:lineRule="auto"/>
        <w:rPr>
          <w:sz w:val="16"/>
          <w:szCs w:val="16"/>
        </w:rPr>
      </w:pPr>
    </w:p>
    <w:p w14:paraId="0C1AFE0C" w14:textId="77777777" w:rsidR="00336420" w:rsidRPr="00B96C9A" w:rsidRDefault="00336420" w:rsidP="00775E63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067A491B" wp14:editId="1C534F6A">
            <wp:extent cx="3308280" cy="1337094"/>
            <wp:effectExtent l="0" t="0" r="6985" b="0"/>
            <wp:docPr id="12" name="รูปภาพ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13อ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19707" cy="1341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90DC9E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0A6C4D1A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 xml:space="preserve">35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bookmarkStart w:id="82" w:name="_Hlk498784605"/>
      <w:r w:rsidRPr="00B96C9A">
        <w:rPr>
          <w:color w:val="000000"/>
          <w:cs/>
        </w:rPr>
        <w:t>ประกาศหาที่ปรึกษาของอาจารย์</w:t>
      </w:r>
      <w:bookmarkEnd w:id="82"/>
    </w:p>
    <w:p w14:paraId="77D69EA8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7F919D69" w14:textId="77777777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051C5E" w:rsidRPr="00B96C9A">
        <w:rPr>
          <w:rFonts w:ascii="TH Sarabun New" w:hAnsi="TH Sarabun New" w:cs="TH Sarabun New"/>
          <w:sz w:val="28"/>
          <w:szCs w:val="28"/>
          <w:cs/>
        </w:rPr>
        <w:t>17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ประกาศหาที่ปรึกษาของอาจารย์)</w:t>
      </w:r>
    </w:p>
    <w:p w14:paraId="1050C8F2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4"/>
        <w:gridCol w:w="3007"/>
        <w:gridCol w:w="2955"/>
      </w:tblGrid>
      <w:tr w:rsidR="00336420" w:rsidRPr="00B96C9A" w14:paraId="22DF11F7" w14:textId="77777777" w:rsidTr="2B70ABAF">
        <w:tc>
          <w:tcPr>
            <w:tcW w:w="2334" w:type="dxa"/>
            <w:shd w:val="clear" w:color="auto" w:fill="auto"/>
          </w:tcPr>
          <w:p w14:paraId="0639B2E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6E8FEF5F" w14:textId="77777777" w:rsidR="00336420" w:rsidRPr="00B96C9A" w:rsidRDefault="00336420" w:rsidP="00B738EB">
            <w:pPr>
              <w:tabs>
                <w:tab w:val="left" w:pos="993"/>
              </w:tabs>
              <w:spacing w:after="0" w:line="240" w:lineRule="auto"/>
            </w:pPr>
            <w:r w:rsidRPr="00B96C9A">
              <w:rPr>
                <w:color w:val="000000"/>
                <w:cs/>
              </w:rPr>
              <w:t>ประกาศหาที่ปรึกษาของอาจารย์</w:t>
            </w:r>
          </w:p>
        </w:tc>
      </w:tr>
      <w:tr w:rsidR="00336420" w:rsidRPr="00B96C9A" w14:paraId="21DC5226" w14:textId="77777777" w:rsidTr="2B70ABAF">
        <w:tc>
          <w:tcPr>
            <w:tcW w:w="2334" w:type="dxa"/>
            <w:shd w:val="clear" w:color="auto" w:fill="auto"/>
          </w:tcPr>
          <w:p w14:paraId="62C0ED5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1E5E4726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ประกาศหาที่ปรึกษา</w:t>
            </w:r>
          </w:p>
        </w:tc>
      </w:tr>
      <w:tr w:rsidR="00336420" w:rsidRPr="00B96C9A" w14:paraId="034808A9" w14:textId="77777777" w:rsidTr="2B70ABAF">
        <w:tc>
          <w:tcPr>
            <w:tcW w:w="2334" w:type="dxa"/>
            <w:shd w:val="clear" w:color="auto" w:fill="auto"/>
          </w:tcPr>
          <w:p w14:paraId="1C48516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1D6693F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ประกาศหานักศึกษามาทำหัวข้อ</w:t>
            </w:r>
            <w:r w:rsidR="00775E63" w:rsidRPr="00B96C9A">
              <w:rPr>
                <w:rFonts w:eastAsia="Calibri"/>
                <w:cs/>
              </w:rPr>
              <w:t>โครงงาน</w:t>
            </w:r>
          </w:p>
        </w:tc>
      </w:tr>
      <w:tr w:rsidR="00336420" w:rsidRPr="00B96C9A" w14:paraId="27999C2C" w14:textId="77777777" w:rsidTr="2B70ABAF">
        <w:tc>
          <w:tcPr>
            <w:tcW w:w="2334" w:type="dxa"/>
            <w:shd w:val="clear" w:color="auto" w:fill="auto"/>
          </w:tcPr>
          <w:p w14:paraId="7D80F44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5727A96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ประกาศหานักศึกษามาทำหัวข้อ</w:t>
            </w:r>
            <w:r w:rsidR="00775E63" w:rsidRPr="00B96C9A">
              <w:rPr>
                <w:rFonts w:eastAsia="Calibri"/>
                <w:cs/>
              </w:rPr>
              <w:t>โครงงาน</w:t>
            </w:r>
          </w:p>
        </w:tc>
      </w:tr>
      <w:tr w:rsidR="00336420" w:rsidRPr="00B96C9A" w14:paraId="0C4A2D2C" w14:textId="77777777" w:rsidTr="2B70ABAF">
        <w:tc>
          <w:tcPr>
            <w:tcW w:w="2334" w:type="dxa"/>
            <w:shd w:val="clear" w:color="auto" w:fill="auto"/>
          </w:tcPr>
          <w:p w14:paraId="4B0904B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340704A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</w:t>
            </w:r>
          </w:p>
        </w:tc>
      </w:tr>
      <w:tr w:rsidR="00336420" w:rsidRPr="00B96C9A" w14:paraId="7A69EE1B" w14:textId="77777777" w:rsidTr="2B70ABAF">
        <w:tc>
          <w:tcPr>
            <w:tcW w:w="2334" w:type="dxa"/>
            <w:shd w:val="clear" w:color="auto" w:fill="auto"/>
          </w:tcPr>
          <w:p w14:paraId="14B3B4C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4D2BB85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214BF7B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6FFA794F" w14:textId="77777777" w:rsidTr="2B70ABAF">
        <w:tc>
          <w:tcPr>
            <w:tcW w:w="2334" w:type="dxa"/>
            <w:shd w:val="clear" w:color="auto" w:fill="auto"/>
          </w:tcPr>
          <w:p w14:paraId="4CE0737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59BAD7E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32DD8940" w14:textId="77777777" w:rsidTr="2B70ABAF">
        <w:tc>
          <w:tcPr>
            <w:tcW w:w="2334" w:type="dxa"/>
            <w:shd w:val="clear" w:color="auto" w:fill="auto"/>
          </w:tcPr>
          <w:p w14:paraId="770CC03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3F36C2D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ประกาศหานักศึกษามาทำหัวข้อ</w:t>
            </w:r>
            <w:r w:rsidR="00775E63" w:rsidRPr="00B96C9A">
              <w:rPr>
                <w:rFonts w:eastAsia="Calibri"/>
                <w:cs/>
              </w:rPr>
              <w:t>โครงงาน</w:t>
            </w:r>
          </w:p>
        </w:tc>
      </w:tr>
      <w:tr w:rsidR="00336420" w:rsidRPr="00B96C9A" w14:paraId="2390C01B" w14:textId="77777777" w:rsidTr="2B70ABAF">
        <w:tc>
          <w:tcPr>
            <w:tcW w:w="2334" w:type="dxa"/>
            <w:shd w:val="clear" w:color="auto" w:fill="auto"/>
          </w:tcPr>
          <w:p w14:paraId="77E7193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77C033D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ประกาศหานักศึกษามาทำหัวข้อ</w:t>
            </w:r>
            <w:r w:rsidR="00775E63" w:rsidRPr="00B96C9A">
              <w:rPr>
                <w:rFonts w:eastAsia="Calibri"/>
                <w:cs/>
              </w:rPr>
              <w:t>โครงงาน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336420" w:rsidRPr="00B96C9A" w14:paraId="1B05439A" w14:textId="77777777" w:rsidTr="2B70ABAF">
        <w:tc>
          <w:tcPr>
            <w:tcW w:w="2334" w:type="dxa"/>
            <w:vMerge w:val="restart"/>
            <w:shd w:val="clear" w:color="auto" w:fill="auto"/>
          </w:tcPr>
          <w:p w14:paraId="032683E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7" w:type="dxa"/>
            <w:shd w:val="clear" w:color="auto" w:fill="auto"/>
          </w:tcPr>
          <w:p w14:paraId="77A01D2C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55" w:type="dxa"/>
            <w:shd w:val="clear" w:color="auto" w:fill="auto"/>
          </w:tcPr>
          <w:p w14:paraId="548C076A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335BD982" w14:textId="77777777" w:rsidTr="2B70ABAF">
        <w:tc>
          <w:tcPr>
            <w:tcW w:w="2334" w:type="dxa"/>
            <w:vMerge/>
            <w:shd w:val="clear" w:color="auto" w:fill="auto"/>
          </w:tcPr>
          <w:p w14:paraId="33FF3979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7" w:type="dxa"/>
            <w:shd w:val="clear" w:color="auto" w:fill="auto"/>
          </w:tcPr>
          <w:p w14:paraId="614C983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อาจารย์เข้าสู่ระบบและเลือกเมนู</w:t>
            </w:r>
            <w:r w:rsidRPr="00B96C9A">
              <w:rPr>
                <w:color w:val="000000"/>
                <w:cs/>
              </w:rPr>
              <w:t>ประกาศหานักศึกษา</w:t>
            </w:r>
            <w:r w:rsidRPr="00B96C9A">
              <w:rPr>
                <w:color w:val="000000"/>
                <w:cs/>
              </w:rPr>
              <w:br/>
            </w:r>
          </w:p>
          <w:p w14:paraId="52787E3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อาจารย์กรอกข้อมูล เรื่อง รายละเอียด จำนวนที่รับ ที่ติดต่อและกดส่ง</w:t>
            </w:r>
          </w:p>
          <w:p w14:paraId="738E4CE8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cs/>
              </w:rPr>
            </w:pPr>
          </w:p>
        </w:tc>
        <w:tc>
          <w:tcPr>
            <w:tcW w:w="2955" w:type="dxa"/>
            <w:shd w:val="clear" w:color="auto" w:fill="auto"/>
          </w:tcPr>
          <w:p w14:paraId="35294D1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olor w:val="000000"/>
                <w:cs/>
              </w:rPr>
              <w:t>ประกาศหานักศึกษา</w:t>
            </w:r>
          </w:p>
          <w:p w14:paraId="0C7EC83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จะบันทึก</w:t>
            </w:r>
          </w:p>
          <w:p w14:paraId="76D3B88C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cs/>
              </w:rPr>
            </w:pPr>
          </w:p>
        </w:tc>
      </w:tr>
      <w:tr w:rsidR="00336420" w:rsidRPr="00B96C9A" w14:paraId="53F6363E" w14:textId="77777777" w:rsidTr="2B70ABAF">
        <w:tc>
          <w:tcPr>
            <w:tcW w:w="2334" w:type="dxa"/>
            <w:shd w:val="clear" w:color="auto" w:fill="auto"/>
          </w:tcPr>
          <w:p w14:paraId="65B4136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2" w:type="dxa"/>
            <w:gridSpan w:val="2"/>
            <w:shd w:val="clear" w:color="auto" w:fill="auto"/>
          </w:tcPr>
          <w:p w14:paraId="485A86E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278BB8B3" w14:textId="77777777" w:rsidR="00336420" w:rsidRPr="00B96C9A" w:rsidRDefault="00336420" w:rsidP="00336420">
      <w:pPr>
        <w:spacing w:after="0" w:line="240" w:lineRule="auto"/>
      </w:pPr>
    </w:p>
    <w:p w14:paraId="36396C24" w14:textId="77777777" w:rsidR="00775E63" w:rsidRPr="00B96C9A" w:rsidRDefault="00775E63" w:rsidP="00336420">
      <w:pPr>
        <w:spacing w:after="0" w:line="240" w:lineRule="auto"/>
      </w:pPr>
    </w:p>
    <w:p w14:paraId="53F674FF" w14:textId="77777777" w:rsidR="00775E63" w:rsidRPr="00B96C9A" w:rsidRDefault="00775E63" w:rsidP="00336420">
      <w:pPr>
        <w:spacing w:after="0" w:line="240" w:lineRule="auto"/>
      </w:pPr>
    </w:p>
    <w:p w14:paraId="30F34543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lastRenderedPageBreak/>
        <w:t xml:space="preserve">                          4.1.4.4 ผู้ดูแลระบบ</w:t>
      </w:r>
    </w:p>
    <w:p w14:paraId="7FB4E105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t xml:space="preserve">                                       </w:t>
      </w:r>
      <w:r w:rsidRPr="00B96C9A">
        <w:t>1</w:t>
      </w:r>
      <w:r w:rsidRPr="00B96C9A">
        <w:rPr>
          <w:cs/>
        </w:rPr>
        <w:t>).  เพิ่มข่าว ของผู้ดูแลระบบ</w:t>
      </w:r>
    </w:p>
    <w:p w14:paraId="59297A2C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  <w:ind w:firstLine="1560"/>
      </w:pPr>
    </w:p>
    <w:p w14:paraId="2740BF7B" w14:textId="77777777" w:rsidR="00336420" w:rsidRPr="00B96C9A" w:rsidRDefault="00336420" w:rsidP="00775E63">
      <w:pPr>
        <w:tabs>
          <w:tab w:val="left" w:pos="993"/>
          <w:tab w:val="left" w:pos="1170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431A52FD" wp14:editId="63EE7BF4">
            <wp:extent cx="3140015" cy="1292903"/>
            <wp:effectExtent l="0" t="0" r="3810" b="2540"/>
            <wp:docPr id="372" name="รูปภาพ 3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2" name="เพิ่มข่าวผู้.png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9537" cy="12968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FE8ED2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  <w:jc w:val="center"/>
        <w:rPr>
          <w:b/>
          <w:bCs/>
        </w:rPr>
      </w:pPr>
      <w:bookmarkStart w:id="83" w:name="_Toc405814848"/>
      <w:bookmarkStart w:id="84" w:name="_Toc437956186"/>
    </w:p>
    <w:p w14:paraId="35BA16E2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>36</w:t>
      </w:r>
      <w:r w:rsidRPr="00B96C9A">
        <w:rPr>
          <w:color w:val="000000"/>
          <w:cs/>
        </w:rPr>
        <w:t xml:space="preserve">  </w:t>
      </w:r>
      <w:r w:rsidRPr="00B96C9A">
        <w:rPr>
          <w:b/>
          <w:bCs/>
        </w:rPr>
        <w:t xml:space="preserve">Use Case </w:t>
      </w:r>
      <w:bookmarkEnd w:id="83"/>
      <w:bookmarkEnd w:id="84"/>
      <w:r w:rsidRPr="00B96C9A">
        <w:rPr>
          <w:cs/>
        </w:rPr>
        <w:t>เพิ่มข่าว ของผู้ดูแลระบบ</w:t>
      </w:r>
    </w:p>
    <w:p w14:paraId="3F0CBB09" w14:textId="77777777" w:rsidR="00051C5E" w:rsidRPr="00B96C9A" w:rsidRDefault="00051C5E" w:rsidP="00775E63">
      <w:pPr>
        <w:spacing w:after="0"/>
      </w:pPr>
    </w:p>
    <w:p w14:paraId="6670276D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  <w:bookmarkStart w:id="85" w:name="_Toc405824301"/>
      <w:bookmarkStart w:id="86" w:name="_Toc437956261"/>
      <w:r w:rsidRPr="00B96C9A">
        <w:rPr>
          <w:cs/>
        </w:rPr>
        <w:t xml:space="preserve">ตารางที่ </w:t>
      </w:r>
      <w:r w:rsidR="00051C5E" w:rsidRPr="00B96C9A">
        <w:rPr>
          <w:cs/>
        </w:rPr>
        <w:t>18</w:t>
      </w:r>
      <w:r w:rsidRPr="00B96C9A">
        <w:rPr>
          <w:cs/>
        </w:rPr>
        <w:t xml:space="preserve">  </w:t>
      </w:r>
      <w:r w:rsidRPr="00B96C9A">
        <w:rPr>
          <w:b/>
          <w:bCs/>
          <w:color w:val="000000"/>
        </w:rPr>
        <w:t xml:space="preserve">Use Case </w:t>
      </w:r>
      <w:r w:rsidRPr="00B96C9A">
        <w:rPr>
          <w:b/>
          <w:bCs/>
          <w:color w:val="000000"/>
          <w:cs/>
        </w:rPr>
        <w:t>(</w:t>
      </w:r>
      <w:r w:rsidRPr="00B96C9A">
        <w:rPr>
          <w:cs/>
        </w:rPr>
        <w:t>เพิ่มข่าว ของผู้ดูแลระบบ</w:t>
      </w:r>
      <w:r w:rsidRPr="00B96C9A">
        <w:rPr>
          <w:b/>
          <w:bCs/>
          <w:color w:val="000000"/>
          <w:cs/>
        </w:rPr>
        <w:t>)</w:t>
      </w:r>
      <w:bookmarkEnd w:id="85"/>
      <w:bookmarkEnd w:id="86"/>
    </w:p>
    <w:p w14:paraId="77A574A9" w14:textId="77777777" w:rsidR="00336420" w:rsidRPr="00B96C9A" w:rsidRDefault="00336420" w:rsidP="00336420">
      <w:pPr>
        <w:spacing w:after="0" w:line="240" w:lineRule="auto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7"/>
        <w:gridCol w:w="2999"/>
        <w:gridCol w:w="2960"/>
      </w:tblGrid>
      <w:tr w:rsidR="00336420" w:rsidRPr="00B96C9A" w14:paraId="27B526C2" w14:textId="77777777" w:rsidTr="2B70ABAF">
        <w:tc>
          <w:tcPr>
            <w:tcW w:w="2337" w:type="dxa"/>
            <w:shd w:val="clear" w:color="auto" w:fill="auto"/>
          </w:tcPr>
          <w:p w14:paraId="21795F1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4842048B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</w:pPr>
            <w:r w:rsidRPr="00B96C9A">
              <w:rPr>
                <w:cs/>
              </w:rPr>
              <w:t>เพิ่มข่าว ของผู้ดูแลระบบ</w:t>
            </w:r>
          </w:p>
        </w:tc>
      </w:tr>
      <w:tr w:rsidR="00336420" w:rsidRPr="00B96C9A" w14:paraId="3702933E" w14:textId="77777777" w:rsidTr="2B70ABAF">
        <w:tc>
          <w:tcPr>
            <w:tcW w:w="2337" w:type="dxa"/>
            <w:shd w:val="clear" w:color="auto" w:fill="auto"/>
          </w:tcPr>
          <w:p w14:paraId="6B9CA74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73CA67F2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เพิ่มข่าว</w:t>
            </w:r>
          </w:p>
        </w:tc>
      </w:tr>
      <w:tr w:rsidR="00336420" w:rsidRPr="00B96C9A" w14:paraId="6325F5CC" w14:textId="77777777" w:rsidTr="2B70ABAF">
        <w:tc>
          <w:tcPr>
            <w:tcW w:w="2337" w:type="dxa"/>
            <w:shd w:val="clear" w:color="auto" w:fill="auto"/>
          </w:tcPr>
          <w:p w14:paraId="78D793C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014C31F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เพิ่มข่าวได้</w:t>
            </w:r>
          </w:p>
        </w:tc>
      </w:tr>
      <w:tr w:rsidR="00336420" w:rsidRPr="00B96C9A" w14:paraId="1283F83F" w14:textId="77777777" w:rsidTr="2B70ABAF">
        <w:tc>
          <w:tcPr>
            <w:tcW w:w="2337" w:type="dxa"/>
            <w:shd w:val="clear" w:color="auto" w:fill="auto"/>
          </w:tcPr>
          <w:p w14:paraId="425372D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166A9933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เพิ่มข่าวสารได้ หากมีข่าวสารที่ต้องการประกาศ</w:t>
            </w:r>
          </w:p>
        </w:tc>
      </w:tr>
      <w:tr w:rsidR="00336420" w:rsidRPr="00B96C9A" w14:paraId="1673A31D" w14:textId="77777777" w:rsidTr="2B70ABAF">
        <w:tc>
          <w:tcPr>
            <w:tcW w:w="2337" w:type="dxa"/>
            <w:shd w:val="clear" w:color="auto" w:fill="auto"/>
          </w:tcPr>
          <w:p w14:paraId="6BD73DA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3B646B4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4038F731" w14:textId="77777777" w:rsidTr="2B70ABAF">
        <w:tc>
          <w:tcPr>
            <w:tcW w:w="2337" w:type="dxa"/>
            <w:shd w:val="clear" w:color="auto" w:fill="auto"/>
          </w:tcPr>
          <w:p w14:paraId="6D4544B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156AB8C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- 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3A3FE4C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 เป็นผู้ดูแลระบบเท่านั้น</w:t>
            </w:r>
          </w:p>
        </w:tc>
      </w:tr>
      <w:tr w:rsidR="00336420" w:rsidRPr="00B96C9A" w14:paraId="68161E75" w14:textId="77777777" w:rsidTr="2B70ABAF">
        <w:tc>
          <w:tcPr>
            <w:tcW w:w="2337" w:type="dxa"/>
            <w:shd w:val="clear" w:color="auto" w:fill="auto"/>
          </w:tcPr>
          <w:p w14:paraId="646FFC8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373785D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7AE9E0FF" w14:textId="77777777" w:rsidTr="2B70ABAF">
        <w:tc>
          <w:tcPr>
            <w:tcW w:w="2337" w:type="dxa"/>
            <w:shd w:val="clear" w:color="auto" w:fill="auto"/>
          </w:tcPr>
          <w:p w14:paraId="339B65C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6B9CD6D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ต้องการเพิ่มข่าว</w:t>
            </w:r>
          </w:p>
        </w:tc>
      </w:tr>
      <w:tr w:rsidR="00336420" w:rsidRPr="00B96C9A" w14:paraId="329AF86F" w14:textId="77777777" w:rsidTr="2B70ABAF">
        <w:tc>
          <w:tcPr>
            <w:tcW w:w="2337" w:type="dxa"/>
            <w:shd w:val="clear" w:color="auto" w:fill="auto"/>
          </w:tcPr>
          <w:p w14:paraId="7969852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6026265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เพิ่มข่าวสำเร็จ</w:t>
            </w:r>
          </w:p>
        </w:tc>
      </w:tr>
      <w:tr w:rsidR="00336420" w:rsidRPr="00B96C9A" w14:paraId="5B4D4902" w14:textId="77777777" w:rsidTr="2B70ABAF">
        <w:tc>
          <w:tcPr>
            <w:tcW w:w="2337" w:type="dxa"/>
            <w:vMerge w:val="restart"/>
            <w:shd w:val="clear" w:color="auto" w:fill="auto"/>
          </w:tcPr>
          <w:p w14:paraId="7E397FB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2999" w:type="dxa"/>
            <w:shd w:val="clear" w:color="auto" w:fill="auto"/>
          </w:tcPr>
          <w:p w14:paraId="7EE5243B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60" w:type="dxa"/>
            <w:shd w:val="clear" w:color="auto" w:fill="auto"/>
          </w:tcPr>
          <w:p w14:paraId="37ABF7C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</w:tr>
      <w:tr w:rsidR="00336420" w:rsidRPr="00B96C9A" w14:paraId="10559154" w14:textId="77777777" w:rsidTr="2B70ABAF">
        <w:tc>
          <w:tcPr>
            <w:tcW w:w="2337" w:type="dxa"/>
            <w:vMerge/>
            <w:shd w:val="clear" w:color="auto" w:fill="auto"/>
          </w:tcPr>
          <w:p w14:paraId="3EF6C903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2999" w:type="dxa"/>
            <w:shd w:val="clear" w:color="auto" w:fill="auto"/>
          </w:tcPr>
          <w:p w14:paraId="1C8A588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 และไปยังหน้าข่าวสาร กดปุ่มเพิ่มข่าวสาร</w:t>
            </w:r>
          </w:p>
          <w:p w14:paraId="0272DDC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ผู้ดูแลระบบกรอกข้อมูลข่าวสารและกดเพิ่มข่าว</w:t>
            </w:r>
          </w:p>
        </w:tc>
        <w:tc>
          <w:tcPr>
            <w:tcW w:w="2960" w:type="dxa"/>
            <w:shd w:val="clear" w:color="auto" w:fill="auto"/>
          </w:tcPr>
          <w:p w14:paraId="0BB1FD1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เพิ่มข่าวสาร</w:t>
            </w:r>
          </w:p>
          <w:p w14:paraId="46485718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042137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บันทึกข้อมูลข่าวสารลงฐานข้อมูล</w:t>
            </w:r>
          </w:p>
          <w:p w14:paraId="61F1B264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</w:tr>
      <w:tr w:rsidR="00336420" w:rsidRPr="00B96C9A" w14:paraId="0EAF12E0" w14:textId="77777777" w:rsidTr="2B70ABAF">
        <w:tc>
          <w:tcPr>
            <w:tcW w:w="2337" w:type="dxa"/>
            <w:shd w:val="clear" w:color="auto" w:fill="auto"/>
          </w:tcPr>
          <w:p w14:paraId="3DB505A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9" w:type="dxa"/>
            <w:gridSpan w:val="2"/>
            <w:shd w:val="clear" w:color="auto" w:fill="auto"/>
          </w:tcPr>
          <w:p w14:paraId="64A7A69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6D73E64D" w14:textId="77777777" w:rsidR="00775E63" w:rsidRPr="00B96C9A" w:rsidRDefault="00775E63" w:rsidP="00336420">
      <w:pPr>
        <w:tabs>
          <w:tab w:val="left" w:pos="993"/>
          <w:tab w:val="left" w:pos="1170"/>
        </w:tabs>
        <w:spacing w:after="0" w:line="240" w:lineRule="auto"/>
      </w:pPr>
      <w:bookmarkStart w:id="87" w:name="_Hlk496888450"/>
    </w:p>
    <w:p w14:paraId="12570A64" w14:textId="77777777" w:rsidR="00775E63" w:rsidRPr="00B96C9A" w:rsidRDefault="00775E63" w:rsidP="00336420">
      <w:pPr>
        <w:tabs>
          <w:tab w:val="left" w:pos="993"/>
          <w:tab w:val="left" w:pos="1170"/>
        </w:tabs>
        <w:spacing w:after="0" w:line="240" w:lineRule="auto"/>
      </w:pPr>
    </w:p>
    <w:p w14:paraId="30365FE4" w14:textId="77777777" w:rsidR="00775E63" w:rsidRPr="00B96C9A" w:rsidRDefault="00775E63" w:rsidP="00336420">
      <w:pPr>
        <w:tabs>
          <w:tab w:val="left" w:pos="993"/>
          <w:tab w:val="left" w:pos="1170"/>
        </w:tabs>
        <w:spacing w:after="0" w:line="240" w:lineRule="auto"/>
      </w:pPr>
    </w:p>
    <w:p w14:paraId="31098532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lastRenderedPageBreak/>
        <w:t xml:space="preserve">                                        2.อนุมัติข่าวของผู้ดูแลระบบ</w:t>
      </w:r>
    </w:p>
    <w:p w14:paraId="5547A10F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  <w:ind w:firstLine="1560"/>
        <w:rPr>
          <w:color w:val="000000"/>
        </w:rPr>
      </w:pPr>
    </w:p>
    <w:p w14:paraId="37FAAABF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  <w:jc w:val="center"/>
        <w:rPr>
          <w:color w:val="000000"/>
        </w:rPr>
      </w:pPr>
      <w:r w:rsidRPr="00B96C9A">
        <w:rPr>
          <w:noProof/>
          <w:color w:val="000000"/>
        </w:rPr>
        <w:drawing>
          <wp:inline distT="0" distB="0" distL="0" distR="0" wp14:anchorId="4F161F19" wp14:editId="1EB3EBA9">
            <wp:extent cx="3191774" cy="1281551"/>
            <wp:effectExtent l="0" t="0" r="8890" b="0"/>
            <wp:docPr id="374" name="รูปภาพ 3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4" name="2ผู้.png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3384" cy="1290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752340" w14:textId="77777777" w:rsidR="00336420" w:rsidRPr="00B96C9A" w:rsidRDefault="00336420" w:rsidP="00336420">
      <w:pPr>
        <w:pStyle w:val="afd"/>
        <w:ind w:firstLine="0"/>
        <w:jc w:val="center"/>
        <w:rPr>
          <w:rFonts w:ascii="TH Sarabun New" w:hAnsi="TH Sarabun New" w:cs="TH Sarabun New"/>
          <w:sz w:val="28"/>
          <w:szCs w:val="28"/>
        </w:rPr>
      </w:pPr>
    </w:p>
    <w:p w14:paraId="76D61B20" w14:textId="21DA0981" w:rsidR="00336420" w:rsidRPr="00B96C9A" w:rsidRDefault="00336420" w:rsidP="2B70ABAF">
      <w:pPr>
        <w:pStyle w:val="afd"/>
        <w:ind w:firstLine="0"/>
        <w:jc w:val="center"/>
        <w:rPr>
          <w:rFonts w:ascii="TH Sarabun New" w:hAnsi="TH Sarabun New" w:cs="TH Sarabun New"/>
          <w:b w:val="0"/>
          <w:bCs w:val="0"/>
          <w:color w:val="000000" w:themeColor="text1"/>
          <w:sz w:val="28"/>
          <w:szCs w:val="28"/>
        </w:rPr>
      </w:pPr>
      <w:bookmarkStart w:id="88" w:name="_Toc405814852"/>
      <w:bookmarkStart w:id="89" w:name="_Toc437956188"/>
      <w:r w:rsidRPr="00B96C9A">
        <w:rPr>
          <w:rFonts w:ascii="TH Sarabun New" w:hAnsi="TH Sarabun New" w:cs="TH Sarabun New"/>
          <w:sz w:val="28"/>
          <w:szCs w:val="28"/>
          <w:cs/>
        </w:rPr>
        <w:t xml:space="preserve">ภาพที่ </w:t>
      </w:r>
      <w:r w:rsidRPr="00B96C9A">
        <w:rPr>
          <w:rFonts w:ascii="TH Sarabun New" w:hAnsi="TH Sarabun New" w:cs="TH Sarabun New"/>
          <w:color w:val="000000"/>
          <w:sz w:val="28"/>
          <w:szCs w:val="28"/>
          <w:cs/>
        </w:rPr>
        <w:t>37</w:t>
      </w:r>
      <w:r w:rsidR="0049433D" w:rsidRPr="00B96C9A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 Use Case </w:t>
      </w:r>
      <w:r w:rsidRPr="00B96C9A">
        <w:rPr>
          <w:rFonts w:ascii="TH Sarabun New" w:hAnsi="TH Sarabun New" w:cs="TH Sarabun New"/>
          <w:sz w:val="28"/>
          <w:szCs w:val="28"/>
          <w:cs/>
        </w:rPr>
        <w:t>.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อนุมัติข่าว ของ ผู้ดูแลระบบ</w:t>
      </w:r>
      <w:bookmarkEnd w:id="88"/>
      <w:bookmarkEnd w:id="89"/>
    </w:p>
    <w:p w14:paraId="0EDB8267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  <w:jc w:val="center"/>
        <w:rPr>
          <w:b/>
          <w:bCs/>
          <w:color w:val="000000"/>
        </w:rPr>
      </w:pPr>
    </w:p>
    <w:p w14:paraId="162672ED" w14:textId="77777777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90" w:name="_Toc405824305"/>
      <w:bookmarkStart w:id="91" w:name="_Toc437956263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051C5E" w:rsidRPr="00B96C9A">
        <w:rPr>
          <w:rFonts w:ascii="TH Sarabun New" w:hAnsi="TH Sarabun New" w:cs="TH Sarabun New"/>
          <w:sz w:val="28"/>
          <w:szCs w:val="28"/>
          <w:cs/>
        </w:rPr>
        <w:t>19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อนุมัติข่าว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)</w:t>
      </w:r>
      <w:bookmarkEnd w:id="90"/>
      <w:bookmarkEnd w:id="91"/>
    </w:p>
    <w:p w14:paraId="5C13A8D7" w14:textId="77777777" w:rsidR="00336420" w:rsidRPr="00B96C9A" w:rsidRDefault="00336420" w:rsidP="00336420">
      <w:pPr>
        <w:spacing w:after="0" w:line="240" w:lineRule="auto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0"/>
        <w:gridCol w:w="2960"/>
      </w:tblGrid>
      <w:tr w:rsidR="00336420" w:rsidRPr="00B96C9A" w14:paraId="48DD9F4A" w14:textId="77777777" w:rsidTr="2B70ABAF">
        <w:tc>
          <w:tcPr>
            <w:tcW w:w="2376" w:type="dxa"/>
            <w:shd w:val="clear" w:color="auto" w:fill="auto"/>
          </w:tcPr>
          <w:p w14:paraId="7941298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3E30FA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อนุมัติข่าวของผู้ดูแลระบบ</w:t>
            </w:r>
          </w:p>
        </w:tc>
      </w:tr>
      <w:tr w:rsidR="00336420" w:rsidRPr="00B96C9A" w14:paraId="5BD9AF10" w14:textId="77777777" w:rsidTr="2B70ABAF">
        <w:tc>
          <w:tcPr>
            <w:tcW w:w="2376" w:type="dxa"/>
            <w:shd w:val="clear" w:color="auto" w:fill="auto"/>
          </w:tcPr>
          <w:p w14:paraId="7934B73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666ABCC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สถานะข่าว</w:t>
            </w:r>
          </w:p>
        </w:tc>
      </w:tr>
      <w:tr w:rsidR="00336420" w:rsidRPr="00B96C9A" w14:paraId="243935F9" w14:textId="77777777" w:rsidTr="2B70ABAF">
        <w:tc>
          <w:tcPr>
            <w:tcW w:w="2376" w:type="dxa"/>
            <w:shd w:val="clear" w:color="auto" w:fill="auto"/>
          </w:tcPr>
          <w:p w14:paraId="491DDFB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A1B4BD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อนุมัติข่าวสาร</w:t>
            </w:r>
          </w:p>
        </w:tc>
      </w:tr>
      <w:tr w:rsidR="00336420" w:rsidRPr="00B96C9A" w14:paraId="3EAE1755" w14:textId="77777777" w:rsidTr="2B70ABAF">
        <w:tc>
          <w:tcPr>
            <w:tcW w:w="2376" w:type="dxa"/>
            <w:shd w:val="clear" w:color="auto" w:fill="auto"/>
          </w:tcPr>
          <w:p w14:paraId="41D8542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320DC3F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กำหนดสถานะข่าวได้ว่าต้องการอนุมัติหรือไม่</w:t>
            </w:r>
          </w:p>
        </w:tc>
      </w:tr>
      <w:tr w:rsidR="00336420" w:rsidRPr="00B96C9A" w14:paraId="17BC5847" w14:textId="77777777" w:rsidTr="2B70ABAF">
        <w:tc>
          <w:tcPr>
            <w:tcW w:w="2376" w:type="dxa"/>
            <w:shd w:val="clear" w:color="auto" w:fill="auto"/>
          </w:tcPr>
          <w:p w14:paraId="37C1E56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48B86B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0D7609E3" w14:textId="77777777" w:rsidTr="2B70ABAF">
        <w:tc>
          <w:tcPr>
            <w:tcW w:w="2376" w:type="dxa"/>
            <w:shd w:val="clear" w:color="auto" w:fill="auto"/>
          </w:tcPr>
          <w:p w14:paraId="2F9352F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1E1B56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- 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0AF8FFB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 เป็นผู้ดูแลระบบเท่านั้น</w:t>
            </w:r>
          </w:p>
        </w:tc>
      </w:tr>
      <w:tr w:rsidR="00336420" w:rsidRPr="00B96C9A" w14:paraId="3B6F9D8E" w14:textId="77777777" w:rsidTr="2B70ABAF">
        <w:tc>
          <w:tcPr>
            <w:tcW w:w="2376" w:type="dxa"/>
            <w:shd w:val="clear" w:color="auto" w:fill="auto"/>
          </w:tcPr>
          <w:p w14:paraId="0466021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86BD24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75E624A9" w14:textId="77777777" w:rsidTr="2B70ABAF">
        <w:tc>
          <w:tcPr>
            <w:tcW w:w="2376" w:type="dxa"/>
            <w:shd w:val="clear" w:color="auto" w:fill="auto"/>
          </w:tcPr>
          <w:p w14:paraId="43FC124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856D2E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อนุมัติสถานะข่าวสารได้</w:t>
            </w:r>
          </w:p>
        </w:tc>
      </w:tr>
      <w:tr w:rsidR="00336420" w:rsidRPr="00B96C9A" w14:paraId="6F72DFC8" w14:textId="77777777" w:rsidTr="2B70ABAF">
        <w:tc>
          <w:tcPr>
            <w:tcW w:w="2376" w:type="dxa"/>
            <w:shd w:val="clear" w:color="auto" w:fill="auto"/>
          </w:tcPr>
          <w:p w14:paraId="1919567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7C15E80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อนุมัติสถานะข่าวสารสำเร็จ</w:t>
            </w:r>
          </w:p>
        </w:tc>
      </w:tr>
      <w:tr w:rsidR="00336420" w:rsidRPr="00B96C9A" w14:paraId="6E1322EC" w14:textId="77777777" w:rsidTr="2B70ABAF">
        <w:tc>
          <w:tcPr>
            <w:tcW w:w="2376" w:type="dxa"/>
            <w:vMerge w:val="restart"/>
            <w:shd w:val="clear" w:color="auto" w:fill="auto"/>
          </w:tcPr>
          <w:p w14:paraId="24FFDF1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071E2A55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2B4AC277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30EBDA1F" w14:textId="77777777" w:rsidTr="2B70ABAF">
        <w:tc>
          <w:tcPr>
            <w:tcW w:w="2376" w:type="dxa"/>
            <w:vMerge/>
            <w:shd w:val="clear" w:color="auto" w:fill="auto"/>
          </w:tcPr>
          <w:p w14:paraId="6F2FB3D0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14122AF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 เลือกเมนูสถานะข่าว</w:t>
            </w:r>
          </w:p>
          <w:p w14:paraId="18076867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F3CF80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ผู้ดูแลระบบเลือกสถานะข่าว ว่าต้องการอนุมัติหรือไม่อนุมัติกดบันทึก</w:t>
            </w:r>
          </w:p>
        </w:tc>
        <w:tc>
          <w:tcPr>
            <w:tcW w:w="3049" w:type="dxa"/>
            <w:shd w:val="clear" w:color="auto" w:fill="auto"/>
          </w:tcPr>
          <w:p w14:paraId="11032E3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สถานะข่าวสารและแสดงรายการข่าวสารที่รอการอนุมัติ</w:t>
            </w:r>
          </w:p>
          <w:p w14:paraId="42116E9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บันทึกสถานะข่าวและแสดงข่าวหากสถานะเป็นอนุมัติและไม่แสดงข่าวหากสถานะไม่อนุมัติ</w:t>
            </w:r>
          </w:p>
          <w:p w14:paraId="31CD6D6E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</w:tc>
      </w:tr>
      <w:tr w:rsidR="00336420" w:rsidRPr="00B96C9A" w14:paraId="7E0995A3" w14:textId="77777777" w:rsidTr="2B70ABAF">
        <w:tc>
          <w:tcPr>
            <w:tcW w:w="2376" w:type="dxa"/>
            <w:shd w:val="clear" w:color="auto" w:fill="auto"/>
          </w:tcPr>
          <w:p w14:paraId="631BA3D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6693B0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bookmarkEnd w:id="87"/>
    </w:tbl>
    <w:p w14:paraId="50BE8D38" w14:textId="77777777" w:rsidR="00775E63" w:rsidRPr="00B96C9A" w:rsidRDefault="00775E63" w:rsidP="00336420">
      <w:pPr>
        <w:spacing w:after="0" w:line="240" w:lineRule="auto"/>
      </w:pPr>
    </w:p>
    <w:p w14:paraId="393C72B0" w14:textId="77777777" w:rsidR="00775E63" w:rsidRPr="00B96C9A" w:rsidRDefault="00775E63" w:rsidP="00336420">
      <w:pPr>
        <w:spacing w:after="0" w:line="240" w:lineRule="auto"/>
      </w:pPr>
    </w:p>
    <w:p w14:paraId="5F089F81" w14:textId="77777777" w:rsidR="00775E63" w:rsidRPr="00B96C9A" w:rsidRDefault="00775E63" w:rsidP="00336420">
      <w:pPr>
        <w:spacing w:after="0" w:line="240" w:lineRule="auto"/>
      </w:pPr>
    </w:p>
    <w:p w14:paraId="68DC0256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3.  ค้นหาโครงงาน</w:t>
      </w:r>
      <w:r w:rsidRPr="00B96C9A">
        <w:rPr>
          <w:color w:val="000000"/>
          <w:cs/>
        </w:rPr>
        <w:t>ของผู้ดูแลระบบ</w:t>
      </w:r>
    </w:p>
    <w:p w14:paraId="5B527B5A" w14:textId="77777777" w:rsidR="00775E63" w:rsidRPr="00B96C9A" w:rsidRDefault="00775E63" w:rsidP="00336420">
      <w:pPr>
        <w:spacing w:after="0" w:line="240" w:lineRule="auto"/>
        <w:rPr>
          <w:color w:val="000000"/>
        </w:rPr>
      </w:pPr>
    </w:p>
    <w:p w14:paraId="06530AEF" w14:textId="77777777" w:rsidR="00336420" w:rsidRPr="00B96C9A" w:rsidRDefault="00336420" w:rsidP="00336420">
      <w:pPr>
        <w:spacing w:after="0" w:line="240" w:lineRule="auto"/>
      </w:pPr>
      <w:r w:rsidRPr="00B96C9A">
        <w:rPr>
          <w:noProof/>
        </w:rPr>
        <w:drawing>
          <wp:anchor distT="0" distB="0" distL="114300" distR="114300" simplePos="0" relativeHeight="251658345" behindDoc="0" locked="0" layoutInCell="1" allowOverlap="1" wp14:anchorId="7764633F" wp14:editId="61405235">
            <wp:simplePos x="0" y="0"/>
            <wp:positionH relativeFrom="margin">
              <wp:align>left</wp:align>
            </wp:positionH>
            <wp:positionV relativeFrom="paragraph">
              <wp:posOffset>134620</wp:posOffset>
            </wp:positionV>
            <wp:extent cx="5274310" cy="1654175"/>
            <wp:effectExtent l="0" t="0" r="2540" b="3175"/>
            <wp:wrapSquare wrapText="bothSides"/>
            <wp:docPr id="35" name="รูปภาพ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3ผ.png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541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D72121" w14:textId="5AE97A33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bookmarkStart w:id="92" w:name="_Toc437956204"/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>38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bookmarkEnd w:id="92"/>
      <w:r w:rsidRPr="00B96C9A">
        <w:rPr>
          <w:cs/>
        </w:rPr>
        <w:t xml:space="preserve">ค้นหาโครงงาน </w:t>
      </w:r>
      <w:r w:rsidRPr="00B96C9A">
        <w:rPr>
          <w:color w:val="000000"/>
          <w:cs/>
        </w:rPr>
        <w:t>ของ ผู้ดูแลระบบ</w:t>
      </w:r>
    </w:p>
    <w:p w14:paraId="6A1ED291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3B80EDE0" w14:textId="357568B3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93" w:name="_Toc437956279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0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ค้นหาโครงงาน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ของผู้ดูแลระบบ)</w:t>
      </w:r>
      <w:bookmarkEnd w:id="93"/>
    </w:p>
    <w:p w14:paraId="5C32851D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336420" w:rsidRPr="00B96C9A" w14:paraId="4F5D8B1B" w14:textId="77777777" w:rsidTr="2B70ABAF">
        <w:tc>
          <w:tcPr>
            <w:tcW w:w="2376" w:type="dxa"/>
            <w:shd w:val="clear" w:color="auto" w:fill="auto"/>
          </w:tcPr>
          <w:p w14:paraId="1929821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870EDB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ค้นหาโครงงาน</w:t>
            </w:r>
            <w:r w:rsidRPr="00B96C9A">
              <w:rPr>
                <w:color w:val="000000"/>
                <w:cs/>
              </w:rPr>
              <w:t>ของผู้ดูแลระบบ</w:t>
            </w:r>
          </w:p>
        </w:tc>
      </w:tr>
      <w:tr w:rsidR="00336420" w:rsidRPr="00B96C9A" w14:paraId="01BAA379" w14:textId="77777777" w:rsidTr="2B70ABAF">
        <w:tc>
          <w:tcPr>
            <w:tcW w:w="2376" w:type="dxa"/>
            <w:shd w:val="clear" w:color="auto" w:fill="auto"/>
          </w:tcPr>
          <w:p w14:paraId="52AE790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A65E2CE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ค้นหาโครงงาน</w:t>
            </w:r>
          </w:p>
        </w:tc>
      </w:tr>
      <w:tr w:rsidR="00336420" w:rsidRPr="00B96C9A" w14:paraId="7634383C" w14:textId="77777777" w:rsidTr="2B70ABAF">
        <w:tc>
          <w:tcPr>
            <w:tcW w:w="2376" w:type="dxa"/>
            <w:shd w:val="clear" w:color="auto" w:fill="auto"/>
          </w:tcPr>
          <w:p w14:paraId="701E19F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DD8189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ค้นหาโครงงาน</w:t>
            </w:r>
          </w:p>
        </w:tc>
      </w:tr>
      <w:tr w:rsidR="00336420" w:rsidRPr="00B96C9A" w14:paraId="01927816" w14:textId="77777777" w:rsidTr="2B70ABAF">
        <w:tc>
          <w:tcPr>
            <w:tcW w:w="2376" w:type="dxa"/>
            <w:shd w:val="clear" w:color="auto" w:fill="auto"/>
          </w:tcPr>
          <w:p w14:paraId="4C5E5EC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B66608A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ค้นหาโครงงานที่ต้องการดูได้</w:t>
            </w:r>
          </w:p>
        </w:tc>
      </w:tr>
      <w:tr w:rsidR="00336420" w:rsidRPr="00B96C9A" w14:paraId="62963298" w14:textId="77777777" w:rsidTr="2B70ABAF">
        <w:tc>
          <w:tcPr>
            <w:tcW w:w="2376" w:type="dxa"/>
            <w:shd w:val="clear" w:color="auto" w:fill="auto"/>
          </w:tcPr>
          <w:p w14:paraId="6B15915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574F2D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0D745521" w14:textId="77777777" w:rsidTr="2B70ABAF">
        <w:tc>
          <w:tcPr>
            <w:tcW w:w="2376" w:type="dxa"/>
            <w:shd w:val="clear" w:color="auto" w:fill="auto"/>
          </w:tcPr>
          <w:p w14:paraId="371FEC6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EBCF69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124C200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48C71172" w14:textId="77777777" w:rsidTr="2B70ABAF">
        <w:tc>
          <w:tcPr>
            <w:tcW w:w="2376" w:type="dxa"/>
            <w:shd w:val="clear" w:color="auto" w:fill="auto"/>
          </w:tcPr>
          <w:p w14:paraId="42F27E2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BDE434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06B9A658" w14:textId="77777777" w:rsidTr="2B70ABAF">
        <w:tc>
          <w:tcPr>
            <w:tcW w:w="2376" w:type="dxa"/>
            <w:shd w:val="clear" w:color="auto" w:fill="auto"/>
          </w:tcPr>
          <w:p w14:paraId="17F50D9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F1654A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ต้องการค้นหาโครงงาน</w:t>
            </w:r>
          </w:p>
        </w:tc>
      </w:tr>
      <w:tr w:rsidR="00336420" w:rsidRPr="00B96C9A" w14:paraId="52E99F84" w14:textId="77777777" w:rsidTr="2B70ABAF">
        <w:tc>
          <w:tcPr>
            <w:tcW w:w="2376" w:type="dxa"/>
            <w:shd w:val="clear" w:color="auto" w:fill="auto"/>
          </w:tcPr>
          <w:p w14:paraId="1B2F292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7B49A27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ค้นหาโครงงานสำเร็จ</w:t>
            </w:r>
          </w:p>
        </w:tc>
      </w:tr>
      <w:tr w:rsidR="00336420" w:rsidRPr="00B96C9A" w14:paraId="5C6ECBA3" w14:textId="77777777" w:rsidTr="2B70ABAF">
        <w:tc>
          <w:tcPr>
            <w:tcW w:w="2376" w:type="dxa"/>
            <w:vMerge w:val="restart"/>
            <w:shd w:val="clear" w:color="auto" w:fill="auto"/>
          </w:tcPr>
          <w:p w14:paraId="67997C7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0648E88E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360E44B6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34CD1835" w14:textId="77777777" w:rsidTr="2B70ABAF">
        <w:tc>
          <w:tcPr>
            <w:tcW w:w="2376" w:type="dxa"/>
            <w:vMerge/>
            <w:shd w:val="clear" w:color="auto" w:fill="auto"/>
          </w:tcPr>
          <w:p w14:paraId="21871E08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5797EF5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เลือกเมนูสืบค้นข้อมูลโครงงาน</w:t>
            </w:r>
            <w:r w:rsidRPr="00B96C9A">
              <w:rPr>
                <w:rFonts w:eastAsia="Calibri"/>
                <w:cs/>
              </w:rPr>
              <w:br/>
            </w:r>
          </w:p>
          <w:p w14:paraId="7AC700E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ผู้ดูแลระบบเลือกค้นหาโครงงานจากเงื่อนไขที่ต้องการ โดยสามารถค้นหาได้จากการระบุจากคำคีย์</w:t>
            </w:r>
            <w:proofErr w:type="spellStart"/>
            <w:r w:rsidRPr="00B96C9A">
              <w:rPr>
                <w:rFonts w:eastAsia="Calibri"/>
                <w:cs/>
              </w:rPr>
              <w:t>เวิร์ด</w:t>
            </w:r>
            <w:proofErr w:type="spellEnd"/>
            <w:r w:rsidRPr="00B96C9A">
              <w:rPr>
                <w:rFonts w:eastAsia="Calibri"/>
                <w:cs/>
              </w:rPr>
              <w:t xml:space="preserve"> หรือจากการกำหนดเงื่อนไขและกดปุ่มค้นหา</w:t>
            </w:r>
          </w:p>
        </w:tc>
        <w:tc>
          <w:tcPr>
            <w:tcW w:w="3049" w:type="dxa"/>
            <w:shd w:val="clear" w:color="auto" w:fill="auto"/>
          </w:tcPr>
          <w:p w14:paraId="3F798AC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สืบค้น</w:t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ผลการค้นหาที่ได้จากการระบุเงื่อนไข</w:t>
            </w:r>
          </w:p>
        </w:tc>
      </w:tr>
      <w:tr w:rsidR="00336420" w:rsidRPr="00B96C9A" w14:paraId="5D7A25F2" w14:textId="77777777" w:rsidTr="2B70ABAF">
        <w:tc>
          <w:tcPr>
            <w:tcW w:w="2376" w:type="dxa"/>
            <w:shd w:val="clear" w:color="auto" w:fill="auto"/>
          </w:tcPr>
          <w:p w14:paraId="3B267A0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E24310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320EA289" w14:textId="77777777" w:rsidR="00336420" w:rsidRPr="00B96C9A" w:rsidRDefault="00336420" w:rsidP="00336420">
      <w:pPr>
        <w:spacing w:after="0" w:line="240" w:lineRule="auto"/>
      </w:pPr>
      <w:bookmarkStart w:id="94" w:name="_Hlk497084249"/>
      <w:r w:rsidRPr="00B96C9A">
        <w:rPr>
          <w:cs/>
        </w:rPr>
        <w:lastRenderedPageBreak/>
        <w:t xml:space="preserve">                                      4.  เพิ่มปฏิทินของผู้ดูแลระบบ</w:t>
      </w:r>
    </w:p>
    <w:p w14:paraId="767E31A4" w14:textId="77777777" w:rsidR="00336420" w:rsidRPr="00B96C9A" w:rsidRDefault="00336420" w:rsidP="00336420">
      <w:pPr>
        <w:tabs>
          <w:tab w:val="left" w:pos="993"/>
        </w:tabs>
        <w:spacing w:after="0" w:line="240" w:lineRule="auto"/>
      </w:pPr>
    </w:p>
    <w:p w14:paraId="6243528B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7B9EB1DD" wp14:editId="121A59BC">
            <wp:extent cx="2907102" cy="1321951"/>
            <wp:effectExtent l="0" t="0" r="7620" b="0"/>
            <wp:docPr id="378" name="รูปภาพ 3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8" name="4 (1).png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3395" cy="13384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C282F9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p w14:paraId="00277A8E" w14:textId="7B6B8CFE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>ภาพที่ 3</w:t>
      </w:r>
      <w:r w:rsidRPr="00B96C9A">
        <w:rPr>
          <w:b/>
          <w:bCs/>
          <w:color w:val="000000"/>
          <w:cs/>
        </w:rPr>
        <w:t>9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bookmarkStart w:id="95" w:name="_Hlk497083551"/>
      <w:r w:rsidRPr="00B96C9A">
        <w:rPr>
          <w:cs/>
        </w:rPr>
        <w:t>เพิ่มปฏิทินของผู้ดูแลระบบ</w:t>
      </w:r>
      <w:bookmarkEnd w:id="95"/>
    </w:p>
    <w:p w14:paraId="059542E0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4A334213" w14:textId="23494742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1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เพิ่มปฏิทินของผู้ดูแลระบบ)</w:t>
      </w:r>
    </w:p>
    <w:p w14:paraId="2B7AABAE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8"/>
        <w:gridCol w:w="3000"/>
        <w:gridCol w:w="2958"/>
      </w:tblGrid>
      <w:tr w:rsidR="00336420" w:rsidRPr="00B96C9A" w14:paraId="189527C4" w14:textId="77777777" w:rsidTr="2B70ABAF">
        <w:tc>
          <w:tcPr>
            <w:tcW w:w="2338" w:type="dxa"/>
            <w:shd w:val="clear" w:color="auto" w:fill="auto"/>
          </w:tcPr>
          <w:p w14:paraId="1C18FE9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05EAB7A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เพิ่มปฏิทินของผู้ดูแลระบบ</w:t>
            </w:r>
          </w:p>
        </w:tc>
      </w:tr>
      <w:tr w:rsidR="00336420" w:rsidRPr="00B96C9A" w14:paraId="5B549DE1" w14:textId="77777777" w:rsidTr="2B70ABAF">
        <w:tc>
          <w:tcPr>
            <w:tcW w:w="2338" w:type="dxa"/>
            <w:shd w:val="clear" w:color="auto" w:fill="auto"/>
          </w:tcPr>
          <w:p w14:paraId="2D233B5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3BA8F1E4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เพิ่มข้อมูลปฏิทิน</w:t>
            </w:r>
          </w:p>
        </w:tc>
      </w:tr>
      <w:tr w:rsidR="00336420" w:rsidRPr="00B96C9A" w14:paraId="5E29BCFD" w14:textId="77777777" w:rsidTr="2B70ABAF">
        <w:tc>
          <w:tcPr>
            <w:tcW w:w="2338" w:type="dxa"/>
            <w:shd w:val="clear" w:color="auto" w:fill="auto"/>
          </w:tcPr>
          <w:p w14:paraId="5839A9B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3730975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กรอกข้อมูลปฏิทิน</w:t>
            </w:r>
          </w:p>
        </w:tc>
      </w:tr>
      <w:tr w:rsidR="00336420" w:rsidRPr="00B96C9A" w14:paraId="1D7D8B20" w14:textId="77777777" w:rsidTr="2B70ABAF">
        <w:tc>
          <w:tcPr>
            <w:tcW w:w="2338" w:type="dxa"/>
            <w:shd w:val="clear" w:color="auto" w:fill="auto"/>
          </w:tcPr>
          <w:p w14:paraId="0244297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0BF6FE11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เพิ่มข้อมูลปฏิทิน</w:t>
            </w:r>
          </w:p>
        </w:tc>
      </w:tr>
      <w:tr w:rsidR="00336420" w:rsidRPr="00B96C9A" w14:paraId="181BB9E3" w14:textId="77777777" w:rsidTr="2B70ABAF">
        <w:tc>
          <w:tcPr>
            <w:tcW w:w="2338" w:type="dxa"/>
            <w:shd w:val="clear" w:color="auto" w:fill="auto"/>
          </w:tcPr>
          <w:p w14:paraId="744F16E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192E165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7252E7CE" w14:textId="77777777" w:rsidTr="2B70ABAF">
        <w:tc>
          <w:tcPr>
            <w:tcW w:w="2338" w:type="dxa"/>
            <w:shd w:val="clear" w:color="auto" w:fill="auto"/>
          </w:tcPr>
          <w:p w14:paraId="7AB6E85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55FD531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726A47D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201AE9AD" w14:textId="77777777" w:rsidTr="2B70ABAF">
        <w:tc>
          <w:tcPr>
            <w:tcW w:w="2338" w:type="dxa"/>
            <w:shd w:val="clear" w:color="auto" w:fill="auto"/>
          </w:tcPr>
          <w:p w14:paraId="7193CED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4E72AB1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0BD739DA" w14:textId="77777777" w:rsidTr="2B70ABAF">
        <w:tc>
          <w:tcPr>
            <w:tcW w:w="2338" w:type="dxa"/>
            <w:shd w:val="clear" w:color="auto" w:fill="auto"/>
          </w:tcPr>
          <w:p w14:paraId="4383548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204ED89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ต้องการเพิ่มข้อมูลในปฏิทิน</w:t>
            </w:r>
          </w:p>
        </w:tc>
      </w:tr>
      <w:tr w:rsidR="00336420" w:rsidRPr="00B96C9A" w14:paraId="5F4D24DA" w14:textId="77777777" w:rsidTr="2B70ABAF">
        <w:tc>
          <w:tcPr>
            <w:tcW w:w="2338" w:type="dxa"/>
            <w:shd w:val="clear" w:color="auto" w:fill="auto"/>
          </w:tcPr>
          <w:p w14:paraId="5AD3076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6CCF145D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เพิ่มข้อมูลปฏิทินสำเร็จ</w:t>
            </w:r>
          </w:p>
        </w:tc>
      </w:tr>
      <w:tr w:rsidR="00336420" w:rsidRPr="00B96C9A" w14:paraId="7CC8EAE9" w14:textId="77777777" w:rsidTr="2B70ABAF">
        <w:tc>
          <w:tcPr>
            <w:tcW w:w="2338" w:type="dxa"/>
            <w:vMerge w:val="restart"/>
            <w:shd w:val="clear" w:color="auto" w:fill="auto"/>
          </w:tcPr>
          <w:p w14:paraId="2D8B9CC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0" w:type="dxa"/>
            <w:shd w:val="clear" w:color="auto" w:fill="auto"/>
          </w:tcPr>
          <w:p w14:paraId="600A7979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58" w:type="dxa"/>
            <w:shd w:val="clear" w:color="auto" w:fill="auto"/>
          </w:tcPr>
          <w:p w14:paraId="0CE3087A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54130E8A" w14:textId="77777777" w:rsidTr="2B70ABAF">
        <w:tc>
          <w:tcPr>
            <w:tcW w:w="2338" w:type="dxa"/>
            <w:vMerge/>
            <w:shd w:val="clear" w:color="auto" w:fill="auto"/>
          </w:tcPr>
          <w:p w14:paraId="42E8EE7F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0" w:type="dxa"/>
            <w:shd w:val="clear" w:color="auto" w:fill="auto"/>
          </w:tcPr>
          <w:p w14:paraId="7D124FB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เลือกเมนู</w:t>
            </w:r>
            <w:r w:rsidRPr="00B96C9A">
              <w:rPr>
                <w:cs/>
              </w:rPr>
              <w:t>ปฏิทิน</w:t>
            </w:r>
          </w:p>
          <w:p w14:paraId="4289B1B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กดปุ่มเพิ่ม</w:t>
            </w:r>
          </w:p>
          <w:p w14:paraId="3773B23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br/>
              <w:t>3.กรอกข้อมูลปฏิทิน กดปุ่มตกลง</w:t>
            </w:r>
          </w:p>
        </w:tc>
        <w:tc>
          <w:tcPr>
            <w:tcW w:w="2958" w:type="dxa"/>
            <w:shd w:val="clear" w:color="auto" w:fill="auto"/>
          </w:tcPr>
          <w:p w14:paraId="6C87CD2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s/>
              </w:rPr>
              <w:t>ปฏิทิน</w:t>
            </w:r>
          </w:p>
          <w:p w14:paraId="30D72D3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หน้ากรอกข้อมูลปฏิทิน</w:t>
            </w:r>
          </w:p>
          <w:p w14:paraId="49EE3FD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.1ระบบบันทึกข้อมูล</w:t>
            </w:r>
          </w:p>
        </w:tc>
      </w:tr>
      <w:tr w:rsidR="00336420" w:rsidRPr="00B96C9A" w14:paraId="2FBCB4F9" w14:textId="77777777" w:rsidTr="2B70ABAF">
        <w:tc>
          <w:tcPr>
            <w:tcW w:w="2338" w:type="dxa"/>
            <w:shd w:val="clear" w:color="auto" w:fill="auto"/>
          </w:tcPr>
          <w:p w14:paraId="7A21A74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58" w:type="dxa"/>
            <w:gridSpan w:val="2"/>
            <w:shd w:val="clear" w:color="auto" w:fill="auto"/>
          </w:tcPr>
          <w:p w14:paraId="781A9B1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7577726B" w14:textId="77777777" w:rsidR="00336420" w:rsidRPr="00B96C9A" w:rsidRDefault="00336420" w:rsidP="00336420">
      <w:pPr>
        <w:spacing w:after="0" w:line="240" w:lineRule="auto"/>
      </w:pPr>
    </w:p>
    <w:p w14:paraId="026D7B65" w14:textId="77777777" w:rsidR="00775E63" w:rsidRPr="00B96C9A" w:rsidRDefault="00775E63" w:rsidP="00336420">
      <w:pPr>
        <w:spacing w:after="0" w:line="240" w:lineRule="auto"/>
      </w:pPr>
    </w:p>
    <w:p w14:paraId="3D23835F" w14:textId="77777777" w:rsidR="00775E63" w:rsidRPr="00B96C9A" w:rsidRDefault="00775E63" w:rsidP="00336420">
      <w:pPr>
        <w:spacing w:after="0" w:line="240" w:lineRule="auto"/>
      </w:pPr>
    </w:p>
    <w:p w14:paraId="16739767" w14:textId="77777777" w:rsidR="00775E63" w:rsidRPr="00B96C9A" w:rsidRDefault="00775E63" w:rsidP="00336420">
      <w:pPr>
        <w:spacing w:after="0" w:line="240" w:lineRule="auto"/>
      </w:pPr>
    </w:p>
    <w:p w14:paraId="6B840443" w14:textId="77777777" w:rsidR="00775E63" w:rsidRPr="00B96C9A" w:rsidRDefault="00775E63" w:rsidP="00336420">
      <w:pPr>
        <w:spacing w:after="0" w:line="240" w:lineRule="auto"/>
      </w:pPr>
    </w:p>
    <w:bookmarkEnd w:id="94"/>
    <w:p w14:paraId="42A460DF" w14:textId="77777777" w:rsidR="00336420" w:rsidRPr="00B96C9A" w:rsidRDefault="00336420" w:rsidP="2B70ABAF">
      <w:pPr>
        <w:tabs>
          <w:tab w:val="left" w:pos="993"/>
          <w:tab w:val="left" w:pos="1170"/>
        </w:tabs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 5.  ดาวโหลดเอกสาร</w:t>
      </w:r>
      <w:r w:rsidRPr="00B96C9A">
        <w:rPr>
          <w:color w:val="000000"/>
          <w:cs/>
        </w:rPr>
        <w:t>ของผู้ดูแลระบบ</w:t>
      </w:r>
    </w:p>
    <w:p w14:paraId="37251F75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  <w:rPr>
          <w:color w:val="000000"/>
        </w:rPr>
      </w:pPr>
    </w:p>
    <w:p w14:paraId="26349A2E" w14:textId="77777777" w:rsidR="00336420" w:rsidRPr="00B96C9A" w:rsidRDefault="00336420" w:rsidP="00775E63">
      <w:pPr>
        <w:tabs>
          <w:tab w:val="left" w:pos="993"/>
          <w:tab w:val="left" w:pos="1170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17F12AE3" wp14:editId="1A06F2AD">
            <wp:extent cx="3200400" cy="1285016"/>
            <wp:effectExtent l="0" t="0" r="0" b="0"/>
            <wp:docPr id="25" name="รูปภาพ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5ผ (1).png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8024" cy="1292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0BA5E9" w14:textId="77777777" w:rsidR="00336420" w:rsidRPr="00B96C9A" w:rsidRDefault="00336420" w:rsidP="00336420">
      <w:pPr>
        <w:spacing w:after="0" w:line="240" w:lineRule="auto"/>
        <w:jc w:val="center"/>
        <w:rPr>
          <w:b/>
          <w:bCs/>
        </w:rPr>
      </w:pPr>
      <w:bookmarkStart w:id="96" w:name="_Toc437956195"/>
    </w:p>
    <w:p w14:paraId="18E8B543" w14:textId="24320A21" w:rsidR="00336420" w:rsidRPr="00B96C9A" w:rsidRDefault="00336420" w:rsidP="00336420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>40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bookmarkEnd w:id="96"/>
      <w:r w:rsidRPr="00B96C9A">
        <w:rPr>
          <w:cs/>
        </w:rPr>
        <w:t>ดาวโหลดเอกสาร</w:t>
      </w:r>
      <w:r w:rsidRPr="00B96C9A">
        <w:rPr>
          <w:color w:val="000000"/>
          <w:cs/>
        </w:rPr>
        <w:t>ของผู้ดูแลระบบ</w:t>
      </w:r>
    </w:p>
    <w:p w14:paraId="327E881C" w14:textId="77777777" w:rsidR="00336420" w:rsidRPr="00B96C9A" w:rsidRDefault="00336420" w:rsidP="00775E63">
      <w:pPr>
        <w:tabs>
          <w:tab w:val="left" w:pos="993"/>
        </w:tabs>
        <w:spacing w:after="0" w:line="240" w:lineRule="auto"/>
      </w:pPr>
    </w:p>
    <w:p w14:paraId="3B385990" w14:textId="7F664AD1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97" w:name="_Toc437956270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2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ดาวโหลดเอกสาร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ของผู้ดูแลระบบ)</w:t>
      </w:r>
      <w:bookmarkEnd w:id="97"/>
    </w:p>
    <w:p w14:paraId="7BD0B669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0"/>
        <w:gridCol w:w="2960"/>
      </w:tblGrid>
      <w:tr w:rsidR="00336420" w:rsidRPr="00B96C9A" w14:paraId="562F40E4" w14:textId="77777777" w:rsidTr="2B70ABAF">
        <w:tc>
          <w:tcPr>
            <w:tcW w:w="2336" w:type="dxa"/>
            <w:shd w:val="clear" w:color="auto" w:fill="auto"/>
          </w:tcPr>
          <w:p w14:paraId="10F2D6D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F28401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ดาวโหลดเอกสาร</w:t>
            </w:r>
            <w:r w:rsidRPr="00B96C9A">
              <w:rPr>
                <w:color w:val="000000"/>
                <w:cs/>
              </w:rPr>
              <w:t>ของผู้ดูแลระบบ</w:t>
            </w:r>
          </w:p>
        </w:tc>
      </w:tr>
      <w:tr w:rsidR="00336420" w:rsidRPr="00B96C9A" w14:paraId="1D412CCD" w14:textId="77777777" w:rsidTr="2B70ABAF">
        <w:tc>
          <w:tcPr>
            <w:tcW w:w="2336" w:type="dxa"/>
            <w:shd w:val="clear" w:color="auto" w:fill="auto"/>
          </w:tcPr>
          <w:p w14:paraId="6DD94DC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48AD604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ดาวน์โหลดเอกสาร</w:t>
            </w:r>
          </w:p>
        </w:tc>
      </w:tr>
      <w:tr w:rsidR="00336420" w:rsidRPr="00B96C9A" w14:paraId="35E3FDE6" w14:textId="77777777" w:rsidTr="2B70ABAF">
        <w:tc>
          <w:tcPr>
            <w:tcW w:w="2336" w:type="dxa"/>
            <w:shd w:val="clear" w:color="auto" w:fill="auto"/>
          </w:tcPr>
          <w:p w14:paraId="686063A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4DCCE5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ดาวน์โหลดเอกสารที่ต้องการได้</w:t>
            </w:r>
          </w:p>
        </w:tc>
      </w:tr>
      <w:tr w:rsidR="00336420" w:rsidRPr="00B96C9A" w14:paraId="0657BF4E" w14:textId="77777777" w:rsidTr="2B70ABAF">
        <w:tc>
          <w:tcPr>
            <w:tcW w:w="2336" w:type="dxa"/>
            <w:shd w:val="clear" w:color="auto" w:fill="auto"/>
          </w:tcPr>
          <w:p w14:paraId="06903FC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66EBFD0D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ดาวน์โหลดเอกสารต่าง ๆที่ต้องการจากระบบได้</w:t>
            </w:r>
          </w:p>
        </w:tc>
      </w:tr>
      <w:tr w:rsidR="00336420" w:rsidRPr="00B96C9A" w14:paraId="0E2D01DA" w14:textId="77777777" w:rsidTr="2B70ABAF">
        <w:tc>
          <w:tcPr>
            <w:tcW w:w="2336" w:type="dxa"/>
            <w:shd w:val="clear" w:color="auto" w:fill="auto"/>
          </w:tcPr>
          <w:p w14:paraId="6F52D62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7EF30B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6CC30976" w14:textId="77777777" w:rsidTr="2B70ABAF">
        <w:tc>
          <w:tcPr>
            <w:tcW w:w="2336" w:type="dxa"/>
            <w:shd w:val="clear" w:color="auto" w:fill="auto"/>
          </w:tcPr>
          <w:p w14:paraId="6FACB71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FF92F0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258EA7A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2F3B09DD" w14:textId="77777777" w:rsidTr="2B70ABAF">
        <w:tc>
          <w:tcPr>
            <w:tcW w:w="2336" w:type="dxa"/>
            <w:shd w:val="clear" w:color="auto" w:fill="auto"/>
          </w:tcPr>
          <w:p w14:paraId="114ED28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17EE623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2898E2F4" w14:textId="77777777" w:rsidTr="2B70ABAF">
        <w:tc>
          <w:tcPr>
            <w:tcW w:w="2336" w:type="dxa"/>
            <w:shd w:val="clear" w:color="auto" w:fill="auto"/>
          </w:tcPr>
          <w:p w14:paraId="06F61F0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2B103A4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ดาวน์โหลดเอกสารได้</w:t>
            </w:r>
          </w:p>
        </w:tc>
      </w:tr>
      <w:tr w:rsidR="00336420" w:rsidRPr="00B96C9A" w14:paraId="1F60FB3E" w14:textId="77777777" w:rsidTr="2B70ABAF">
        <w:tc>
          <w:tcPr>
            <w:tcW w:w="2336" w:type="dxa"/>
            <w:shd w:val="clear" w:color="auto" w:fill="auto"/>
          </w:tcPr>
          <w:p w14:paraId="0C477BB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D61E37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ดาวน์โหลดเอกสารสำเร็จ</w:t>
            </w:r>
          </w:p>
        </w:tc>
      </w:tr>
      <w:tr w:rsidR="00336420" w:rsidRPr="00B96C9A" w14:paraId="11DE1630" w14:textId="77777777" w:rsidTr="2B70ABAF">
        <w:tc>
          <w:tcPr>
            <w:tcW w:w="2336" w:type="dxa"/>
            <w:vMerge w:val="restart"/>
            <w:shd w:val="clear" w:color="auto" w:fill="auto"/>
          </w:tcPr>
          <w:p w14:paraId="6693424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0" w:type="dxa"/>
            <w:shd w:val="clear" w:color="auto" w:fill="auto"/>
          </w:tcPr>
          <w:p w14:paraId="3A6285F2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60" w:type="dxa"/>
            <w:shd w:val="clear" w:color="auto" w:fill="auto"/>
          </w:tcPr>
          <w:p w14:paraId="70B95AD2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1E5CBF91" w14:textId="77777777" w:rsidTr="2B70ABAF">
        <w:tc>
          <w:tcPr>
            <w:tcW w:w="2336" w:type="dxa"/>
            <w:vMerge/>
            <w:shd w:val="clear" w:color="auto" w:fill="auto"/>
          </w:tcPr>
          <w:p w14:paraId="1005F87F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0" w:type="dxa"/>
            <w:shd w:val="clear" w:color="auto" w:fill="auto"/>
          </w:tcPr>
          <w:p w14:paraId="501AD76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</w:t>
            </w:r>
          </w:p>
          <w:p w14:paraId="30C7991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ลือกเมนูดาวน์โหลด</w:t>
            </w:r>
          </w:p>
          <w:p w14:paraId="7449B49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br/>
              <w:t>2.เลือกชื่อไฟล์เอกสารที่ต้องการดาวน์โหลดและกดไอคอนดาวน์โหลด</w:t>
            </w:r>
          </w:p>
        </w:tc>
        <w:tc>
          <w:tcPr>
            <w:tcW w:w="2960" w:type="dxa"/>
            <w:shd w:val="clear" w:color="auto" w:fill="auto"/>
          </w:tcPr>
          <w:p w14:paraId="4AA1000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ดาวน์โหลดเอกสาร</w:t>
            </w:r>
          </w:p>
          <w:p w14:paraId="1D8A24C5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57B15D7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1ระบบดึงไฟล์เอกสารจากฐานข้อมูล และทำการดาวน์โหลดเอกสารออกมา</w:t>
            </w:r>
          </w:p>
          <w:p w14:paraId="4A5AF458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</w:tc>
      </w:tr>
      <w:tr w:rsidR="00336420" w:rsidRPr="00B96C9A" w14:paraId="590998B3" w14:textId="77777777" w:rsidTr="2B70ABAF">
        <w:tc>
          <w:tcPr>
            <w:tcW w:w="2336" w:type="dxa"/>
            <w:shd w:val="clear" w:color="auto" w:fill="auto"/>
          </w:tcPr>
          <w:p w14:paraId="672DF13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688BDF7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6033E025" w14:textId="77777777" w:rsidR="00336420" w:rsidRPr="00B96C9A" w:rsidRDefault="00336420" w:rsidP="00336420">
      <w:pPr>
        <w:tabs>
          <w:tab w:val="left" w:pos="993"/>
          <w:tab w:val="left" w:pos="1170"/>
        </w:tabs>
        <w:spacing w:after="0" w:line="240" w:lineRule="auto"/>
      </w:pPr>
    </w:p>
    <w:p w14:paraId="412AD278" w14:textId="77777777" w:rsidR="00775E63" w:rsidRPr="00B96C9A" w:rsidRDefault="00775E63" w:rsidP="00336420">
      <w:pPr>
        <w:tabs>
          <w:tab w:val="left" w:pos="993"/>
          <w:tab w:val="left" w:pos="1170"/>
        </w:tabs>
        <w:spacing w:after="0" w:line="240" w:lineRule="auto"/>
      </w:pPr>
    </w:p>
    <w:p w14:paraId="22D91612" w14:textId="77777777" w:rsidR="00775E63" w:rsidRPr="00B96C9A" w:rsidRDefault="00775E63" w:rsidP="00336420">
      <w:pPr>
        <w:tabs>
          <w:tab w:val="left" w:pos="993"/>
          <w:tab w:val="left" w:pos="1170"/>
        </w:tabs>
        <w:spacing w:after="0" w:line="240" w:lineRule="auto"/>
      </w:pPr>
    </w:p>
    <w:p w14:paraId="7D306729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6.  </w:t>
      </w:r>
      <w:r w:rsidRPr="00B96C9A">
        <w:rPr>
          <w:color w:val="000000"/>
          <w:cs/>
        </w:rPr>
        <w:t>นำเข้ารายชื่อนักศึกษาของผู้ดูแลระบบ</w:t>
      </w:r>
    </w:p>
    <w:p w14:paraId="44F279B1" w14:textId="77777777" w:rsidR="00336420" w:rsidRPr="00B96C9A" w:rsidRDefault="00336420" w:rsidP="00336420">
      <w:pPr>
        <w:spacing w:after="0" w:line="240" w:lineRule="auto"/>
        <w:rPr>
          <w:sz w:val="14"/>
          <w:szCs w:val="14"/>
        </w:rPr>
      </w:pPr>
    </w:p>
    <w:p w14:paraId="2533676D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179890C5" wp14:editId="2A99FCFE">
            <wp:extent cx="3167482" cy="1285145"/>
            <wp:effectExtent l="0" t="0" r="0" b="0"/>
            <wp:docPr id="379" name="รูปภาพ 3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9" name="66.png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5708" cy="130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37832" w14:textId="77777777" w:rsidR="008C1673" w:rsidRPr="00B96C9A" w:rsidRDefault="008C1673" w:rsidP="008C1673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45F6E776" w14:textId="473DD8CC" w:rsidR="00336420" w:rsidRPr="00B96C9A" w:rsidRDefault="00336420" w:rsidP="008C1673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  <w:color w:val="000000"/>
          <w:cs/>
        </w:rPr>
        <w:t>41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นำเข้ารายชื่อนักศึกษาของผู้ดูแลระบบ</w:t>
      </w:r>
      <w:r w:rsidRPr="00B96C9A">
        <w:rPr>
          <w:color w:val="000000"/>
          <w:cs/>
        </w:rPr>
        <w:br/>
      </w:r>
    </w:p>
    <w:p w14:paraId="2C1A76C8" w14:textId="638D5428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3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นำเข้ารายชื่อนักศึกษาของผู้ดูแลระบบ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)</w:t>
      </w:r>
    </w:p>
    <w:p w14:paraId="0E4B9320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3"/>
        <w:gridCol w:w="2957"/>
      </w:tblGrid>
      <w:tr w:rsidR="00336420" w:rsidRPr="00B96C9A" w14:paraId="1F5D1699" w14:textId="77777777" w:rsidTr="2B70ABAF">
        <w:tc>
          <w:tcPr>
            <w:tcW w:w="2336" w:type="dxa"/>
            <w:shd w:val="clear" w:color="auto" w:fill="auto"/>
          </w:tcPr>
          <w:p w14:paraId="0457FC8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3E7EBE7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นำเข้ารายชื่อนักศึกษาของผู้ดูแลระบบ</w:t>
            </w:r>
          </w:p>
        </w:tc>
      </w:tr>
      <w:tr w:rsidR="00336420" w:rsidRPr="00B96C9A" w14:paraId="7ED33819" w14:textId="77777777" w:rsidTr="2B70ABAF">
        <w:tc>
          <w:tcPr>
            <w:tcW w:w="2336" w:type="dxa"/>
            <w:shd w:val="clear" w:color="auto" w:fill="auto"/>
          </w:tcPr>
          <w:p w14:paraId="5138B6B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07C72B42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นำเข้ารายชื่อนักศึกษา</w:t>
            </w:r>
          </w:p>
        </w:tc>
      </w:tr>
      <w:tr w:rsidR="00336420" w:rsidRPr="00B96C9A" w14:paraId="6D02D053" w14:textId="77777777" w:rsidTr="2B70ABAF">
        <w:tc>
          <w:tcPr>
            <w:tcW w:w="2336" w:type="dxa"/>
            <w:shd w:val="clear" w:color="auto" w:fill="auto"/>
          </w:tcPr>
          <w:p w14:paraId="081C0EF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37770B8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นำเข้ารายชื่อนักศึกษา</w:t>
            </w:r>
          </w:p>
        </w:tc>
      </w:tr>
      <w:tr w:rsidR="00336420" w:rsidRPr="00B96C9A" w14:paraId="78C0FCD7" w14:textId="77777777" w:rsidTr="2B70ABAF">
        <w:tc>
          <w:tcPr>
            <w:tcW w:w="2336" w:type="dxa"/>
            <w:shd w:val="clear" w:color="auto" w:fill="auto"/>
          </w:tcPr>
          <w:p w14:paraId="1FFEF18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12844E6A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จัดการสิทธิ์การเข้าใช้งานระบบของนักศึกษา</w:t>
            </w:r>
          </w:p>
        </w:tc>
      </w:tr>
      <w:tr w:rsidR="00336420" w:rsidRPr="00B96C9A" w14:paraId="21181504" w14:textId="77777777" w:rsidTr="2B70ABAF">
        <w:tc>
          <w:tcPr>
            <w:tcW w:w="2336" w:type="dxa"/>
            <w:shd w:val="clear" w:color="auto" w:fill="auto"/>
          </w:tcPr>
          <w:p w14:paraId="1EB0B71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C6DF33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</w:t>
            </w:r>
          </w:p>
        </w:tc>
      </w:tr>
      <w:tr w:rsidR="00336420" w:rsidRPr="00B96C9A" w14:paraId="6C5C2C16" w14:textId="77777777" w:rsidTr="2B70ABAF">
        <w:tc>
          <w:tcPr>
            <w:tcW w:w="2336" w:type="dxa"/>
            <w:shd w:val="clear" w:color="auto" w:fill="auto"/>
          </w:tcPr>
          <w:p w14:paraId="33EB0F7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5BBE5B3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30BD61C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480EC98E" w14:textId="77777777" w:rsidTr="2B70ABAF">
        <w:tc>
          <w:tcPr>
            <w:tcW w:w="2336" w:type="dxa"/>
            <w:shd w:val="clear" w:color="auto" w:fill="auto"/>
          </w:tcPr>
          <w:p w14:paraId="2714355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4D4E188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761A7E3D" w14:textId="77777777" w:rsidTr="2B70ABAF">
        <w:tc>
          <w:tcPr>
            <w:tcW w:w="2336" w:type="dxa"/>
            <w:shd w:val="clear" w:color="auto" w:fill="auto"/>
          </w:tcPr>
          <w:p w14:paraId="7A572B5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7D27ACB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ต้องการจัดการสิทธิ์การเข้าใช้งานระบบของนักศึกษา</w:t>
            </w:r>
          </w:p>
        </w:tc>
      </w:tr>
      <w:tr w:rsidR="00336420" w:rsidRPr="00B96C9A" w14:paraId="03FF1D95" w14:textId="77777777" w:rsidTr="2B70ABAF">
        <w:tc>
          <w:tcPr>
            <w:tcW w:w="2336" w:type="dxa"/>
            <w:shd w:val="clear" w:color="auto" w:fill="auto"/>
          </w:tcPr>
          <w:p w14:paraId="7169D12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038AEEF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จัดการสิทธิ์การเข้าใช้งานระบบของนักศึกษา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336420" w:rsidRPr="00B96C9A" w14:paraId="6FB54193" w14:textId="77777777" w:rsidTr="2B70ABAF">
        <w:tc>
          <w:tcPr>
            <w:tcW w:w="2336" w:type="dxa"/>
            <w:vMerge w:val="restart"/>
            <w:shd w:val="clear" w:color="auto" w:fill="auto"/>
          </w:tcPr>
          <w:p w14:paraId="6D1E7D0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03" w:type="dxa"/>
            <w:shd w:val="clear" w:color="auto" w:fill="auto"/>
          </w:tcPr>
          <w:p w14:paraId="45B01DBC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2957" w:type="dxa"/>
            <w:shd w:val="clear" w:color="auto" w:fill="auto"/>
          </w:tcPr>
          <w:p w14:paraId="10719030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0C433EFE" w14:textId="77777777" w:rsidTr="2B70ABAF">
        <w:tc>
          <w:tcPr>
            <w:tcW w:w="2336" w:type="dxa"/>
            <w:vMerge/>
            <w:shd w:val="clear" w:color="auto" w:fill="auto"/>
          </w:tcPr>
          <w:p w14:paraId="17A190D4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03" w:type="dxa"/>
            <w:shd w:val="clear" w:color="auto" w:fill="auto"/>
          </w:tcPr>
          <w:p w14:paraId="2C3DC23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เลือกเมนู</w:t>
            </w:r>
            <w:r w:rsidRPr="00B96C9A">
              <w:rPr>
                <w:color w:val="000000"/>
                <w:cs/>
              </w:rPr>
              <w:t>นำเข้ารายชื่อนักศึกษา</w:t>
            </w:r>
            <w:r w:rsidRPr="00B96C9A">
              <w:rPr>
                <w:color w:val="000000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เลือกเงื่อนไขและกดปุ่มค้นหา</w:t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  <w:cs/>
              </w:rPr>
              <w:br/>
              <w:t>3.เลือกรายชื่อนักศึกษาที่ให้สิทธิ์เข้าระบบ และกดปุ่มบันทึก</w:t>
            </w:r>
          </w:p>
        </w:tc>
        <w:tc>
          <w:tcPr>
            <w:tcW w:w="2957" w:type="dxa"/>
            <w:shd w:val="clear" w:color="auto" w:fill="auto"/>
          </w:tcPr>
          <w:p w14:paraId="584FE64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</w:t>
            </w:r>
            <w:r w:rsidRPr="00B96C9A">
              <w:rPr>
                <w:color w:val="000000"/>
                <w:cs/>
              </w:rPr>
              <w:t>นำเข้ารายชื่อนักศึกษา</w:t>
            </w:r>
            <w:r w:rsidRPr="00B96C9A">
              <w:rPr>
                <w:color w:val="000000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รายชื่อนักศึกษาตามเงื่อนไขที่ระบุ</w:t>
            </w:r>
            <w:r w:rsidRPr="00B96C9A">
              <w:rPr>
                <w:rFonts w:eastAsia="Calibri"/>
                <w:cs/>
              </w:rPr>
              <w:br/>
              <w:t>3.1ระบบบันทึกสิทธิ์ของนักศึกษ</w:t>
            </w:r>
          </w:p>
        </w:tc>
      </w:tr>
      <w:tr w:rsidR="00336420" w:rsidRPr="00B96C9A" w14:paraId="33E12583" w14:textId="77777777" w:rsidTr="2B70ABAF">
        <w:tc>
          <w:tcPr>
            <w:tcW w:w="2336" w:type="dxa"/>
            <w:shd w:val="clear" w:color="auto" w:fill="auto"/>
          </w:tcPr>
          <w:p w14:paraId="0AD4450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5960" w:type="dxa"/>
            <w:gridSpan w:val="2"/>
            <w:shd w:val="clear" w:color="auto" w:fill="auto"/>
          </w:tcPr>
          <w:p w14:paraId="0C69049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5F68EF93" w14:textId="2FD47A42" w:rsidR="00336420" w:rsidRDefault="00336420" w:rsidP="00336420">
      <w:pPr>
        <w:spacing w:after="0" w:line="240" w:lineRule="auto"/>
      </w:pPr>
    </w:p>
    <w:p w14:paraId="0562F585" w14:textId="0A3ECADC" w:rsidR="0046607E" w:rsidRDefault="0046607E" w:rsidP="00336420">
      <w:pPr>
        <w:spacing w:after="0" w:line="240" w:lineRule="auto"/>
      </w:pPr>
    </w:p>
    <w:p w14:paraId="25F92168" w14:textId="54CEB26A" w:rsidR="0046607E" w:rsidRDefault="0046607E" w:rsidP="00336420">
      <w:pPr>
        <w:spacing w:after="0" w:line="240" w:lineRule="auto"/>
      </w:pPr>
    </w:p>
    <w:p w14:paraId="189F7051" w14:textId="324FDA2F" w:rsidR="0046607E" w:rsidRDefault="0046607E" w:rsidP="00336420">
      <w:pPr>
        <w:spacing w:after="0" w:line="240" w:lineRule="auto"/>
      </w:pPr>
    </w:p>
    <w:p w14:paraId="3C721258" w14:textId="77777777" w:rsidR="0046607E" w:rsidRPr="00B96C9A" w:rsidRDefault="0046607E" w:rsidP="00336420">
      <w:pPr>
        <w:spacing w:after="0" w:line="240" w:lineRule="auto"/>
        <w:rPr>
          <w:rFonts w:hint="cs"/>
        </w:rPr>
      </w:pPr>
    </w:p>
    <w:p w14:paraId="57BBC433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</w:t>
      </w:r>
      <w:r w:rsidR="008C1673" w:rsidRPr="00B96C9A">
        <w:rPr>
          <w:cs/>
        </w:rPr>
        <w:t>7</w:t>
      </w:r>
      <w:r w:rsidRPr="00B96C9A">
        <w:rPr>
          <w:cs/>
        </w:rPr>
        <w:t xml:space="preserve">.  </w:t>
      </w:r>
      <w:r w:rsidRPr="00B96C9A">
        <w:rPr>
          <w:color w:val="000000"/>
          <w:cs/>
        </w:rPr>
        <w:t>เพิ่มประเภทโครงงานของผู้ดูแลระบบ</w:t>
      </w:r>
    </w:p>
    <w:p w14:paraId="5962C4A6" w14:textId="77777777" w:rsidR="00336420" w:rsidRPr="00B96C9A" w:rsidRDefault="00336420" w:rsidP="00775E63">
      <w:pPr>
        <w:tabs>
          <w:tab w:val="left" w:pos="993"/>
        </w:tabs>
        <w:spacing w:after="0" w:line="240" w:lineRule="auto"/>
        <w:rPr>
          <w:noProof/>
        </w:rPr>
      </w:pPr>
    </w:p>
    <w:p w14:paraId="3D1EF244" w14:textId="77777777" w:rsidR="009E4D29" w:rsidRPr="00B96C9A" w:rsidRDefault="009E4D29" w:rsidP="009E4D29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594D01A3" wp14:editId="7A44B8A8">
            <wp:extent cx="3197860" cy="1457325"/>
            <wp:effectExtent l="0" t="0" r="2540" b="9525"/>
            <wp:docPr id="21" name="รูปภาพ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7ผ.png"/>
                    <pic:cNvPicPr/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97860" cy="1457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40EC00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40AA98E9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8C1673" w:rsidRPr="00B96C9A">
        <w:rPr>
          <w:b/>
          <w:bCs/>
          <w:color w:val="000000"/>
          <w:cs/>
        </w:rPr>
        <w:t>42</w:t>
      </w:r>
      <w:r w:rsidRPr="00B96C9A">
        <w:rPr>
          <w:b/>
          <w:bCs/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เพิ่มประเภทโครงงานของผู้ดูแลระบบ</w:t>
      </w:r>
      <w:r w:rsidRPr="00B96C9A">
        <w:rPr>
          <w:color w:val="000000"/>
          <w:cs/>
        </w:rPr>
        <w:br/>
      </w:r>
    </w:p>
    <w:p w14:paraId="6BB90579" w14:textId="3699D78E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4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เพิ่มประเภทโครงงานของผู้ดูแลระบบ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)</w:t>
      </w:r>
    </w:p>
    <w:p w14:paraId="3413E333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1"/>
        <w:gridCol w:w="2959"/>
      </w:tblGrid>
      <w:tr w:rsidR="00336420" w:rsidRPr="00B96C9A" w14:paraId="65621C24" w14:textId="77777777" w:rsidTr="2B70ABAF">
        <w:tc>
          <w:tcPr>
            <w:tcW w:w="2376" w:type="dxa"/>
            <w:shd w:val="clear" w:color="auto" w:fill="auto"/>
          </w:tcPr>
          <w:p w14:paraId="79FFF94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C0A621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เพิ่มประเภทโครงงานของผู้ดูแลระบบ</w:t>
            </w:r>
          </w:p>
        </w:tc>
      </w:tr>
      <w:tr w:rsidR="00336420" w:rsidRPr="00B96C9A" w14:paraId="150BC69D" w14:textId="77777777" w:rsidTr="2B70ABAF">
        <w:tc>
          <w:tcPr>
            <w:tcW w:w="2376" w:type="dxa"/>
            <w:shd w:val="clear" w:color="auto" w:fill="auto"/>
          </w:tcPr>
          <w:p w14:paraId="7FDE80C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5FFE548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เพิ่มประเภทโครงงาน</w:t>
            </w:r>
          </w:p>
        </w:tc>
      </w:tr>
      <w:tr w:rsidR="00336420" w:rsidRPr="00B96C9A" w14:paraId="06C075BA" w14:textId="77777777" w:rsidTr="2B70ABAF">
        <w:tc>
          <w:tcPr>
            <w:tcW w:w="2376" w:type="dxa"/>
            <w:shd w:val="clear" w:color="auto" w:fill="auto"/>
          </w:tcPr>
          <w:p w14:paraId="7FCF252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8D0A11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เพิ่มประเภทโครงงาน</w:t>
            </w:r>
          </w:p>
        </w:tc>
      </w:tr>
      <w:tr w:rsidR="00336420" w:rsidRPr="00B96C9A" w14:paraId="674137B1" w14:textId="77777777" w:rsidTr="2B70ABAF">
        <w:tc>
          <w:tcPr>
            <w:tcW w:w="2376" w:type="dxa"/>
            <w:shd w:val="clear" w:color="auto" w:fill="auto"/>
          </w:tcPr>
          <w:p w14:paraId="207124E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FA1A4EF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เพิ่มประเภทโครงงาน</w:t>
            </w:r>
          </w:p>
        </w:tc>
      </w:tr>
      <w:tr w:rsidR="00336420" w:rsidRPr="00B96C9A" w14:paraId="3ECD2210" w14:textId="77777777" w:rsidTr="2B70ABAF">
        <w:tc>
          <w:tcPr>
            <w:tcW w:w="2376" w:type="dxa"/>
            <w:shd w:val="clear" w:color="auto" w:fill="auto"/>
          </w:tcPr>
          <w:p w14:paraId="4C027D7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693CA8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</w:t>
            </w:r>
          </w:p>
        </w:tc>
      </w:tr>
      <w:tr w:rsidR="00336420" w:rsidRPr="00B96C9A" w14:paraId="3EEEF581" w14:textId="77777777" w:rsidTr="2B70ABAF">
        <w:tc>
          <w:tcPr>
            <w:tcW w:w="2376" w:type="dxa"/>
            <w:shd w:val="clear" w:color="auto" w:fill="auto"/>
          </w:tcPr>
          <w:p w14:paraId="5EA0A02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32D821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13E4787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222A0712" w14:textId="77777777" w:rsidTr="2B70ABAF">
        <w:tc>
          <w:tcPr>
            <w:tcW w:w="2376" w:type="dxa"/>
            <w:shd w:val="clear" w:color="auto" w:fill="auto"/>
          </w:tcPr>
          <w:p w14:paraId="704D222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A23957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773050C7" w14:textId="77777777" w:rsidTr="2B70ABAF">
        <w:tc>
          <w:tcPr>
            <w:tcW w:w="2376" w:type="dxa"/>
            <w:shd w:val="clear" w:color="auto" w:fill="auto"/>
          </w:tcPr>
          <w:p w14:paraId="415DF54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C97D0C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ต้องเพิ่มประเภทโครงงาน</w:t>
            </w:r>
          </w:p>
        </w:tc>
      </w:tr>
      <w:tr w:rsidR="00336420" w:rsidRPr="00B96C9A" w14:paraId="51D2CB3F" w14:textId="77777777" w:rsidTr="2B70ABAF">
        <w:tc>
          <w:tcPr>
            <w:tcW w:w="2376" w:type="dxa"/>
            <w:shd w:val="clear" w:color="auto" w:fill="auto"/>
          </w:tcPr>
          <w:p w14:paraId="1397EC3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464EA31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เพิ่มประเภทโครงงาน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336420" w:rsidRPr="00B96C9A" w14:paraId="269A2DA3" w14:textId="77777777" w:rsidTr="2B70ABAF">
        <w:tc>
          <w:tcPr>
            <w:tcW w:w="2376" w:type="dxa"/>
            <w:vMerge w:val="restart"/>
            <w:shd w:val="clear" w:color="auto" w:fill="auto"/>
          </w:tcPr>
          <w:p w14:paraId="1ECC045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13CEFF8E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072EB9CA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021B30F6" w14:textId="77777777" w:rsidTr="2B70ABAF">
        <w:tc>
          <w:tcPr>
            <w:tcW w:w="2376" w:type="dxa"/>
            <w:vMerge/>
            <w:shd w:val="clear" w:color="auto" w:fill="auto"/>
          </w:tcPr>
          <w:p w14:paraId="03D582FC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310EBCF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เลือกเมนูประเภทโครงงาน</w:t>
            </w:r>
            <w:r w:rsidRPr="00B96C9A">
              <w:rPr>
                <w:color w:val="000000"/>
                <w:cs/>
              </w:rPr>
              <w:br/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กรอกประเภทโครงงาน และกดปุ่มเพิ่มประเภทโครงงาน</w:t>
            </w:r>
            <w:r w:rsidRPr="00B96C9A">
              <w:rPr>
                <w:rFonts w:eastAsia="Calibri"/>
                <w:cs/>
              </w:rPr>
              <w:br/>
              <w:t>3.กรอกชื่อประเภทโครงงาน และกดปุ่มบันทึก</w:t>
            </w:r>
          </w:p>
        </w:tc>
        <w:tc>
          <w:tcPr>
            <w:tcW w:w="3049" w:type="dxa"/>
            <w:shd w:val="clear" w:color="auto" w:fill="auto"/>
          </w:tcPr>
          <w:p w14:paraId="1D73104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bookmarkStart w:id="98" w:name="_Hlk498786623"/>
            <w:r w:rsidRPr="00B96C9A">
              <w:rPr>
                <w:rFonts w:eastAsia="Calibri"/>
                <w:cs/>
              </w:rPr>
              <w:t>ระบบตรวจสอบสิทธิการเข้าใช้งาน</w:t>
            </w:r>
            <w:bookmarkEnd w:id="98"/>
            <w:r w:rsidRPr="00B96C9A">
              <w:rPr>
                <w:rFonts w:eastAsia="Calibri"/>
                <w:cs/>
              </w:rPr>
              <w:t>และระบบแสดง</w:t>
            </w:r>
            <w:r w:rsidRPr="00B96C9A">
              <w:rPr>
                <w:color w:val="000000"/>
                <w:cs/>
              </w:rPr>
              <w:t>หน้า</w:t>
            </w:r>
            <w:r w:rsidRPr="00B96C9A">
              <w:rPr>
                <w:rFonts w:eastAsia="Calibri"/>
                <w:cs/>
              </w:rPr>
              <w:t xml:space="preserve">ประเภทโครงงาน </w:t>
            </w:r>
            <w:r w:rsidRPr="00B96C9A">
              <w:rPr>
                <w:rFonts w:eastAsia="Calibri"/>
                <w:cs/>
              </w:rPr>
              <w:br/>
              <w:t>2.1ระบบจะแสดงหน้าให้กรอกชื่อประเภทโครงงาน</w:t>
            </w:r>
            <w:r w:rsidRPr="00B96C9A">
              <w:rPr>
                <w:rFonts w:eastAsia="Calibri"/>
                <w:cs/>
              </w:rPr>
              <w:br/>
            </w:r>
          </w:p>
          <w:p w14:paraId="6244BD3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.1ระบบก็จะบันทึกเภทโครงงาน</w:t>
            </w:r>
          </w:p>
        </w:tc>
      </w:tr>
      <w:tr w:rsidR="00336420" w:rsidRPr="00B96C9A" w14:paraId="1818A165" w14:textId="77777777" w:rsidTr="2B70ABAF">
        <w:tc>
          <w:tcPr>
            <w:tcW w:w="2376" w:type="dxa"/>
            <w:shd w:val="clear" w:color="auto" w:fill="auto"/>
          </w:tcPr>
          <w:p w14:paraId="6832024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18DCDA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03F46BF9" w14:textId="77777777" w:rsidR="00336420" w:rsidRPr="00B96C9A" w:rsidRDefault="00336420" w:rsidP="00336420">
      <w:pPr>
        <w:spacing w:after="0" w:line="240" w:lineRule="auto"/>
      </w:pPr>
    </w:p>
    <w:p w14:paraId="52DEDF7C" w14:textId="77777777" w:rsidR="009E4D29" w:rsidRPr="00B96C9A" w:rsidRDefault="009E4D29" w:rsidP="00336420">
      <w:pPr>
        <w:spacing w:after="0" w:line="240" w:lineRule="auto"/>
      </w:pPr>
    </w:p>
    <w:p w14:paraId="4B308272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</w:t>
      </w:r>
      <w:r w:rsidR="008C1673" w:rsidRPr="00B96C9A">
        <w:rPr>
          <w:cs/>
        </w:rPr>
        <w:t>8</w:t>
      </w:r>
      <w:r w:rsidRPr="00B96C9A">
        <w:rPr>
          <w:cs/>
        </w:rPr>
        <w:t xml:space="preserve">.  </w:t>
      </w:r>
      <w:r w:rsidRPr="00B96C9A">
        <w:rPr>
          <w:color w:val="000000"/>
          <w:cs/>
        </w:rPr>
        <w:t>จัดกลุ่มสอบของผู้ดูแลระบบ</w:t>
      </w:r>
    </w:p>
    <w:p w14:paraId="1F09268F" w14:textId="77777777" w:rsidR="009E4D29" w:rsidRPr="00B96C9A" w:rsidRDefault="009E4D29" w:rsidP="00336420">
      <w:pPr>
        <w:spacing w:after="0" w:line="240" w:lineRule="auto"/>
        <w:rPr>
          <w:color w:val="000000"/>
          <w:sz w:val="8"/>
          <w:szCs w:val="8"/>
        </w:rPr>
      </w:pPr>
    </w:p>
    <w:p w14:paraId="3D18F8F1" w14:textId="77777777" w:rsidR="00336420" w:rsidRPr="00B96C9A" w:rsidRDefault="00336420" w:rsidP="009E4D29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396CFB32" wp14:editId="24ED71E0">
            <wp:extent cx="3355675" cy="1356249"/>
            <wp:effectExtent l="0" t="0" r="0" b="0"/>
            <wp:docPr id="20" name="รูปภาพ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8ผ (1).png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4380" cy="136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1309D9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2F6D8A92" w14:textId="125A8A6F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8C1673" w:rsidRPr="00B96C9A">
        <w:rPr>
          <w:b/>
          <w:bCs/>
          <w:color w:val="000000"/>
          <w:cs/>
        </w:rPr>
        <w:t>43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จัดกลุ่มสอบของผู้ดูแลระบบ</w:t>
      </w:r>
      <w:r w:rsidRPr="00B96C9A">
        <w:rPr>
          <w:color w:val="000000"/>
          <w:cs/>
        </w:rPr>
        <w:br/>
      </w:r>
    </w:p>
    <w:p w14:paraId="1869DA7C" w14:textId="2FFDC25A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5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จัดกลุ่มสอบของผู้ดูแลระบบ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)</w:t>
      </w:r>
    </w:p>
    <w:p w14:paraId="2FEF908E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0"/>
        <w:gridCol w:w="2960"/>
      </w:tblGrid>
      <w:tr w:rsidR="00336420" w:rsidRPr="00B96C9A" w14:paraId="6BA96BD4" w14:textId="77777777" w:rsidTr="2B70ABAF">
        <w:tc>
          <w:tcPr>
            <w:tcW w:w="2376" w:type="dxa"/>
            <w:shd w:val="clear" w:color="auto" w:fill="auto"/>
          </w:tcPr>
          <w:p w14:paraId="1489525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32849F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b/>
                <w:bCs/>
                <w:color w:val="000000"/>
                <w:cs/>
              </w:rPr>
              <w:t>จัดกลุ่มสอบของผู้ดูแลระบบ</w:t>
            </w:r>
          </w:p>
        </w:tc>
      </w:tr>
      <w:tr w:rsidR="00336420" w:rsidRPr="00B96C9A" w14:paraId="13C54066" w14:textId="77777777" w:rsidTr="2B70ABAF">
        <w:tc>
          <w:tcPr>
            <w:tcW w:w="2376" w:type="dxa"/>
            <w:shd w:val="clear" w:color="auto" w:fill="auto"/>
          </w:tcPr>
          <w:p w14:paraId="5D9A96B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E95615F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</w:t>
            </w:r>
            <w:r w:rsidRPr="00B96C9A">
              <w:rPr>
                <w:b/>
                <w:bCs/>
                <w:color w:val="000000"/>
                <w:cs/>
              </w:rPr>
              <w:t>จัดกลุ่มสอบ</w:t>
            </w:r>
          </w:p>
        </w:tc>
      </w:tr>
      <w:tr w:rsidR="00336420" w:rsidRPr="00B96C9A" w14:paraId="0AE8E910" w14:textId="77777777" w:rsidTr="2B70ABAF">
        <w:tc>
          <w:tcPr>
            <w:tcW w:w="2376" w:type="dxa"/>
            <w:shd w:val="clear" w:color="auto" w:fill="auto"/>
          </w:tcPr>
          <w:p w14:paraId="1144361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0DBCA3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เพิ่ม</w:t>
            </w:r>
            <w:r w:rsidRPr="00B96C9A">
              <w:rPr>
                <w:b/>
                <w:bCs/>
                <w:color w:val="000000"/>
                <w:cs/>
              </w:rPr>
              <w:t>กลุ่มสอบ</w:t>
            </w:r>
          </w:p>
        </w:tc>
      </w:tr>
      <w:tr w:rsidR="00336420" w:rsidRPr="00B96C9A" w14:paraId="51CAA11B" w14:textId="77777777" w:rsidTr="2B70ABAF">
        <w:tc>
          <w:tcPr>
            <w:tcW w:w="2376" w:type="dxa"/>
            <w:shd w:val="clear" w:color="auto" w:fill="auto"/>
          </w:tcPr>
          <w:p w14:paraId="2441B8D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85C2380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</w:t>
            </w:r>
            <w:r w:rsidRPr="00B96C9A">
              <w:rPr>
                <w:b/>
                <w:bCs/>
                <w:color w:val="000000"/>
                <w:cs/>
              </w:rPr>
              <w:t>จัดกลุ่มสอบ</w:t>
            </w:r>
          </w:p>
        </w:tc>
      </w:tr>
      <w:tr w:rsidR="00336420" w:rsidRPr="00B96C9A" w14:paraId="2A8CF66C" w14:textId="77777777" w:rsidTr="2B70ABAF">
        <w:tc>
          <w:tcPr>
            <w:tcW w:w="2376" w:type="dxa"/>
            <w:shd w:val="clear" w:color="auto" w:fill="auto"/>
          </w:tcPr>
          <w:p w14:paraId="6593627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2351C5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</w:t>
            </w:r>
          </w:p>
        </w:tc>
      </w:tr>
      <w:tr w:rsidR="00336420" w:rsidRPr="00B96C9A" w14:paraId="501EAB65" w14:textId="77777777" w:rsidTr="2B70ABAF">
        <w:tc>
          <w:tcPr>
            <w:tcW w:w="2376" w:type="dxa"/>
            <w:shd w:val="clear" w:color="auto" w:fill="auto"/>
          </w:tcPr>
          <w:p w14:paraId="7CD6454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32CAFE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2464F52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7273DACF" w14:textId="77777777" w:rsidTr="2B70ABAF">
        <w:tc>
          <w:tcPr>
            <w:tcW w:w="2376" w:type="dxa"/>
            <w:shd w:val="clear" w:color="auto" w:fill="auto"/>
          </w:tcPr>
          <w:p w14:paraId="43A218A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C99C6F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05EF2336" w14:textId="77777777" w:rsidTr="2B70ABAF">
        <w:tc>
          <w:tcPr>
            <w:tcW w:w="2376" w:type="dxa"/>
            <w:shd w:val="clear" w:color="auto" w:fill="auto"/>
          </w:tcPr>
          <w:p w14:paraId="619E1D8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9E088D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ต้อง</w:t>
            </w:r>
            <w:r w:rsidRPr="00B96C9A">
              <w:rPr>
                <w:b/>
                <w:bCs/>
                <w:color w:val="000000"/>
                <w:cs/>
              </w:rPr>
              <w:t>จัดกลุ่มสอบ</w:t>
            </w:r>
          </w:p>
        </w:tc>
      </w:tr>
      <w:tr w:rsidR="00336420" w:rsidRPr="00B96C9A" w14:paraId="37F86760" w14:textId="77777777" w:rsidTr="2B70ABAF">
        <w:tc>
          <w:tcPr>
            <w:tcW w:w="2376" w:type="dxa"/>
            <w:shd w:val="clear" w:color="auto" w:fill="auto"/>
          </w:tcPr>
          <w:p w14:paraId="4226867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5B005CE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ผู้ดูแลระบบ</w:t>
            </w:r>
            <w:r w:rsidRPr="00B96C9A">
              <w:rPr>
                <w:b/>
                <w:bCs/>
                <w:color w:val="000000"/>
                <w:cs/>
              </w:rPr>
              <w:t>จัดกลุ่มสอบ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336420" w:rsidRPr="00B96C9A" w14:paraId="0474C58D" w14:textId="77777777" w:rsidTr="2B70ABAF">
        <w:tc>
          <w:tcPr>
            <w:tcW w:w="2376" w:type="dxa"/>
            <w:vMerge w:val="restart"/>
            <w:shd w:val="clear" w:color="auto" w:fill="auto"/>
          </w:tcPr>
          <w:p w14:paraId="4FA2B1D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2F8CF7B2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4E072DCC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53CD9909" w14:textId="77777777" w:rsidTr="2B70ABAF">
        <w:tc>
          <w:tcPr>
            <w:tcW w:w="2376" w:type="dxa"/>
            <w:vMerge/>
            <w:shd w:val="clear" w:color="auto" w:fill="auto"/>
          </w:tcPr>
          <w:p w14:paraId="0ECB6EEB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2D6AE5C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เลือกเมนู</w:t>
            </w:r>
            <w:r w:rsidRPr="00B96C9A">
              <w:rPr>
                <w:b/>
                <w:bCs/>
                <w:color w:val="000000"/>
                <w:cs/>
              </w:rPr>
              <w:t>จัดกลุ่มสอบ</w:t>
            </w:r>
            <w:r w:rsidRPr="00B96C9A">
              <w:rPr>
                <w:color w:val="000000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ผู้ดูแลระบบกรอกเพิ่มกลุ่มสอบและกดปุ่มบันทึก</w:t>
            </w:r>
            <w:r w:rsidRPr="00B96C9A">
              <w:rPr>
                <w:rFonts w:eastAsia="Calibri"/>
                <w:cs/>
              </w:rPr>
              <w:br/>
              <w:t>3. ผู้ดูแลระบบกรอกเพิ่มอาจารย์ไปที่กลุ่มสอบและกดปุ่มบันทึก</w:t>
            </w:r>
          </w:p>
        </w:tc>
        <w:tc>
          <w:tcPr>
            <w:tcW w:w="3049" w:type="dxa"/>
            <w:shd w:val="clear" w:color="auto" w:fill="auto"/>
          </w:tcPr>
          <w:p w14:paraId="78FE6DF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</w:t>
            </w:r>
            <w:r w:rsidRPr="00B96C9A">
              <w:rPr>
                <w:color w:val="000000"/>
                <w:cs/>
              </w:rPr>
              <w:t>หน้า</w:t>
            </w:r>
            <w:r w:rsidRPr="00B96C9A">
              <w:rPr>
                <w:rFonts w:eastAsia="Calibri"/>
                <w:cs/>
              </w:rPr>
              <w:t xml:space="preserve">จัดกลุ่มสอบ </w:t>
            </w:r>
            <w:r w:rsidRPr="00B96C9A">
              <w:rPr>
                <w:rFonts w:eastAsia="Calibri"/>
                <w:cs/>
              </w:rPr>
              <w:br/>
              <w:t>2.1ระบบจะบันทึกกลุ่มสอบ</w:t>
            </w: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  <w:cs/>
              </w:rPr>
              <w:br/>
              <w:t>3.1ระบบก็จะอาจารย์ไปที่กลุ่มสอบ</w:t>
            </w:r>
          </w:p>
        </w:tc>
      </w:tr>
      <w:tr w:rsidR="00336420" w:rsidRPr="00B96C9A" w14:paraId="6B8F239D" w14:textId="77777777" w:rsidTr="2B70ABAF">
        <w:tc>
          <w:tcPr>
            <w:tcW w:w="2376" w:type="dxa"/>
            <w:shd w:val="clear" w:color="auto" w:fill="auto"/>
          </w:tcPr>
          <w:p w14:paraId="1174D54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A27951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6D5627D5" w14:textId="77777777" w:rsidR="00336420" w:rsidRPr="00B96C9A" w:rsidRDefault="00336420" w:rsidP="00336420">
      <w:pPr>
        <w:spacing w:after="0" w:line="240" w:lineRule="auto"/>
        <w:rPr>
          <w:color w:val="000000"/>
        </w:rPr>
      </w:pPr>
    </w:p>
    <w:p w14:paraId="1D430281" w14:textId="77777777" w:rsidR="009E4D29" w:rsidRPr="00B96C9A" w:rsidRDefault="009E4D29" w:rsidP="00336420">
      <w:pPr>
        <w:spacing w:after="0" w:line="240" w:lineRule="auto"/>
        <w:rPr>
          <w:color w:val="000000"/>
        </w:rPr>
      </w:pPr>
    </w:p>
    <w:p w14:paraId="2EC3C689" w14:textId="77777777" w:rsidR="009E4D29" w:rsidRPr="00B96C9A" w:rsidRDefault="009E4D29" w:rsidP="00336420">
      <w:pPr>
        <w:spacing w:after="0" w:line="240" w:lineRule="auto"/>
        <w:rPr>
          <w:color w:val="000000"/>
        </w:rPr>
      </w:pPr>
    </w:p>
    <w:p w14:paraId="27A44E09" w14:textId="77777777" w:rsidR="009E4D29" w:rsidRPr="00B96C9A" w:rsidRDefault="009E4D29" w:rsidP="00336420">
      <w:pPr>
        <w:spacing w:after="0" w:line="240" w:lineRule="auto"/>
        <w:rPr>
          <w:color w:val="000000"/>
        </w:rPr>
      </w:pPr>
    </w:p>
    <w:p w14:paraId="6552880F" w14:textId="77777777" w:rsidR="009E4D29" w:rsidRPr="00B96C9A" w:rsidRDefault="009E4D29" w:rsidP="00336420">
      <w:pPr>
        <w:spacing w:after="0" w:line="240" w:lineRule="auto"/>
        <w:rPr>
          <w:color w:val="000000"/>
          <w:cs/>
        </w:rPr>
      </w:pPr>
    </w:p>
    <w:p w14:paraId="2A3A8AA8" w14:textId="77777777" w:rsidR="00336420" w:rsidRPr="00B96C9A" w:rsidRDefault="00336420" w:rsidP="00336420">
      <w:pPr>
        <w:spacing w:after="0" w:line="240" w:lineRule="auto"/>
      </w:pPr>
      <w:r w:rsidRPr="00B96C9A">
        <w:rPr>
          <w:cs/>
        </w:rPr>
        <w:lastRenderedPageBreak/>
        <w:t xml:space="preserve">                                      </w:t>
      </w:r>
      <w:r w:rsidR="008C1673" w:rsidRPr="00B96C9A">
        <w:rPr>
          <w:cs/>
        </w:rPr>
        <w:t>9</w:t>
      </w:r>
      <w:r w:rsidRPr="00B96C9A">
        <w:rPr>
          <w:cs/>
        </w:rPr>
        <w:t xml:space="preserve">.  </w:t>
      </w:r>
      <w:r w:rsidRPr="00B96C9A">
        <w:rPr>
          <w:color w:val="000000"/>
          <w:cs/>
        </w:rPr>
        <w:t>รันหมายเลขรหัสโครงงานของผู้ดูแลระบบ</w:t>
      </w:r>
    </w:p>
    <w:p w14:paraId="22E61564" w14:textId="77777777" w:rsidR="009E4D29" w:rsidRPr="00B96C9A" w:rsidRDefault="009E4D29" w:rsidP="00336420">
      <w:pPr>
        <w:spacing w:after="0" w:line="240" w:lineRule="auto"/>
        <w:rPr>
          <w:sz w:val="14"/>
          <w:szCs w:val="14"/>
        </w:rPr>
      </w:pPr>
    </w:p>
    <w:p w14:paraId="6FCF664E" w14:textId="77777777" w:rsidR="00336420" w:rsidRPr="00B96C9A" w:rsidRDefault="00336420" w:rsidP="009E4D29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44366781" wp14:editId="762DA47D">
            <wp:extent cx="2449902" cy="855667"/>
            <wp:effectExtent l="0" t="0" r="7620" b="1905"/>
            <wp:docPr id="18" name="รูปภาพ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9ผ.png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8363" cy="86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94BB65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  <w:rPr>
          <w:b/>
          <w:bCs/>
        </w:rPr>
      </w:pPr>
      <w:bookmarkStart w:id="99" w:name="_Toc437956202"/>
    </w:p>
    <w:p w14:paraId="1EE5CB50" w14:textId="6163B7FC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8C1673" w:rsidRPr="00B96C9A">
        <w:rPr>
          <w:b/>
          <w:bCs/>
          <w:color w:val="000000"/>
          <w:cs/>
        </w:rPr>
        <w:t>44</w:t>
      </w:r>
      <w:r w:rsidR="0049433D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Use Case </w:t>
      </w:r>
      <w:bookmarkEnd w:id="99"/>
      <w:r w:rsidRPr="00B96C9A">
        <w:rPr>
          <w:color w:val="000000"/>
          <w:cs/>
        </w:rPr>
        <w:t>รันหมายเลขรหัสโครงงานของผู้ดูแลระบบ</w:t>
      </w:r>
    </w:p>
    <w:p w14:paraId="70B589B0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7F701CAB" w14:textId="0D86F909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bookmarkStart w:id="100" w:name="_Toc437956277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6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รันหมายเลขรหัสโครงงานของผู้ดูแลระบบ)</w:t>
      </w:r>
      <w:bookmarkEnd w:id="100"/>
    </w:p>
    <w:p w14:paraId="0B08D684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6"/>
        <w:gridCol w:w="3003"/>
        <w:gridCol w:w="2957"/>
      </w:tblGrid>
      <w:tr w:rsidR="00336420" w:rsidRPr="00B96C9A" w14:paraId="683416D6" w14:textId="77777777" w:rsidTr="2B70ABAF">
        <w:tc>
          <w:tcPr>
            <w:tcW w:w="2376" w:type="dxa"/>
            <w:shd w:val="clear" w:color="auto" w:fill="auto"/>
          </w:tcPr>
          <w:p w14:paraId="6D1A4C4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4EE620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รันหมายเลขรหัสโครงงานของผู้ดูแลระบบ</w:t>
            </w:r>
          </w:p>
        </w:tc>
      </w:tr>
      <w:tr w:rsidR="00336420" w:rsidRPr="00B96C9A" w14:paraId="62D664AB" w14:textId="77777777" w:rsidTr="2B70ABAF">
        <w:tc>
          <w:tcPr>
            <w:tcW w:w="2376" w:type="dxa"/>
            <w:shd w:val="clear" w:color="auto" w:fill="auto"/>
          </w:tcPr>
          <w:p w14:paraId="315CFD9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7794845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รันหมายเลข</w:t>
            </w:r>
          </w:p>
        </w:tc>
      </w:tr>
      <w:tr w:rsidR="00336420" w:rsidRPr="00B96C9A" w14:paraId="66D767F7" w14:textId="77777777" w:rsidTr="2B70ABAF">
        <w:tc>
          <w:tcPr>
            <w:tcW w:w="2376" w:type="dxa"/>
            <w:shd w:val="clear" w:color="auto" w:fill="auto"/>
          </w:tcPr>
          <w:p w14:paraId="55E0D9A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E0A93D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กำหนดรูปแบบรหัสโครงงาน</w:t>
            </w:r>
          </w:p>
        </w:tc>
      </w:tr>
      <w:tr w:rsidR="00336420" w:rsidRPr="00B96C9A" w14:paraId="07400F3B" w14:textId="77777777" w:rsidTr="2B70ABAF">
        <w:tc>
          <w:tcPr>
            <w:tcW w:w="2376" w:type="dxa"/>
            <w:shd w:val="clear" w:color="auto" w:fill="auto"/>
          </w:tcPr>
          <w:p w14:paraId="70BC510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37DAC1A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สามารถกำหนดรูปแบบรหัสโครงงานได้ว่าต้องการให้รันแบบใด</w:t>
            </w:r>
          </w:p>
        </w:tc>
      </w:tr>
      <w:tr w:rsidR="00336420" w:rsidRPr="00B96C9A" w14:paraId="5EA234CC" w14:textId="77777777" w:rsidTr="2B70ABAF">
        <w:tc>
          <w:tcPr>
            <w:tcW w:w="2376" w:type="dxa"/>
            <w:shd w:val="clear" w:color="auto" w:fill="auto"/>
          </w:tcPr>
          <w:p w14:paraId="3F94FD3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1C3C67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31FF629C" w14:textId="77777777" w:rsidTr="2B70ABAF">
        <w:tc>
          <w:tcPr>
            <w:tcW w:w="2376" w:type="dxa"/>
            <w:shd w:val="clear" w:color="auto" w:fill="auto"/>
          </w:tcPr>
          <w:p w14:paraId="0FD0675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918C69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5687C78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26A9772B" w14:textId="77777777" w:rsidTr="2B70ABAF">
        <w:tc>
          <w:tcPr>
            <w:tcW w:w="2376" w:type="dxa"/>
            <w:shd w:val="clear" w:color="auto" w:fill="auto"/>
          </w:tcPr>
          <w:p w14:paraId="2D76D43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2B7F7C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4ADFDAA8" w14:textId="77777777" w:rsidTr="2B70ABAF">
        <w:tc>
          <w:tcPr>
            <w:tcW w:w="2376" w:type="dxa"/>
            <w:shd w:val="clear" w:color="auto" w:fill="auto"/>
          </w:tcPr>
          <w:p w14:paraId="4E4D795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D35252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ต้องการกำหนดรูปแบบการรันหมายเลขโครงงาน</w:t>
            </w:r>
          </w:p>
        </w:tc>
      </w:tr>
      <w:tr w:rsidR="00336420" w:rsidRPr="00B96C9A" w14:paraId="262C5B9F" w14:textId="77777777" w:rsidTr="2B70ABAF">
        <w:tc>
          <w:tcPr>
            <w:tcW w:w="2376" w:type="dxa"/>
            <w:shd w:val="clear" w:color="auto" w:fill="auto"/>
          </w:tcPr>
          <w:p w14:paraId="08D4386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5085557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กำหนดรูปแบบการรันหมายเลขสำเร็จ</w:t>
            </w:r>
          </w:p>
        </w:tc>
      </w:tr>
      <w:tr w:rsidR="00336420" w:rsidRPr="00B96C9A" w14:paraId="54204518" w14:textId="77777777" w:rsidTr="2B70ABAF">
        <w:tc>
          <w:tcPr>
            <w:tcW w:w="2376" w:type="dxa"/>
            <w:vMerge w:val="restart"/>
            <w:shd w:val="clear" w:color="auto" w:fill="auto"/>
          </w:tcPr>
          <w:p w14:paraId="0EC3AEB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0413698C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77C4CE03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6C7462AC" w14:textId="77777777" w:rsidTr="2B70ABAF">
        <w:tc>
          <w:tcPr>
            <w:tcW w:w="2376" w:type="dxa"/>
            <w:vMerge/>
            <w:shd w:val="clear" w:color="auto" w:fill="auto"/>
          </w:tcPr>
          <w:p w14:paraId="75079B3B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3FDB2DC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</w:t>
            </w:r>
          </w:p>
          <w:p w14:paraId="567720C0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3330453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ผู้ดูแลระบบเลือกเมนูรันหมายเลข</w:t>
            </w:r>
          </w:p>
          <w:p w14:paraId="5DDBEBD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.เลือกสาขาวิชา เงื่อนไขการรัน และกำหนดว่าต้องการให้เรียงตาม รหัส</w:t>
            </w:r>
            <w:r w:rsidRPr="00B96C9A">
              <w:rPr>
                <w:rFonts w:eastAsia="Calibri"/>
              </w:rPr>
              <w:t>,</w:t>
            </w:r>
            <w:r w:rsidRPr="00B96C9A">
              <w:rPr>
                <w:rFonts w:eastAsia="Calibri"/>
                <w:cs/>
              </w:rPr>
              <w:t>อาจารย์ที่ปรึกษาหรือกลุ่มสอบ และกำหนดให้บันทึกตามอะไร เช่น รหัสที่กรอกในตาราง</w:t>
            </w:r>
            <w:r w:rsidRPr="00B96C9A">
              <w:rPr>
                <w:rFonts w:eastAsia="Calibri"/>
              </w:rPr>
              <w:t>,</w:t>
            </w:r>
            <w:r w:rsidRPr="00B96C9A">
              <w:rPr>
                <w:rFonts w:eastAsia="Calibri"/>
                <w:cs/>
              </w:rPr>
              <w:t>เรียงตามลำดับในตารางสุดท้ายคือเลือกปีการศึกษาและภาคการศึกษา แล้วกดปุ่มรันหมายเลขโครงงาน</w:t>
            </w:r>
          </w:p>
          <w:p w14:paraId="58F2FB3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4.กดบันทึก</w:t>
            </w:r>
          </w:p>
        </w:tc>
        <w:tc>
          <w:tcPr>
            <w:tcW w:w="3049" w:type="dxa"/>
            <w:shd w:val="clear" w:color="auto" w:fill="auto"/>
          </w:tcPr>
          <w:p w14:paraId="7C9CF0C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</w:t>
            </w:r>
          </w:p>
          <w:p w14:paraId="2BCD12A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แสดงหน้ารันหมายเลข</w:t>
            </w:r>
          </w:p>
          <w:p w14:paraId="755151E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3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รันหมายเลขตามเงื่อนไขที่เลือก</w:t>
            </w:r>
          </w:p>
          <w:p w14:paraId="4BC0F951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45297AF5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35EDD5F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495F7395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6DE1EE72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0F858B05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</w:p>
          <w:p w14:paraId="1132FF2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4.1บันทึกรูปแบบการรันหมายเลขโครงงาน</w:t>
            </w:r>
          </w:p>
        </w:tc>
      </w:tr>
      <w:tr w:rsidR="00336420" w:rsidRPr="00B96C9A" w14:paraId="155BDE45" w14:textId="77777777" w:rsidTr="2B70ABAF">
        <w:tc>
          <w:tcPr>
            <w:tcW w:w="2376" w:type="dxa"/>
            <w:shd w:val="clear" w:color="auto" w:fill="auto"/>
          </w:tcPr>
          <w:p w14:paraId="47FA4DF4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88D720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006AB63E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1</w:t>
      </w:r>
      <w:r w:rsidR="008C1673" w:rsidRPr="00B96C9A">
        <w:rPr>
          <w:cs/>
        </w:rPr>
        <w:t>0</w:t>
      </w:r>
      <w:r w:rsidRPr="00B96C9A">
        <w:rPr>
          <w:cs/>
        </w:rPr>
        <w:t xml:space="preserve">.  </w:t>
      </w:r>
      <w:r w:rsidRPr="00B96C9A">
        <w:rPr>
          <w:color w:val="000000"/>
          <w:cs/>
        </w:rPr>
        <w:t>เอกสารเผยแพร่ผลงานของผู้ดูแลระบบ</w:t>
      </w:r>
    </w:p>
    <w:p w14:paraId="18DE0C58" w14:textId="77777777" w:rsidR="00336420" w:rsidRPr="00B96C9A" w:rsidRDefault="00336420" w:rsidP="00336420">
      <w:pPr>
        <w:spacing w:after="0" w:line="240" w:lineRule="auto"/>
      </w:pPr>
    </w:p>
    <w:p w14:paraId="198C38B4" w14:textId="77777777" w:rsidR="00336420" w:rsidRPr="00B96C9A" w:rsidRDefault="00336420" w:rsidP="009E4D29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500C4D70" wp14:editId="0303AF9D">
            <wp:extent cx="2838090" cy="1147058"/>
            <wp:effectExtent l="0" t="0" r="635" b="0"/>
            <wp:docPr id="17" name="รูปภาพ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0ผ.png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5290" cy="1154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68213A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3CCF895F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8C1673" w:rsidRPr="00B96C9A">
        <w:rPr>
          <w:b/>
          <w:bCs/>
          <w:color w:val="000000"/>
          <w:cs/>
        </w:rPr>
        <w:t>45</w:t>
      </w:r>
      <w:r w:rsidRPr="00B96C9A">
        <w:rPr>
          <w:b/>
          <w:bCs/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s/>
        </w:rPr>
        <w:t>เ</w:t>
      </w:r>
      <w:r w:rsidRPr="00B96C9A">
        <w:rPr>
          <w:color w:val="000000"/>
          <w:cs/>
        </w:rPr>
        <w:t>อกสารเผยแพร่ผลงานของผู้ดูแลระบบ</w:t>
      </w:r>
    </w:p>
    <w:p w14:paraId="00D5D4CC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265158A6" w14:textId="5DCD2A77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7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เอกสารเผยแพร่ผลงานของผู้ดูแลระบบ)</w:t>
      </w:r>
    </w:p>
    <w:p w14:paraId="19C2972C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2"/>
        <w:gridCol w:w="3005"/>
        <w:gridCol w:w="2959"/>
      </w:tblGrid>
      <w:tr w:rsidR="00336420" w:rsidRPr="00B96C9A" w14:paraId="7E8E5394" w14:textId="77777777" w:rsidTr="2B70ABAF">
        <w:tc>
          <w:tcPr>
            <w:tcW w:w="2376" w:type="dxa"/>
            <w:shd w:val="clear" w:color="auto" w:fill="auto"/>
          </w:tcPr>
          <w:p w14:paraId="592E412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E87106F" w14:textId="77777777" w:rsidR="00336420" w:rsidRPr="00B96C9A" w:rsidRDefault="00336420" w:rsidP="00B738EB">
            <w:pPr>
              <w:tabs>
                <w:tab w:val="left" w:pos="993"/>
              </w:tabs>
              <w:spacing w:after="0" w:line="240" w:lineRule="auto"/>
            </w:pP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ของผู้ดูแลระบบ</w:t>
            </w:r>
          </w:p>
        </w:tc>
      </w:tr>
      <w:tr w:rsidR="00336420" w:rsidRPr="00B96C9A" w14:paraId="7F996C5D" w14:textId="77777777" w:rsidTr="2B70ABAF">
        <w:tc>
          <w:tcPr>
            <w:tcW w:w="2376" w:type="dxa"/>
            <w:shd w:val="clear" w:color="auto" w:fill="auto"/>
          </w:tcPr>
          <w:p w14:paraId="35294C2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C5A4F1B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</w:t>
            </w:r>
          </w:p>
        </w:tc>
      </w:tr>
      <w:tr w:rsidR="00336420" w:rsidRPr="00B96C9A" w14:paraId="4F169EE1" w14:textId="77777777" w:rsidTr="2B70ABAF">
        <w:tc>
          <w:tcPr>
            <w:tcW w:w="2376" w:type="dxa"/>
            <w:shd w:val="clear" w:color="auto" w:fill="auto"/>
          </w:tcPr>
          <w:p w14:paraId="3BDF1669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86B7FE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เพิ่ม</w:t>
            </w: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</w:t>
            </w:r>
          </w:p>
        </w:tc>
      </w:tr>
      <w:tr w:rsidR="00336420" w:rsidRPr="00B96C9A" w14:paraId="425DE053" w14:textId="77777777" w:rsidTr="2B70ABAF">
        <w:tc>
          <w:tcPr>
            <w:tcW w:w="2376" w:type="dxa"/>
            <w:shd w:val="clear" w:color="auto" w:fill="auto"/>
          </w:tcPr>
          <w:p w14:paraId="31D9EF3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10B9C8ED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เพิ่ม</w:t>
            </w: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</w:t>
            </w:r>
          </w:p>
        </w:tc>
      </w:tr>
      <w:tr w:rsidR="00336420" w:rsidRPr="00B96C9A" w14:paraId="43D19380" w14:textId="77777777" w:rsidTr="2B70ABAF">
        <w:tc>
          <w:tcPr>
            <w:tcW w:w="2376" w:type="dxa"/>
            <w:shd w:val="clear" w:color="auto" w:fill="auto"/>
          </w:tcPr>
          <w:p w14:paraId="26739AC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C05C13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06BEA2B3" w14:textId="77777777" w:rsidTr="2B70ABAF">
        <w:tc>
          <w:tcPr>
            <w:tcW w:w="2376" w:type="dxa"/>
            <w:shd w:val="clear" w:color="auto" w:fill="auto"/>
          </w:tcPr>
          <w:p w14:paraId="5A14646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B5C812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06D3CF2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0CA60132" w14:textId="77777777" w:rsidTr="2B70ABAF">
        <w:tc>
          <w:tcPr>
            <w:tcW w:w="2376" w:type="dxa"/>
            <w:shd w:val="clear" w:color="auto" w:fill="auto"/>
          </w:tcPr>
          <w:p w14:paraId="5A7461D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DDAC43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01D6BCC0" w14:textId="77777777" w:rsidTr="2B70ABAF">
        <w:tc>
          <w:tcPr>
            <w:tcW w:w="2376" w:type="dxa"/>
            <w:shd w:val="clear" w:color="auto" w:fill="auto"/>
          </w:tcPr>
          <w:p w14:paraId="578889C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2C1A23A8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ต้องการเพิ่ม</w:t>
            </w: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</w:t>
            </w:r>
          </w:p>
        </w:tc>
      </w:tr>
      <w:tr w:rsidR="00336420" w:rsidRPr="00B96C9A" w14:paraId="65098CEA" w14:textId="77777777" w:rsidTr="2B70ABAF">
        <w:tc>
          <w:tcPr>
            <w:tcW w:w="2376" w:type="dxa"/>
            <w:shd w:val="clear" w:color="auto" w:fill="auto"/>
          </w:tcPr>
          <w:p w14:paraId="2613C7A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5FDE0F9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เพิ่ม</w:t>
            </w: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336420" w:rsidRPr="00B96C9A" w14:paraId="789CB635" w14:textId="77777777" w:rsidTr="2B70ABAF">
        <w:tc>
          <w:tcPr>
            <w:tcW w:w="2376" w:type="dxa"/>
            <w:vMerge w:val="restart"/>
            <w:shd w:val="clear" w:color="auto" w:fill="auto"/>
          </w:tcPr>
          <w:p w14:paraId="3A6FE48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719E914A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6B38AEF4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7F173839" w14:textId="77777777" w:rsidTr="2B70ABAF">
        <w:tc>
          <w:tcPr>
            <w:tcW w:w="2376" w:type="dxa"/>
            <w:vMerge/>
            <w:shd w:val="clear" w:color="auto" w:fill="auto"/>
          </w:tcPr>
          <w:p w14:paraId="2F06FAED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39D530B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เลือกเมนูเพิ่ม</w:t>
            </w: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</w:t>
            </w:r>
          </w:p>
          <w:p w14:paraId="42B99A9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br/>
            </w: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ผู้ดูแลระบบกรอกชื่อเอกสารประกอบการเผยแพร่ผลงาน</w:t>
            </w:r>
          </w:p>
          <w:p w14:paraId="656B833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. ผู้ดูแลระบบกรอกชื่อเอกสารประกอบการเผยแพร่ผลงานและกดบันทึก</w:t>
            </w:r>
          </w:p>
        </w:tc>
        <w:tc>
          <w:tcPr>
            <w:tcW w:w="3049" w:type="dxa"/>
            <w:shd w:val="clear" w:color="auto" w:fill="auto"/>
          </w:tcPr>
          <w:p w14:paraId="6895CD5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เผยแพร่ผลงาน</w:t>
            </w:r>
          </w:p>
          <w:p w14:paraId="55F26B5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แสดงหน้ากรอกชื่อเอกสารประกอบการเผยแพร่ผลงาน</w:t>
            </w:r>
          </w:p>
          <w:p w14:paraId="500C334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3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บันทึกชื่อเอกสารประกอบการเผยแพร่ผลงาน</w:t>
            </w:r>
          </w:p>
        </w:tc>
      </w:tr>
      <w:tr w:rsidR="00336420" w:rsidRPr="00B96C9A" w14:paraId="5998F95C" w14:textId="77777777" w:rsidTr="2B70ABAF">
        <w:tc>
          <w:tcPr>
            <w:tcW w:w="2376" w:type="dxa"/>
            <w:shd w:val="clear" w:color="auto" w:fill="auto"/>
          </w:tcPr>
          <w:p w14:paraId="38D4ED5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BA1647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5CA3121E" w14:textId="77777777" w:rsidR="00336420" w:rsidRPr="00B96C9A" w:rsidRDefault="00336420" w:rsidP="00336420">
      <w:pPr>
        <w:spacing w:after="0" w:line="240" w:lineRule="auto"/>
      </w:pPr>
    </w:p>
    <w:p w14:paraId="76FADE9D" w14:textId="77777777" w:rsidR="009E4D29" w:rsidRPr="00B96C9A" w:rsidRDefault="009E4D29" w:rsidP="00336420">
      <w:pPr>
        <w:spacing w:after="0" w:line="240" w:lineRule="auto"/>
      </w:pPr>
    </w:p>
    <w:p w14:paraId="113B2573" w14:textId="77777777" w:rsidR="009E4D29" w:rsidRPr="00B96C9A" w:rsidRDefault="009E4D29" w:rsidP="00336420">
      <w:pPr>
        <w:spacing w:after="0" w:line="240" w:lineRule="auto"/>
      </w:pPr>
    </w:p>
    <w:p w14:paraId="25185C5C" w14:textId="77777777" w:rsidR="00336420" w:rsidRPr="00B96C9A" w:rsidRDefault="00336420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lastRenderedPageBreak/>
        <w:t xml:space="preserve">                                      1</w:t>
      </w:r>
      <w:r w:rsidR="008C1673" w:rsidRPr="00B96C9A">
        <w:rPr>
          <w:cs/>
        </w:rPr>
        <w:t>1</w:t>
      </w:r>
      <w:r w:rsidRPr="00B96C9A">
        <w:rPr>
          <w:cs/>
        </w:rPr>
        <w:t xml:space="preserve">.  </w:t>
      </w:r>
      <w:r w:rsidRPr="00B96C9A">
        <w:rPr>
          <w:color w:val="000000"/>
          <w:cs/>
        </w:rPr>
        <w:t>ออกรายงานของผู้ดูแลระบบ</w:t>
      </w:r>
    </w:p>
    <w:p w14:paraId="329BF603" w14:textId="77777777" w:rsidR="00336420" w:rsidRPr="00B96C9A" w:rsidRDefault="00336420" w:rsidP="00336420">
      <w:pPr>
        <w:spacing w:after="0" w:line="240" w:lineRule="auto"/>
        <w:rPr>
          <w:sz w:val="16"/>
          <w:szCs w:val="16"/>
        </w:rPr>
      </w:pPr>
    </w:p>
    <w:p w14:paraId="24399A99" w14:textId="77777777" w:rsidR="00336420" w:rsidRPr="00B96C9A" w:rsidRDefault="00336420" w:rsidP="009E4D29">
      <w:pPr>
        <w:tabs>
          <w:tab w:val="left" w:pos="993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3F74B90E" wp14:editId="7BEC2F91">
            <wp:extent cx="2958860" cy="1057296"/>
            <wp:effectExtent l="0" t="0" r="0" b="0"/>
            <wp:docPr id="16" name="รูปภาพ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11ผ.png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8377" cy="1060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EC9A53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  <w:rPr>
          <w:b/>
          <w:bCs/>
        </w:rPr>
      </w:pPr>
    </w:p>
    <w:p w14:paraId="1FE94B94" w14:textId="77777777" w:rsidR="00336420" w:rsidRPr="00B96C9A" w:rsidRDefault="00336420" w:rsidP="2B70ABAF">
      <w:pPr>
        <w:tabs>
          <w:tab w:val="left" w:pos="993"/>
        </w:tabs>
        <w:spacing w:after="0" w:line="240" w:lineRule="auto"/>
        <w:jc w:val="center"/>
        <w:rPr>
          <w:color w:val="000000" w:themeColor="text1"/>
        </w:rPr>
      </w:pPr>
      <w:r w:rsidRPr="00B96C9A">
        <w:rPr>
          <w:b/>
          <w:bCs/>
          <w:cs/>
        </w:rPr>
        <w:t xml:space="preserve">ภาพที่ </w:t>
      </w:r>
      <w:r w:rsidR="008C1673" w:rsidRPr="00B96C9A">
        <w:rPr>
          <w:b/>
          <w:bCs/>
          <w:color w:val="000000"/>
          <w:cs/>
        </w:rPr>
        <w:t>46</w:t>
      </w:r>
      <w:r w:rsidRPr="00B96C9A">
        <w:rPr>
          <w:b/>
          <w:bCs/>
          <w:color w:val="000000"/>
          <w:cs/>
        </w:rPr>
        <w:t xml:space="preserve"> </w:t>
      </w:r>
      <w:r w:rsidRPr="00B96C9A">
        <w:rPr>
          <w:color w:val="000000"/>
          <w:cs/>
        </w:rPr>
        <w:t xml:space="preserve">แสดง </w:t>
      </w:r>
      <w:r w:rsidRPr="00B96C9A">
        <w:rPr>
          <w:color w:val="000000"/>
        </w:rPr>
        <w:t xml:space="preserve">Use Case </w:t>
      </w:r>
      <w:r w:rsidRPr="00B96C9A">
        <w:rPr>
          <w:color w:val="000000"/>
          <w:cs/>
        </w:rPr>
        <w:t>ออกรายงานของผู้ดูแลระบบ</w:t>
      </w:r>
    </w:p>
    <w:p w14:paraId="5405360B" w14:textId="77777777" w:rsidR="00336420" w:rsidRPr="00B96C9A" w:rsidRDefault="00336420" w:rsidP="00336420">
      <w:pPr>
        <w:tabs>
          <w:tab w:val="left" w:pos="993"/>
        </w:tabs>
        <w:spacing w:after="0" w:line="240" w:lineRule="auto"/>
        <w:jc w:val="center"/>
      </w:pPr>
    </w:p>
    <w:p w14:paraId="66F7368F" w14:textId="322AF345" w:rsidR="00336420" w:rsidRPr="00B96C9A" w:rsidRDefault="00336420" w:rsidP="2B70ABAF">
      <w:pPr>
        <w:pStyle w:val="afd"/>
        <w:keepNext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E70643" w:rsidRPr="00B96C9A">
        <w:rPr>
          <w:rFonts w:ascii="TH Sarabun New" w:hAnsi="TH Sarabun New" w:cs="TH Sarabun New"/>
          <w:sz w:val="28"/>
          <w:szCs w:val="28"/>
          <w:cs/>
        </w:rPr>
        <w:t>28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</w:rPr>
        <w:t xml:space="preserve">Use Case </w:t>
      </w:r>
      <w:r w:rsidRPr="00B96C9A">
        <w:rPr>
          <w:rFonts w:ascii="TH Sarabun New" w:hAnsi="TH Sarabun New" w:cs="TH Sarabun New"/>
          <w:b w:val="0"/>
          <w:bCs w:val="0"/>
          <w:color w:val="000000"/>
          <w:sz w:val="28"/>
          <w:szCs w:val="28"/>
          <w:cs/>
        </w:rPr>
        <w:t>(ออกรายงานของผู้ดูแลระบบ)</w:t>
      </w:r>
    </w:p>
    <w:p w14:paraId="34F501BD" w14:textId="77777777" w:rsidR="00336420" w:rsidRPr="00B96C9A" w:rsidRDefault="00336420" w:rsidP="00336420">
      <w:pPr>
        <w:tabs>
          <w:tab w:val="left" w:pos="993"/>
        </w:tabs>
        <w:spacing w:after="0" w:line="240" w:lineRule="auto"/>
        <w:ind w:firstLine="567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2"/>
        <w:gridCol w:w="2995"/>
        <w:gridCol w:w="2969"/>
      </w:tblGrid>
      <w:tr w:rsidR="00336420" w:rsidRPr="00B96C9A" w14:paraId="5E2A642D" w14:textId="77777777" w:rsidTr="2B70ABAF">
        <w:tc>
          <w:tcPr>
            <w:tcW w:w="2376" w:type="dxa"/>
            <w:shd w:val="clear" w:color="auto" w:fill="auto"/>
          </w:tcPr>
          <w:p w14:paraId="365077D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Use Case Nam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481163B1" w14:textId="77777777" w:rsidR="00336420" w:rsidRPr="00B96C9A" w:rsidRDefault="00336420" w:rsidP="00B738EB">
            <w:pPr>
              <w:tabs>
                <w:tab w:val="left" w:pos="993"/>
              </w:tabs>
              <w:spacing w:after="0" w:line="240" w:lineRule="auto"/>
            </w:pPr>
            <w:r w:rsidRPr="00B96C9A">
              <w:rPr>
                <w:color w:val="000000"/>
                <w:cs/>
              </w:rPr>
              <w:t>ออกรายงานของผู้ดูแลระบบ</w:t>
            </w:r>
          </w:p>
        </w:tc>
      </w:tr>
      <w:tr w:rsidR="00336420" w:rsidRPr="00B96C9A" w14:paraId="019F9297" w14:textId="77777777" w:rsidTr="2B70ABAF">
        <w:tc>
          <w:tcPr>
            <w:tcW w:w="2376" w:type="dxa"/>
            <w:shd w:val="clear" w:color="auto" w:fill="auto"/>
          </w:tcPr>
          <w:p w14:paraId="1B51FB40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cenario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320851E" w14:textId="77777777" w:rsidR="00336420" w:rsidRPr="00B96C9A" w:rsidRDefault="00336420" w:rsidP="2B70ABAF">
            <w:pPr>
              <w:tabs>
                <w:tab w:val="left" w:pos="993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color w:val="000000"/>
                <w:cs/>
              </w:rPr>
              <w:t>ออกรายงาน</w:t>
            </w:r>
          </w:p>
        </w:tc>
      </w:tr>
      <w:tr w:rsidR="00336420" w:rsidRPr="00B96C9A" w14:paraId="62917119" w14:textId="77777777" w:rsidTr="2B70ABAF">
        <w:tc>
          <w:tcPr>
            <w:tcW w:w="2376" w:type="dxa"/>
            <w:shd w:val="clear" w:color="auto" w:fill="auto"/>
          </w:tcPr>
          <w:p w14:paraId="61C7514B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Triggering event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6868B0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  <w:r w:rsidRPr="00B96C9A">
              <w:rPr>
                <w:color w:val="000000"/>
                <w:cs/>
              </w:rPr>
              <w:t>ออกรายงานเอกสารต่าง ๆ</w:t>
            </w:r>
          </w:p>
        </w:tc>
      </w:tr>
      <w:tr w:rsidR="00336420" w:rsidRPr="00B96C9A" w14:paraId="42152B00" w14:textId="77777777" w:rsidTr="2B70ABAF">
        <w:tc>
          <w:tcPr>
            <w:tcW w:w="2376" w:type="dxa"/>
            <w:shd w:val="clear" w:color="auto" w:fill="auto"/>
          </w:tcPr>
          <w:p w14:paraId="00ACC43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Brief description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7EEF6C28" w14:textId="77777777" w:rsidR="00336420" w:rsidRPr="00B96C9A" w:rsidRDefault="00336420" w:rsidP="2B70ABAF">
            <w:pPr>
              <w:tabs>
                <w:tab w:val="left" w:pos="222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  <w:r w:rsidRPr="00B96C9A">
              <w:rPr>
                <w:color w:val="000000"/>
                <w:cs/>
              </w:rPr>
              <w:t>ออกรายงานเอกสารต่าง ๆ</w:t>
            </w:r>
          </w:p>
        </w:tc>
      </w:tr>
      <w:tr w:rsidR="00336420" w:rsidRPr="00B96C9A" w14:paraId="7F7693BE" w14:textId="77777777" w:rsidTr="2B70ABAF">
        <w:tc>
          <w:tcPr>
            <w:tcW w:w="2376" w:type="dxa"/>
            <w:shd w:val="clear" w:color="auto" w:fill="auto"/>
          </w:tcPr>
          <w:p w14:paraId="411F76B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Acto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F1B256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</w:p>
        </w:tc>
      </w:tr>
      <w:tr w:rsidR="00336420" w:rsidRPr="00B96C9A" w14:paraId="31155204" w14:textId="77777777" w:rsidTr="2B70ABAF">
        <w:tc>
          <w:tcPr>
            <w:tcW w:w="2376" w:type="dxa"/>
            <w:shd w:val="clear" w:color="auto" w:fill="auto"/>
          </w:tcPr>
          <w:p w14:paraId="030ECA33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Related Use Case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696FC8D6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Login</w:t>
            </w:r>
            <w:r w:rsidRPr="00B96C9A">
              <w:rPr>
                <w:rFonts w:eastAsia="Calibri"/>
                <w:cs/>
              </w:rPr>
              <w:t>(เข้าสู่ระบบ)</w:t>
            </w:r>
          </w:p>
          <w:p w14:paraId="0078B06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ตรวจสอบสิทธิในการใช้งานระบบ</w:t>
            </w:r>
          </w:p>
        </w:tc>
      </w:tr>
      <w:tr w:rsidR="00336420" w:rsidRPr="00B96C9A" w14:paraId="29670DCE" w14:textId="77777777" w:rsidTr="2B70ABAF">
        <w:tc>
          <w:tcPr>
            <w:tcW w:w="2376" w:type="dxa"/>
            <w:shd w:val="clear" w:color="auto" w:fill="auto"/>
          </w:tcPr>
          <w:p w14:paraId="19F8261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Stakeholder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5FD92B82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  <w:tr w:rsidR="00336420" w:rsidRPr="00B96C9A" w14:paraId="6DE91A9A" w14:textId="77777777" w:rsidTr="2B70ABAF">
        <w:tc>
          <w:tcPr>
            <w:tcW w:w="2376" w:type="dxa"/>
            <w:shd w:val="clear" w:color="auto" w:fill="auto"/>
          </w:tcPr>
          <w:p w14:paraId="7189657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re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3F06409A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ต้องการออกรายงานเอกสารต่าง ๆ</w:t>
            </w:r>
            <w:r w:rsidRPr="00B96C9A">
              <w:rPr>
                <w:color w:val="000000"/>
                <w:cs/>
              </w:rPr>
              <w:t xml:space="preserve"> </w:t>
            </w:r>
          </w:p>
        </w:tc>
      </w:tr>
      <w:tr w:rsidR="00336420" w:rsidRPr="00B96C9A" w14:paraId="03E0B45D" w14:textId="77777777" w:rsidTr="2B70ABAF">
        <w:tc>
          <w:tcPr>
            <w:tcW w:w="2376" w:type="dxa"/>
            <w:shd w:val="clear" w:color="auto" w:fill="auto"/>
          </w:tcPr>
          <w:p w14:paraId="22AE6AC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Post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184400D5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ผู้ดูแลระบบ</w:t>
            </w:r>
            <w:r w:rsidRPr="00B96C9A">
              <w:rPr>
                <w:color w:val="000000"/>
                <w:cs/>
              </w:rPr>
              <w:t>ออกรายงานเอกสารต่าง ๆ</w:t>
            </w:r>
            <w:r w:rsidRPr="00B96C9A">
              <w:rPr>
                <w:rFonts w:eastAsia="Calibri"/>
                <w:cs/>
              </w:rPr>
              <w:t>สำเร็จ</w:t>
            </w:r>
          </w:p>
        </w:tc>
      </w:tr>
      <w:tr w:rsidR="00336420" w:rsidRPr="00B96C9A" w14:paraId="69D18F64" w14:textId="77777777" w:rsidTr="2B70ABAF">
        <w:tc>
          <w:tcPr>
            <w:tcW w:w="2376" w:type="dxa"/>
            <w:vMerge w:val="restart"/>
            <w:shd w:val="clear" w:color="auto" w:fill="auto"/>
          </w:tcPr>
          <w:p w14:paraId="5E74041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Flow of event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3097" w:type="dxa"/>
            <w:shd w:val="clear" w:color="auto" w:fill="auto"/>
          </w:tcPr>
          <w:p w14:paraId="23CEAC72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Actors</w:t>
            </w:r>
          </w:p>
        </w:tc>
        <w:tc>
          <w:tcPr>
            <w:tcW w:w="3049" w:type="dxa"/>
            <w:shd w:val="clear" w:color="auto" w:fill="auto"/>
          </w:tcPr>
          <w:p w14:paraId="4ABA5812" w14:textId="77777777" w:rsidR="00336420" w:rsidRPr="00B96C9A" w:rsidRDefault="2B70ABAF" w:rsidP="2B70ABAF">
            <w:pPr>
              <w:tabs>
                <w:tab w:val="left" w:pos="993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System</w:t>
            </w:r>
          </w:p>
        </w:tc>
      </w:tr>
      <w:tr w:rsidR="00336420" w:rsidRPr="00B96C9A" w14:paraId="6C734A20" w14:textId="77777777" w:rsidTr="2B70ABAF">
        <w:tc>
          <w:tcPr>
            <w:tcW w:w="2376" w:type="dxa"/>
            <w:vMerge/>
            <w:shd w:val="clear" w:color="auto" w:fill="auto"/>
          </w:tcPr>
          <w:p w14:paraId="2776DBE7" w14:textId="77777777" w:rsidR="00336420" w:rsidRPr="00B96C9A" w:rsidRDefault="00336420" w:rsidP="00B738EB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/>
              </w:rPr>
            </w:pPr>
          </w:p>
        </w:tc>
        <w:tc>
          <w:tcPr>
            <w:tcW w:w="3097" w:type="dxa"/>
            <w:shd w:val="clear" w:color="auto" w:fill="auto"/>
          </w:tcPr>
          <w:p w14:paraId="15DEE7F7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ผู้ดูแลระบบเข้าสู่ระบบและเลือกเมนู</w:t>
            </w:r>
            <w:r w:rsidRPr="00B96C9A">
              <w:rPr>
                <w:color w:val="000000"/>
                <w:cs/>
              </w:rPr>
              <w:t>ออกรายงาน</w:t>
            </w:r>
          </w:p>
          <w:p w14:paraId="2375A74E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ผู้ดูแลระบบเลือกเมนู หัวข้อโครงงาน โครงงานต่ออาจารย์ที่ปรึกษานักศึกษาที่ยังไม่ส่งหัวข้อโครงงาน หรือนักศึกษาที่ยังไม่ส่งเอกสารโครงงาน</w:t>
            </w:r>
            <w:r w:rsidRPr="00B96C9A">
              <w:rPr>
                <w:rFonts w:eastAsia="Calibri"/>
                <w:cs/>
              </w:rPr>
              <w:br/>
              <w:t>3.เลือกสาขาวิชา ภาคการศึกษา หรือปีการศึกษาและกดปุ่มคนหา</w:t>
            </w:r>
          </w:p>
          <w:p w14:paraId="73A01421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4.กดปุ่มดาวโหลด</w:t>
            </w:r>
          </w:p>
        </w:tc>
        <w:tc>
          <w:tcPr>
            <w:tcW w:w="3049" w:type="dxa"/>
            <w:shd w:val="clear" w:color="auto" w:fill="auto"/>
          </w:tcPr>
          <w:p w14:paraId="5F312A0D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ตรวจสอบสิทธิการเข้าใช้งานและแสดงหน้า</w:t>
            </w:r>
            <w:r w:rsidRPr="00B96C9A">
              <w:rPr>
                <w:color w:val="000000"/>
                <w:cs/>
              </w:rPr>
              <w:t>ออกรายงาน</w:t>
            </w:r>
            <w:r w:rsidRPr="00B96C9A">
              <w:rPr>
                <w:cs/>
              </w:rPr>
              <w:t>เ</w:t>
            </w:r>
            <w:r w:rsidRPr="00B96C9A">
              <w:rPr>
                <w:color w:val="000000"/>
                <w:cs/>
              </w:rPr>
              <w:t>อกสาร</w:t>
            </w:r>
          </w:p>
          <w:p w14:paraId="7C271C7F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.</w:t>
            </w:r>
            <w:r w:rsidRPr="00B96C9A">
              <w:rPr>
                <w:rFonts w:eastAsia="Calibri"/>
              </w:rPr>
              <w:t xml:space="preserve">1 </w:t>
            </w:r>
            <w:r w:rsidRPr="00B96C9A">
              <w:rPr>
                <w:rFonts w:eastAsia="Calibri"/>
                <w:cs/>
              </w:rPr>
              <w:t>ระบบแสดงหน้าหัวข้อโครงงาร โครงงานต่ออาจารย์ที่ปรึกษานักศึกษาที่ยังไม่ส่งหัวข้อโครงงาน หรือนักศึกษาที่ยังไม่ส่งเอกสารโครงงาน ตามที่เลือก</w:t>
            </w:r>
            <w:r w:rsidRPr="00B96C9A">
              <w:rPr>
                <w:rFonts w:eastAsia="Calibri"/>
                <w:cs/>
              </w:rPr>
              <w:br/>
              <w:t>3.1ระบบแสดงเนื้อหารายงาน</w:t>
            </w:r>
          </w:p>
          <w:p w14:paraId="037D23EF" w14:textId="77777777" w:rsidR="00336420" w:rsidRPr="00B96C9A" w:rsidRDefault="00336420" w:rsidP="00B738EB">
            <w:pPr>
              <w:spacing w:after="0" w:line="240" w:lineRule="auto"/>
              <w:rPr>
                <w:rFonts w:eastAsia="Calibri"/>
              </w:rPr>
            </w:pPr>
          </w:p>
          <w:p w14:paraId="72D83B99" w14:textId="77777777" w:rsidR="00336420" w:rsidRPr="00B96C9A" w:rsidRDefault="00336420" w:rsidP="2B70ABAF">
            <w:pPr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4.1ระบบดาวโหลดไฟล์เอกสารรายงาน</w:t>
            </w:r>
          </w:p>
        </w:tc>
      </w:tr>
      <w:tr w:rsidR="00336420" w:rsidRPr="00B96C9A" w14:paraId="21EBC4B1" w14:textId="77777777" w:rsidTr="2B70ABAF">
        <w:tc>
          <w:tcPr>
            <w:tcW w:w="2376" w:type="dxa"/>
            <w:shd w:val="clear" w:color="auto" w:fill="auto"/>
          </w:tcPr>
          <w:p w14:paraId="1DEF9D0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  <w:b/>
                <w:bCs/>
                <w:color w:val="000000" w:themeColor="text1"/>
              </w:rPr>
            </w:pPr>
            <w:r w:rsidRPr="00B96C9A">
              <w:rPr>
                <w:rFonts w:eastAsia="Calibri"/>
                <w:b/>
                <w:bCs/>
                <w:color w:val="000000"/>
              </w:rPr>
              <w:t xml:space="preserve">Exception Conditions </w:t>
            </w:r>
            <w:r w:rsidRPr="00B96C9A">
              <w:rPr>
                <w:rFonts w:eastAsia="Calibri"/>
                <w:b/>
                <w:bCs/>
                <w:color w:val="000000"/>
                <w:cs/>
              </w:rPr>
              <w:t>:</w:t>
            </w:r>
          </w:p>
        </w:tc>
        <w:tc>
          <w:tcPr>
            <w:tcW w:w="6146" w:type="dxa"/>
            <w:gridSpan w:val="2"/>
            <w:shd w:val="clear" w:color="auto" w:fill="auto"/>
          </w:tcPr>
          <w:p w14:paraId="0C688CBC" w14:textId="77777777" w:rsidR="00336420" w:rsidRPr="00B96C9A" w:rsidRDefault="00336420" w:rsidP="2B70ABAF">
            <w:pPr>
              <w:tabs>
                <w:tab w:val="left" w:pos="993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</w:tr>
    </w:tbl>
    <w:p w14:paraId="6CE57D36" w14:textId="77777777" w:rsidR="004D364F" w:rsidRPr="00B96C9A" w:rsidRDefault="00D24CED" w:rsidP="2B70ABAF">
      <w:pPr>
        <w:spacing w:after="0" w:line="240" w:lineRule="auto"/>
        <w:rPr>
          <w:b/>
          <w:bCs/>
          <w:sz w:val="32"/>
          <w:szCs w:val="32"/>
        </w:rPr>
      </w:pPr>
      <w:bookmarkStart w:id="101" w:name="_Toc437956167"/>
      <w:r w:rsidRPr="00B96C9A">
        <w:rPr>
          <w:b/>
          <w:bCs/>
          <w:sz w:val="32"/>
          <w:szCs w:val="32"/>
        </w:rPr>
        <w:lastRenderedPageBreak/>
        <w:t>4</w:t>
      </w:r>
      <w:r w:rsidRPr="00B96C9A">
        <w:rPr>
          <w:b/>
          <w:bCs/>
          <w:sz w:val="32"/>
          <w:szCs w:val="32"/>
          <w:cs/>
        </w:rPr>
        <w:t>.</w:t>
      </w:r>
      <w:r w:rsidRPr="00B96C9A">
        <w:rPr>
          <w:b/>
          <w:bCs/>
          <w:sz w:val="32"/>
          <w:szCs w:val="32"/>
        </w:rPr>
        <w:t xml:space="preserve">2 </w:t>
      </w:r>
      <w:r w:rsidRPr="00B96C9A">
        <w:rPr>
          <w:b/>
          <w:bCs/>
          <w:sz w:val="32"/>
          <w:szCs w:val="32"/>
          <w:cs/>
        </w:rPr>
        <w:t xml:space="preserve">   การออกแบบระบบ</w:t>
      </w:r>
      <w:bookmarkEnd w:id="101"/>
    </w:p>
    <w:p w14:paraId="3B016253" w14:textId="77777777" w:rsidR="00ED0189" w:rsidRPr="00B96C9A" w:rsidRDefault="00ED0189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cs/>
        </w:rPr>
        <w:t xml:space="preserve">          </w:t>
      </w:r>
      <w:r w:rsidRPr="00B96C9A">
        <w:t>4</w:t>
      </w:r>
      <w:r w:rsidRPr="00B96C9A">
        <w:rPr>
          <w:cs/>
        </w:rPr>
        <w:t>.</w:t>
      </w:r>
      <w:r w:rsidRPr="00B96C9A">
        <w:t>2</w:t>
      </w:r>
      <w:r w:rsidRPr="00B96C9A">
        <w:rPr>
          <w:cs/>
        </w:rPr>
        <w:t>.</w:t>
      </w:r>
      <w:r w:rsidRPr="00B96C9A">
        <w:t xml:space="preserve">1  </w:t>
      </w:r>
      <w:r w:rsidRPr="00B96C9A">
        <w:rPr>
          <w:cs/>
        </w:rPr>
        <w:t>ภาพรวมของระบบ</w:t>
      </w:r>
    </w:p>
    <w:p w14:paraId="3F25DE99" w14:textId="77777777" w:rsidR="00ED0189" w:rsidRPr="00B96C9A" w:rsidRDefault="00ED0189" w:rsidP="2B70ABAF">
      <w:pPr>
        <w:spacing w:after="0" w:line="240" w:lineRule="auto"/>
        <w:jc w:val="thaiDistribute"/>
        <w:rPr>
          <w:rFonts w:eastAsia="Cordia New"/>
          <w:color w:val="000000" w:themeColor="text1"/>
          <w:cs/>
        </w:rPr>
        <w:sectPr w:rsidR="00ED0189" w:rsidRPr="00B96C9A" w:rsidSect="00D16AE2">
          <w:pgSz w:w="11906" w:h="16838"/>
          <w:pgMar w:top="2160" w:right="1440" w:bottom="1440" w:left="2160" w:header="709" w:footer="709" w:gutter="0"/>
          <w:cols w:space="708"/>
          <w:titlePg/>
          <w:docGrid w:linePitch="360"/>
        </w:sectPr>
      </w:pPr>
      <w:r w:rsidRPr="00B96C9A">
        <w:rPr>
          <w:rFonts w:eastAsia="Cordia New"/>
          <w:color w:val="000000"/>
          <w:cs/>
        </w:rPr>
        <w:t xml:space="preserve">                  จากการวิเคราะห์ความต้องการของระบบข้างต้น ทางผู้จัดทำได้วางแผนที่จะพัฒนาเว็บแอ</w:t>
      </w:r>
      <w:r w:rsidR="00AB7F11" w:rsidRPr="00B96C9A">
        <w:rPr>
          <w:rFonts w:eastAsia="Cordia New"/>
          <w:color w:val="000000"/>
          <w:cs/>
        </w:rPr>
        <w:t>ป</w:t>
      </w:r>
      <w:r w:rsidRPr="00B96C9A">
        <w:rPr>
          <w:rFonts w:eastAsia="Cordia New"/>
          <w:color w:val="000000"/>
          <w:cs/>
        </w:rPr>
        <w:t xml:space="preserve">พลิเคชันด้วย </w:t>
      </w:r>
      <w:r w:rsidRPr="00B96C9A">
        <w:rPr>
          <w:rFonts w:eastAsia="Cordia New"/>
          <w:color w:val="000000"/>
        </w:rPr>
        <w:t xml:space="preserve">Yii2 Framework </w:t>
      </w:r>
      <w:r w:rsidRPr="00B96C9A">
        <w:rPr>
          <w:rFonts w:eastAsia="Cordia New"/>
          <w:color w:val="000000"/>
          <w:cs/>
        </w:rPr>
        <w:t xml:space="preserve">เพื่อให้เป็นมาตรฐานเดียวกันกับระบบอื่น ๆ ในภาควิชา โดยกระบวนการทำงานต่าง ๆของระบบจะอ้างอิงจากระบบเดิมและขั้นตอนของภาควิชา ในส่วนของการสืบค้นข้อมูลโครงงานได้ใช้ </w:t>
      </w:r>
      <w:r w:rsidRPr="00B96C9A">
        <w:rPr>
          <w:rFonts w:eastAsia="Cordia New"/>
          <w:color w:val="000000"/>
        </w:rPr>
        <w:t>Elasticsearch</w:t>
      </w:r>
      <w:r w:rsidRPr="00B96C9A">
        <w:rPr>
          <w:rFonts w:eastAsia="Cordia New"/>
          <w:color w:val="000000"/>
          <w:cs/>
        </w:rPr>
        <w:t xml:space="preserve"> เพื่อตอบสนองต่อความต้องการของนักศึกษา โดยสามารถสร้างเป็นแผนผังเว็บไซต์ (</w:t>
      </w:r>
      <w:r w:rsidRPr="00B96C9A">
        <w:rPr>
          <w:rFonts w:eastAsia="Cordia New"/>
          <w:color w:val="000000"/>
        </w:rPr>
        <w:t>Site Map</w:t>
      </w:r>
      <w:r w:rsidRPr="00B96C9A">
        <w:rPr>
          <w:rFonts w:eastAsia="Cordia New"/>
          <w:color w:val="000000"/>
          <w:cs/>
        </w:rPr>
        <w:t>) ได้ดังแสดงในภาพที่ 1</w:t>
      </w:r>
      <w:r w:rsidRPr="00B96C9A">
        <w:rPr>
          <w:rFonts w:eastAsia="Cordia New"/>
          <w:color w:val="000000"/>
        </w:rPr>
        <w:t>7</w:t>
      </w:r>
      <w:r w:rsidRPr="00B96C9A">
        <w:rPr>
          <w:rFonts w:eastAsia="Cordia New"/>
          <w:color w:val="000000"/>
          <w:cs/>
        </w:rPr>
        <w:t xml:space="preserve"> ซึ่งในส่วนของบุคคลทั่วไปนั้นจะสามารถเข้าถึงได้จากผู้ใช้งานทุกประเภทรวมถึงผู้ที่ไม่ได้ล็อกอินเข้าสู่ระบบ</w:t>
      </w:r>
    </w:p>
    <w:p w14:paraId="2AD96242" w14:textId="77777777" w:rsidR="00ED0189" w:rsidRPr="00B96C9A" w:rsidRDefault="000A01AA" w:rsidP="00ED0189">
      <w:pPr>
        <w:spacing w:after="0" w:line="240" w:lineRule="auto"/>
        <w:jc w:val="thaiDistribute"/>
        <w:rPr>
          <w:b/>
          <w:bCs/>
        </w:rPr>
      </w:pPr>
      <w:r w:rsidRPr="00B96C9A">
        <w:rPr>
          <w:b/>
          <w:bCs/>
          <w:noProof/>
        </w:rPr>
        <w:lastRenderedPageBreak/>
        <w:drawing>
          <wp:inline distT="0" distB="0" distL="0" distR="0" wp14:anchorId="2EE9CA95" wp14:editId="5A0D882D">
            <wp:extent cx="5386782" cy="7712015"/>
            <wp:effectExtent l="0" t="0" r="4445" b="3810"/>
            <wp:docPr id="45" name="รูปภาพ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0U.pn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8320" cy="7742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B4D2C" w14:textId="77777777" w:rsidR="009E4D29" w:rsidRPr="00B96C9A" w:rsidRDefault="009E4D29" w:rsidP="00ED0189">
      <w:pPr>
        <w:spacing w:after="0" w:line="240" w:lineRule="auto"/>
        <w:jc w:val="thaiDistribute"/>
        <w:rPr>
          <w:b/>
          <w:bCs/>
        </w:rPr>
      </w:pPr>
    </w:p>
    <w:p w14:paraId="10EC90F7" w14:textId="77777777" w:rsidR="00ED0189" w:rsidRPr="00B96C9A" w:rsidRDefault="00ED0189" w:rsidP="2B70ABAF">
      <w:pPr>
        <w:spacing w:after="0" w:line="240" w:lineRule="auto"/>
        <w:jc w:val="center"/>
        <w:rPr>
          <w:b/>
          <w:bCs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47</w:t>
      </w:r>
      <w:r w:rsidRPr="00B96C9A">
        <w:rPr>
          <w:cs/>
        </w:rPr>
        <w:t xml:space="preserve">  แผนผังเว็บไซต์ระบบจัดการโครงงานและงานวิจัยคอมพิวเตอร์</w:t>
      </w:r>
    </w:p>
    <w:p w14:paraId="5CE4A0EE" w14:textId="77777777" w:rsidR="00D24CED" w:rsidRPr="00B96C9A" w:rsidRDefault="009E4D29" w:rsidP="2B70ABAF">
      <w:pPr>
        <w:spacing w:after="0" w:line="240" w:lineRule="auto"/>
        <w:rPr>
          <w:b/>
          <w:bCs/>
        </w:rPr>
      </w:pPr>
      <w:r w:rsidRPr="00B96C9A">
        <w:rPr>
          <w:cs/>
        </w:rPr>
        <w:lastRenderedPageBreak/>
        <w:t xml:space="preserve">          </w:t>
      </w:r>
      <w:r w:rsidR="00D24CED" w:rsidRPr="00B96C9A">
        <w:t>4</w:t>
      </w:r>
      <w:r w:rsidR="00D24CED" w:rsidRPr="00B96C9A">
        <w:rPr>
          <w:cs/>
        </w:rPr>
        <w:t>.</w:t>
      </w:r>
      <w:r w:rsidR="00D24CED" w:rsidRPr="00B96C9A">
        <w:t>2</w:t>
      </w:r>
      <w:r w:rsidR="00D24CED" w:rsidRPr="00B96C9A">
        <w:rPr>
          <w:cs/>
        </w:rPr>
        <w:t>.</w:t>
      </w:r>
      <w:r w:rsidR="005F2EB8" w:rsidRPr="00B96C9A">
        <w:rPr>
          <w:cs/>
        </w:rPr>
        <w:t>2</w:t>
      </w:r>
      <w:r w:rsidR="00D24CED" w:rsidRPr="00B96C9A">
        <w:rPr>
          <w:cs/>
        </w:rPr>
        <w:t xml:space="preserve">  </w:t>
      </w:r>
      <w:r w:rsidR="00D24CED" w:rsidRPr="00B96C9A">
        <w:rPr>
          <w:rFonts w:eastAsia="Calibri"/>
        </w:rPr>
        <w:t>Class Diagram</w:t>
      </w:r>
    </w:p>
    <w:p w14:paraId="49FEA0C7" w14:textId="77777777" w:rsidR="00923B00" w:rsidRPr="00B96C9A" w:rsidRDefault="00923B00" w:rsidP="005E6F47">
      <w:pPr>
        <w:spacing w:after="0" w:line="240" w:lineRule="auto"/>
        <w:rPr>
          <w:b/>
          <w:bCs/>
        </w:rPr>
      </w:pPr>
    </w:p>
    <w:p w14:paraId="486AD5B9" w14:textId="2C4455D6" w:rsidR="00761B92" w:rsidRPr="00B96C9A" w:rsidRDefault="00CD0859" w:rsidP="005E6F47">
      <w:pPr>
        <w:spacing w:after="0" w:line="240" w:lineRule="auto"/>
        <w:rPr>
          <w:b/>
          <w:bCs/>
          <w:sz w:val="48"/>
          <w:szCs w:val="56"/>
          <w:cs/>
        </w:rPr>
      </w:pPr>
      <w:r w:rsidRPr="00B96C9A">
        <w:rPr>
          <w:noProof/>
        </w:rPr>
        <w:drawing>
          <wp:inline distT="0" distB="0" distL="0" distR="0" wp14:anchorId="17EA65C8" wp14:editId="66037041">
            <wp:extent cx="5620903" cy="5128591"/>
            <wp:effectExtent l="0" t="0" r="0" b="0"/>
            <wp:docPr id="96" name="รูปภาพ 96" descr="D:\Desktop\ClassDiagram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esktop\ClassDiagram (1).png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1737" cy="5129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95F578" w14:textId="77777777" w:rsidR="00D24CED" w:rsidRPr="00B96C9A" w:rsidRDefault="00D24CED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2"/>
          <w:szCs w:val="32"/>
        </w:rPr>
      </w:pPr>
    </w:p>
    <w:p w14:paraId="24F6DF93" w14:textId="7B179050" w:rsidR="00D24CED" w:rsidRPr="00B96C9A" w:rsidRDefault="00D24CED" w:rsidP="2B70ABAF">
      <w:pPr>
        <w:spacing w:after="0" w:line="240" w:lineRule="auto"/>
        <w:jc w:val="center"/>
        <w:rPr>
          <w:color w:val="000000" w:themeColor="text1"/>
        </w:rPr>
      </w:pPr>
      <w:r w:rsidRPr="00B96C9A">
        <w:rPr>
          <w:b/>
          <w:bCs/>
          <w:color w:val="000000"/>
          <w:cs/>
        </w:rPr>
        <w:t xml:space="preserve">ภาพที่ </w:t>
      </w:r>
      <w:r w:rsidR="009E4D29" w:rsidRPr="00B96C9A">
        <w:rPr>
          <w:b/>
          <w:bCs/>
          <w:color w:val="000000"/>
          <w:cs/>
        </w:rPr>
        <w:t>48</w:t>
      </w:r>
      <w:r w:rsidR="0049433D" w:rsidRPr="00B96C9A">
        <w:rPr>
          <w:b/>
          <w:bCs/>
          <w:color w:val="000000"/>
          <w:cs/>
        </w:rPr>
        <w:t xml:space="preserve"> </w:t>
      </w:r>
      <w:r w:rsidRPr="00B96C9A">
        <w:rPr>
          <w:cs/>
        </w:rPr>
        <w:t xml:space="preserve"> </w:t>
      </w:r>
      <w:r w:rsidRPr="00B96C9A">
        <w:rPr>
          <w:rFonts w:eastAsia="Calibri"/>
        </w:rPr>
        <w:t>Class Diagram</w:t>
      </w:r>
    </w:p>
    <w:p w14:paraId="2DEBE238" w14:textId="77777777" w:rsidR="00D24CED" w:rsidRPr="00B96C9A" w:rsidRDefault="00D24CED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2"/>
          <w:szCs w:val="32"/>
        </w:rPr>
      </w:pPr>
    </w:p>
    <w:p w14:paraId="4D5253B0" w14:textId="77777777" w:rsidR="005F2EB8" w:rsidRPr="00B96C9A" w:rsidRDefault="005F2EB8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2"/>
          <w:szCs w:val="32"/>
          <w:cs/>
        </w:rPr>
        <w:sectPr w:rsidR="005F2EB8" w:rsidRPr="00B96C9A" w:rsidSect="00D16AE2">
          <w:pgSz w:w="11906" w:h="16838"/>
          <w:pgMar w:top="2160" w:right="1440" w:bottom="1440" w:left="2160" w:header="709" w:footer="709" w:gutter="0"/>
          <w:cols w:space="708"/>
          <w:titlePg/>
          <w:docGrid w:linePitch="360"/>
        </w:sectPr>
      </w:pPr>
    </w:p>
    <w:p w14:paraId="6A615C81" w14:textId="77777777" w:rsidR="009A4275" w:rsidRPr="00B96C9A" w:rsidRDefault="009A4275" w:rsidP="2B70ABAF">
      <w:pPr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lastRenderedPageBreak/>
        <w:t xml:space="preserve">      </w:t>
      </w:r>
      <w:r w:rsidRPr="00B96C9A">
        <w:rPr>
          <w:cs/>
        </w:rPr>
        <w:t>4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3</w:t>
      </w:r>
      <w:r w:rsidRPr="00B96C9A">
        <w:rPr>
          <w:cs/>
        </w:rPr>
        <w:t xml:space="preserve">  </w:t>
      </w:r>
      <w:r w:rsidRPr="00B96C9A">
        <w:t>Sequence Diagram</w:t>
      </w:r>
    </w:p>
    <w:p w14:paraId="3426AB56" w14:textId="77777777" w:rsidR="009A4275" w:rsidRPr="00B96C9A" w:rsidRDefault="009A4275" w:rsidP="009A4275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t xml:space="preserve">               </w:t>
      </w:r>
      <w:r w:rsidR="00566712" w:rsidRPr="00B96C9A">
        <w:rPr>
          <w:cs/>
        </w:rPr>
        <w:t>4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3</w:t>
      </w:r>
      <w:r w:rsidRPr="00B96C9A">
        <w:rPr>
          <w:cs/>
        </w:rPr>
        <w:t>.</w:t>
      </w:r>
      <w:r w:rsidRPr="00B96C9A">
        <w:t xml:space="preserve">1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="00436700" w:rsidRPr="00B96C9A">
        <w:rPr>
          <w:cs/>
        </w:rPr>
        <w:t xml:space="preserve"> ของหน้าหลัก</w:t>
      </w:r>
    </w:p>
    <w:p w14:paraId="4A87E05A" w14:textId="77777777" w:rsidR="009A4275" w:rsidRPr="00B96C9A" w:rsidRDefault="009A4275" w:rsidP="009A4275">
      <w:pPr>
        <w:spacing w:after="0" w:line="240" w:lineRule="auto"/>
        <w:jc w:val="center"/>
        <w:rPr>
          <w:color w:val="FF0000"/>
        </w:rPr>
      </w:pPr>
    </w:p>
    <w:p w14:paraId="59B6BBEE" w14:textId="77777777" w:rsidR="00436700" w:rsidRPr="00B96C9A" w:rsidRDefault="00436700" w:rsidP="009A4275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2352365C" wp14:editId="23FC21CC">
            <wp:extent cx="5274310" cy="2163120"/>
            <wp:effectExtent l="0" t="0" r="2540" b="8890"/>
            <wp:docPr id="48" name="รูปภาพ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63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546E21" w14:textId="77777777" w:rsidR="009A4275" w:rsidRPr="00B96C9A" w:rsidRDefault="009A4275" w:rsidP="009A4275">
      <w:pPr>
        <w:spacing w:after="0" w:line="240" w:lineRule="auto"/>
        <w:jc w:val="center"/>
        <w:rPr>
          <w:color w:val="FF0000"/>
        </w:rPr>
      </w:pPr>
    </w:p>
    <w:p w14:paraId="0C11CB92" w14:textId="77777777" w:rsidR="009A4275" w:rsidRPr="00B96C9A" w:rsidRDefault="009A4275" w:rsidP="009A4275">
      <w:pPr>
        <w:spacing w:after="0" w:line="240" w:lineRule="auto"/>
        <w:jc w:val="center"/>
      </w:pPr>
      <w:bookmarkStart w:id="102" w:name="_Toc437956230"/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49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</w:t>
      </w:r>
      <w:bookmarkEnd w:id="102"/>
      <w:r w:rsidR="00436700" w:rsidRPr="00B96C9A">
        <w:rPr>
          <w:cs/>
        </w:rPr>
        <w:t>หน้าหลัก</w:t>
      </w:r>
    </w:p>
    <w:p w14:paraId="21BB62E1" w14:textId="77777777" w:rsidR="009A4275" w:rsidRPr="00B96C9A" w:rsidRDefault="009A4275" w:rsidP="009A4275">
      <w:pPr>
        <w:spacing w:after="0" w:line="240" w:lineRule="auto"/>
        <w:rPr>
          <w:b/>
          <w:bCs/>
        </w:rPr>
      </w:pPr>
    </w:p>
    <w:p w14:paraId="2CCD061D" w14:textId="77777777" w:rsidR="00436700" w:rsidRPr="00B96C9A" w:rsidRDefault="00436700" w:rsidP="00436700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หน้าข่าวสาร</w:t>
      </w:r>
    </w:p>
    <w:p w14:paraId="50705F1A" w14:textId="77777777" w:rsidR="00436700" w:rsidRPr="00B96C9A" w:rsidRDefault="00436700" w:rsidP="00436700">
      <w:pPr>
        <w:spacing w:after="0" w:line="240" w:lineRule="auto"/>
        <w:jc w:val="center"/>
        <w:rPr>
          <w:color w:val="FF0000"/>
        </w:rPr>
      </w:pPr>
    </w:p>
    <w:p w14:paraId="01FD36C0" w14:textId="77777777" w:rsidR="00436700" w:rsidRPr="00B96C9A" w:rsidRDefault="00436700" w:rsidP="00436700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1AA94656" wp14:editId="6AFBFFB2">
            <wp:extent cx="5262245" cy="2216785"/>
            <wp:effectExtent l="0" t="0" r="0" b="0"/>
            <wp:docPr id="283" name="รูปภาพ 2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245" cy="2216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2A101B" w14:textId="77777777" w:rsidR="00436700" w:rsidRPr="00B96C9A" w:rsidRDefault="00436700" w:rsidP="00436700">
      <w:pPr>
        <w:spacing w:after="0" w:line="240" w:lineRule="auto"/>
        <w:jc w:val="center"/>
        <w:rPr>
          <w:color w:val="FF0000"/>
        </w:rPr>
      </w:pPr>
    </w:p>
    <w:p w14:paraId="6AB8CA07" w14:textId="77777777" w:rsidR="00436700" w:rsidRPr="00B96C9A" w:rsidRDefault="00436700" w:rsidP="00436700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50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หน้าข่าวสาร</w:t>
      </w:r>
    </w:p>
    <w:p w14:paraId="4E2B66CD" w14:textId="77777777" w:rsidR="009A4275" w:rsidRPr="00B96C9A" w:rsidRDefault="009A4275" w:rsidP="009A4275">
      <w:pPr>
        <w:spacing w:after="0" w:line="240" w:lineRule="auto"/>
        <w:rPr>
          <w:b/>
          <w:bCs/>
          <w:sz w:val="32"/>
          <w:szCs w:val="32"/>
        </w:rPr>
      </w:pPr>
    </w:p>
    <w:p w14:paraId="7213B4C4" w14:textId="77777777" w:rsidR="00E91B8A" w:rsidRPr="00B96C9A" w:rsidRDefault="00E91B8A" w:rsidP="009A4275">
      <w:pPr>
        <w:spacing w:after="0" w:line="240" w:lineRule="auto"/>
        <w:rPr>
          <w:b/>
          <w:bCs/>
          <w:sz w:val="32"/>
          <w:szCs w:val="32"/>
        </w:rPr>
      </w:pPr>
    </w:p>
    <w:p w14:paraId="790AAB6D" w14:textId="77777777" w:rsidR="00E91B8A" w:rsidRPr="00B96C9A" w:rsidRDefault="00E91B8A" w:rsidP="009A4275">
      <w:pPr>
        <w:spacing w:after="0" w:line="240" w:lineRule="auto"/>
        <w:rPr>
          <w:b/>
          <w:bCs/>
          <w:sz w:val="32"/>
          <w:szCs w:val="32"/>
        </w:rPr>
      </w:pPr>
    </w:p>
    <w:p w14:paraId="295F67EA" w14:textId="77777777" w:rsidR="00E91B8A" w:rsidRPr="00B96C9A" w:rsidRDefault="00E91B8A" w:rsidP="009A4275">
      <w:pPr>
        <w:spacing w:after="0" w:line="240" w:lineRule="auto"/>
        <w:rPr>
          <w:b/>
          <w:bCs/>
          <w:sz w:val="32"/>
          <w:szCs w:val="32"/>
        </w:rPr>
      </w:pPr>
    </w:p>
    <w:p w14:paraId="4C224477" w14:textId="77777777" w:rsidR="00E91B8A" w:rsidRPr="00B96C9A" w:rsidRDefault="00E91B8A" w:rsidP="009A4275">
      <w:pPr>
        <w:spacing w:after="0" w:line="240" w:lineRule="auto"/>
        <w:rPr>
          <w:b/>
          <w:bCs/>
          <w:sz w:val="32"/>
          <w:szCs w:val="32"/>
        </w:rPr>
      </w:pPr>
    </w:p>
    <w:p w14:paraId="59A95582" w14:textId="77777777" w:rsidR="00436700" w:rsidRPr="00B96C9A" w:rsidRDefault="00436700" w:rsidP="009A4275">
      <w:pPr>
        <w:spacing w:after="0" w:line="240" w:lineRule="auto"/>
        <w:rPr>
          <w:b/>
          <w:bCs/>
          <w:sz w:val="32"/>
          <w:szCs w:val="32"/>
          <w:cs/>
        </w:rPr>
        <w:sectPr w:rsidR="00436700" w:rsidRPr="00B96C9A" w:rsidSect="00F674EB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5042329E" w14:textId="77777777" w:rsidR="008E3606" w:rsidRPr="00B96C9A" w:rsidRDefault="008E3606" w:rsidP="008E3606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เพิ่มข่าวสาร</w:t>
      </w:r>
    </w:p>
    <w:p w14:paraId="169CC1CD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16C38641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608D412E" wp14:editId="260A62BF">
            <wp:extent cx="5274310" cy="2850554"/>
            <wp:effectExtent l="0" t="0" r="2540" b="6985"/>
            <wp:docPr id="289" name="รูปภาพ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05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02289A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7BDC9699" w14:textId="77777777" w:rsidR="008E3606" w:rsidRPr="00B96C9A" w:rsidRDefault="008E3606" w:rsidP="008E3606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51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การเพิ่มข่าวสาร</w:t>
      </w:r>
    </w:p>
    <w:p w14:paraId="588A790C" w14:textId="77777777" w:rsidR="008E3606" w:rsidRPr="00B96C9A" w:rsidRDefault="008E3606" w:rsidP="008E3606">
      <w:pPr>
        <w:spacing w:after="0" w:line="240" w:lineRule="auto"/>
        <w:rPr>
          <w:b/>
          <w:bCs/>
          <w:sz w:val="32"/>
          <w:szCs w:val="32"/>
        </w:rPr>
      </w:pPr>
    </w:p>
    <w:p w14:paraId="535298CD" w14:textId="77777777" w:rsidR="008E3606" w:rsidRPr="00B96C9A" w:rsidRDefault="008E3606" w:rsidP="008E3606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4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ลบข่าวสาร</w:t>
      </w:r>
    </w:p>
    <w:p w14:paraId="22BCC957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3F84D26A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777AF57A" wp14:editId="43283D16">
            <wp:extent cx="5274310" cy="2594475"/>
            <wp:effectExtent l="0" t="0" r="2540" b="0"/>
            <wp:docPr id="291" name="รูปภาพ 2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89151B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56FB9C87" w14:textId="736D6F66" w:rsidR="008E3606" w:rsidRPr="00B96C9A" w:rsidRDefault="008E3606" w:rsidP="008E3606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fldChar w:fldCharType="begin"/>
      </w:r>
      <w:r w:rsidRPr="00B96C9A">
        <w:rPr>
          <w:b/>
          <w:bCs/>
        </w:rPr>
        <w:instrText xml:space="preserve"> SEQ </w:instrText>
      </w:r>
      <w:r w:rsidRPr="00B96C9A">
        <w:rPr>
          <w:b/>
          <w:bCs/>
          <w:cs/>
        </w:rPr>
        <w:instrText xml:space="preserve">ภาพที่ </w:instrText>
      </w:r>
      <w:r w:rsidRPr="00B96C9A">
        <w:rPr>
          <w:b/>
          <w:bCs/>
        </w:rPr>
        <w:instrText>\</w:instrText>
      </w:r>
      <w:r w:rsidRPr="00B96C9A">
        <w:rPr>
          <w:b/>
          <w:bCs/>
          <w:cs/>
        </w:rPr>
        <w:instrText xml:space="preserve">* </w:instrText>
      </w:r>
      <w:r w:rsidRPr="00B96C9A">
        <w:rPr>
          <w:b/>
          <w:bCs/>
        </w:rPr>
        <w:instrText xml:space="preserve">ARABIC </w:instrText>
      </w:r>
      <w:r w:rsidRPr="00B96C9A">
        <w:rPr>
          <w:b/>
          <w:bCs/>
        </w:rPr>
        <w:fldChar w:fldCharType="separate"/>
      </w:r>
      <w:r w:rsidR="00B66787">
        <w:rPr>
          <w:b/>
          <w:bCs/>
          <w:noProof/>
        </w:rPr>
        <w:t>1</w:t>
      </w:r>
      <w:r w:rsidRPr="00B96C9A">
        <w:fldChar w:fldCharType="end"/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การลบข่าวสาร</w:t>
      </w:r>
    </w:p>
    <w:p w14:paraId="0DB0BA37" w14:textId="77777777" w:rsidR="008E3606" w:rsidRPr="00B96C9A" w:rsidRDefault="008E3606" w:rsidP="008E3606">
      <w:pPr>
        <w:spacing w:after="0" w:line="240" w:lineRule="auto"/>
        <w:rPr>
          <w:b/>
          <w:bCs/>
          <w:sz w:val="32"/>
          <w:szCs w:val="32"/>
        </w:rPr>
      </w:pPr>
    </w:p>
    <w:p w14:paraId="4FE49B48" w14:textId="77777777" w:rsidR="008E3606" w:rsidRPr="00B96C9A" w:rsidRDefault="008E3606" w:rsidP="008E3606">
      <w:pPr>
        <w:spacing w:after="0" w:line="240" w:lineRule="auto"/>
        <w:rPr>
          <w:b/>
          <w:bCs/>
          <w:sz w:val="32"/>
          <w:szCs w:val="32"/>
          <w:cs/>
        </w:rPr>
        <w:sectPr w:rsidR="008E3606" w:rsidRPr="00B96C9A" w:rsidSect="00F674EB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1026080E" w14:textId="77777777" w:rsidR="008E3606" w:rsidRPr="00B96C9A" w:rsidRDefault="008E3606" w:rsidP="008E3606">
      <w:pPr>
        <w:spacing w:after="0" w:line="240" w:lineRule="auto"/>
        <w:rPr>
          <w:b/>
          <w:bCs/>
          <w:sz w:val="32"/>
          <w:szCs w:val="32"/>
        </w:rPr>
      </w:pPr>
    </w:p>
    <w:p w14:paraId="1E0FADF8" w14:textId="77777777" w:rsidR="008E3606" w:rsidRPr="00B96C9A" w:rsidRDefault="008E3606" w:rsidP="008E3606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5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แก้ไขข่าวสาร</w:t>
      </w:r>
    </w:p>
    <w:p w14:paraId="5A91D55D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27B33B8F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79BC40E4" wp14:editId="46126B1B">
            <wp:extent cx="5274310" cy="2825279"/>
            <wp:effectExtent l="0" t="0" r="2540" b="0"/>
            <wp:docPr id="295" name="รูปภาพ 2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25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00B092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0F829FCB" w14:textId="77777777" w:rsidR="008E3606" w:rsidRPr="00B96C9A" w:rsidRDefault="008E3606" w:rsidP="008E3606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53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การแก้ไขข่าวสาร</w:t>
      </w:r>
    </w:p>
    <w:p w14:paraId="2138DE8D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1DBE9CB8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6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อนุมัติข่าวสาร</w:t>
      </w:r>
    </w:p>
    <w:p w14:paraId="348EFBFC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6C65D4C7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4BA3C373" wp14:editId="648DE80B">
            <wp:extent cx="5274310" cy="2825279"/>
            <wp:effectExtent l="0" t="0" r="2540" b="0"/>
            <wp:docPr id="311" name="รูปภาพ 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25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A0B528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45527182" w14:textId="77777777" w:rsidR="00CD316B" w:rsidRPr="00B96C9A" w:rsidRDefault="00CD316B" w:rsidP="00CD316B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54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การอนุมัติข่าวสาร</w:t>
      </w:r>
    </w:p>
    <w:p w14:paraId="06D967FD" w14:textId="77777777" w:rsidR="008E3606" w:rsidRPr="00B96C9A" w:rsidRDefault="008E3606" w:rsidP="008E3606">
      <w:pPr>
        <w:spacing w:after="0" w:line="240" w:lineRule="auto"/>
        <w:rPr>
          <w:b/>
          <w:bCs/>
          <w:sz w:val="32"/>
          <w:szCs w:val="32"/>
        </w:rPr>
      </w:pPr>
    </w:p>
    <w:p w14:paraId="5D770DA1" w14:textId="77777777" w:rsidR="008E3606" w:rsidRPr="00B96C9A" w:rsidRDefault="008E3606" w:rsidP="008E3606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="00CD316B" w:rsidRPr="00B96C9A">
        <w:rPr>
          <w:cs/>
        </w:rPr>
        <w:t>7</w:t>
      </w:r>
      <w:r w:rsidRPr="00B96C9A">
        <w:rPr>
          <w:cs/>
        </w:rPr>
        <w:t xml:space="preserve">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8F4255" w:rsidRPr="00B96C9A">
        <w:rPr>
          <w:cs/>
        </w:rPr>
        <w:t>สืบค้นข้อมูลโครงงาน</w:t>
      </w:r>
    </w:p>
    <w:p w14:paraId="3B52C696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71992DF3" w14:textId="77777777" w:rsidR="008E3606" w:rsidRPr="00B96C9A" w:rsidRDefault="008F4255" w:rsidP="008E3606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330BE2F6" wp14:editId="6A0EBF99">
            <wp:extent cx="5274310" cy="2341247"/>
            <wp:effectExtent l="0" t="0" r="2540" b="1905"/>
            <wp:docPr id="296" name="รูปภาพ 2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41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84ABBB" w14:textId="77777777" w:rsidR="008E3606" w:rsidRPr="00B96C9A" w:rsidRDefault="008E3606" w:rsidP="008E3606">
      <w:pPr>
        <w:spacing w:after="0" w:line="240" w:lineRule="auto"/>
        <w:jc w:val="center"/>
        <w:rPr>
          <w:color w:val="FF0000"/>
        </w:rPr>
      </w:pPr>
    </w:p>
    <w:p w14:paraId="28BCE081" w14:textId="77777777" w:rsidR="008E3606" w:rsidRPr="00B96C9A" w:rsidRDefault="008E3606" w:rsidP="008E3606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55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การ</w:t>
      </w:r>
      <w:r w:rsidR="008F4255" w:rsidRPr="00B96C9A">
        <w:rPr>
          <w:cs/>
        </w:rPr>
        <w:t>สืบค้นข้อมูลโครงงาน</w:t>
      </w:r>
    </w:p>
    <w:p w14:paraId="70FD77D9" w14:textId="77777777" w:rsidR="008E3606" w:rsidRPr="00B96C9A" w:rsidRDefault="008E3606" w:rsidP="008E3606">
      <w:pPr>
        <w:spacing w:after="0" w:line="240" w:lineRule="auto"/>
        <w:rPr>
          <w:b/>
          <w:bCs/>
          <w:sz w:val="32"/>
          <w:szCs w:val="32"/>
        </w:rPr>
      </w:pPr>
    </w:p>
    <w:p w14:paraId="46EBA882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8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ดูรายละเอียดโครงงาน</w:t>
      </w:r>
    </w:p>
    <w:p w14:paraId="59AC53A0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4310F725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52D92E51" wp14:editId="70D2BC2E">
            <wp:extent cx="5274310" cy="2431180"/>
            <wp:effectExtent l="0" t="0" r="2540" b="7620"/>
            <wp:docPr id="301" name="รูปภาพ 3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31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E60DFF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20B3DB63" w14:textId="77777777" w:rsidR="00CD316B" w:rsidRPr="00B96C9A" w:rsidRDefault="00CD316B" w:rsidP="00CD316B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56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การดูรายละเอียดโครงงาน</w:t>
      </w:r>
    </w:p>
    <w:p w14:paraId="2EF4203C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66856B45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27712F3A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3C2D92E5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3B693854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4EA2BFE3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9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เพิ่ม/แก้ไขข้อมูลโครงงาน</w:t>
      </w:r>
    </w:p>
    <w:p w14:paraId="54A84B58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575F4DAD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5F8A19FC" wp14:editId="5013BA54">
            <wp:extent cx="5270500" cy="2851150"/>
            <wp:effectExtent l="0" t="0" r="6350" b="6350"/>
            <wp:docPr id="302" name="รูปภาพ 3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851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33D676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25B76D4C" w14:textId="77777777" w:rsidR="00CD316B" w:rsidRPr="00B96C9A" w:rsidRDefault="00CD316B" w:rsidP="00CD316B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57</w:t>
      </w:r>
      <w:r w:rsidRPr="00B96C9A">
        <w:rPr>
          <w:cs/>
        </w:rPr>
        <w:t xml:space="preserve">  </w:t>
      </w:r>
      <w:r w:rsidRPr="00B96C9A">
        <w:t xml:space="preserve">Sequence Diagram </w:t>
      </w:r>
      <w:r w:rsidRPr="00B96C9A">
        <w:rPr>
          <w:cs/>
        </w:rPr>
        <w:t>ของการเพิ่ม/แก้ไขข้อมูลโครงงาน</w:t>
      </w:r>
    </w:p>
    <w:p w14:paraId="08E8BCFA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63A6776B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0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แจ้งเปลี่ยนหัวข้อโครงงาน</w:t>
      </w:r>
    </w:p>
    <w:p w14:paraId="04403158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2DB1BEE8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1FE003EE" wp14:editId="70038C03">
            <wp:extent cx="5270500" cy="2851150"/>
            <wp:effectExtent l="0" t="0" r="6350" b="6350"/>
            <wp:docPr id="305" name="รูปภาพ 3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851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F59E21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67C01547" w14:textId="12A769D5" w:rsidR="00CD316B" w:rsidRPr="00B96C9A" w:rsidRDefault="00CD316B" w:rsidP="00CD316B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58</w:t>
      </w:r>
      <w:r w:rsidR="0091339E" w:rsidRPr="00B96C9A">
        <w:rPr>
          <w:b/>
          <w:bCs/>
          <w:cs/>
        </w:rPr>
        <w:t xml:space="preserve"> </w:t>
      </w:r>
      <w:r w:rsidRPr="00B96C9A">
        <w:fldChar w:fldCharType="begin"/>
      </w:r>
      <w:r w:rsidRPr="00B96C9A">
        <w:rPr>
          <w:b/>
          <w:bCs/>
        </w:rPr>
        <w:instrText xml:space="preserve"> SEQ </w:instrText>
      </w:r>
      <w:r w:rsidRPr="00B96C9A">
        <w:rPr>
          <w:b/>
          <w:bCs/>
          <w:cs/>
        </w:rPr>
        <w:instrText xml:space="preserve">ภาพที่ </w:instrText>
      </w:r>
      <w:r w:rsidRPr="00B96C9A">
        <w:rPr>
          <w:b/>
          <w:bCs/>
        </w:rPr>
        <w:instrText>\</w:instrText>
      </w:r>
      <w:r w:rsidRPr="00B96C9A">
        <w:rPr>
          <w:b/>
          <w:bCs/>
          <w:cs/>
        </w:rPr>
        <w:instrText xml:space="preserve">* </w:instrText>
      </w:r>
      <w:r w:rsidRPr="00B96C9A">
        <w:rPr>
          <w:b/>
          <w:bCs/>
        </w:rPr>
        <w:instrText xml:space="preserve">ARABIC </w:instrText>
      </w:r>
      <w:r w:rsidR="00B66787">
        <w:fldChar w:fldCharType="separate"/>
      </w:r>
      <w:r w:rsidR="00B66787">
        <w:rPr>
          <w:b/>
          <w:bCs/>
          <w:noProof/>
        </w:rPr>
        <w:t>2</w:t>
      </w:r>
      <w:r w:rsidRPr="00B96C9A">
        <w:rPr>
          <w:b/>
          <w:bCs/>
        </w:rPr>
        <w:fldChar w:fldCharType="end"/>
      </w:r>
      <w:bookmarkStart w:id="103" w:name="_Hlk499064272"/>
      <w:proofErr w:type="spellStart"/>
      <w:r w:rsidRPr="00B96C9A">
        <w:rPr>
          <w:cs/>
        </w:rPr>
        <w:t>Sequence</w:t>
      </w:r>
      <w:proofErr w:type="spellEnd"/>
      <w:r w:rsidRPr="00B96C9A">
        <w:rPr>
          <w:cs/>
        </w:rPr>
        <w:t xml:space="preserve"> </w:t>
      </w:r>
      <w:proofErr w:type="spellStart"/>
      <w:r w:rsidRPr="00B96C9A">
        <w:rPr>
          <w:cs/>
        </w:rPr>
        <w:t>Diagram</w:t>
      </w:r>
      <w:proofErr w:type="spellEnd"/>
      <w:r w:rsidRPr="00B96C9A">
        <w:rPr>
          <w:cs/>
        </w:rPr>
        <w:t xml:space="preserve"> ของการแจ้งเปลี่ยนหัวข้อโครงงานของการแจ้งเปลี่ยนหัวข้อโครงงาน</w:t>
      </w:r>
      <w:bookmarkEnd w:id="103"/>
    </w:p>
    <w:p w14:paraId="4EFD34F6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62E597FC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1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แสดงรายชื่อนักศึกษาที่ยังไม่ส่งเอกสารโครงงาน</w:t>
      </w:r>
    </w:p>
    <w:p w14:paraId="1D04777D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4F68C130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531F4507" wp14:editId="71A7F3C8">
            <wp:extent cx="4641850" cy="2590970"/>
            <wp:effectExtent l="0" t="0" r="6350" b="0"/>
            <wp:docPr id="308" name="รูปภาพ 3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2490" cy="2602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C832EC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1B562B1A" w14:textId="77777777" w:rsidR="00CD316B" w:rsidRPr="00B96C9A" w:rsidRDefault="00CD316B" w:rsidP="00CD316B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59</w:t>
      </w:r>
      <w:r w:rsidRPr="00B96C9A">
        <w:rPr>
          <w:cs/>
        </w:rPr>
        <w:t xml:space="preserve">  </w:t>
      </w:r>
      <w:bookmarkStart w:id="104" w:name="_Hlk499064302"/>
      <w:r w:rsidRPr="00B96C9A">
        <w:t xml:space="preserve">Sequence Diagram </w:t>
      </w:r>
      <w:r w:rsidRPr="00B96C9A">
        <w:rPr>
          <w:cs/>
        </w:rPr>
        <w:t>ของการแสดงรายชื่อนักศึกษาที่ยังไม่ส่งเอกสารโครงงาน</w:t>
      </w:r>
      <w:bookmarkEnd w:id="104"/>
    </w:p>
    <w:p w14:paraId="53C05418" w14:textId="77777777" w:rsidR="00CD316B" w:rsidRPr="00B96C9A" w:rsidRDefault="00CD316B" w:rsidP="00CD316B">
      <w:pPr>
        <w:spacing w:after="0" w:line="240" w:lineRule="auto"/>
      </w:pPr>
    </w:p>
    <w:p w14:paraId="14670549" w14:textId="77777777" w:rsidR="00CD316B" w:rsidRPr="00B96C9A" w:rsidRDefault="00CD316B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2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ลบเอกสารประกอบการเผยแพร่ผลงาน</w:t>
      </w:r>
    </w:p>
    <w:p w14:paraId="4F42742C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436F8DBB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5340427B" wp14:editId="63434837">
            <wp:extent cx="5274310" cy="2594344"/>
            <wp:effectExtent l="0" t="0" r="2540" b="0"/>
            <wp:docPr id="314" name="รูปภาพ 3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9D1F4B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0BC64A5B" w14:textId="77777777" w:rsidR="00CD316B" w:rsidRPr="00B96C9A" w:rsidRDefault="00CD316B" w:rsidP="00CD316B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60</w:t>
      </w:r>
      <w:r w:rsidRPr="00B96C9A">
        <w:rPr>
          <w:cs/>
        </w:rPr>
        <w:t xml:space="preserve"> </w:t>
      </w:r>
      <w:bookmarkStart w:id="105" w:name="_Hlk499064356"/>
      <w:bookmarkStart w:id="106" w:name="_Hlk499064337"/>
      <w:r w:rsidRPr="00B96C9A">
        <w:t xml:space="preserve">Sequence Diagram </w:t>
      </w:r>
      <w:r w:rsidRPr="00B96C9A">
        <w:rPr>
          <w:cs/>
        </w:rPr>
        <w:t>ของการลบเอกสารประกอบการเผยแพร่ผลงาน</w:t>
      </w:r>
      <w:bookmarkEnd w:id="105"/>
    </w:p>
    <w:bookmarkEnd w:id="106"/>
    <w:p w14:paraId="511F2AD2" w14:textId="77777777" w:rsidR="00CD316B" w:rsidRPr="00B96C9A" w:rsidRDefault="00CD316B" w:rsidP="00CD316B">
      <w:pPr>
        <w:spacing w:after="0" w:line="240" w:lineRule="auto"/>
        <w:jc w:val="center"/>
      </w:pPr>
    </w:p>
    <w:p w14:paraId="33BAA91C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1AF66374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7952092B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3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D338BA" w:rsidRPr="00B96C9A">
        <w:rPr>
          <w:cs/>
        </w:rPr>
        <w:t>อัพโหลดเอกสารโครงงาน</w:t>
      </w:r>
    </w:p>
    <w:p w14:paraId="5B36A105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59CC13F5" w14:textId="77777777" w:rsidR="00CD316B" w:rsidRPr="00B96C9A" w:rsidRDefault="00877257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27365686" wp14:editId="6AA225C6">
            <wp:extent cx="5274310" cy="2924169"/>
            <wp:effectExtent l="0" t="0" r="2540" b="0"/>
            <wp:docPr id="317" name="รูปภาพ 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241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26815D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313D7AB8" w14:textId="77777777" w:rsidR="00CD316B" w:rsidRPr="00B96C9A" w:rsidRDefault="00CD316B" w:rsidP="00CD316B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61</w:t>
      </w:r>
      <w:r w:rsidRPr="00B96C9A">
        <w:rPr>
          <w:cs/>
        </w:rPr>
        <w:t xml:space="preserve">  </w:t>
      </w:r>
      <w:bookmarkStart w:id="107" w:name="_Hlk499064383"/>
      <w:r w:rsidRPr="00B96C9A">
        <w:t xml:space="preserve">Sequence Diagram </w:t>
      </w:r>
      <w:r w:rsidRPr="00B96C9A">
        <w:rPr>
          <w:cs/>
        </w:rPr>
        <w:t>ของการ</w:t>
      </w:r>
      <w:r w:rsidR="005D3F1E" w:rsidRPr="00B96C9A">
        <w:rPr>
          <w:cs/>
        </w:rPr>
        <w:t>อัพโหลดเอกสารโครงงาน</w:t>
      </w:r>
      <w:bookmarkEnd w:id="107"/>
    </w:p>
    <w:p w14:paraId="1E99A596" w14:textId="77777777" w:rsidR="00CD316B" w:rsidRPr="00B96C9A" w:rsidRDefault="00CD316B" w:rsidP="00CD316B">
      <w:pPr>
        <w:spacing w:after="0" w:line="240" w:lineRule="auto"/>
      </w:pPr>
    </w:p>
    <w:p w14:paraId="07721C93" w14:textId="77777777" w:rsidR="00CD316B" w:rsidRPr="00B96C9A" w:rsidRDefault="00CD316B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4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7E1E37" w:rsidRPr="00B96C9A">
        <w:rPr>
          <w:cs/>
        </w:rPr>
        <w:t>ดูคณะกรรมการสอบโครงงาน</w:t>
      </w:r>
    </w:p>
    <w:p w14:paraId="3FBEE5E8" w14:textId="77777777" w:rsidR="00CD316B" w:rsidRPr="00B96C9A" w:rsidRDefault="00CD316B" w:rsidP="00CD316B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1986B918" w14:textId="77777777" w:rsidR="00CD316B" w:rsidRPr="00B96C9A" w:rsidRDefault="007E1E37" w:rsidP="00CD316B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699007A0" wp14:editId="55817824">
            <wp:extent cx="5274310" cy="2575443"/>
            <wp:effectExtent l="0" t="0" r="2540" b="0"/>
            <wp:docPr id="318" name="รูปภาพ 3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75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778FF4" w14:textId="77777777" w:rsidR="00CD316B" w:rsidRPr="00B96C9A" w:rsidRDefault="00CD316B" w:rsidP="00CD316B">
      <w:pPr>
        <w:spacing w:after="0" w:line="240" w:lineRule="auto"/>
        <w:jc w:val="center"/>
        <w:rPr>
          <w:color w:val="FF0000"/>
        </w:rPr>
      </w:pPr>
    </w:p>
    <w:p w14:paraId="65DA735B" w14:textId="03E57D83" w:rsidR="00CD316B" w:rsidRPr="00B96C9A" w:rsidRDefault="00CD316B" w:rsidP="00CD316B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Pr="00B96C9A">
        <w:fldChar w:fldCharType="begin"/>
      </w:r>
      <w:r w:rsidRPr="00B96C9A">
        <w:rPr>
          <w:b/>
          <w:bCs/>
        </w:rPr>
        <w:instrText xml:space="preserve"> SEQ </w:instrText>
      </w:r>
      <w:r w:rsidRPr="00B96C9A">
        <w:rPr>
          <w:b/>
          <w:bCs/>
          <w:cs/>
        </w:rPr>
        <w:instrText xml:space="preserve">ภาพที่ </w:instrText>
      </w:r>
      <w:r w:rsidRPr="00B96C9A">
        <w:rPr>
          <w:b/>
          <w:bCs/>
        </w:rPr>
        <w:instrText>\</w:instrText>
      </w:r>
      <w:r w:rsidRPr="00B96C9A">
        <w:rPr>
          <w:b/>
          <w:bCs/>
          <w:cs/>
        </w:rPr>
        <w:instrText xml:space="preserve">* </w:instrText>
      </w:r>
      <w:r w:rsidRPr="00B96C9A">
        <w:rPr>
          <w:b/>
          <w:bCs/>
        </w:rPr>
        <w:instrText xml:space="preserve">ARABIC </w:instrText>
      </w:r>
      <w:r w:rsidRPr="00B96C9A">
        <w:rPr>
          <w:b/>
          <w:bCs/>
        </w:rPr>
        <w:fldChar w:fldCharType="separate"/>
      </w:r>
      <w:r w:rsidR="00B66787">
        <w:rPr>
          <w:b/>
          <w:bCs/>
          <w:noProof/>
        </w:rPr>
        <w:t>3</w:t>
      </w:r>
      <w:r w:rsidRPr="00B96C9A">
        <w:fldChar w:fldCharType="end"/>
      </w:r>
      <w:r w:rsidRPr="00B96C9A">
        <w:rPr>
          <w:cs/>
        </w:rPr>
        <w:t xml:space="preserve">  </w:t>
      </w:r>
      <w:bookmarkStart w:id="108" w:name="_Hlk499064503"/>
      <w:r w:rsidRPr="00B96C9A">
        <w:t xml:space="preserve">Sequence Diagram </w:t>
      </w:r>
      <w:r w:rsidRPr="00B96C9A">
        <w:rPr>
          <w:cs/>
        </w:rPr>
        <w:t>ของการ</w:t>
      </w:r>
      <w:r w:rsidR="007E1E37" w:rsidRPr="00B96C9A">
        <w:rPr>
          <w:cs/>
        </w:rPr>
        <w:t>ดูคณะกรรมการสอบโครงงาน</w:t>
      </w:r>
      <w:bookmarkEnd w:id="108"/>
    </w:p>
    <w:p w14:paraId="08886399" w14:textId="77777777" w:rsidR="00CD316B" w:rsidRPr="00B96C9A" w:rsidRDefault="00CD316B" w:rsidP="00CD316B">
      <w:pPr>
        <w:spacing w:after="0" w:line="240" w:lineRule="auto"/>
        <w:rPr>
          <w:b/>
          <w:bCs/>
          <w:sz w:val="32"/>
          <w:szCs w:val="32"/>
        </w:rPr>
      </w:pPr>
    </w:p>
    <w:p w14:paraId="73618985" w14:textId="77777777" w:rsidR="007E1E37" w:rsidRPr="00B96C9A" w:rsidRDefault="007E1E37" w:rsidP="00CD316B">
      <w:pPr>
        <w:spacing w:after="0" w:line="240" w:lineRule="auto"/>
        <w:rPr>
          <w:b/>
          <w:bCs/>
          <w:sz w:val="32"/>
          <w:szCs w:val="32"/>
        </w:rPr>
      </w:pPr>
    </w:p>
    <w:p w14:paraId="7FE5A235" w14:textId="77777777" w:rsidR="007E1E37" w:rsidRPr="00B96C9A" w:rsidRDefault="007E1E37" w:rsidP="007E1E37">
      <w:pPr>
        <w:tabs>
          <w:tab w:val="left" w:pos="993"/>
          <w:tab w:val="left" w:pos="1170"/>
        </w:tabs>
        <w:spacing w:after="0" w:line="240" w:lineRule="auto"/>
      </w:pPr>
    </w:p>
    <w:p w14:paraId="278CC4DD" w14:textId="77777777" w:rsidR="007E1E37" w:rsidRPr="00B96C9A" w:rsidRDefault="007E1E37" w:rsidP="007E1E37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5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ดูปฏิทินการทำโครงงาน</w:t>
      </w:r>
    </w:p>
    <w:p w14:paraId="5E6924A1" w14:textId="77777777" w:rsidR="007E1E37" w:rsidRPr="00B96C9A" w:rsidRDefault="007E1E37" w:rsidP="007E1E37">
      <w:pPr>
        <w:spacing w:after="0" w:line="240" w:lineRule="auto"/>
        <w:jc w:val="center"/>
        <w:rPr>
          <w:color w:val="FF0000"/>
        </w:rPr>
      </w:pPr>
    </w:p>
    <w:p w14:paraId="02AF263C" w14:textId="77777777" w:rsidR="007E1E37" w:rsidRPr="00B96C9A" w:rsidRDefault="007E1E37" w:rsidP="007E1E37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62EACFF2" wp14:editId="65387311">
            <wp:extent cx="5274310" cy="2595690"/>
            <wp:effectExtent l="0" t="0" r="2540" b="0"/>
            <wp:docPr id="324" name="รูปภาพ 3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5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5A74EF" w14:textId="77777777" w:rsidR="007E1E37" w:rsidRPr="00B96C9A" w:rsidRDefault="007E1E37" w:rsidP="007E1E37">
      <w:pPr>
        <w:spacing w:after="0" w:line="240" w:lineRule="auto"/>
        <w:jc w:val="center"/>
        <w:rPr>
          <w:color w:val="FF0000"/>
        </w:rPr>
      </w:pPr>
    </w:p>
    <w:p w14:paraId="6D44C3F3" w14:textId="258928F5" w:rsidR="007E1E37" w:rsidRPr="00B96C9A" w:rsidRDefault="007E1E37" w:rsidP="007E1E3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63</w:t>
      </w:r>
      <w:r w:rsidR="0091339E" w:rsidRPr="00B96C9A">
        <w:rPr>
          <w:b/>
          <w:bCs/>
          <w:cs/>
        </w:rPr>
        <w:t xml:space="preserve"> </w:t>
      </w:r>
      <w:r w:rsidRPr="00B96C9A">
        <w:fldChar w:fldCharType="begin"/>
      </w:r>
      <w:r w:rsidRPr="00B96C9A">
        <w:rPr>
          <w:b/>
          <w:bCs/>
        </w:rPr>
        <w:instrText xml:space="preserve"> SEQ </w:instrText>
      </w:r>
      <w:r w:rsidRPr="00B96C9A">
        <w:rPr>
          <w:b/>
          <w:bCs/>
          <w:cs/>
        </w:rPr>
        <w:instrText xml:space="preserve">ภาพที่ </w:instrText>
      </w:r>
      <w:r w:rsidRPr="00B96C9A">
        <w:rPr>
          <w:b/>
          <w:bCs/>
        </w:rPr>
        <w:instrText>\</w:instrText>
      </w:r>
      <w:r w:rsidRPr="00B96C9A">
        <w:rPr>
          <w:b/>
          <w:bCs/>
          <w:cs/>
        </w:rPr>
        <w:instrText xml:space="preserve">* </w:instrText>
      </w:r>
      <w:r w:rsidRPr="00B96C9A">
        <w:rPr>
          <w:b/>
          <w:bCs/>
        </w:rPr>
        <w:instrText xml:space="preserve">ARABIC </w:instrText>
      </w:r>
      <w:r w:rsidR="00B66787">
        <w:fldChar w:fldCharType="separate"/>
      </w:r>
      <w:r w:rsidR="00B66787">
        <w:rPr>
          <w:b/>
          <w:bCs/>
          <w:noProof/>
        </w:rPr>
        <w:t>4</w:t>
      </w:r>
      <w:r w:rsidRPr="00B96C9A">
        <w:rPr>
          <w:b/>
          <w:bCs/>
        </w:rPr>
        <w:fldChar w:fldCharType="end"/>
      </w:r>
      <w:bookmarkStart w:id="109" w:name="_Hlk499064548"/>
      <w:proofErr w:type="spellStart"/>
      <w:r w:rsidRPr="00B96C9A">
        <w:rPr>
          <w:cs/>
        </w:rPr>
        <w:t>Sequence</w:t>
      </w:r>
      <w:proofErr w:type="spellEnd"/>
      <w:r w:rsidRPr="00B96C9A">
        <w:rPr>
          <w:cs/>
        </w:rPr>
        <w:t xml:space="preserve"> </w:t>
      </w:r>
      <w:proofErr w:type="spellStart"/>
      <w:r w:rsidRPr="00B96C9A">
        <w:rPr>
          <w:cs/>
        </w:rPr>
        <w:t>Diagram</w:t>
      </w:r>
      <w:proofErr w:type="spellEnd"/>
      <w:r w:rsidRPr="00B96C9A">
        <w:rPr>
          <w:cs/>
        </w:rPr>
        <w:t xml:space="preserve"> ของการดูปฏิทินการทำโครงงานของการดูปฏิทินการทำโครงงาน</w:t>
      </w:r>
      <w:bookmarkEnd w:id="109"/>
    </w:p>
    <w:p w14:paraId="021E2AEE" w14:textId="77777777" w:rsidR="007E1E37" w:rsidRPr="00B96C9A" w:rsidRDefault="007E1E37" w:rsidP="007E1E37">
      <w:pPr>
        <w:spacing w:after="0" w:line="240" w:lineRule="auto"/>
      </w:pPr>
    </w:p>
    <w:p w14:paraId="5A61A46E" w14:textId="77777777" w:rsidR="007E1E37" w:rsidRPr="00B96C9A" w:rsidRDefault="007E1E37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6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เพิ่มปฏิทินการทำโครงงาน</w:t>
      </w:r>
    </w:p>
    <w:p w14:paraId="6EEE0419" w14:textId="77777777" w:rsidR="007E1E37" w:rsidRPr="00B96C9A" w:rsidRDefault="007E1E37" w:rsidP="007E1E37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3C2038C1" w14:textId="77777777" w:rsidR="007E1E37" w:rsidRPr="00B96C9A" w:rsidRDefault="00812C5F" w:rsidP="007E1E37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41A3528E" wp14:editId="31A2E355">
            <wp:extent cx="5274310" cy="2851210"/>
            <wp:effectExtent l="0" t="0" r="2540" b="6350"/>
            <wp:docPr id="325" name="รูปภาพ 3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1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2E1FC0" w14:textId="77777777" w:rsidR="007E1E37" w:rsidRPr="00B96C9A" w:rsidRDefault="007E1E37" w:rsidP="007E1E37">
      <w:pPr>
        <w:spacing w:after="0" w:line="240" w:lineRule="auto"/>
        <w:jc w:val="center"/>
        <w:rPr>
          <w:color w:val="FF0000"/>
        </w:rPr>
      </w:pPr>
    </w:p>
    <w:p w14:paraId="7384E835" w14:textId="7B512BA3" w:rsidR="007E1E37" w:rsidRPr="00B96C9A" w:rsidRDefault="007E1E37" w:rsidP="007E1E37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64</w:t>
      </w:r>
      <w:r w:rsidR="0091339E" w:rsidRPr="00B96C9A">
        <w:rPr>
          <w:b/>
          <w:bCs/>
          <w:cs/>
        </w:rPr>
        <w:t xml:space="preserve"> </w:t>
      </w:r>
      <w:r w:rsidRPr="00B96C9A">
        <w:fldChar w:fldCharType="begin"/>
      </w:r>
      <w:r w:rsidRPr="00B96C9A">
        <w:rPr>
          <w:b/>
          <w:bCs/>
        </w:rPr>
        <w:instrText xml:space="preserve"> SEQ </w:instrText>
      </w:r>
      <w:r w:rsidRPr="00B96C9A">
        <w:rPr>
          <w:b/>
          <w:bCs/>
          <w:cs/>
        </w:rPr>
        <w:instrText xml:space="preserve">ภาพที่ </w:instrText>
      </w:r>
      <w:r w:rsidRPr="00B96C9A">
        <w:rPr>
          <w:b/>
          <w:bCs/>
        </w:rPr>
        <w:instrText>\</w:instrText>
      </w:r>
      <w:r w:rsidRPr="00B96C9A">
        <w:rPr>
          <w:b/>
          <w:bCs/>
          <w:cs/>
        </w:rPr>
        <w:instrText xml:space="preserve">* </w:instrText>
      </w:r>
      <w:r w:rsidRPr="00B96C9A">
        <w:rPr>
          <w:b/>
          <w:bCs/>
        </w:rPr>
        <w:instrText xml:space="preserve">ARABIC </w:instrText>
      </w:r>
      <w:r w:rsidR="00B66787">
        <w:fldChar w:fldCharType="separate"/>
      </w:r>
      <w:r w:rsidR="00B66787">
        <w:rPr>
          <w:b/>
          <w:bCs/>
          <w:noProof/>
        </w:rPr>
        <w:t>5</w:t>
      </w:r>
      <w:r w:rsidRPr="00B96C9A">
        <w:rPr>
          <w:b/>
          <w:bCs/>
        </w:rPr>
        <w:fldChar w:fldCharType="end"/>
      </w:r>
      <w:bookmarkStart w:id="110" w:name="_Hlk499064607"/>
      <w:proofErr w:type="spellStart"/>
      <w:r w:rsidRPr="00B96C9A">
        <w:rPr>
          <w:cs/>
        </w:rPr>
        <w:t>Sequence</w:t>
      </w:r>
      <w:proofErr w:type="spellEnd"/>
      <w:r w:rsidRPr="00B96C9A">
        <w:rPr>
          <w:cs/>
        </w:rPr>
        <w:t xml:space="preserve"> </w:t>
      </w:r>
      <w:proofErr w:type="spellStart"/>
      <w:r w:rsidRPr="00B96C9A">
        <w:rPr>
          <w:cs/>
        </w:rPr>
        <w:t>Diagram</w:t>
      </w:r>
      <w:proofErr w:type="spellEnd"/>
      <w:r w:rsidRPr="00B96C9A">
        <w:rPr>
          <w:cs/>
        </w:rPr>
        <w:t xml:space="preserve"> ของการเพิ่ม</w:t>
      </w:r>
      <w:r w:rsidR="00812C5F" w:rsidRPr="00B96C9A">
        <w:rPr>
          <w:cs/>
        </w:rPr>
        <w:t>ปฏิทินการทำโครงงาน</w:t>
      </w:r>
      <w:r w:rsidRPr="00B96C9A">
        <w:rPr>
          <w:cs/>
        </w:rPr>
        <w:t>ปฏิทินการทำโครงงาน</w:t>
      </w:r>
      <w:bookmarkEnd w:id="110"/>
    </w:p>
    <w:p w14:paraId="4CCD22D4" w14:textId="77777777" w:rsidR="007E1E37" w:rsidRPr="00B96C9A" w:rsidRDefault="007E1E37" w:rsidP="00CD316B">
      <w:pPr>
        <w:spacing w:after="0" w:line="240" w:lineRule="auto"/>
        <w:rPr>
          <w:b/>
          <w:bCs/>
          <w:sz w:val="32"/>
          <w:szCs w:val="32"/>
        </w:rPr>
      </w:pPr>
    </w:p>
    <w:p w14:paraId="74BDF64E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</w:rPr>
      </w:pPr>
    </w:p>
    <w:p w14:paraId="369EFFA1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</w:rPr>
      </w:pPr>
    </w:p>
    <w:p w14:paraId="0CC18F8B" w14:textId="77777777" w:rsidR="00812C5F" w:rsidRPr="00B96C9A" w:rsidRDefault="00812C5F" w:rsidP="00812C5F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7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ลบปฏิทินการทำโครงงาน</w:t>
      </w:r>
    </w:p>
    <w:p w14:paraId="78AC88FB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</w:p>
    <w:p w14:paraId="0E0FFBF3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50F8143C" wp14:editId="582D3243">
            <wp:extent cx="5274310" cy="2594344"/>
            <wp:effectExtent l="0" t="0" r="2540" b="0"/>
            <wp:docPr id="328" name="รูปภาพ 3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414902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</w:p>
    <w:p w14:paraId="619AA040" w14:textId="77777777" w:rsidR="00812C5F" w:rsidRPr="00B96C9A" w:rsidRDefault="00812C5F" w:rsidP="00812C5F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65</w:t>
      </w:r>
      <w:r w:rsidRPr="00B96C9A">
        <w:rPr>
          <w:cs/>
        </w:rPr>
        <w:t xml:space="preserve">  </w:t>
      </w:r>
      <w:bookmarkStart w:id="111" w:name="_Hlk499064633"/>
      <w:r w:rsidRPr="00B96C9A">
        <w:t xml:space="preserve">Sequence Diagram </w:t>
      </w:r>
      <w:r w:rsidRPr="00B96C9A">
        <w:rPr>
          <w:cs/>
        </w:rPr>
        <w:t>ของการลบปฏิทินการทำโครงงาน</w:t>
      </w:r>
      <w:bookmarkEnd w:id="111"/>
    </w:p>
    <w:p w14:paraId="04029EE1" w14:textId="77777777" w:rsidR="00812C5F" w:rsidRPr="00B96C9A" w:rsidRDefault="00812C5F" w:rsidP="00812C5F">
      <w:pPr>
        <w:spacing w:after="0" w:line="240" w:lineRule="auto"/>
      </w:pPr>
    </w:p>
    <w:p w14:paraId="7395D93B" w14:textId="77777777" w:rsidR="00812C5F" w:rsidRPr="00B96C9A" w:rsidRDefault="00812C5F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18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แก้ไขปฏิทินการทำโครงงาน</w:t>
      </w:r>
    </w:p>
    <w:p w14:paraId="56BB8ED0" w14:textId="77777777" w:rsidR="00812C5F" w:rsidRPr="00B96C9A" w:rsidRDefault="00812C5F" w:rsidP="00812C5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7462AE6E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58EE26D4" wp14:editId="435481D6">
            <wp:extent cx="5274310" cy="2825279"/>
            <wp:effectExtent l="0" t="0" r="2540" b="0"/>
            <wp:docPr id="329" name="รูปภาพ 3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25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CAAF3F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</w:p>
    <w:p w14:paraId="62B1ABF9" w14:textId="77777777" w:rsidR="00812C5F" w:rsidRPr="00B96C9A" w:rsidRDefault="00812C5F" w:rsidP="00812C5F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66</w:t>
      </w:r>
      <w:r w:rsidRPr="00B96C9A">
        <w:rPr>
          <w:cs/>
        </w:rPr>
        <w:t xml:space="preserve">  </w:t>
      </w:r>
      <w:bookmarkStart w:id="112" w:name="_Hlk499064662"/>
      <w:r w:rsidRPr="00B96C9A">
        <w:t xml:space="preserve">Sequence Diagram </w:t>
      </w:r>
      <w:r w:rsidRPr="00B96C9A">
        <w:rPr>
          <w:cs/>
        </w:rPr>
        <w:t>ของการแก้ไขปฏิทินการทำโครงงาน</w:t>
      </w:r>
      <w:bookmarkEnd w:id="112"/>
    </w:p>
    <w:p w14:paraId="551F501D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</w:rPr>
      </w:pPr>
    </w:p>
    <w:p w14:paraId="2D514E84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</w:rPr>
      </w:pPr>
    </w:p>
    <w:p w14:paraId="233DD999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</w:rPr>
      </w:pPr>
    </w:p>
    <w:p w14:paraId="16D18C8A" w14:textId="77777777" w:rsidR="00812C5F" w:rsidRPr="00B96C9A" w:rsidRDefault="00812C5F" w:rsidP="00812C5F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1</w:t>
      </w:r>
      <w:r w:rsidR="00697447" w:rsidRPr="00B96C9A">
        <w:rPr>
          <w:cs/>
        </w:rPr>
        <w:t>9</w:t>
      </w:r>
      <w:r w:rsidRPr="00B96C9A">
        <w:rPr>
          <w:cs/>
        </w:rPr>
        <w:t xml:space="preserve">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697447" w:rsidRPr="00B96C9A">
        <w:rPr>
          <w:cs/>
        </w:rPr>
        <w:t>ดูเอกสารและแบบฟอร์มก</w:t>
      </w:r>
      <w:r w:rsidRPr="00B96C9A">
        <w:rPr>
          <w:cs/>
        </w:rPr>
        <w:t>ารทำโครงงาน</w:t>
      </w:r>
    </w:p>
    <w:p w14:paraId="00094854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</w:p>
    <w:p w14:paraId="7F2868D9" w14:textId="77777777" w:rsidR="00812C5F" w:rsidRPr="00B96C9A" w:rsidRDefault="00697447" w:rsidP="00812C5F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1C05BB06" wp14:editId="22E48536">
            <wp:extent cx="5274310" cy="2512761"/>
            <wp:effectExtent l="0" t="0" r="2540" b="1905"/>
            <wp:docPr id="332" name="รูปภาพ 3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127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B3EB9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</w:p>
    <w:p w14:paraId="7DB22A6D" w14:textId="77777777" w:rsidR="00812C5F" w:rsidRPr="00B96C9A" w:rsidRDefault="00812C5F" w:rsidP="00812C5F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67</w:t>
      </w:r>
      <w:r w:rsidRPr="00B96C9A">
        <w:rPr>
          <w:cs/>
        </w:rPr>
        <w:t xml:space="preserve">  </w:t>
      </w:r>
      <w:bookmarkStart w:id="113" w:name="_Hlk499064830"/>
      <w:r w:rsidRPr="00B96C9A">
        <w:t xml:space="preserve">Sequence Diagram </w:t>
      </w:r>
      <w:r w:rsidRPr="00B96C9A">
        <w:rPr>
          <w:cs/>
        </w:rPr>
        <w:t>ของการ</w:t>
      </w:r>
      <w:r w:rsidR="00697447" w:rsidRPr="00B96C9A">
        <w:rPr>
          <w:cs/>
        </w:rPr>
        <w:t>ดูเอกสารและแบบฟอร์มการทำโครงงาน</w:t>
      </w:r>
      <w:bookmarkEnd w:id="113"/>
    </w:p>
    <w:p w14:paraId="37129507" w14:textId="77777777" w:rsidR="00812C5F" w:rsidRPr="00B96C9A" w:rsidRDefault="00812C5F" w:rsidP="00812C5F">
      <w:pPr>
        <w:spacing w:after="0" w:line="240" w:lineRule="auto"/>
      </w:pPr>
    </w:p>
    <w:p w14:paraId="5EEC0A14" w14:textId="77777777" w:rsidR="00812C5F" w:rsidRPr="00B96C9A" w:rsidRDefault="00812C5F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="00697447" w:rsidRPr="00B96C9A">
        <w:rPr>
          <w:cs/>
        </w:rPr>
        <w:t>20</w:t>
      </w:r>
      <w:r w:rsidRPr="00B96C9A">
        <w:rPr>
          <w:cs/>
        </w:rPr>
        <w:t xml:space="preserve">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697447" w:rsidRPr="00B96C9A">
        <w:rPr>
          <w:cs/>
        </w:rPr>
        <w:t>เพิ่มเอกสารและแบบฟอร์มการทำโครงงาน</w:t>
      </w:r>
    </w:p>
    <w:p w14:paraId="204B879F" w14:textId="77777777" w:rsidR="00812C5F" w:rsidRPr="00B96C9A" w:rsidRDefault="00812C5F" w:rsidP="00812C5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0C9E96E3" w14:textId="77777777" w:rsidR="00812C5F" w:rsidRPr="00B96C9A" w:rsidRDefault="00697447" w:rsidP="00812C5F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33D72CA7" wp14:editId="60D8D9CF">
            <wp:extent cx="5274310" cy="2855137"/>
            <wp:effectExtent l="0" t="0" r="2540" b="2540"/>
            <wp:docPr id="333" name="รูปภาพ 3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5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0F37D0" w14:textId="77777777" w:rsidR="00812C5F" w:rsidRPr="00B96C9A" w:rsidRDefault="00812C5F" w:rsidP="00812C5F">
      <w:pPr>
        <w:spacing w:after="0" w:line="240" w:lineRule="auto"/>
        <w:jc w:val="center"/>
        <w:rPr>
          <w:color w:val="FF0000"/>
        </w:rPr>
      </w:pPr>
    </w:p>
    <w:p w14:paraId="51DD0CFD" w14:textId="77777777" w:rsidR="00812C5F" w:rsidRPr="00B96C9A" w:rsidRDefault="00812C5F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68</w:t>
      </w:r>
      <w:r w:rsidRPr="00B96C9A">
        <w:rPr>
          <w:cs/>
        </w:rPr>
        <w:t xml:space="preserve">  </w:t>
      </w:r>
      <w:bookmarkStart w:id="114" w:name="_Hlk499064873"/>
      <w:bookmarkStart w:id="115" w:name="_Hlk499064856"/>
      <w:r w:rsidRPr="00B96C9A">
        <w:t xml:space="preserve">Sequence Diagram </w:t>
      </w:r>
      <w:r w:rsidRPr="00B96C9A">
        <w:rPr>
          <w:cs/>
        </w:rPr>
        <w:t>ของการ</w:t>
      </w:r>
      <w:r w:rsidR="00697447" w:rsidRPr="00B96C9A">
        <w:rPr>
          <w:cs/>
        </w:rPr>
        <w:t>เพิ่มเอกสารและแบบฟอร์มการทำโครงงาน</w:t>
      </w:r>
      <w:bookmarkEnd w:id="114"/>
    </w:p>
    <w:bookmarkEnd w:id="115"/>
    <w:p w14:paraId="28482B5D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</w:rPr>
      </w:pPr>
    </w:p>
    <w:p w14:paraId="73B46660" w14:textId="77777777" w:rsidR="00697447" w:rsidRPr="00B96C9A" w:rsidRDefault="00697447" w:rsidP="00697447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1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ลบเอกสารและแบบฟอร์มการทำโครงงาน</w:t>
      </w:r>
    </w:p>
    <w:p w14:paraId="6AC857AD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</w:p>
    <w:p w14:paraId="22D869C8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7A28BD8D" wp14:editId="07FCC4E2">
            <wp:extent cx="5274310" cy="2598688"/>
            <wp:effectExtent l="0" t="0" r="2540" b="0"/>
            <wp:docPr id="336" name="รูปภาพ 3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8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5EE0B7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</w:p>
    <w:p w14:paraId="49DFBC20" w14:textId="77777777" w:rsidR="00697447" w:rsidRPr="00B96C9A" w:rsidRDefault="00697447" w:rsidP="006974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69</w:t>
      </w:r>
      <w:r w:rsidRPr="00B96C9A">
        <w:rPr>
          <w:cs/>
        </w:rPr>
        <w:t xml:space="preserve">  </w:t>
      </w:r>
      <w:bookmarkStart w:id="116" w:name="_Hlk499064894"/>
      <w:r w:rsidRPr="00B96C9A">
        <w:t xml:space="preserve">Sequence Diagram </w:t>
      </w:r>
      <w:r w:rsidRPr="00B96C9A">
        <w:rPr>
          <w:cs/>
        </w:rPr>
        <w:t>ของการลบเอกสารและแบบฟอร์มการทำโครงงาน</w:t>
      </w:r>
      <w:bookmarkEnd w:id="116"/>
    </w:p>
    <w:p w14:paraId="2740E3D4" w14:textId="77777777" w:rsidR="00697447" w:rsidRPr="00B96C9A" w:rsidRDefault="00697447" w:rsidP="00697447">
      <w:pPr>
        <w:spacing w:after="0" w:line="240" w:lineRule="auto"/>
      </w:pPr>
    </w:p>
    <w:p w14:paraId="7F710B70" w14:textId="77777777" w:rsidR="00697447" w:rsidRPr="00B96C9A" w:rsidRDefault="00697447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2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แก้ไขเอกสารและแบบฟอร์มการทำโครงงาน</w:t>
      </w:r>
    </w:p>
    <w:p w14:paraId="2ED0B635" w14:textId="77777777" w:rsidR="00697447" w:rsidRPr="00B96C9A" w:rsidRDefault="00697447" w:rsidP="00697447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17EAE619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0719D2EB" wp14:editId="04BD396C">
            <wp:extent cx="5274310" cy="2825279"/>
            <wp:effectExtent l="0" t="0" r="2540" b="0"/>
            <wp:docPr id="337" name="รูปภาพ 3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25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8A1491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</w:p>
    <w:p w14:paraId="3143BD18" w14:textId="77777777" w:rsidR="00697447" w:rsidRPr="00B96C9A" w:rsidRDefault="00697447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0</w:t>
      </w:r>
      <w:r w:rsidRPr="00B96C9A">
        <w:rPr>
          <w:cs/>
        </w:rPr>
        <w:t xml:space="preserve">  </w:t>
      </w:r>
      <w:bookmarkStart w:id="117" w:name="_Hlk499064918"/>
      <w:r w:rsidRPr="00B96C9A">
        <w:t xml:space="preserve">Sequence Diagram </w:t>
      </w:r>
      <w:r w:rsidRPr="00B96C9A">
        <w:rPr>
          <w:cs/>
        </w:rPr>
        <w:t>ของการแก้ไขเอกสารและแบบฟอร์มการทำโครงงาน</w:t>
      </w:r>
      <w:bookmarkEnd w:id="117"/>
    </w:p>
    <w:p w14:paraId="0EBA00F6" w14:textId="77777777" w:rsidR="00697447" w:rsidRPr="00B96C9A" w:rsidRDefault="00697447" w:rsidP="00697447">
      <w:pPr>
        <w:spacing w:after="0" w:line="240" w:lineRule="auto"/>
        <w:rPr>
          <w:b/>
          <w:bCs/>
          <w:sz w:val="32"/>
          <w:szCs w:val="32"/>
        </w:rPr>
      </w:pPr>
    </w:p>
    <w:p w14:paraId="10C39C89" w14:textId="77777777" w:rsidR="00697447" w:rsidRPr="00B96C9A" w:rsidRDefault="00697447" w:rsidP="00697447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3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ดูรายการคำร้องต่าง ๆ (นักศึกษา)</w:t>
      </w:r>
    </w:p>
    <w:p w14:paraId="3B58EBF7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</w:p>
    <w:p w14:paraId="5D614569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6A50929D" wp14:editId="30157B96">
            <wp:extent cx="5274310" cy="2169454"/>
            <wp:effectExtent l="0" t="0" r="2540" b="2540"/>
            <wp:docPr id="340" name="รูปภาพ 3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69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B0AF73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</w:p>
    <w:p w14:paraId="5047B49B" w14:textId="77777777" w:rsidR="00697447" w:rsidRPr="00B96C9A" w:rsidRDefault="00697447" w:rsidP="00697447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1</w:t>
      </w:r>
      <w:r w:rsidRPr="00B96C9A">
        <w:rPr>
          <w:cs/>
        </w:rPr>
        <w:t xml:space="preserve">  </w:t>
      </w:r>
      <w:bookmarkStart w:id="118" w:name="_Hlk499064944"/>
      <w:r w:rsidRPr="00B96C9A">
        <w:t xml:space="preserve">Sequence Diagram </w:t>
      </w:r>
      <w:r w:rsidRPr="00B96C9A">
        <w:rPr>
          <w:cs/>
        </w:rPr>
        <w:t>ของการ</w:t>
      </w:r>
      <w:r w:rsidR="009F0932" w:rsidRPr="00B96C9A">
        <w:rPr>
          <w:cs/>
        </w:rPr>
        <w:t>ดู</w:t>
      </w:r>
      <w:r w:rsidRPr="00B96C9A">
        <w:rPr>
          <w:cs/>
        </w:rPr>
        <w:t>รายการคำร้องต่าง ๆ (นักศึกษา)</w:t>
      </w:r>
      <w:bookmarkEnd w:id="118"/>
    </w:p>
    <w:p w14:paraId="69E87273" w14:textId="77777777" w:rsidR="00697447" w:rsidRPr="00B96C9A" w:rsidRDefault="00697447" w:rsidP="00697447">
      <w:pPr>
        <w:spacing w:after="0" w:line="240" w:lineRule="auto"/>
      </w:pPr>
    </w:p>
    <w:p w14:paraId="157BA54F" w14:textId="77777777" w:rsidR="00697447" w:rsidRPr="00B96C9A" w:rsidRDefault="00697447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4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9F0932" w:rsidRPr="00B96C9A">
        <w:rPr>
          <w:cs/>
        </w:rPr>
        <w:t>ดู</w:t>
      </w:r>
      <w:r w:rsidRPr="00B96C9A">
        <w:rPr>
          <w:cs/>
        </w:rPr>
        <w:t>รายการคำร้องต่าง ๆ (อาจารย์)</w:t>
      </w:r>
    </w:p>
    <w:p w14:paraId="43818105" w14:textId="77777777" w:rsidR="00697447" w:rsidRPr="00B96C9A" w:rsidRDefault="00697447" w:rsidP="00697447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5A3F74EE" w14:textId="77777777" w:rsidR="00697447" w:rsidRPr="00B96C9A" w:rsidRDefault="009F0932" w:rsidP="00697447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4332E835" wp14:editId="1303145F">
            <wp:extent cx="5274310" cy="2169454"/>
            <wp:effectExtent l="0" t="0" r="2540" b="2540"/>
            <wp:docPr id="341" name="รูปภาพ 3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69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75BFAD" w14:textId="77777777" w:rsidR="00697447" w:rsidRPr="00B96C9A" w:rsidRDefault="00697447" w:rsidP="00697447">
      <w:pPr>
        <w:spacing w:after="0" w:line="240" w:lineRule="auto"/>
        <w:jc w:val="center"/>
        <w:rPr>
          <w:color w:val="FF0000"/>
        </w:rPr>
      </w:pPr>
    </w:p>
    <w:p w14:paraId="73473B4B" w14:textId="77777777" w:rsidR="00697447" w:rsidRPr="00B96C9A" w:rsidRDefault="00697447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2</w:t>
      </w:r>
      <w:r w:rsidRPr="00B96C9A">
        <w:rPr>
          <w:cs/>
        </w:rPr>
        <w:t xml:space="preserve">  </w:t>
      </w:r>
      <w:bookmarkStart w:id="119" w:name="_Hlk499064963"/>
      <w:r w:rsidRPr="00B96C9A">
        <w:t xml:space="preserve">Sequence Diagram </w:t>
      </w:r>
      <w:r w:rsidRPr="00B96C9A">
        <w:rPr>
          <w:cs/>
        </w:rPr>
        <w:t>ของการ</w:t>
      </w:r>
      <w:r w:rsidR="009F0932" w:rsidRPr="00B96C9A">
        <w:rPr>
          <w:cs/>
        </w:rPr>
        <w:t>ดูรายการคำร้องต่าง ๆ (อาจารย์)</w:t>
      </w:r>
      <w:bookmarkEnd w:id="119"/>
    </w:p>
    <w:p w14:paraId="0EBA9839" w14:textId="77777777" w:rsidR="00697447" w:rsidRPr="00B96C9A" w:rsidRDefault="00697447" w:rsidP="00CD316B">
      <w:pPr>
        <w:spacing w:after="0" w:line="240" w:lineRule="auto"/>
        <w:rPr>
          <w:b/>
          <w:bCs/>
          <w:sz w:val="32"/>
          <w:szCs w:val="32"/>
        </w:rPr>
      </w:pPr>
    </w:p>
    <w:p w14:paraId="276E6C72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</w:rPr>
      </w:pPr>
    </w:p>
    <w:p w14:paraId="52430B8F" w14:textId="77777777" w:rsidR="009F0932" w:rsidRPr="00B96C9A" w:rsidRDefault="009F0932" w:rsidP="00CD316B">
      <w:pPr>
        <w:spacing w:after="0" w:line="240" w:lineRule="auto"/>
        <w:rPr>
          <w:b/>
          <w:bCs/>
          <w:sz w:val="32"/>
          <w:szCs w:val="32"/>
        </w:rPr>
      </w:pPr>
    </w:p>
    <w:p w14:paraId="711F44FD" w14:textId="77777777" w:rsidR="009F0932" w:rsidRPr="00B96C9A" w:rsidRDefault="009F0932" w:rsidP="00CD316B">
      <w:pPr>
        <w:spacing w:after="0" w:line="240" w:lineRule="auto"/>
        <w:rPr>
          <w:b/>
          <w:bCs/>
          <w:sz w:val="32"/>
          <w:szCs w:val="32"/>
        </w:rPr>
      </w:pPr>
    </w:p>
    <w:p w14:paraId="57A68828" w14:textId="77777777" w:rsidR="009F0932" w:rsidRPr="00B96C9A" w:rsidRDefault="009F0932" w:rsidP="00CD316B">
      <w:pPr>
        <w:spacing w:after="0" w:line="240" w:lineRule="auto"/>
        <w:rPr>
          <w:b/>
          <w:bCs/>
          <w:sz w:val="32"/>
          <w:szCs w:val="32"/>
        </w:rPr>
      </w:pPr>
    </w:p>
    <w:p w14:paraId="2AC25640" w14:textId="77777777" w:rsidR="009F0932" w:rsidRPr="00B96C9A" w:rsidRDefault="009F0932" w:rsidP="00CD316B">
      <w:pPr>
        <w:spacing w:after="0" w:line="240" w:lineRule="auto"/>
        <w:rPr>
          <w:b/>
          <w:bCs/>
          <w:sz w:val="32"/>
          <w:szCs w:val="32"/>
        </w:rPr>
      </w:pPr>
    </w:p>
    <w:p w14:paraId="7C73A86B" w14:textId="77777777" w:rsidR="009F0932" w:rsidRPr="00B96C9A" w:rsidRDefault="009F0932" w:rsidP="00CD316B">
      <w:pPr>
        <w:spacing w:after="0" w:line="240" w:lineRule="auto"/>
        <w:rPr>
          <w:b/>
          <w:bCs/>
          <w:sz w:val="32"/>
          <w:szCs w:val="32"/>
        </w:rPr>
      </w:pPr>
    </w:p>
    <w:p w14:paraId="7C110289" w14:textId="77777777" w:rsidR="009F0932" w:rsidRPr="00B96C9A" w:rsidRDefault="009F0932" w:rsidP="009F0932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5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ส่งคำร้องขอเปลี่ยนหัวข้อโครงงงาน</w:t>
      </w:r>
    </w:p>
    <w:p w14:paraId="339B30BD" w14:textId="77777777" w:rsidR="009F0932" w:rsidRPr="00B96C9A" w:rsidRDefault="009F0932" w:rsidP="009F0932">
      <w:pPr>
        <w:spacing w:after="0" w:line="240" w:lineRule="auto"/>
        <w:jc w:val="center"/>
        <w:rPr>
          <w:color w:val="FF0000"/>
        </w:rPr>
      </w:pPr>
    </w:p>
    <w:p w14:paraId="63A99CF2" w14:textId="77777777" w:rsidR="009F0932" w:rsidRPr="00B96C9A" w:rsidRDefault="009F0932" w:rsidP="009F0932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78312F30" wp14:editId="11EC4ADD">
            <wp:extent cx="5274310" cy="2851210"/>
            <wp:effectExtent l="0" t="0" r="2540" b="6350"/>
            <wp:docPr id="344" name="รูปภาพ 3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1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F6EB64" w14:textId="77777777" w:rsidR="009F0932" w:rsidRPr="00B96C9A" w:rsidRDefault="009F0932" w:rsidP="009F0932">
      <w:pPr>
        <w:spacing w:after="0" w:line="240" w:lineRule="auto"/>
        <w:jc w:val="center"/>
        <w:rPr>
          <w:color w:val="FF0000"/>
        </w:rPr>
      </w:pPr>
    </w:p>
    <w:p w14:paraId="27B168B8" w14:textId="77777777" w:rsidR="009F0932" w:rsidRPr="00B96C9A" w:rsidRDefault="009F0932" w:rsidP="009F0932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3</w:t>
      </w:r>
      <w:r w:rsidRPr="00B96C9A">
        <w:rPr>
          <w:cs/>
        </w:rPr>
        <w:t xml:space="preserve">  </w:t>
      </w:r>
      <w:bookmarkStart w:id="120" w:name="_Hlk499065040"/>
      <w:bookmarkStart w:id="121" w:name="_Hlk499065017"/>
      <w:r w:rsidRPr="00B96C9A">
        <w:t xml:space="preserve">Sequence Diagram </w:t>
      </w:r>
      <w:r w:rsidRPr="00B96C9A">
        <w:rPr>
          <w:cs/>
        </w:rPr>
        <w:t>ของการส่งคำร้องขอเปลี่ยนหัวข้อโครงงงาน</w:t>
      </w:r>
      <w:bookmarkEnd w:id="120"/>
    </w:p>
    <w:bookmarkEnd w:id="121"/>
    <w:p w14:paraId="5C0B2B64" w14:textId="77777777" w:rsidR="009F0932" w:rsidRPr="00B96C9A" w:rsidRDefault="009F0932" w:rsidP="009F0932">
      <w:pPr>
        <w:spacing w:after="0" w:line="240" w:lineRule="auto"/>
      </w:pPr>
    </w:p>
    <w:p w14:paraId="338C7F49" w14:textId="77777777" w:rsidR="009F0932" w:rsidRPr="00B96C9A" w:rsidRDefault="009F0932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6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ส่งคำร้องขอเปลี่ยนอาจารย์ที่ปรึกษา</w:t>
      </w:r>
    </w:p>
    <w:p w14:paraId="2FFBD2D6" w14:textId="77777777" w:rsidR="009F0932" w:rsidRPr="00B96C9A" w:rsidRDefault="009F0932" w:rsidP="009F0932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6AD421DF" w14:textId="77777777" w:rsidR="009F0932" w:rsidRPr="00B96C9A" w:rsidRDefault="004B6E2B" w:rsidP="009F0932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3100AEAB" wp14:editId="02399A4F">
            <wp:extent cx="5274310" cy="2851210"/>
            <wp:effectExtent l="0" t="0" r="2540" b="6350"/>
            <wp:docPr id="345" name="รูปภาพ 3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1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2468D0" w14:textId="77777777" w:rsidR="009F0932" w:rsidRPr="00B96C9A" w:rsidRDefault="009F0932" w:rsidP="009F0932">
      <w:pPr>
        <w:spacing w:after="0" w:line="240" w:lineRule="auto"/>
        <w:jc w:val="center"/>
        <w:rPr>
          <w:color w:val="FF0000"/>
        </w:rPr>
      </w:pPr>
    </w:p>
    <w:p w14:paraId="7AD5D6B0" w14:textId="77777777" w:rsidR="009F0932" w:rsidRPr="00B96C9A" w:rsidRDefault="009F0932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4</w:t>
      </w:r>
      <w:r w:rsidRPr="00B96C9A">
        <w:rPr>
          <w:cs/>
        </w:rPr>
        <w:t xml:space="preserve">  </w:t>
      </w:r>
      <w:bookmarkStart w:id="122" w:name="_Hlk499065058"/>
      <w:r w:rsidRPr="00B96C9A">
        <w:t xml:space="preserve">Sequence Diagram </w:t>
      </w:r>
      <w:r w:rsidRPr="00B96C9A">
        <w:rPr>
          <w:cs/>
        </w:rPr>
        <w:t>ของการส่งคำร้องขอเปลี่ยนอาจารย์ที่ปรึกษา</w:t>
      </w:r>
      <w:bookmarkEnd w:id="122"/>
    </w:p>
    <w:p w14:paraId="789A2A0D" w14:textId="77777777" w:rsidR="009F0932" w:rsidRPr="00B96C9A" w:rsidRDefault="009F0932" w:rsidP="009F0932">
      <w:pPr>
        <w:spacing w:after="0" w:line="240" w:lineRule="auto"/>
        <w:rPr>
          <w:b/>
          <w:bCs/>
          <w:sz w:val="32"/>
          <w:szCs w:val="32"/>
        </w:rPr>
      </w:pPr>
    </w:p>
    <w:p w14:paraId="4D4C2856" w14:textId="77777777" w:rsidR="009F0932" w:rsidRPr="00B96C9A" w:rsidRDefault="009F0932" w:rsidP="00CD316B">
      <w:pPr>
        <w:spacing w:after="0" w:line="240" w:lineRule="auto"/>
        <w:rPr>
          <w:b/>
          <w:bCs/>
          <w:sz w:val="32"/>
          <w:szCs w:val="32"/>
        </w:rPr>
      </w:pPr>
    </w:p>
    <w:p w14:paraId="7DB44F91" w14:textId="77777777" w:rsidR="004B6E2B" w:rsidRPr="00B96C9A" w:rsidRDefault="004B6E2B" w:rsidP="004B6E2B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7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ส่งคำร้องขอให้อาจารย์เป็นที่ปรึกษา</w:t>
      </w:r>
    </w:p>
    <w:p w14:paraId="095D7633" w14:textId="77777777" w:rsidR="004B6E2B" w:rsidRPr="00B96C9A" w:rsidRDefault="004B6E2B" w:rsidP="004B6E2B">
      <w:pPr>
        <w:spacing w:after="0" w:line="240" w:lineRule="auto"/>
        <w:jc w:val="center"/>
        <w:rPr>
          <w:color w:val="FF0000"/>
        </w:rPr>
      </w:pPr>
    </w:p>
    <w:p w14:paraId="618C3434" w14:textId="77777777" w:rsidR="004B6E2B" w:rsidRPr="00B96C9A" w:rsidRDefault="00E46BAF" w:rsidP="004B6E2B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76E18769" wp14:editId="4514C89F">
            <wp:extent cx="5274310" cy="2876896"/>
            <wp:effectExtent l="0" t="0" r="2540" b="0"/>
            <wp:docPr id="348" name="รูปภาพ 3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768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BB9923" w14:textId="77777777" w:rsidR="004B6E2B" w:rsidRPr="00B96C9A" w:rsidRDefault="004B6E2B" w:rsidP="004B6E2B">
      <w:pPr>
        <w:spacing w:after="0" w:line="240" w:lineRule="auto"/>
        <w:jc w:val="center"/>
        <w:rPr>
          <w:color w:val="FF0000"/>
        </w:rPr>
      </w:pPr>
    </w:p>
    <w:p w14:paraId="69EEC348" w14:textId="77777777" w:rsidR="004B6E2B" w:rsidRPr="00B96C9A" w:rsidRDefault="004B6E2B" w:rsidP="004B6E2B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5</w:t>
      </w:r>
      <w:r w:rsidRPr="00B96C9A">
        <w:rPr>
          <w:cs/>
        </w:rPr>
        <w:t xml:space="preserve">  </w:t>
      </w:r>
      <w:bookmarkStart w:id="123" w:name="_Hlk499065076"/>
      <w:r w:rsidRPr="00B96C9A">
        <w:t xml:space="preserve">Sequence Diagram </w:t>
      </w:r>
      <w:r w:rsidRPr="00B96C9A">
        <w:rPr>
          <w:cs/>
        </w:rPr>
        <w:t>ของการส่งคำร้องขอให้อาจารย์เป็นที่ปรึกษา</w:t>
      </w:r>
      <w:bookmarkEnd w:id="123"/>
    </w:p>
    <w:p w14:paraId="07C68CC2" w14:textId="77777777" w:rsidR="004B6E2B" w:rsidRPr="00B96C9A" w:rsidRDefault="004B6E2B" w:rsidP="004B6E2B">
      <w:pPr>
        <w:spacing w:after="0" w:line="240" w:lineRule="auto"/>
      </w:pPr>
    </w:p>
    <w:p w14:paraId="67129BA8" w14:textId="77777777" w:rsidR="004B6E2B" w:rsidRPr="00B96C9A" w:rsidRDefault="004B6E2B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8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E46BAF" w:rsidRPr="00B96C9A">
        <w:rPr>
          <w:cs/>
        </w:rPr>
        <w:t>อนุมัติคำร้องเปลี่ยนอาจารย์ที่ปรึกษา</w:t>
      </w:r>
    </w:p>
    <w:p w14:paraId="4FEA6A2D" w14:textId="77777777" w:rsidR="004B6E2B" w:rsidRPr="00B96C9A" w:rsidRDefault="004B6E2B" w:rsidP="004B6E2B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6EF81AA2" w14:textId="77777777" w:rsidR="004B6E2B" w:rsidRPr="00B96C9A" w:rsidRDefault="00E46BAF" w:rsidP="004B6E2B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496167E2" wp14:editId="38DB2710">
            <wp:extent cx="5274310" cy="2917851"/>
            <wp:effectExtent l="0" t="0" r="2540" b="0"/>
            <wp:docPr id="349" name="รูปภาพ 3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1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22B455" w14:textId="77777777" w:rsidR="004B6E2B" w:rsidRPr="00B96C9A" w:rsidRDefault="004B6E2B" w:rsidP="004B6E2B">
      <w:pPr>
        <w:spacing w:after="0" w:line="240" w:lineRule="auto"/>
        <w:jc w:val="center"/>
        <w:rPr>
          <w:color w:val="FF0000"/>
        </w:rPr>
      </w:pPr>
    </w:p>
    <w:p w14:paraId="316D07E8" w14:textId="77777777" w:rsidR="004B6E2B" w:rsidRPr="00B96C9A" w:rsidRDefault="004B6E2B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6</w:t>
      </w:r>
      <w:r w:rsidRPr="00B96C9A">
        <w:rPr>
          <w:cs/>
        </w:rPr>
        <w:t xml:space="preserve">  </w:t>
      </w:r>
      <w:bookmarkStart w:id="124" w:name="_Hlk499065098"/>
      <w:r w:rsidRPr="00B96C9A">
        <w:t xml:space="preserve">Sequence Diagram </w:t>
      </w:r>
      <w:r w:rsidRPr="00B96C9A">
        <w:rPr>
          <w:cs/>
        </w:rPr>
        <w:t>ของการส่งคำร้องขอเปลี่ยนอาจารย์ที่ปรึกษา</w:t>
      </w:r>
      <w:bookmarkEnd w:id="124"/>
    </w:p>
    <w:p w14:paraId="3ED51FC1" w14:textId="77777777" w:rsidR="004B6E2B" w:rsidRPr="00B96C9A" w:rsidRDefault="004B6E2B" w:rsidP="00CD316B">
      <w:pPr>
        <w:spacing w:after="0" w:line="240" w:lineRule="auto"/>
        <w:rPr>
          <w:b/>
          <w:bCs/>
          <w:sz w:val="32"/>
          <w:szCs w:val="32"/>
        </w:rPr>
      </w:pPr>
    </w:p>
    <w:p w14:paraId="11300C1A" w14:textId="77777777" w:rsidR="00E46BAF" w:rsidRPr="00B96C9A" w:rsidRDefault="00E46BAF" w:rsidP="00E46BAF">
      <w:pPr>
        <w:tabs>
          <w:tab w:val="left" w:pos="993"/>
          <w:tab w:val="left" w:pos="1170"/>
        </w:tabs>
        <w:spacing w:after="0" w:line="240" w:lineRule="auto"/>
        <w:rPr>
          <w:cs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 xml:space="preserve">29  </w:t>
      </w:r>
      <w:r w:rsidRPr="00B96C9A">
        <w:rPr>
          <w:cs/>
        </w:rPr>
        <w:t xml:space="preserve">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ไม่อนุมัติคำร้อง</w:t>
      </w:r>
      <w:r w:rsidR="00B611EE" w:rsidRPr="00B96C9A">
        <w:rPr>
          <w:cs/>
        </w:rPr>
        <w:t>ขอ</w:t>
      </w:r>
      <w:r w:rsidRPr="00B96C9A">
        <w:rPr>
          <w:cs/>
        </w:rPr>
        <w:t>เปลี่ยนอาจารย์ที่ปรึกษา</w:t>
      </w:r>
    </w:p>
    <w:p w14:paraId="7B4D04E1" w14:textId="77777777" w:rsidR="00E46BAF" w:rsidRPr="00B96C9A" w:rsidRDefault="00E46BAF" w:rsidP="00E46BAF">
      <w:pPr>
        <w:spacing w:after="0" w:line="240" w:lineRule="auto"/>
        <w:jc w:val="center"/>
        <w:rPr>
          <w:color w:val="FF0000"/>
        </w:rPr>
      </w:pPr>
    </w:p>
    <w:p w14:paraId="54C117DC" w14:textId="77777777" w:rsidR="00E46BAF" w:rsidRPr="00B96C9A" w:rsidRDefault="00E46BAF" w:rsidP="00E46BAF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4A76621C" wp14:editId="3A9EA915">
            <wp:extent cx="5274310" cy="2363390"/>
            <wp:effectExtent l="0" t="0" r="2540" b="0"/>
            <wp:docPr id="384" name="รูปภาพ 3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63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BD30F6" w14:textId="77777777" w:rsidR="00E46BAF" w:rsidRPr="00B96C9A" w:rsidRDefault="00E46BAF" w:rsidP="00E46BAF">
      <w:pPr>
        <w:spacing w:after="0" w:line="240" w:lineRule="auto"/>
        <w:jc w:val="center"/>
        <w:rPr>
          <w:color w:val="FF0000"/>
        </w:rPr>
      </w:pPr>
    </w:p>
    <w:p w14:paraId="0B0BFF46" w14:textId="77777777" w:rsidR="00E46BAF" w:rsidRPr="00B96C9A" w:rsidRDefault="00E46BAF" w:rsidP="00E46BAF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7</w:t>
      </w:r>
      <w:r w:rsidRPr="00B96C9A">
        <w:rPr>
          <w:cs/>
        </w:rPr>
        <w:t xml:space="preserve">  </w:t>
      </w:r>
      <w:bookmarkStart w:id="125" w:name="_Hlk499065130"/>
      <w:r w:rsidRPr="00B96C9A">
        <w:t xml:space="preserve">Sequence Diagram </w:t>
      </w:r>
      <w:r w:rsidRPr="00B96C9A">
        <w:rPr>
          <w:cs/>
        </w:rPr>
        <w:t>ของการไม่อนุมัติคำร้อง</w:t>
      </w:r>
      <w:r w:rsidR="00B611EE" w:rsidRPr="00B96C9A">
        <w:rPr>
          <w:cs/>
        </w:rPr>
        <w:t>ขอ</w:t>
      </w:r>
      <w:r w:rsidRPr="00B96C9A">
        <w:rPr>
          <w:cs/>
        </w:rPr>
        <w:t>เปลี่ยนอาจารย์ที่ปรึกษา</w:t>
      </w:r>
      <w:bookmarkEnd w:id="125"/>
    </w:p>
    <w:p w14:paraId="664CD2DB" w14:textId="77777777" w:rsidR="00E46BAF" w:rsidRPr="00B96C9A" w:rsidRDefault="00E46BAF" w:rsidP="00E46BAF">
      <w:pPr>
        <w:spacing w:after="0" w:line="240" w:lineRule="auto"/>
      </w:pPr>
    </w:p>
    <w:p w14:paraId="2C41FEC4" w14:textId="77777777" w:rsidR="00E46BAF" w:rsidRPr="00B96C9A" w:rsidRDefault="00E46BAF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0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อนุมัติคำร้องขอเปลี่ยนหัวข้อโครงงาน</w:t>
      </w:r>
    </w:p>
    <w:p w14:paraId="7AD76B8F" w14:textId="77777777" w:rsidR="00E46BAF" w:rsidRPr="00B96C9A" w:rsidRDefault="00E46BAF" w:rsidP="00E46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35463C4B" w14:textId="77777777" w:rsidR="00E46BAF" w:rsidRPr="00B96C9A" w:rsidRDefault="00E46BAF" w:rsidP="00E46BAF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73C96D75" wp14:editId="117911C0">
            <wp:extent cx="5274310" cy="2917851"/>
            <wp:effectExtent l="0" t="0" r="2540" b="0"/>
            <wp:docPr id="386" name="รูปภาพ 3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1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83E016" w14:textId="77777777" w:rsidR="00E46BAF" w:rsidRPr="00B96C9A" w:rsidRDefault="00E46BAF" w:rsidP="00E46BAF">
      <w:pPr>
        <w:spacing w:after="0" w:line="240" w:lineRule="auto"/>
        <w:jc w:val="center"/>
        <w:rPr>
          <w:color w:val="FF0000"/>
        </w:rPr>
      </w:pPr>
    </w:p>
    <w:p w14:paraId="783899D5" w14:textId="77777777" w:rsidR="00E46BAF" w:rsidRPr="00B96C9A" w:rsidRDefault="00E46BAF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78</w:t>
      </w:r>
      <w:r w:rsidRPr="00B96C9A">
        <w:rPr>
          <w:cs/>
        </w:rPr>
        <w:t xml:space="preserve">  </w:t>
      </w:r>
      <w:bookmarkStart w:id="126" w:name="_Hlk499065145"/>
      <w:r w:rsidRPr="00B96C9A">
        <w:t xml:space="preserve">Sequence Diagram </w:t>
      </w:r>
      <w:r w:rsidRPr="00B96C9A">
        <w:rPr>
          <w:cs/>
        </w:rPr>
        <w:t>ของการอนุมัติคำร้องขอเปลี่ยนหัวข้อโครงงาน</w:t>
      </w:r>
      <w:bookmarkEnd w:id="126"/>
    </w:p>
    <w:p w14:paraId="2E728B86" w14:textId="77777777" w:rsidR="00E46BAF" w:rsidRPr="00B96C9A" w:rsidRDefault="00E46BAF" w:rsidP="00E46BAF">
      <w:pPr>
        <w:spacing w:after="0" w:line="240" w:lineRule="auto"/>
        <w:rPr>
          <w:b/>
          <w:bCs/>
          <w:sz w:val="32"/>
          <w:szCs w:val="32"/>
        </w:rPr>
      </w:pPr>
    </w:p>
    <w:p w14:paraId="7B5F52FE" w14:textId="77777777" w:rsidR="00E46BAF" w:rsidRPr="00B96C9A" w:rsidRDefault="00E46BAF" w:rsidP="00E46BAF">
      <w:pPr>
        <w:spacing w:after="0" w:line="240" w:lineRule="auto"/>
        <w:rPr>
          <w:b/>
          <w:bCs/>
          <w:sz w:val="32"/>
          <w:szCs w:val="32"/>
        </w:rPr>
      </w:pPr>
    </w:p>
    <w:p w14:paraId="12FFC6C6" w14:textId="77777777" w:rsidR="00E46BAF" w:rsidRPr="00B96C9A" w:rsidRDefault="00E46BAF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1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ไม่อนุมัติคำร้องขอเปลี่ยนหัวข้อโครงงาน</w:t>
      </w:r>
    </w:p>
    <w:p w14:paraId="79794E00" w14:textId="77777777" w:rsidR="00B611EE" w:rsidRPr="00B96C9A" w:rsidRDefault="00B611EE" w:rsidP="00E46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3DB25F6B" w14:textId="77777777" w:rsidR="00E46BAF" w:rsidRPr="00B96C9A" w:rsidRDefault="00B611EE" w:rsidP="00E46BAF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6CAAAA1F" wp14:editId="6A4D4A04">
            <wp:extent cx="5274310" cy="2594344"/>
            <wp:effectExtent l="0" t="0" r="2540" b="0"/>
            <wp:docPr id="389" name="รูปภาพ 3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036ACD" w14:textId="77777777" w:rsidR="00E46BAF" w:rsidRPr="00B96C9A" w:rsidRDefault="00E46BAF" w:rsidP="00E46BAF">
      <w:pPr>
        <w:spacing w:after="0" w:line="240" w:lineRule="auto"/>
        <w:jc w:val="center"/>
        <w:rPr>
          <w:color w:val="FF0000"/>
        </w:rPr>
      </w:pPr>
    </w:p>
    <w:p w14:paraId="41253FFF" w14:textId="3A55BB77" w:rsidR="00E46BAF" w:rsidRPr="00B96C9A" w:rsidRDefault="00E46BAF" w:rsidP="00E46BAF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79</w:t>
      </w:r>
      <w:r w:rsidR="00991D3C" w:rsidRPr="00B96C9A">
        <w:rPr>
          <w:b/>
          <w:bCs/>
          <w:cs/>
        </w:rPr>
        <w:t xml:space="preserve"> </w:t>
      </w:r>
      <w:r w:rsidRPr="00B96C9A">
        <w:fldChar w:fldCharType="begin"/>
      </w:r>
      <w:r w:rsidRPr="00B96C9A">
        <w:rPr>
          <w:b/>
          <w:bCs/>
        </w:rPr>
        <w:instrText xml:space="preserve"> SEQ </w:instrText>
      </w:r>
      <w:r w:rsidRPr="00B96C9A">
        <w:rPr>
          <w:b/>
          <w:bCs/>
          <w:cs/>
        </w:rPr>
        <w:instrText xml:space="preserve">ภาพที่ </w:instrText>
      </w:r>
      <w:r w:rsidRPr="00B96C9A">
        <w:rPr>
          <w:b/>
          <w:bCs/>
        </w:rPr>
        <w:instrText>\</w:instrText>
      </w:r>
      <w:r w:rsidRPr="00B96C9A">
        <w:rPr>
          <w:b/>
          <w:bCs/>
          <w:cs/>
        </w:rPr>
        <w:instrText xml:space="preserve">* </w:instrText>
      </w:r>
      <w:r w:rsidRPr="00B96C9A">
        <w:rPr>
          <w:b/>
          <w:bCs/>
        </w:rPr>
        <w:instrText xml:space="preserve">ARABIC </w:instrText>
      </w:r>
      <w:r w:rsidR="00B66787">
        <w:fldChar w:fldCharType="separate"/>
      </w:r>
      <w:r w:rsidR="00B66787">
        <w:rPr>
          <w:b/>
          <w:bCs/>
          <w:noProof/>
        </w:rPr>
        <w:t>6</w:t>
      </w:r>
      <w:r w:rsidRPr="00B96C9A">
        <w:rPr>
          <w:b/>
          <w:bCs/>
        </w:rPr>
        <w:fldChar w:fldCharType="end"/>
      </w:r>
      <w:bookmarkStart w:id="127" w:name="_Hlk499065194"/>
      <w:bookmarkStart w:id="128" w:name="_Hlk499065178"/>
      <w:proofErr w:type="spellStart"/>
      <w:r w:rsidRPr="00B96C9A">
        <w:rPr>
          <w:cs/>
        </w:rPr>
        <w:t>Sequence</w:t>
      </w:r>
      <w:proofErr w:type="spellEnd"/>
      <w:r w:rsidRPr="00B96C9A">
        <w:rPr>
          <w:cs/>
        </w:rPr>
        <w:t xml:space="preserve"> </w:t>
      </w:r>
      <w:proofErr w:type="spellStart"/>
      <w:r w:rsidRPr="00B96C9A">
        <w:rPr>
          <w:cs/>
        </w:rPr>
        <w:t>Diagram</w:t>
      </w:r>
      <w:proofErr w:type="spellEnd"/>
      <w:r w:rsidRPr="00B96C9A">
        <w:rPr>
          <w:cs/>
        </w:rPr>
        <w:t xml:space="preserve"> ของการไม่อนุมัติคำร้องขอเปลี่ยนหัวข้อโครงงาน</w:t>
      </w:r>
      <w:r w:rsidR="00B611EE" w:rsidRPr="00B96C9A">
        <w:rPr>
          <w:cs/>
        </w:rPr>
        <w:t>ขอเปลี่ยนหัวข้อโครงงาน</w:t>
      </w:r>
      <w:bookmarkEnd w:id="127"/>
    </w:p>
    <w:bookmarkEnd w:id="128"/>
    <w:p w14:paraId="4D14E77D" w14:textId="77777777" w:rsidR="00E46BAF" w:rsidRPr="00B96C9A" w:rsidRDefault="00E46BAF" w:rsidP="00E46BAF">
      <w:pPr>
        <w:spacing w:after="0" w:line="240" w:lineRule="auto"/>
      </w:pPr>
    </w:p>
    <w:p w14:paraId="360175AF" w14:textId="77777777" w:rsidR="00E46BAF" w:rsidRPr="00B96C9A" w:rsidRDefault="00E46BAF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2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อนุมัติคำร้อง</w:t>
      </w:r>
      <w:r w:rsidR="00B611EE" w:rsidRPr="00B96C9A">
        <w:rPr>
          <w:cs/>
        </w:rPr>
        <w:t>ขอให้อาจารย์เป็นที่ปรึกษา</w:t>
      </w:r>
    </w:p>
    <w:p w14:paraId="710C9B27" w14:textId="77777777" w:rsidR="00E46BAF" w:rsidRPr="00B96C9A" w:rsidRDefault="00E46BAF" w:rsidP="00E46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0BA92C8B" w14:textId="77777777" w:rsidR="00E46BAF" w:rsidRPr="00B96C9A" w:rsidRDefault="00B611EE" w:rsidP="00E46BAF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321D64E1" wp14:editId="2CB3D505">
            <wp:extent cx="5274310" cy="2632298"/>
            <wp:effectExtent l="0" t="0" r="2540" b="0"/>
            <wp:docPr id="390" name="รูปภาพ 3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322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E9042" w14:textId="77777777" w:rsidR="00E46BAF" w:rsidRPr="00B96C9A" w:rsidRDefault="00E46BAF" w:rsidP="00E46BAF">
      <w:pPr>
        <w:spacing w:after="0" w:line="240" w:lineRule="auto"/>
        <w:jc w:val="center"/>
        <w:rPr>
          <w:color w:val="FF0000"/>
        </w:rPr>
      </w:pPr>
    </w:p>
    <w:p w14:paraId="539123EB" w14:textId="77777777" w:rsidR="00B611EE" w:rsidRPr="00B96C9A" w:rsidRDefault="00E46BAF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bookmarkStart w:id="129" w:name="_Hlk499065476"/>
      <w:r w:rsidR="009E4D29" w:rsidRPr="00B96C9A">
        <w:rPr>
          <w:b/>
          <w:bCs/>
          <w:cs/>
        </w:rPr>
        <w:t>80</w:t>
      </w:r>
      <w:r w:rsidRPr="00B96C9A">
        <w:rPr>
          <w:cs/>
        </w:rPr>
        <w:t xml:space="preserve">  </w:t>
      </w:r>
      <w:bookmarkStart w:id="130" w:name="_Hlk499065442"/>
      <w:r w:rsidRPr="00B96C9A">
        <w:t xml:space="preserve">Sequence Diagram </w:t>
      </w:r>
      <w:r w:rsidRPr="00B96C9A">
        <w:rPr>
          <w:cs/>
        </w:rPr>
        <w:t>ของการ</w:t>
      </w:r>
      <w:r w:rsidR="00B611EE" w:rsidRPr="00B96C9A">
        <w:rPr>
          <w:cs/>
        </w:rPr>
        <w:t>อนุมัติคำร้องขอให้อาจารย์เป็นที่ปรึกษา</w:t>
      </w:r>
      <w:bookmarkEnd w:id="129"/>
    </w:p>
    <w:bookmarkEnd w:id="130"/>
    <w:p w14:paraId="021BD69A" w14:textId="77777777" w:rsidR="00E46BAF" w:rsidRPr="00B96C9A" w:rsidRDefault="00E46BAF" w:rsidP="00E46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  <w:cs/>
        </w:rPr>
      </w:pPr>
    </w:p>
    <w:p w14:paraId="01047876" w14:textId="77777777" w:rsidR="00E46BAF" w:rsidRPr="00B96C9A" w:rsidRDefault="00E46BAF" w:rsidP="00CD316B">
      <w:pPr>
        <w:spacing w:after="0" w:line="240" w:lineRule="auto"/>
        <w:rPr>
          <w:b/>
          <w:bCs/>
          <w:sz w:val="32"/>
          <w:szCs w:val="32"/>
        </w:rPr>
      </w:pPr>
    </w:p>
    <w:p w14:paraId="238E0849" w14:textId="77777777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3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ไม่อนุมัติคำร้องขอให้อาจารย์เป็นที่ปรึกษา</w:t>
      </w:r>
    </w:p>
    <w:p w14:paraId="1AE09296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3464426C" w14:textId="77777777" w:rsidR="001C32EA" w:rsidRPr="00B96C9A" w:rsidRDefault="001C32EA" w:rsidP="001C32EA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09FFED06" wp14:editId="3A34A83E">
            <wp:extent cx="5274310" cy="2594344"/>
            <wp:effectExtent l="0" t="0" r="2540" b="0"/>
            <wp:docPr id="393" name="รูปภาพ 3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54F4BB" w14:textId="77777777" w:rsidR="001C32EA" w:rsidRPr="00B96C9A" w:rsidRDefault="001C32EA" w:rsidP="001C32EA">
      <w:pPr>
        <w:spacing w:after="0" w:line="240" w:lineRule="auto"/>
        <w:jc w:val="center"/>
        <w:rPr>
          <w:color w:val="FF0000"/>
        </w:rPr>
      </w:pPr>
    </w:p>
    <w:p w14:paraId="273D4A58" w14:textId="77777777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81</w:t>
      </w:r>
      <w:r w:rsidRPr="00B96C9A">
        <w:rPr>
          <w:cs/>
        </w:rPr>
        <w:t xml:space="preserve">  </w:t>
      </w:r>
      <w:bookmarkStart w:id="131" w:name="_Hlk499065544"/>
      <w:r w:rsidRPr="00B96C9A">
        <w:t xml:space="preserve">Sequence Diagram </w:t>
      </w:r>
      <w:r w:rsidRPr="00B96C9A">
        <w:rPr>
          <w:cs/>
        </w:rPr>
        <w:t>ของการไม่อนุมัติคำร้องขอให้อาจารย์เป็นที่ปรึกษา</w:t>
      </w:r>
      <w:bookmarkEnd w:id="131"/>
    </w:p>
    <w:p w14:paraId="7559C7BA" w14:textId="77777777" w:rsidR="001C32EA" w:rsidRPr="00B96C9A" w:rsidRDefault="001C32EA" w:rsidP="001C32EA">
      <w:pPr>
        <w:spacing w:after="0" w:line="240" w:lineRule="auto"/>
      </w:pPr>
    </w:p>
    <w:p w14:paraId="10502425" w14:textId="77777777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4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ประกาศหาที่ปรึกษาโครงงาน</w:t>
      </w:r>
    </w:p>
    <w:p w14:paraId="6D875B28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7CC104D0" w14:textId="77777777" w:rsidR="001C32EA" w:rsidRPr="00B96C9A" w:rsidRDefault="001C32EA" w:rsidP="001C32EA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11271AAF" wp14:editId="24375BFB">
            <wp:extent cx="5274310" cy="2594344"/>
            <wp:effectExtent l="0" t="0" r="2540" b="0"/>
            <wp:docPr id="394" name="รูปภาพ 3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E2A65D" w14:textId="77777777" w:rsidR="001C32EA" w:rsidRPr="00B96C9A" w:rsidRDefault="001C32EA" w:rsidP="001C32EA">
      <w:pPr>
        <w:spacing w:after="0" w:line="240" w:lineRule="auto"/>
        <w:jc w:val="center"/>
        <w:rPr>
          <w:color w:val="FF0000"/>
        </w:rPr>
      </w:pPr>
    </w:p>
    <w:p w14:paraId="7914E891" w14:textId="77777777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82</w:t>
      </w:r>
      <w:r w:rsidRPr="00B96C9A">
        <w:rPr>
          <w:cs/>
        </w:rPr>
        <w:t xml:space="preserve">  </w:t>
      </w:r>
      <w:bookmarkStart w:id="132" w:name="_Hlk499065581"/>
      <w:r w:rsidRPr="00B96C9A">
        <w:t xml:space="preserve">Sequence Diagram </w:t>
      </w:r>
      <w:r w:rsidRPr="00B96C9A">
        <w:rPr>
          <w:cs/>
        </w:rPr>
        <w:t>ของการประกาศหาที่ปรึกษาโครงงาน</w:t>
      </w:r>
      <w:bookmarkEnd w:id="132"/>
    </w:p>
    <w:p w14:paraId="322AF804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35797650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0FBCB222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550A7860" w14:textId="77777777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3</w:t>
      </w:r>
      <w:r w:rsidR="0062559A" w:rsidRPr="00B96C9A">
        <w:rPr>
          <w:cs/>
        </w:rPr>
        <w:t>5</w:t>
      </w:r>
      <w:r w:rsidRPr="00B96C9A">
        <w:rPr>
          <w:cs/>
        </w:rPr>
        <w:t xml:space="preserve">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ดูรายชื่อนักศึกษาที่ยังไม่มีที่ปรึกษาโครงงาน</w:t>
      </w:r>
    </w:p>
    <w:p w14:paraId="0DB8D34B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068EA49D" w14:textId="77777777" w:rsidR="001C32EA" w:rsidRPr="00B96C9A" w:rsidRDefault="001C32EA" w:rsidP="001C32EA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7AD06CB2" wp14:editId="28E6D191">
            <wp:extent cx="5274310" cy="2594344"/>
            <wp:effectExtent l="0" t="0" r="2540" b="0"/>
            <wp:docPr id="397" name="รูปภาพ 3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4DCFA3" w14:textId="77777777" w:rsidR="001C32EA" w:rsidRPr="00B96C9A" w:rsidRDefault="001C32EA" w:rsidP="001C32EA">
      <w:pPr>
        <w:spacing w:after="0" w:line="240" w:lineRule="auto"/>
        <w:jc w:val="center"/>
        <w:rPr>
          <w:color w:val="FF0000"/>
        </w:rPr>
      </w:pPr>
    </w:p>
    <w:p w14:paraId="29236753" w14:textId="77777777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83</w:t>
      </w:r>
      <w:r w:rsidRPr="00B96C9A">
        <w:rPr>
          <w:cs/>
        </w:rPr>
        <w:t xml:space="preserve">  </w:t>
      </w:r>
      <w:bookmarkStart w:id="133" w:name="_Hlk499065600"/>
      <w:r w:rsidRPr="00B96C9A">
        <w:t xml:space="preserve">Sequence Diagram </w:t>
      </w:r>
      <w:r w:rsidRPr="00B96C9A">
        <w:rPr>
          <w:cs/>
        </w:rPr>
        <w:t>ของการดูรายชื่อนักศึกษาที่ยังไม่มีที่ปรึกษาโครงงาน</w:t>
      </w:r>
      <w:bookmarkEnd w:id="133"/>
    </w:p>
    <w:p w14:paraId="4E3F9D17" w14:textId="77777777" w:rsidR="001C32EA" w:rsidRPr="00B96C9A" w:rsidRDefault="001C32EA" w:rsidP="001C32EA">
      <w:pPr>
        <w:spacing w:after="0" w:line="240" w:lineRule="auto"/>
      </w:pPr>
    </w:p>
    <w:p w14:paraId="797A4F32" w14:textId="77777777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3</w:t>
      </w:r>
      <w:r w:rsidR="0062559A" w:rsidRPr="00B96C9A">
        <w:rPr>
          <w:cs/>
        </w:rPr>
        <w:t>6</w:t>
      </w:r>
      <w:r w:rsidRPr="00B96C9A">
        <w:rPr>
          <w:cs/>
        </w:rPr>
        <w:t xml:space="preserve">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ดูสถานะอาจารย์ที่ปรึกษา</w:t>
      </w:r>
    </w:p>
    <w:p w14:paraId="643D3B2E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1C144408" w14:textId="77777777" w:rsidR="001C32EA" w:rsidRPr="00B96C9A" w:rsidRDefault="0062559A" w:rsidP="001C32EA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3A02668B" wp14:editId="0924A530">
            <wp:extent cx="5274310" cy="2086465"/>
            <wp:effectExtent l="0" t="0" r="2540" b="9525"/>
            <wp:docPr id="398" name="รูปภาพ 3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>
                      <a:picLocks noChangeAspect="1" noChangeArrowheads="1"/>
                    </pic:cNvPicPr>
                  </pic:nvPicPr>
                  <pic:blipFill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86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2A519" w14:textId="77777777" w:rsidR="001C32EA" w:rsidRPr="00B96C9A" w:rsidRDefault="001C32EA" w:rsidP="001C32EA">
      <w:pPr>
        <w:spacing w:after="0" w:line="240" w:lineRule="auto"/>
        <w:jc w:val="center"/>
        <w:rPr>
          <w:color w:val="FF0000"/>
        </w:rPr>
      </w:pPr>
    </w:p>
    <w:p w14:paraId="3F0480C8" w14:textId="6C55C2E1" w:rsidR="001C32EA" w:rsidRPr="00B96C9A" w:rsidRDefault="001C32E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84</w:t>
      </w:r>
      <w:r w:rsidR="00190F0C" w:rsidRPr="00B96C9A">
        <w:rPr>
          <w:b/>
          <w:bCs/>
          <w:cs/>
        </w:rPr>
        <w:t xml:space="preserve"> </w:t>
      </w:r>
      <w:r w:rsidRPr="00B96C9A">
        <w:fldChar w:fldCharType="begin"/>
      </w:r>
      <w:r w:rsidRPr="00B96C9A">
        <w:rPr>
          <w:b/>
          <w:bCs/>
        </w:rPr>
        <w:instrText xml:space="preserve"> SEQ </w:instrText>
      </w:r>
      <w:r w:rsidRPr="00B96C9A">
        <w:rPr>
          <w:b/>
          <w:bCs/>
          <w:cs/>
        </w:rPr>
        <w:instrText xml:space="preserve">ภาพที่ </w:instrText>
      </w:r>
      <w:r w:rsidRPr="00B96C9A">
        <w:rPr>
          <w:b/>
          <w:bCs/>
        </w:rPr>
        <w:instrText>\</w:instrText>
      </w:r>
      <w:r w:rsidRPr="00B96C9A">
        <w:rPr>
          <w:b/>
          <w:bCs/>
          <w:cs/>
        </w:rPr>
        <w:instrText xml:space="preserve">* </w:instrText>
      </w:r>
      <w:r w:rsidRPr="00B96C9A">
        <w:rPr>
          <w:b/>
          <w:bCs/>
        </w:rPr>
        <w:instrText xml:space="preserve">ARABIC </w:instrText>
      </w:r>
      <w:r w:rsidR="00B66787">
        <w:fldChar w:fldCharType="separate"/>
      </w:r>
      <w:r w:rsidR="00B66787">
        <w:rPr>
          <w:b/>
          <w:bCs/>
          <w:noProof/>
        </w:rPr>
        <w:t>7</w:t>
      </w:r>
      <w:r w:rsidRPr="00B96C9A">
        <w:rPr>
          <w:b/>
          <w:bCs/>
        </w:rPr>
        <w:fldChar w:fldCharType="end"/>
      </w:r>
      <w:bookmarkStart w:id="134" w:name="_Hlk499065648"/>
      <w:proofErr w:type="spellStart"/>
      <w:r w:rsidRPr="00B96C9A">
        <w:rPr>
          <w:cs/>
        </w:rPr>
        <w:t>Sequence</w:t>
      </w:r>
      <w:proofErr w:type="spellEnd"/>
      <w:r w:rsidRPr="00B96C9A">
        <w:rPr>
          <w:cs/>
        </w:rPr>
        <w:t xml:space="preserve"> </w:t>
      </w:r>
      <w:proofErr w:type="spellStart"/>
      <w:r w:rsidRPr="00B96C9A">
        <w:rPr>
          <w:cs/>
        </w:rPr>
        <w:t>Diagram</w:t>
      </w:r>
      <w:proofErr w:type="spellEnd"/>
      <w:r w:rsidRPr="00B96C9A">
        <w:rPr>
          <w:cs/>
        </w:rPr>
        <w:t xml:space="preserve"> ของการดูสถานะอาจารย์ที่ปรึกษาของการดูสถานะอาจารย์ที่ปรึกษา</w:t>
      </w:r>
      <w:bookmarkEnd w:id="134"/>
    </w:p>
    <w:p w14:paraId="2ACD4430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1FBD9C83" w14:textId="77777777" w:rsidR="001C32EA" w:rsidRPr="00B96C9A" w:rsidRDefault="001C32E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482A1479" w14:textId="77777777" w:rsidR="0062559A" w:rsidRPr="00B96C9A" w:rsidRDefault="0062559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1160395B" w14:textId="77777777" w:rsidR="0062559A" w:rsidRPr="00B96C9A" w:rsidRDefault="0062559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338511E8" w14:textId="77777777" w:rsidR="0062559A" w:rsidRPr="00B96C9A" w:rsidRDefault="0062559A" w:rsidP="001C32E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130CAD74" w14:textId="77777777" w:rsidR="0062559A" w:rsidRPr="00B96C9A" w:rsidRDefault="0062559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7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DD5BE3" w:rsidRPr="00B96C9A">
        <w:rPr>
          <w:cs/>
        </w:rPr>
        <w:t>แก้ไขประเภทโครงงาน</w:t>
      </w:r>
    </w:p>
    <w:p w14:paraId="6866E925" w14:textId="77777777" w:rsidR="0062559A" w:rsidRPr="00B96C9A" w:rsidRDefault="0062559A" w:rsidP="0062559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4F0B1E83" w14:textId="77777777" w:rsidR="0062559A" w:rsidRPr="00B96C9A" w:rsidRDefault="00DD5BE3" w:rsidP="0062559A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5DE1C8E0" wp14:editId="39E41A2F">
            <wp:extent cx="5274310" cy="2825279"/>
            <wp:effectExtent l="0" t="0" r="2540" b="0"/>
            <wp:docPr id="401" name="รูปภาพ 4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25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E5AE8" w14:textId="77777777" w:rsidR="0062559A" w:rsidRPr="00B96C9A" w:rsidRDefault="0062559A" w:rsidP="0062559A">
      <w:pPr>
        <w:spacing w:after="0" w:line="240" w:lineRule="auto"/>
        <w:jc w:val="center"/>
        <w:rPr>
          <w:color w:val="FF0000"/>
        </w:rPr>
      </w:pPr>
    </w:p>
    <w:p w14:paraId="6E1275E2" w14:textId="77777777" w:rsidR="0062559A" w:rsidRPr="00B96C9A" w:rsidRDefault="0062559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  <w:cs/>
        </w:rPr>
        <w:t>8</w:t>
      </w:r>
      <w:r w:rsidR="009E4D29" w:rsidRPr="00B96C9A">
        <w:rPr>
          <w:cs/>
        </w:rPr>
        <w:t>5</w:t>
      </w:r>
      <w:r w:rsidRPr="00B96C9A">
        <w:rPr>
          <w:cs/>
        </w:rPr>
        <w:t xml:space="preserve">  </w:t>
      </w:r>
      <w:bookmarkStart w:id="135" w:name="_Hlk499065680"/>
      <w:r w:rsidRPr="00B96C9A">
        <w:t xml:space="preserve">Sequence Diagram </w:t>
      </w:r>
      <w:r w:rsidRPr="00B96C9A">
        <w:rPr>
          <w:cs/>
        </w:rPr>
        <w:t>ของการ</w:t>
      </w:r>
      <w:r w:rsidR="00DD5BE3" w:rsidRPr="00B96C9A">
        <w:rPr>
          <w:cs/>
        </w:rPr>
        <w:t>แก้ไขประเภทโครงงาน</w:t>
      </w:r>
      <w:bookmarkEnd w:id="135"/>
    </w:p>
    <w:p w14:paraId="554145D4" w14:textId="77777777" w:rsidR="0062559A" w:rsidRPr="00B96C9A" w:rsidRDefault="0062559A" w:rsidP="0062559A">
      <w:pPr>
        <w:spacing w:after="0" w:line="240" w:lineRule="auto"/>
      </w:pPr>
    </w:p>
    <w:p w14:paraId="4420B10E" w14:textId="77777777" w:rsidR="0062559A" w:rsidRPr="00B96C9A" w:rsidRDefault="0062559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8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</w:t>
      </w:r>
      <w:r w:rsidR="00DD5BE3" w:rsidRPr="00B96C9A">
        <w:rPr>
          <w:cs/>
        </w:rPr>
        <w:t>เพิ่มประเภทโครงงาน</w:t>
      </w:r>
    </w:p>
    <w:p w14:paraId="3535342A" w14:textId="77777777" w:rsidR="0062559A" w:rsidRPr="00B96C9A" w:rsidRDefault="0062559A" w:rsidP="0062559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551EED13" w14:textId="77777777" w:rsidR="0062559A" w:rsidRPr="00B96C9A" w:rsidRDefault="00DD5BE3" w:rsidP="0062559A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7ECD4A9F" wp14:editId="24B4B5E4">
            <wp:extent cx="5274310" cy="2851210"/>
            <wp:effectExtent l="0" t="0" r="2540" b="6350"/>
            <wp:docPr id="402" name="รูปภาพ 4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>
                    <a:blip r:embed="rId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1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79C620" w14:textId="77777777" w:rsidR="0062559A" w:rsidRPr="00B96C9A" w:rsidRDefault="0062559A" w:rsidP="0062559A">
      <w:pPr>
        <w:spacing w:after="0" w:line="240" w:lineRule="auto"/>
        <w:jc w:val="center"/>
        <w:rPr>
          <w:color w:val="FF0000"/>
        </w:rPr>
      </w:pPr>
    </w:p>
    <w:p w14:paraId="40B27365" w14:textId="77777777" w:rsidR="0062559A" w:rsidRPr="00B96C9A" w:rsidRDefault="0062559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86</w:t>
      </w:r>
      <w:r w:rsidRPr="00B96C9A">
        <w:rPr>
          <w:cs/>
        </w:rPr>
        <w:t xml:space="preserve">  </w:t>
      </w:r>
      <w:bookmarkStart w:id="136" w:name="_Hlk499065704"/>
      <w:r w:rsidRPr="00B96C9A">
        <w:t xml:space="preserve">Sequence Diagram </w:t>
      </w:r>
      <w:r w:rsidRPr="00B96C9A">
        <w:rPr>
          <w:cs/>
        </w:rPr>
        <w:t>ของการ</w:t>
      </w:r>
      <w:r w:rsidR="00DD5BE3" w:rsidRPr="00B96C9A">
        <w:rPr>
          <w:cs/>
        </w:rPr>
        <w:t>เพิ่มประเภทโครงงาน</w:t>
      </w:r>
      <w:bookmarkEnd w:id="136"/>
    </w:p>
    <w:p w14:paraId="1901C542" w14:textId="77777777" w:rsidR="00DD5BE3" w:rsidRPr="00B96C9A" w:rsidRDefault="00DD5BE3" w:rsidP="0062559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73F9271A" w14:textId="77777777" w:rsidR="00DD5BE3" w:rsidRPr="00B96C9A" w:rsidRDefault="00DD5BE3" w:rsidP="0062559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385DFE24" w14:textId="77777777" w:rsidR="00DD5BE3" w:rsidRPr="00B96C9A" w:rsidRDefault="00DD5BE3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lastRenderedPageBreak/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39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ลบประเภทโครงงาน</w:t>
      </w:r>
    </w:p>
    <w:p w14:paraId="08EB81EC" w14:textId="77777777" w:rsidR="00DD5BE3" w:rsidRPr="00B96C9A" w:rsidRDefault="00DD5BE3" w:rsidP="00DD5BE3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4DE40237" w14:textId="77777777" w:rsidR="00DD5BE3" w:rsidRPr="00B96C9A" w:rsidRDefault="00DD5BE3" w:rsidP="00DD5BE3">
      <w:pPr>
        <w:spacing w:after="0" w:line="240" w:lineRule="auto"/>
        <w:jc w:val="center"/>
        <w:rPr>
          <w:color w:val="FF0000"/>
        </w:rPr>
      </w:pPr>
      <w:r w:rsidRPr="00B96C9A">
        <w:rPr>
          <w:noProof/>
        </w:rPr>
        <w:drawing>
          <wp:inline distT="0" distB="0" distL="0" distR="0" wp14:anchorId="43B2B6AE" wp14:editId="3A171CA9">
            <wp:extent cx="5274310" cy="2594344"/>
            <wp:effectExtent l="0" t="0" r="2540" b="0"/>
            <wp:docPr id="405" name="รูปภาพ 4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>
                    <a:blip r:embed="rId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35DCC2" w14:textId="77777777" w:rsidR="00DD5BE3" w:rsidRPr="00B96C9A" w:rsidRDefault="00DD5BE3" w:rsidP="00DD5BE3">
      <w:pPr>
        <w:spacing w:after="0" w:line="240" w:lineRule="auto"/>
        <w:jc w:val="center"/>
        <w:rPr>
          <w:color w:val="FF0000"/>
        </w:rPr>
      </w:pPr>
    </w:p>
    <w:p w14:paraId="1062E415" w14:textId="77777777" w:rsidR="00DD5BE3" w:rsidRPr="00B96C9A" w:rsidRDefault="00DD5BE3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87</w:t>
      </w:r>
      <w:r w:rsidRPr="00B96C9A">
        <w:rPr>
          <w:cs/>
        </w:rPr>
        <w:t xml:space="preserve">  </w:t>
      </w:r>
      <w:bookmarkStart w:id="137" w:name="_Hlk499065723"/>
      <w:r w:rsidRPr="00B96C9A">
        <w:t xml:space="preserve">Sequence Diagram </w:t>
      </w:r>
      <w:r w:rsidRPr="00B96C9A">
        <w:rPr>
          <w:cs/>
        </w:rPr>
        <w:t>ของการแก้ไขประเภทโครงงาน</w:t>
      </w:r>
      <w:bookmarkEnd w:id="137"/>
    </w:p>
    <w:p w14:paraId="3CD4B8CB" w14:textId="77777777" w:rsidR="00DD5BE3" w:rsidRPr="00B96C9A" w:rsidRDefault="00DD5BE3" w:rsidP="00DD5BE3">
      <w:pPr>
        <w:spacing w:after="0" w:line="240" w:lineRule="auto"/>
      </w:pPr>
    </w:p>
    <w:p w14:paraId="47C2224E" w14:textId="77777777" w:rsidR="00DD5BE3" w:rsidRPr="00B96C9A" w:rsidRDefault="00DD5BE3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4</w:t>
      </w:r>
      <w:r w:rsidR="00BD49AA" w:rsidRPr="00B96C9A">
        <w:rPr>
          <w:cs/>
        </w:rPr>
        <w:t>0</w:t>
      </w:r>
      <w:r w:rsidRPr="00B96C9A">
        <w:rPr>
          <w:cs/>
        </w:rPr>
        <w:t xml:space="preserve">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เพิ่มประเภทเอกสารประกอบการเผยแพร่ผลงาน</w:t>
      </w:r>
    </w:p>
    <w:p w14:paraId="7DAAED03" w14:textId="77777777" w:rsidR="00DD5BE3" w:rsidRPr="00B96C9A" w:rsidRDefault="00DD5BE3" w:rsidP="00DD5BE3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215394C3" w14:textId="77777777" w:rsidR="00DD5BE3" w:rsidRPr="00B96C9A" w:rsidRDefault="00BD49AA" w:rsidP="00DD5BE3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23B34501" wp14:editId="2F6B0763">
            <wp:extent cx="5274310" cy="2851210"/>
            <wp:effectExtent l="0" t="0" r="2540" b="6350"/>
            <wp:docPr id="406" name="รูปภาพ 4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1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7EBC4E" w14:textId="77777777" w:rsidR="00DD5BE3" w:rsidRPr="00B96C9A" w:rsidRDefault="00DD5BE3" w:rsidP="00DD5BE3">
      <w:pPr>
        <w:spacing w:after="0" w:line="240" w:lineRule="auto"/>
        <w:jc w:val="center"/>
        <w:rPr>
          <w:color w:val="FF0000"/>
        </w:rPr>
      </w:pPr>
    </w:p>
    <w:p w14:paraId="7F0AD067" w14:textId="77777777" w:rsidR="00BD49AA" w:rsidRPr="00B96C9A" w:rsidRDefault="00DD5BE3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88</w:t>
      </w:r>
      <w:r w:rsidRPr="00B96C9A">
        <w:rPr>
          <w:cs/>
        </w:rPr>
        <w:t xml:space="preserve">  </w:t>
      </w:r>
      <w:bookmarkStart w:id="138" w:name="_Hlk499065798"/>
      <w:r w:rsidRPr="00B96C9A">
        <w:t xml:space="preserve">Sequence Diagram </w:t>
      </w:r>
      <w:r w:rsidRPr="00B96C9A">
        <w:rPr>
          <w:cs/>
        </w:rPr>
        <w:t>ของการ</w:t>
      </w:r>
      <w:r w:rsidR="00BD49AA" w:rsidRPr="00B96C9A">
        <w:rPr>
          <w:cs/>
        </w:rPr>
        <w:t>เพิ่มประเภทเอกสารประกอบการเผยแพร่ผลงาน</w:t>
      </w:r>
      <w:bookmarkEnd w:id="138"/>
    </w:p>
    <w:p w14:paraId="5CE9F7FA" w14:textId="77777777" w:rsidR="00DD5BE3" w:rsidRPr="00B96C9A" w:rsidRDefault="00DD5BE3" w:rsidP="0062559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16DB15B4" w14:textId="77777777" w:rsidR="00BD49AA" w:rsidRPr="00B96C9A" w:rsidRDefault="00BD49AA" w:rsidP="0062559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6DDC52BC" w14:textId="77777777" w:rsidR="00BD49AA" w:rsidRPr="00B96C9A" w:rsidRDefault="00BD49AA" w:rsidP="00BD49AA">
      <w:pPr>
        <w:spacing w:after="0" w:line="240" w:lineRule="auto"/>
      </w:pPr>
    </w:p>
    <w:p w14:paraId="385EE6EA" w14:textId="77777777" w:rsidR="00BD49AA" w:rsidRPr="00B96C9A" w:rsidRDefault="00BD49A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41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ลบประเภทเอกสารประกอบการเผยแพร่ผลงาน</w:t>
      </w:r>
    </w:p>
    <w:p w14:paraId="2BCD7926" w14:textId="77777777" w:rsidR="00BD49AA" w:rsidRPr="00B96C9A" w:rsidRDefault="00BD49AA" w:rsidP="00BD49A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04AD6DFE" w14:textId="77777777" w:rsidR="00BD49AA" w:rsidRPr="00B96C9A" w:rsidRDefault="00BD49AA" w:rsidP="00BD49AA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38073A81" wp14:editId="085C4307">
            <wp:extent cx="5274310" cy="2594344"/>
            <wp:effectExtent l="0" t="0" r="2540" b="0"/>
            <wp:docPr id="408" name="รูปภาพ 4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>
                    <a:blip r:embed="rId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43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614BD2" w14:textId="77777777" w:rsidR="00BD49AA" w:rsidRPr="00B96C9A" w:rsidRDefault="00BD49AA" w:rsidP="00BD49AA">
      <w:pPr>
        <w:spacing w:after="0" w:line="240" w:lineRule="auto"/>
        <w:jc w:val="center"/>
        <w:rPr>
          <w:color w:val="FF0000"/>
        </w:rPr>
      </w:pPr>
    </w:p>
    <w:p w14:paraId="0BA660A7" w14:textId="77777777" w:rsidR="00BD49AA" w:rsidRPr="00B96C9A" w:rsidRDefault="00BD49A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89</w:t>
      </w:r>
      <w:r w:rsidRPr="00B96C9A">
        <w:rPr>
          <w:cs/>
        </w:rPr>
        <w:t xml:space="preserve">  </w:t>
      </w:r>
      <w:bookmarkStart w:id="139" w:name="_Hlk499065860"/>
      <w:r w:rsidRPr="00B96C9A">
        <w:t xml:space="preserve">Sequence Diagram </w:t>
      </w:r>
      <w:r w:rsidRPr="00B96C9A">
        <w:rPr>
          <w:cs/>
        </w:rPr>
        <w:t>ของการลบประเภทเอกสารประกอบการเผยแพร่ผลงาน</w:t>
      </w:r>
      <w:bookmarkEnd w:id="139"/>
    </w:p>
    <w:p w14:paraId="08D6A456" w14:textId="77777777" w:rsidR="00BD49AA" w:rsidRPr="00B96C9A" w:rsidRDefault="00BD49AA" w:rsidP="00BD49AA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</w:p>
    <w:p w14:paraId="2D6B3D87" w14:textId="77777777" w:rsidR="00BD49AA" w:rsidRPr="00B96C9A" w:rsidRDefault="00BD49AA" w:rsidP="2B70ABAF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  <w:r w:rsidRPr="00B96C9A">
        <w:rPr>
          <w:cs/>
        </w:rPr>
        <w:t xml:space="preserve">               4.</w:t>
      </w:r>
      <w:r w:rsidRPr="00B96C9A">
        <w:t>2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 xml:space="preserve">.41  ขั้นตอนการทำงานใน </w:t>
      </w:r>
      <w:r w:rsidRPr="00B96C9A">
        <w:t>Sequence Diagram</w:t>
      </w:r>
      <w:r w:rsidRPr="00B96C9A">
        <w:rPr>
          <w:cs/>
        </w:rPr>
        <w:t xml:space="preserve"> ของการแก้ไขประเภทเอกสารประกอบการเผยแพร่ผลงาน</w:t>
      </w:r>
    </w:p>
    <w:p w14:paraId="0624260F" w14:textId="77777777" w:rsidR="00BD49AA" w:rsidRPr="00B96C9A" w:rsidRDefault="00BD49AA" w:rsidP="00BD49AA">
      <w:pPr>
        <w:tabs>
          <w:tab w:val="left" w:pos="993"/>
          <w:tab w:val="left" w:pos="1170"/>
        </w:tabs>
        <w:spacing w:after="0" w:line="240" w:lineRule="auto"/>
        <w:rPr>
          <w:color w:val="FF0000"/>
        </w:rPr>
      </w:pPr>
    </w:p>
    <w:p w14:paraId="33D4C1E6" w14:textId="77777777" w:rsidR="00BD49AA" w:rsidRPr="00B96C9A" w:rsidRDefault="00BD49AA" w:rsidP="00BD49AA">
      <w:pPr>
        <w:spacing w:after="0" w:line="240" w:lineRule="auto"/>
        <w:jc w:val="center"/>
        <w:rPr>
          <w:color w:val="FF0000"/>
        </w:rPr>
      </w:pPr>
      <w:r w:rsidRPr="00B96C9A">
        <w:rPr>
          <w:noProof/>
          <w:cs/>
        </w:rPr>
        <w:drawing>
          <wp:inline distT="0" distB="0" distL="0" distR="0" wp14:anchorId="5684270D" wp14:editId="26DB10D0">
            <wp:extent cx="5274310" cy="2825279"/>
            <wp:effectExtent l="0" t="0" r="2540" b="0"/>
            <wp:docPr id="410" name="รูปภาพ 4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25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1F7418" w14:textId="77777777" w:rsidR="00BD49AA" w:rsidRPr="00B96C9A" w:rsidRDefault="00BD49AA" w:rsidP="00BD49AA">
      <w:pPr>
        <w:spacing w:after="0" w:line="240" w:lineRule="auto"/>
        <w:jc w:val="center"/>
        <w:rPr>
          <w:color w:val="FF0000"/>
        </w:rPr>
      </w:pPr>
    </w:p>
    <w:p w14:paraId="45B56089" w14:textId="77777777" w:rsidR="00BD49AA" w:rsidRPr="00B96C9A" w:rsidRDefault="00BD49AA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9E4D29" w:rsidRPr="00B96C9A">
        <w:rPr>
          <w:b/>
          <w:bCs/>
        </w:rPr>
        <w:t>90</w:t>
      </w:r>
      <w:r w:rsidRPr="00B96C9A">
        <w:rPr>
          <w:cs/>
        </w:rPr>
        <w:t xml:space="preserve">  </w:t>
      </w:r>
      <w:bookmarkStart w:id="140" w:name="_Hlk499065875"/>
      <w:r w:rsidRPr="00B96C9A">
        <w:t xml:space="preserve">Sequence Diagram </w:t>
      </w:r>
      <w:r w:rsidRPr="00B96C9A">
        <w:rPr>
          <w:cs/>
        </w:rPr>
        <w:t>ของการแก้ไขประเภทเอกสารประกอบการเผยแพร่ผลงาน</w:t>
      </w:r>
      <w:bookmarkEnd w:id="140"/>
    </w:p>
    <w:p w14:paraId="5A453ADD" w14:textId="77777777" w:rsidR="00812C5F" w:rsidRPr="00B96C9A" w:rsidRDefault="00812C5F" w:rsidP="00CD316B">
      <w:pPr>
        <w:spacing w:after="0" w:line="240" w:lineRule="auto"/>
        <w:rPr>
          <w:b/>
          <w:bCs/>
          <w:sz w:val="32"/>
          <w:szCs w:val="32"/>
          <w:cs/>
        </w:rPr>
        <w:sectPr w:rsidR="00812C5F" w:rsidRPr="00B96C9A" w:rsidSect="00F674EB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2CF01AFC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</w:t>
      </w:r>
      <w:r w:rsidR="00ED0189" w:rsidRPr="00B96C9A">
        <w:rPr>
          <w:cs/>
        </w:rPr>
        <w:t xml:space="preserve">  </w:t>
      </w:r>
      <w:r w:rsidRPr="00B96C9A">
        <w:rPr>
          <w:cs/>
        </w:rPr>
        <w:t>4.</w:t>
      </w:r>
      <w:r w:rsidR="00566712" w:rsidRPr="00B96C9A">
        <w:rPr>
          <w:cs/>
        </w:rPr>
        <w:t>2</w:t>
      </w:r>
      <w:r w:rsidRPr="00B96C9A">
        <w:rPr>
          <w:cs/>
        </w:rPr>
        <w:t xml:space="preserve">.4  </w:t>
      </w:r>
      <w:r w:rsidRPr="00B96C9A">
        <w:t>Activity Diagram</w:t>
      </w:r>
    </w:p>
    <w:p w14:paraId="12480234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t xml:space="preserve">                </w:t>
      </w:r>
      <w:r w:rsidRPr="00B96C9A">
        <w:t>4</w:t>
      </w:r>
      <w:r w:rsidRPr="00B96C9A">
        <w:rPr>
          <w:cs/>
        </w:rPr>
        <w:t>.</w:t>
      </w:r>
      <w:r w:rsidR="00566712" w:rsidRPr="00B96C9A">
        <w:rPr>
          <w:cs/>
        </w:rPr>
        <w:t>2</w:t>
      </w:r>
      <w:r w:rsidRPr="00B96C9A">
        <w:rPr>
          <w:cs/>
        </w:rPr>
        <w:t>.4.</w:t>
      </w:r>
      <w:r w:rsidRPr="00B96C9A">
        <w:t xml:space="preserve">1  </w:t>
      </w:r>
      <w:r w:rsidRPr="00B96C9A">
        <w:rPr>
          <w:cs/>
        </w:rPr>
        <w:t xml:space="preserve">ขั้นตอนการทำงานใน </w:t>
      </w:r>
      <w:bookmarkStart w:id="141" w:name="_Hlk499066961"/>
      <w:r w:rsidRPr="00B96C9A">
        <w:t xml:space="preserve">Activity Diagram </w:t>
      </w:r>
      <w:r w:rsidRPr="00B96C9A">
        <w:rPr>
          <w:cs/>
        </w:rPr>
        <w:t>ของ เพิ่มข่าว</w:t>
      </w:r>
      <w:bookmarkEnd w:id="141"/>
    </w:p>
    <w:p w14:paraId="6F893165" w14:textId="77777777" w:rsidR="009A4275" w:rsidRPr="00B96C9A" w:rsidRDefault="009A4275" w:rsidP="009A4275">
      <w:pPr>
        <w:spacing w:after="0" w:line="240" w:lineRule="auto"/>
        <w:rPr>
          <w:cs/>
        </w:rPr>
      </w:pPr>
    </w:p>
    <w:p w14:paraId="7D38EBD8" w14:textId="77777777" w:rsidR="00BC6501" w:rsidRPr="00B96C9A" w:rsidRDefault="0037360A" w:rsidP="009A4275">
      <w:pPr>
        <w:spacing w:after="0" w:line="240" w:lineRule="auto"/>
      </w:pPr>
      <w:r w:rsidRPr="00B96C9A">
        <w:rPr>
          <w:noProof/>
          <w:lang w:val="th-TH"/>
        </w:rPr>
        <w:drawing>
          <wp:inline distT="0" distB="0" distL="0" distR="0" wp14:anchorId="3D20D567" wp14:editId="2FA7A217">
            <wp:extent cx="5274310" cy="6200775"/>
            <wp:effectExtent l="0" t="0" r="2540" b="9525"/>
            <wp:docPr id="268" name="รูปภาพ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8" name="1.png"/>
                    <pic:cNvPicPr/>
                  </pic:nvPicPr>
                  <pic:blipFill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200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B0E56" w:rsidRPr="00B96C9A">
        <w:rPr>
          <w:cs/>
        </w:rPr>
        <w:br/>
      </w:r>
    </w:p>
    <w:p w14:paraId="0BBCBCED" w14:textId="2BF57ECB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90F0C" w:rsidRPr="00B96C9A">
        <w:rPr>
          <w:b/>
          <w:bCs/>
          <w:cs/>
        </w:rPr>
        <w:t>1</w:t>
      </w:r>
      <w:r w:rsidRPr="00B96C9A">
        <w:rPr>
          <w:cs/>
        </w:rPr>
        <w:t xml:space="preserve">  </w:t>
      </w:r>
      <w:r w:rsidR="00870945" w:rsidRPr="00B96C9A">
        <w:t xml:space="preserve">Activity Diagram </w:t>
      </w:r>
      <w:r w:rsidR="00870945" w:rsidRPr="00B96C9A">
        <w:rPr>
          <w:cs/>
        </w:rPr>
        <w:t>ของ เพิ่มข่าว</w:t>
      </w:r>
    </w:p>
    <w:p w14:paraId="62A88286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br w:type="page"/>
      </w:r>
    </w:p>
    <w:p w14:paraId="75A431E2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Pr="00B96C9A">
        <w:t>4</w:t>
      </w:r>
      <w:r w:rsidRPr="00B96C9A">
        <w:rPr>
          <w:cs/>
        </w:rPr>
        <w:t>.</w:t>
      </w:r>
      <w:r w:rsidR="00566712" w:rsidRPr="00B96C9A">
        <w:rPr>
          <w:cs/>
        </w:rPr>
        <w:t>2</w:t>
      </w:r>
      <w:r w:rsidRPr="00B96C9A">
        <w:rPr>
          <w:cs/>
        </w:rPr>
        <w:t xml:space="preserve">.4.2  ขั้นตอนการทำงานใน </w:t>
      </w:r>
      <w:bookmarkStart w:id="142" w:name="_Hlk499066981"/>
      <w:r w:rsidRPr="00B96C9A">
        <w:t xml:space="preserve">Activity Diagram </w:t>
      </w:r>
      <w:r w:rsidRPr="00B96C9A">
        <w:rPr>
          <w:cs/>
        </w:rPr>
        <w:t>ของ อนุมัติข่าว</w:t>
      </w:r>
      <w:bookmarkEnd w:id="142"/>
    </w:p>
    <w:p w14:paraId="371A97D3" w14:textId="77777777" w:rsidR="009A4275" w:rsidRPr="00B96C9A" w:rsidRDefault="009A4275" w:rsidP="009A4275">
      <w:pPr>
        <w:spacing w:after="0" w:line="240" w:lineRule="auto"/>
      </w:pPr>
    </w:p>
    <w:p w14:paraId="123F42B6" w14:textId="77777777" w:rsidR="009A4275" w:rsidRPr="00B96C9A" w:rsidRDefault="00FB0E56" w:rsidP="009A4275">
      <w:pPr>
        <w:spacing w:after="0" w:line="240" w:lineRule="auto"/>
        <w:rPr>
          <w:cs/>
        </w:rPr>
      </w:pPr>
      <w:r w:rsidRPr="00B96C9A">
        <w:rPr>
          <w:noProof/>
          <w:lang w:val="th-TH"/>
        </w:rPr>
        <w:drawing>
          <wp:inline distT="0" distB="0" distL="0" distR="0" wp14:anchorId="4D0225BF" wp14:editId="666EDE9C">
            <wp:extent cx="5274310" cy="6202045"/>
            <wp:effectExtent l="0" t="0" r="2540" b="8255"/>
            <wp:docPr id="272" name="รูปภาพ 2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2" name="2.png"/>
                    <pic:cNvPicPr/>
                  </pic:nvPicPr>
                  <pic:blipFill>
                    <a:blip r:embed="rId1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202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EEF76B" w14:textId="77777777" w:rsidR="009A4275" w:rsidRPr="00B96C9A" w:rsidRDefault="009A4275" w:rsidP="009A4275">
      <w:pPr>
        <w:spacing w:after="0" w:line="240" w:lineRule="auto"/>
      </w:pPr>
    </w:p>
    <w:p w14:paraId="2D96794C" w14:textId="64633860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90F0C" w:rsidRPr="00B96C9A">
        <w:rPr>
          <w:b/>
          <w:bCs/>
          <w:cs/>
        </w:rPr>
        <w:t>2</w:t>
      </w:r>
      <w:r w:rsidRPr="00B96C9A">
        <w:rPr>
          <w:cs/>
        </w:rPr>
        <w:t xml:space="preserve">  </w:t>
      </w:r>
      <w:bookmarkStart w:id="143" w:name="_Hlk499065934"/>
      <w:r w:rsidR="00870945" w:rsidRPr="00B96C9A">
        <w:t xml:space="preserve">Activity Diagram </w:t>
      </w:r>
      <w:r w:rsidR="00870945" w:rsidRPr="00B96C9A">
        <w:rPr>
          <w:cs/>
        </w:rPr>
        <w:t>ของ อนุมัติข่าว</w:t>
      </w:r>
    </w:p>
    <w:bookmarkEnd w:id="143"/>
    <w:p w14:paraId="00B81FA5" w14:textId="77777777" w:rsidR="009A4275" w:rsidRPr="00B96C9A" w:rsidRDefault="009A4275" w:rsidP="009A4275">
      <w:pPr>
        <w:spacing w:after="0" w:line="240" w:lineRule="auto"/>
      </w:pPr>
    </w:p>
    <w:p w14:paraId="32A2B7E9" w14:textId="77777777" w:rsidR="009A4275" w:rsidRPr="00B96C9A" w:rsidRDefault="009A4275" w:rsidP="009A4275">
      <w:pPr>
        <w:spacing w:after="0" w:line="240" w:lineRule="auto"/>
      </w:pPr>
    </w:p>
    <w:p w14:paraId="27763D9D" w14:textId="77777777" w:rsidR="009A4275" w:rsidRPr="00B96C9A" w:rsidRDefault="009A4275" w:rsidP="009A4275">
      <w:pPr>
        <w:spacing w:after="0" w:line="240" w:lineRule="auto"/>
      </w:pPr>
    </w:p>
    <w:p w14:paraId="7E267873" w14:textId="77777777" w:rsidR="009A4275" w:rsidRPr="00B96C9A" w:rsidRDefault="009A4275" w:rsidP="009A4275">
      <w:pPr>
        <w:spacing w:after="0" w:line="240" w:lineRule="auto"/>
      </w:pPr>
    </w:p>
    <w:p w14:paraId="24E7D61E" w14:textId="77777777" w:rsidR="009A4275" w:rsidRPr="00B96C9A" w:rsidRDefault="009A4275" w:rsidP="009A4275">
      <w:pPr>
        <w:spacing w:after="0" w:line="240" w:lineRule="auto"/>
      </w:pPr>
    </w:p>
    <w:p w14:paraId="6D0E0234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Pr="00B96C9A">
        <w:t>4</w:t>
      </w:r>
      <w:r w:rsidRPr="00B96C9A">
        <w:rPr>
          <w:cs/>
        </w:rPr>
        <w:t>.</w:t>
      </w:r>
      <w:r w:rsidR="00566712" w:rsidRPr="00B96C9A">
        <w:rPr>
          <w:cs/>
        </w:rPr>
        <w:t>2</w:t>
      </w:r>
      <w:r w:rsidRPr="00B96C9A">
        <w:rPr>
          <w:cs/>
        </w:rPr>
        <w:t xml:space="preserve">.4.3  ขั้นตอนการทำงานใน </w:t>
      </w:r>
      <w:bookmarkStart w:id="144" w:name="_Hlk499067012"/>
      <w:r w:rsidRPr="00B96C9A">
        <w:t xml:space="preserve">Activity Diagram </w:t>
      </w:r>
      <w:r w:rsidRPr="00B96C9A">
        <w:rPr>
          <w:cs/>
        </w:rPr>
        <w:t>ของ สืบค้นข้อมูลโครงงาน</w:t>
      </w:r>
      <w:bookmarkEnd w:id="144"/>
    </w:p>
    <w:p w14:paraId="4D7785C4" w14:textId="77777777" w:rsidR="00FB0E56" w:rsidRPr="00B96C9A" w:rsidRDefault="00FB0E56" w:rsidP="009A4275">
      <w:pPr>
        <w:spacing w:after="0" w:line="240" w:lineRule="auto"/>
        <w:rPr>
          <w:cs/>
        </w:rPr>
      </w:pPr>
    </w:p>
    <w:p w14:paraId="7D539A39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465EF8CA" wp14:editId="447B295C">
            <wp:extent cx="5274310" cy="7428865"/>
            <wp:effectExtent l="0" t="0" r="2540" b="635"/>
            <wp:docPr id="273" name="รูปภาพ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3" name="3.png"/>
                    <pic:cNvPicPr/>
                  </pic:nvPicPr>
                  <pic:blipFill>
                    <a:blip r:embed="rId10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28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07DBD" w14:textId="77777777" w:rsidR="009A4275" w:rsidRPr="00B96C9A" w:rsidRDefault="009A4275" w:rsidP="009A4275">
      <w:pPr>
        <w:spacing w:after="0" w:line="240" w:lineRule="auto"/>
      </w:pPr>
    </w:p>
    <w:p w14:paraId="29F4670C" w14:textId="4C2BDF71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E4756" w:rsidRPr="00B96C9A">
        <w:rPr>
          <w:b/>
          <w:bCs/>
          <w:cs/>
        </w:rPr>
        <w:t>3</w:t>
      </w:r>
      <w:r w:rsidRPr="00B96C9A">
        <w:rPr>
          <w:cs/>
        </w:rPr>
        <w:t xml:space="preserve">  </w:t>
      </w:r>
      <w:r w:rsidR="00870945" w:rsidRPr="00B96C9A">
        <w:t xml:space="preserve">Activity Diagram </w:t>
      </w:r>
      <w:r w:rsidR="00870945" w:rsidRPr="00B96C9A">
        <w:rPr>
          <w:cs/>
        </w:rPr>
        <w:t>ของ สืบค้นข้อมูลโครงงาน</w:t>
      </w:r>
    </w:p>
    <w:p w14:paraId="2021F15B" w14:textId="77777777" w:rsidR="009A4275" w:rsidRPr="00B96C9A" w:rsidRDefault="009A4275" w:rsidP="009A4275">
      <w:pPr>
        <w:spacing w:after="0" w:line="240" w:lineRule="auto"/>
      </w:pPr>
      <w:bookmarkStart w:id="145" w:name="_Hlk498385584"/>
      <w:r w:rsidRPr="00B96C9A">
        <w:rPr>
          <w:cs/>
        </w:rPr>
        <w:lastRenderedPageBreak/>
        <w:t xml:space="preserve">                </w:t>
      </w:r>
      <w:r w:rsidRPr="00B96C9A">
        <w:t>4</w:t>
      </w:r>
      <w:r w:rsidRPr="00B96C9A">
        <w:rPr>
          <w:cs/>
        </w:rPr>
        <w:t>.</w:t>
      </w:r>
      <w:r w:rsidR="00566712" w:rsidRPr="00B96C9A">
        <w:rPr>
          <w:cs/>
        </w:rPr>
        <w:t>2</w:t>
      </w:r>
      <w:r w:rsidRPr="00B96C9A">
        <w:rPr>
          <w:cs/>
        </w:rPr>
        <w:t xml:space="preserve">.4.4  ขั้นตอนการทำงานใน </w:t>
      </w:r>
      <w:bookmarkStart w:id="146" w:name="_Hlk499067066"/>
      <w:r w:rsidRPr="00B96C9A">
        <w:t xml:space="preserve">Activity Diagram </w:t>
      </w:r>
      <w:r w:rsidRPr="00B96C9A">
        <w:rPr>
          <w:cs/>
        </w:rPr>
        <w:t>ของ สถานะอาจารย์ที่ปรึกษา</w:t>
      </w:r>
      <w:bookmarkEnd w:id="146"/>
    </w:p>
    <w:bookmarkEnd w:id="145"/>
    <w:p w14:paraId="5134FA29" w14:textId="77777777" w:rsidR="009A4275" w:rsidRPr="00B96C9A" w:rsidRDefault="009A4275" w:rsidP="009A4275">
      <w:pPr>
        <w:spacing w:after="0" w:line="240" w:lineRule="auto"/>
      </w:pPr>
    </w:p>
    <w:p w14:paraId="786DE962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43EE8F4E" wp14:editId="31FC77DB">
            <wp:extent cx="5274310" cy="6193155"/>
            <wp:effectExtent l="0" t="0" r="2540" b="0"/>
            <wp:docPr id="350" name="รูปภาพ 3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0" name="4.png"/>
                    <pic:cNvPicPr/>
                  </pic:nvPicPr>
                  <pic:blipFill>
                    <a:blip r:embed="rId10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9F436C" w14:textId="77777777" w:rsidR="009A4275" w:rsidRPr="00B96C9A" w:rsidRDefault="009A4275" w:rsidP="009A4275">
      <w:pPr>
        <w:spacing w:after="0" w:line="240" w:lineRule="auto"/>
      </w:pPr>
    </w:p>
    <w:p w14:paraId="17EA5297" w14:textId="7D0A2B9B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E4756" w:rsidRPr="00B96C9A">
        <w:rPr>
          <w:b/>
          <w:bCs/>
          <w:cs/>
        </w:rPr>
        <w:t>4</w:t>
      </w:r>
      <w:r w:rsidRPr="00B96C9A">
        <w:rPr>
          <w:cs/>
        </w:rPr>
        <w:t xml:space="preserve">  </w:t>
      </w:r>
      <w:r w:rsidR="00870945" w:rsidRPr="00B96C9A">
        <w:t xml:space="preserve">Activity Diagram </w:t>
      </w:r>
      <w:r w:rsidR="00870945" w:rsidRPr="00B96C9A">
        <w:rPr>
          <w:cs/>
        </w:rPr>
        <w:t>ของ สถานะอาจารย์ที่ปรึกษา</w:t>
      </w:r>
    </w:p>
    <w:p w14:paraId="136F21DB" w14:textId="77777777" w:rsidR="009A4275" w:rsidRPr="00B96C9A" w:rsidRDefault="009A4275" w:rsidP="009A4275">
      <w:pPr>
        <w:spacing w:after="0" w:line="240" w:lineRule="auto"/>
      </w:pPr>
    </w:p>
    <w:p w14:paraId="29728E79" w14:textId="77777777" w:rsidR="009A4275" w:rsidRPr="00B96C9A" w:rsidRDefault="009A4275" w:rsidP="009A4275">
      <w:pPr>
        <w:spacing w:after="0" w:line="240" w:lineRule="auto"/>
      </w:pPr>
    </w:p>
    <w:p w14:paraId="2AD08F7A" w14:textId="77777777" w:rsidR="009A4275" w:rsidRPr="00B96C9A" w:rsidRDefault="009A4275" w:rsidP="009A4275">
      <w:pPr>
        <w:spacing w:after="0" w:line="240" w:lineRule="auto"/>
      </w:pPr>
    </w:p>
    <w:p w14:paraId="1E1CF4CB" w14:textId="77777777" w:rsidR="009A4275" w:rsidRPr="00B96C9A" w:rsidRDefault="009A4275" w:rsidP="009A4275">
      <w:pPr>
        <w:spacing w:after="0" w:line="240" w:lineRule="auto"/>
      </w:pPr>
    </w:p>
    <w:p w14:paraId="57E7CF6F" w14:textId="77777777" w:rsidR="009A4275" w:rsidRPr="00B96C9A" w:rsidRDefault="009A4275" w:rsidP="009A4275">
      <w:pPr>
        <w:spacing w:after="0" w:line="240" w:lineRule="auto"/>
      </w:pPr>
    </w:p>
    <w:p w14:paraId="730DBE4C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5  ขั้นตอนการทำงานใน </w:t>
      </w:r>
      <w:bookmarkStart w:id="147" w:name="_Hlk499067100"/>
      <w:r w:rsidRPr="00B96C9A">
        <w:t xml:space="preserve">Activity Diagram </w:t>
      </w:r>
      <w:r w:rsidRPr="00B96C9A">
        <w:rPr>
          <w:cs/>
        </w:rPr>
        <w:t>ของ เพิ่มปฏิทิน</w:t>
      </w:r>
      <w:bookmarkStart w:id="148" w:name="_Hlk498385638"/>
      <w:bookmarkEnd w:id="147"/>
    </w:p>
    <w:bookmarkEnd w:id="148"/>
    <w:p w14:paraId="714A55CE" w14:textId="77777777" w:rsidR="009A4275" w:rsidRPr="00B96C9A" w:rsidRDefault="009A4275" w:rsidP="009A4275">
      <w:pPr>
        <w:spacing w:after="0" w:line="240" w:lineRule="auto"/>
      </w:pPr>
    </w:p>
    <w:p w14:paraId="4BCAA4C4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3D8EE234" wp14:editId="2D88AFF8">
            <wp:extent cx="5274310" cy="6193155"/>
            <wp:effectExtent l="0" t="0" r="2540" b="0"/>
            <wp:docPr id="351" name="รูปภาพ 3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1" name="5.png"/>
                    <pic:cNvPicPr/>
                  </pic:nvPicPr>
                  <pic:blipFill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1FC074" w14:textId="77777777" w:rsidR="009A4275" w:rsidRPr="00B96C9A" w:rsidRDefault="009A4275" w:rsidP="009A4275">
      <w:pPr>
        <w:spacing w:after="0" w:line="240" w:lineRule="auto"/>
      </w:pPr>
    </w:p>
    <w:p w14:paraId="35270665" w14:textId="1E1A1C81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E4756" w:rsidRPr="00B96C9A">
        <w:rPr>
          <w:b/>
          <w:bCs/>
          <w:cs/>
        </w:rPr>
        <w:t>5</w:t>
      </w:r>
      <w:r w:rsidRPr="00B96C9A">
        <w:rPr>
          <w:cs/>
        </w:rPr>
        <w:t xml:space="preserve">  </w:t>
      </w:r>
      <w:r w:rsidR="00870945" w:rsidRPr="00B96C9A">
        <w:t xml:space="preserve">Activity Diagram </w:t>
      </w:r>
      <w:r w:rsidR="00870945" w:rsidRPr="00B96C9A">
        <w:rPr>
          <w:cs/>
        </w:rPr>
        <w:t>ของ เพิ่มปฏิทิน</w:t>
      </w:r>
    </w:p>
    <w:p w14:paraId="352D2BE1" w14:textId="77777777" w:rsidR="009A4275" w:rsidRPr="00B96C9A" w:rsidRDefault="009A4275" w:rsidP="009A4275">
      <w:pPr>
        <w:spacing w:after="0" w:line="240" w:lineRule="auto"/>
      </w:pPr>
    </w:p>
    <w:p w14:paraId="20F932C1" w14:textId="77777777" w:rsidR="009A4275" w:rsidRPr="00B96C9A" w:rsidRDefault="009A4275" w:rsidP="009A4275">
      <w:pPr>
        <w:spacing w:after="0" w:line="240" w:lineRule="auto"/>
      </w:pPr>
    </w:p>
    <w:p w14:paraId="131CCBB1" w14:textId="77777777" w:rsidR="009A4275" w:rsidRPr="00B96C9A" w:rsidRDefault="009A4275" w:rsidP="009A4275">
      <w:pPr>
        <w:spacing w:after="0" w:line="240" w:lineRule="auto"/>
      </w:pPr>
    </w:p>
    <w:p w14:paraId="52BEF3E8" w14:textId="77777777" w:rsidR="009A4275" w:rsidRPr="00B96C9A" w:rsidRDefault="009A4275" w:rsidP="009A4275">
      <w:pPr>
        <w:spacing w:after="0" w:line="240" w:lineRule="auto"/>
      </w:pPr>
    </w:p>
    <w:p w14:paraId="029FE460" w14:textId="77777777" w:rsidR="009E4D29" w:rsidRPr="00B96C9A" w:rsidRDefault="009E4D29" w:rsidP="009A4275">
      <w:pPr>
        <w:spacing w:after="0" w:line="240" w:lineRule="auto"/>
      </w:pPr>
    </w:p>
    <w:p w14:paraId="4B08E93A" w14:textId="77777777" w:rsidR="009A4275" w:rsidRPr="00B96C9A" w:rsidRDefault="009A4275" w:rsidP="009A4275">
      <w:pPr>
        <w:spacing w:after="0" w:line="240" w:lineRule="auto"/>
      </w:pPr>
      <w:bookmarkStart w:id="149" w:name="_Hlk498385692"/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6  ขั้นตอนการทำงานใน </w:t>
      </w:r>
      <w:bookmarkStart w:id="150" w:name="_Hlk499067134"/>
      <w:r w:rsidRPr="00B96C9A">
        <w:t xml:space="preserve">Activity Diagram </w:t>
      </w:r>
      <w:r w:rsidRPr="00B96C9A">
        <w:rPr>
          <w:cs/>
        </w:rPr>
        <w:t>ของ ดาวน์โหลดเอกสาร</w:t>
      </w:r>
      <w:bookmarkEnd w:id="150"/>
    </w:p>
    <w:bookmarkEnd w:id="149"/>
    <w:p w14:paraId="2FE83250" w14:textId="77777777" w:rsidR="009A4275" w:rsidRPr="00B96C9A" w:rsidRDefault="009A4275" w:rsidP="009A4275">
      <w:pPr>
        <w:spacing w:after="0" w:line="240" w:lineRule="auto"/>
      </w:pPr>
    </w:p>
    <w:p w14:paraId="79DEE22D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6FD39714" wp14:editId="2357E03D">
            <wp:extent cx="5274310" cy="6193155"/>
            <wp:effectExtent l="0" t="0" r="2540" b="0"/>
            <wp:docPr id="352" name="รูปภาพ 3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2" name="6.png"/>
                    <pic:cNvPicPr/>
                  </pic:nvPicPr>
                  <pic:blipFill>
                    <a:blip r:embed="rId10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97E49C" w14:textId="77777777" w:rsidR="009A4275" w:rsidRPr="00B96C9A" w:rsidRDefault="009A4275" w:rsidP="009A4275">
      <w:pPr>
        <w:spacing w:after="0" w:line="240" w:lineRule="auto"/>
      </w:pPr>
    </w:p>
    <w:p w14:paraId="3C2A3613" w14:textId="12C87A56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E4756" w:rsidRPr="00B96C9A">
        <w:rPr>
          <w:b/>
          <w:bCs/>
          <w:cs/>
        </w:rPr>
        <w:t>6</w:t>
      </w:r>
      <w:r w:rsidRPr="00B96C9A">
        <w:rPr>
          <w:cs/>
        </w:rPr>
        <w:t xml:space="preserve">  </w:t>
      </w:r>
      <w:r w:rsidR="00870945" w:rsidRPr="00B96C9A">
        <w:t xml:space="preserve">Activity Diagram </w:t>
      </w:r>
      <w:r w:rsidR="00870945" w:rsidRPr="00B96C9A">
        <w:rPr>
          <w:cs/>
        </w:rPr>
        <w:t>ของ ดาวน์โหลดเอกสาร</w:t>
      </w:r>
    </w:p>
    <w:p w14:paraId="3A69450E" w14:textId="77777777" w:rsidR="009A4275" w:rsidRPr="00B96C9A" w:rsidRDefault="009A4275" w:rsidP="009A4275">
      <w:pPr>
        <w:spacing w:after="0" w:line="240" w:lineRule="auto"/>
      </w:pPr>
    </w:p>
    <w:p w14:paraId="738AEEDE" w14:textId="77777777" w:rsidR="009A4275" w:rsidRPr="00B96C9A" w:rsidRDefault="009A4275" w:rsidP="009A4275">
      <w:pPr>
        <w:spacing w:after="0" w:line="240" w:lineRule="auto"/>
      </w:pPr>
    </w:p>
    <w:p w14:paraId="33FAB11C" w14:textId="77777777" w:rsidR="009A4275" w:rsidRPr="00B96C9A" w:rsidRDefault="009A4275" w:rsidP="009A4275">
      <w:pPr>
        <w:spacing w:after="0" w:line="240" w:lineRule="auto"/>
      </w:pPr>
    </w:p>
    <w:p w14:paraId="33695FC1" w14:textId="77777777" w:rsidR="009A4275" w:rsidRPr="00B96C9A" w:rsidRDefault="009A4275" w:rsidP="009A4275">
      <w:pPr>
        <w:spacing w:after="0" w:line="240" w:lineRule="auto"/>
      </w:pPr>
    </w:p>
    <w:p w14:paraId="6C8B4E1F" w14:textId="77777777" w:rsidR="00FB0E56" w:rsidRPr="00B96C9A" w:rsidRDefault="00FB0E56" w:rsidP="009A4275">
      <w:pPr>
        <w:spacing w:after="0" w:line="240" w:lineRule="auto"/>
      </w:pPr>
    </w:p>
    <w:p w14:paraId="3740E164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7  ขั้นตอนการทำงานใน </w:t>
      </w:r>
      <w:bookmarkStart w:id="151" w:name="_Hlk499067181"/>
      <w:r w:rsidRPr="00B96C9A">
        <w:t xml:space="preserve">Activity Diagram </w:t>
      </w:r>
      <w:r w:rsidRPr="00B96C9A">
        <w:rPr>
          <w:cs/>
        </w:rPr>
        <w:t>ของ นำเข้ารายชื่อนักศึกษา</w:t>
      </w:r>
      <w:bookmarkEnd w:id="151"/>
    </w:p>
    <w:p w14:paraId="4F1382FB" w14:textId="77777777" w:rsidR="009A4275" w:rsidRPr="00B96C9A" w:rsidRDefault="009A4275" w:rsidP="009A4275">
      <w:pPr>
        <w:spacing w:after="0" w:line="240" w:lineRule="auto"/>
      </w:pPr>
    </w:p>
    <w:p w14:paraId="3A94C63A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7D42554E" wp14:editId="74CF86AC">
            <wp:extent cx="5274310" cy="6741795"/>
            <wp:effectExtent l="0" t="0" r="2540" b="1905"/>
            <wp:docPr id="353" name="รูปภาพ 3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3" name="7.png"/>
                    <pic:cNvPicPr/>
                  </pic:nvPicPr>
                  <pic:blipFill>
                    <a:blip r:embed="rId10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741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858040" w14:textId="77777777" w:rsidR="009A4275" w:rsidRPr="00B96C9A" w:rsidRDefault="009A4275" w:rsidP="009A4275">
      <w:pPr>
        <w:spacing w:after="0" w:line="240" w:lineRule="auto"/>
      </w:pPr>
    </w:p>
    <w:p w14:paraId="349607A5" w14:textId="02ED2F2B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E4756" w:rsidRPr="00B96C9A">
        <w:rPr>
          <w:b/>
          <w:bCs/>
          <w:cs/>
        </w:rPr>
        <w:t>7</w:t>
      </w:r>
      <w:r w:rsidRPr="00B96C9A">
        <w:rPr>
          <w:cs/>
        </w:rPr>
        <w:t xml:space="preserve">  </w:t>
      </w:r>
      <w:r w:rsidR="00870945" w:rsidRPr="00B96C9A">
        <w:t xml:space="preserve">Activity Diagram </w:t>
      </w:r>
      <w:r w:rsidR="00870945" w:rsidRPr="00B96C9A">
        <w:rPr>
          <w:cs/>
        </w:rPr>
        <w:t>ของ นำเข้ารายชื่อนักศึกษา</w:t>
      </w:r>
    </w:p>
    <w:p w14:paraId="7AB00A19" w14:textId="77777777" w:rsidR="009A4275" w:rsidRPr="00B96C9A" w:rsidRDefault="009A4275" w:rsidP="009A4275">
      <w:pPr>
        <w:spacing w:after="0" w:line="240" w:lineRule="auto"/>
      </w:pPr>
    </w:p>
    <w:p w14:paraId="4E805405" w14:textId="77777777" w:rsidR="009A4275" w:rsidRPr="00B96C9A" w:rsidRDefault="009A4275" w:rsidP="009A4275">
      <w:pPr>
        <w:spacing w:after="0" w:line="240" w:lineRule="auto"/>
      </w:pPr>
    </w:p>
    <w:p w14:paraId="2C24363C" w14:textId="77777777" w:rsidR="00FB0E56" w:rsidRPr="00B96C9A" w:rsidRDefault="00FB0E56" w:rsidP="009A4275">
      <w:pPr>
        <w:spacing w:after="0" w:line="240" w:lineRule="auto"/>
      </w:pPr>
    </w:p>
    <w:p w14:paraId="04415D4A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8  ขั้นตอนการทำงานใน </w:t>
      </w:r>
      <w:bookmarkStart w:id="152" w:name="_Hlk499067208"/>
      <w:r w:rsidRPr="00B96C9A">
        <w:t xml:space="preserve">Activity Diagram </w:t>
      </w:r>
      <w:r w:rsidRPr="00B96C9A">
        <w:rPr>
          <w:cs/>
        </w:rPr>
        <w:t>ของ เพิ่มประเภทโครงงาน</w:t>
      </w:r>
      <w:bookmarkEnd w:id="152"/>
    </w:p>
    <w:p w14:paraId="5AA489EB" w14:textId="77777777" w:rsidR="009A4275" w:rsidRPr="00B96C9A" w:rsidRDefault="009A4275" w:rsidP="009A4275">
      <w:pPr>
        <w:spacing w:after="0" w:line="240" w:lineRule="auto"/>
      </w:pPr>
    </w:p>
    <w:p w14:paraId="754BD263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586E5FB5" wp14:editId="1D5A79E6">
            <wp:extent cx="5274310" cy="7428865"/>
            <wp:effectExtent l="0" t="0" r="2540" b="635"/>
            <wp:docPr id="354" name="รูปภาพ 3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4" name="8.png"/>
                    <pic:cNvPicPr/>
                  </pic:nvPicPr>
                  <pic:blipFill>
                    <a:blip r:embed="rId10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28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D30DE2" w14:textId="77777777" w:rsidR="009A4275" w:rsidRPr="00B96C9A" w:rsidRDefault="009A4275" w:rsidP="009A4275">
      <w:pPr>
        <w:spacing w:after="0" w:line="240" w:lineRule="auto"/>
      </w:pPr>
    </w:p>
    <w:p w14:paraId="53C882EC" w14:textId="6A8D9DA6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bookmarkStart w:id="153" w:name="_Hlk498385818"/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E4756" w:rsidRPr="00B96C9A">
        <w:rPr>
          <w:b/>
          <w:bCs/>
          <w:cs/>
        </w:rPr>
        <w:t>8</w:t>
      </w:r>
      <w:r w:rsidRPr="00B96C9A">
        <w:rPr>
          <w:cs/>
        </w:rPr>
        <w:t xml:space="preserve">  </w:t>
      </w:r>
      <w:r w:rsidR="003259E1" w:rsidRPr="00B96C9A">
        <w:t xml:space="preserve">Activity Diagram </w:t>
      </w:r>
      <w:r w:rsidR="003259E1" w:rsidRPr="00B96C9A">
        <w:rPr>
          <w:cs/>
        </w:rPr>
        <w:t>ของ เพิ่มประเภทโครงงาน</w:t>
      </w:r>
    </w:p>
    <w:p w14:paraId="4E538042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9  ขั้นตอนการทำงานใน </w:t>
      </w:r>
      <w:bookmarkStart w:id="154" w:name="_Hlk499067259"/>
      <w:r w:rsidRPr="00B96C9A">
        <w:t xml:space="preserve">Activity Diagram </w:t>
      </w:r>
      <w:r w:rsidRPr="00B96C9A">
        <w:rPr>
          <w:cs/>
        </w:rPr>
        <w:t>ของ จัดกลุ่มสอบ</w:t>
      </w:r>
      <w:bookmarkEnd w:id="154"/>
    </w:p>
    <w:bookmarkEnd w:id="153"/>
    <w:p w14:paraId="746C4CB9" w14:textId="77777777" w:rsidR="009A4275" w:rsidRPr="00B96C9A" w:rsidRDefault="009A4275" w:rsidP="009A4275">
      <w:pPr>
        <w:spacing w:after="0" w:line="240" w:lineRule="auto"/>
      </w:pPr>
    </w:p>
    <w:p w14:paraId="79C852DC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3303298C" wp14:editId="1B5DB428">
            <wp:extent cx="5274310" cy="6656705"/>
            <wp:effectExtent l="0" t="0" r="2540" b="0"/>
            <wp:docPr id="355" name="รูปภาพ 3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5" name="9.png"/>
                    <pic:cNvPicPr/>
                  </pic:nvPicPr>
                  <pic:blipFill>
                    <a:blip r:embed="rId10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56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1FB34B" w14:textId="77777777" w:rsidR="00FB0E56" w:rsidRPr="00B96C9A" w:rsidRDefault="00FB0E56" w:rsidP="009A4275">
      <w:pPr>
        <w:spacing w:after="0" w:line="240" w:lineRule="auto"/>
      </w:pPr>
    </w:p>
    <w:p w14:paraId="7C2DF0FA" w14:textId="3EAB6A32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9</w:t>
      </w:r>
      <w:r w:rsidR="001E4756" w:rsidRPr="00B96C9A">
        <w:rPr>
          <w:b/>
          <w:bCs/>
          <w:cs/>
        </w:rPr>
        <w:t>9</w:t>
      </w:r>
      <w:r w:rsidRPr="00B96C9A">
        <w:rPr>
          <w:cs/>
        </w:rPr>
        <w:t xml:space="preserve">  </w:t>
      </w:r>
      <w:r w:rsidR="003259E1" w:rsidRPr="00B96C9A">
        <w:t xml:space="preserve">Activity Diagram </w:t>
      </w:r>
      <w:r w:rsidR="003259E1" w:rsidRPr="00B96C9A">
        <w:rPr>
          <w:cs/>
        </w:rPr>
        <w:t>ของ จัดกลุ่มสอบ</w:t>
      </w:r>
    </w:p>
    <w:p w14:paraId="09829186" w14:textId="77777777" w:rsidR="00FB0E56" w:rsidRPr="00B96C9A" w:rsidRDefault="00FB0E56" w:rsidP="009A4275">
      <w:pPr>
        <w:spacing w:after="0" w:line="240" w:lineRule="auto"/>
      </w:pPr>
    </w:p>
    <w:p w14:paraId="711567F7" w14:textId="77777777" w:rsidR="00FB0E56" w:rsidRPr="00B96C9A" w:rsidRDefault="00FB0E56" w:rsidP="009A4275">
      <w:pPr>
        <w:spacing w:after="0" w:line="240" w:lineRule="auto"/>
      </w:pPr>
    </w:p>
    <w:p w14:paraId="5D4267F7" w14:textId="77777777" w:rsidR="00FB0E56" w:rsidRPr="00B96C9A" w:rsidRDefault="00FB0E56" w:rsidP="009A4275">
      <w:pPr>
        <w:spacing w:after="0" w:line="240" w:lineRule="auto"/>
      </w:pPr>
    </w:p>
    <w:p w14:paraId="579B44AC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0  ขั้นตอนการทำงานใน </w:t>
      </w:r>
      <w:bookmarkStart w:id="155" w:name="_Hlk499067278"/>
      <w:r w:rsidRPr="00B96C9A">
        <w:t xml:space="preserve">Activity Diagram </w:t>
      </w:r>
      <w:r w:rsidRPr="00B96C9A">
        <w:rPr>
          <w:cs/>
        </w:rPr>
        <w:t>รันหมายเลขโครงงาน</w:t>
      </w:r>
      <w:bookmarkEnd w:id="155"/>
    </w:p>
    <w:p w14:paraId="7AA6616F" w14:textId="77777777" w:rsidR="009A4275" w:rsidRPr="00B96C9A" w:rsidRDefault="009A4275" w:rsidP="009A4275">
      <w:pPr>
        <w:spacing w:after="0" w:line="240" w:lineRule="auto"/>
      </w:pPr>
    </w:p>
    <w:p w14:paraId="5BF4CF31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74D52344" wp14:editId="2FB6E582">
            <wp:extent cx="5001427" cy="7410615"/>
            <wp:effectExtent l="0" t="0" r="8890" b="0"/>
            <wp:docPr id="356" name="รูปภาพ 3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6" name="10.png"/>
                    <pic:cNvPicPr/>
                  </pic:nvPicPr>
                  <pic:blipFill>
                    <a:blip r:embed="rId10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4597" cy="7415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D6BFB" w14:textId="77777777" w:rsidR="00BC6501" w:rsidRPr="00B96C9A" w:rsidRDefault="00BC6501" w:rsidP="009A4275">
      <w:pPr>
        <w:spacing w:after="0" w:line="240" w:lineRule="auto"/>
      </w:pPr>
      <w:bookmarkStart w:id="156" w:name="_Hlk498385900"/>
    </w:p>
    <w:p w14:paraId="52E46C93" w14:textId="241421FA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0</w:t>
      </w:r>
      <w:r w:rsidRPr="00B96C9A">
        <w:rPr>
          <w:cs/>
        </w:rPr>
        <w:t xml:space="preserve">  </w:t>
      </w:r>
      <w:r w:rsidR="003259E1" w:rsidRPr="00B96C9A">
        <w:t xml:space="preserve">Activity Diagram </w:t>
      </w:r>
      <w:r w:rsidR="003259E1" w:rsidRPr="00B96C9A">
        <w:rPr>
          <w:cs/>
        </w:rPr>
        <w:t>รันหมายเลขโครงงาน</w:t>
      </w:r>
    </w:p>
    <w:p w14:paraId="20262EED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1  ขั้นตอนการทำงานใน </w:t>
      </w:r>
      <w:bookmarkStart w:id="157" w:name="_Hlk499067437"/>
      <w:r w:rsidRPr="00B96C9A">
        <w:t xml:space="preserve">Activity Diagram </w:t>
      </w:r>
      <w:r w:rsidRPr="00B96C9A">
        <w:rPr>
          <w:cs/>
        </w:rPr>
        <w:t>เพิ่มประเภทเอกสารเผยแพร่ผลงาน</w:t>
      </w:r>
      <w:bookmarkEnd w:id="157"/>
    </w:p>
    <w:bookmarkEnd w:id="156"/>
    <w:p w14:paraId="73E306AC" w14:textId="77777777" w:rsidR="009A4275" w:rsidRPr="00B96C9A" w:rsidRDefault="009A4275" w:rsidP="009A4275">
      <w:pPr>
        <w:spacing w:after="0" w:line="240" w:lineRule="auto"/>
      </w:pPr>
    </w:p>
    <w:p w14:paraId="6783E6BF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168F852B" wp14:editId="1AF48D67">
            <wp:extent cx="5080883" cy="7453715"/>
            <wp:effectExtent l="0" t="0" r="5715" b="0"/>
            <wp:docPr id="357" name="รูปภาพ 3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7" name="11.png"/>
                    <pic:cNvPicPr/>
                  </pic:nvPicPr>
                  <pic:blipFill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0179" cy="7467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382DBD" w14:textId="77777777" w:rsidR="00BC6501" w:rsidRPr="00B96C9A" w:rsidRDefault="00BC6501" w:rsidP="009A4275">
      <w:pPr>
        <w:spacing w:after="0" w:line="240" w:lineRule="auto"/>
      </w:pPr>
    </w:p>
    <w:p w14:paraId="683F8B44" w14:textId="3DA9524B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1</w:t>
      </w:r>
      <w:r w:rsidRPr="00B96C9A">
        <w:rPr>
          <w:cs/>
        </w:rPr>
        <w:t xml:space="preserve">  </w:t>
      </w:r>
      <w:bookmarkStart w:id="158" w:name="_Hlk499067480"/>
      <w:r w:rsidR="00301C85" w:rsidRPr="00B96C9A">
        <w:t xml:space="preserve">Activity Diagram </w:t>
      </w:r>
      <w:r w:rsidR="00301C85" w:rsidRPr="00B96C9A">
        <w:rPr>
          <w:cs/>
        </w:rPr>
        <w:t>เพิ่มประเภทเอกสารเผยแพร่ผลงาน</w:t>
      </w:r>
      <w:bookmarkEnd w:id="158"/>
    </w:p>
    <w:p w14:paraId="68CEA736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2  ขั้นตอนการทำงานใน </w:t>
      </w:r>
      <w:bookmarkStart w:id="159" w:name="_Hlk499067523"/>
      <w:r w:rsidRPr="00B96C9A">
        <w:t xml:space="preserve">Activity Diagram </w:t>
      </w:r>
      <w:r w:rsidRPr="00B96C9A">
        <w:rPr>
          <w:cs/>
        </w:rPr>
        <w:t>ออกรายงาน</w:t>
      </w:r>
      <w:bookmarkEnd w:id="159"/>
    </w:p>
    <w:p w14:paraId="5AF1B7F4" w14:textId="77777777" w:rsidR="009A4275" w:rsidRPr="00B96C9A" w:rsidRDefault="009A4275" w:rsidP="009A4275">
      <w:pPr>
        <w:spacing w:after="0" w:line="240" w:lineRule="auto"/>
      </w:pPr>
    </w:p>
    <w:p w14:paraId="062AF6B8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32E16689" wp14:editId="0C275F81">
            <wp:extent cx="4926842" cy="7227735"/>
            <wp:effectExtent l="0" t="0" r="7620" b="0"/>
            <wp:docPr id="359" name="รูปภาพ 3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9" name="12.png"/>
                    <pic:cNvPicPr/>
                  </pic:nvPicPr>
                  <pic:blipFill>
                    <a:blip r:embed="rId1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0165" cy="7232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7939C" w14:textId="77777777" w:rsidR="00BC6501" w:rsidRPr="00B96C9A" w:rsidRDefault="00BC6501" w:rsidP="009A4275">
      <w:pPr>
        <w:spacing w:after="0" w:line="240" w:lineRule="auto"/>
      </w:pPr>
      <w:bookmarkStart w:id="160" w:name="_Hlk498386002"/>
    </w:p>
    <w:p w14:paraId="09F6AC4E" w14:textId="2622E7DB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2</w:t>
      </w:r>
      <w:r w:rsidRPr="00B96C9A">
        <w:rPr>
          <w:cs/>
        </w:rPr>
        <w:t xml:space="preserve">  </w:t>
      </w:r>
      <w:r w:rsidR="00FE4C51" w:rsidRPr="00B96C9A">
        <w:t xml:space="preserve">Activity Diagram </w:t>
      </w:r>
      <w:r w:rsidR="00FE4C51" w:rsidRPr="00B96C9A">
        <w:rPr>
          <w:cs/>
        </w:rPr>
        <w:t>ออกรายงาน</w:t>
      </w:r>
    </w:p>
    <w:p w14:paraId="573CDDA3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3  ขั้นตอนการทำงานใน </w:t>
      </w:r>
      <w:bookmarkStart w:id="161" w:name="_Hlk499067588"/>
      <w:r w:rsidRPr="00B96C9A">
        <w:t xml:space="preserve">Activity Diagram </w:t>
      </w:r>
      <w:r w:rsidRPr="00B96C9A">
        <w:rPr>
          <w:cs/>
        </w:rPr>
        <w:t>คำร้องที่ปรึกษา</w:t>
      </w:r>
      <w:bookmarkEnd w:id="161"/>
    </w:p>
    <w:bookmarkEnd w:id="160"/>
    <w:p w14:paraId="550FA3FC" w14:textId="77777777" w:rsidR="009A4275" w:rsidRPr="00B96C9A" w:rsidRDefault="009A4275" w:rsidP="009A4275">
      <w:pPr>
        <w:spacing w:after="0" w:line="240" w:lineRule="auto"/>
      </w:pPr>
    </w:p>
    <w:p w14:paraId="5412D85B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5D878126" wp14:editId="32726BDE">
            <wp:extent cx="5274310" cy="6193155"/>
            <wp:effectExtent l="0" t="0" r="2540" b="0"/>
            <wp:docPr id="360" name="รูปภาพ 3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0" name="13.png"/>
                    <pic:cNvPicPr/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0304C8" w14:textId="77777777" w:rsidR="009A4275" w:rsidRPr="00B96C9A" w:rsidRDefault="009A4275" w:rsidP="009A4275">
      <w:pPr>
        <w:spacing w:after="0" w:line="240" w:lineRule="auto"/>
      </w:pPr>
    </w:p>
    <w:p w14:paraId="78DB51CE" w14:textId="0A0FCCC4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3</w:t>
      </w:r>
      <w:r w:rsidRPr="00B96C9A">
        <w:rPr>
          <w:cs/>
        </w:rPr>
        <w:t xml:space="preserve">  </w:t>
      </w:r>
      <w:r w:rsidR="00FE4C51" w:rsidRPr="00B96C9A">
        <w:t xml:space="preserve">Activity Diagram </w:t>
      </w:r>
      <w:r w:rsidR="00FE4C51" w:rsidRPr="00B96C9A">
        <w:rPr>
          <w:cs/>
        </w:rPr>
        <w:t>คำร้องที่ปรึกษา</w:t>
      </w:r>
    </w:p>
    <w:p w14:paraId="10DE546F" w14:textId="77777777" w:rsidR="009A4275" w:rsidRPr="00B96C9A" w:rsidRDefault="009A4275" w:rsidP="009A4275">
      <w:pPr>
        <w:spacing w:after="0" w:line="240" w:lineRule="auto"/>
      </w:pPr>
    </w:p>
    <w:p w14:paraId="3C59DEE5" w14:textId="77777777" w:rsidR="009A4275" w:rsidRPr="00B96C9A" w:rsidRDefault="009A4275" w:rsidP="009A4275">
      <w:pPr>
        <w:spacing w:after="0" w:line="240" w:lineRule="auto"/>
      </w:pPr>
    </w:p>
    <w:p w14:paraId="5EC8D659" w14:textId="77777777" w:rsidR="009A4275" w:rsidRPr="00B96C9A" w:rsidRDefault="009A4275" w:rsidP="009A4275">
      <w:pPr>
        <w:spacing w:after="0" w:line="240" w:lineRule="auto"/>
      </w:pPr>
    </w:p>
    <w:p w14:paraId="59D40865" w14:textId="77777777" w:rsidR="009A4275" w:rsidRPr="00B96C9A" w:rsidRDefault="009A4275" w:rsidP="009A4275">
      <w:pPr>
        <w:spacing w:after="0" w:line="240" w:lineRule="auto"/>
      </w:pPr>
    </w:p>
    <w:p w14:paraId="3652F265" w14:textId="77777777" w:rsidR="00FB0E56" w:rsidRPr="00B96C9A" w:rsidRDefault="00FB0E56" w:rsidP="009A4275">
      <w:pPr>
        <w:spacing w:after="0" w:line="240" w:lineRule="auto"/>
      </w:pPr>
    </w:p>
    <w:p w14:paraId="2729CF28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4  ขั้นตอนการทำงานใน </w:t>
      </w:r>
      <w:bookmarkStart w:id="162" w:name="_Hlk499067623"/>
      <w:r w:rsidRPr="00B96C9A">
        <w:t xml:space="preserve">Activity Diagram </w:t>
      </w:r>
      <w:r w:rsidRPr="00B96C9A">
        <w:rPr>
          <w:cs/>
        </w:rPr>
        <w:t>ประกาศหาที่ปรึกษา</w:t>
      </w:r>
      <w:bookmarkEnd w:id="162"/>
    </w:p>
    <w:p w14:paraId="09FCE96E" w14:textId="77777777" w:rsidR="009A4275" w:rsidRPr="00B96C9A" w:rsidRDefault="009A4275" w:rsidP="009A4275">
      <w:pPr>
        <w:spacing w:after="0" w:line="240" w:lineRule="auto"/>
      </w:pPr>
    </w:p>
    <w:p w14:paraId="4693E7C5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6AA0EE0D" wp14:editId="3AD950B9">
            <wp:extent cx="5274310" cy="6502400"/>
            <wp:effectExtent l="0" t="0" r="2540" b="0"/>
            <wp:docPr id="361" name="รูปภาพ 3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1" name="14.png"/>
                    <pic:cNvPicPr/>
                  </pic:nvPicPr>
                  <pic:blipFill>
                    <a:blip r:embed="rId1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50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2F3CFF" w14:textId="77777777" w:rsidR="009A4275" w:rsidRPr="00B96C9A" w:rsidRDefault="009A4275" w:rsidP="009A4275">
      <w:pPr>
        <w:spacing w:after="0" w:line="240" w:lineRule="auto"/>
      </w:pPr>
    </w:p>
    <w:p w14:paraId="3643C09A" w14:textId="7B56FA68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4</w:t>
      </w:r>
      <w:r w:rsidRPr="00B96C9A">
        <w:rPr>
          <w:cs/>
        </w:rPr>
        <w:t xml:space="preserve">  </w:t>
      </w:r>
      <w:r w:rsidR="00FE4C51" w:rsidRPr="00B96C9A">
        <w:t xml:space="preserve">Activity Diagram </w:t>
      </w:r>
      <w:r w:rsidR="00FE4C51" w:rsidRPr="00B96C9A">
        <w:rPr>
          <w:cs/>
        </w:rPr>
        <w:t>ประกาศหาที่ปรึกษา</w:t>
      </w:r>
    </w:p>
    <w:p w14:paraId="6040B61A" w14:textId="77777777" w:rsidR="009A4275" w:rsidRPr="00B96C9A" w:rsidRDefault="009A4275" w:rsidP="009A4275">
      <w:pPr>
        <w:spacing w:after="0" w:line="240" w:lineRule="auto"/>
      </w:pPr>
    </w:p>
    <w:p w14:paraId="2D96DB56" w14:textId="77777777" w:rsidR="00FB0E56" w:rsidRPr="00B96C9A" w:rsidRDefault="00FB0E56" w:rsidP="009A4275">
      <w:pPr>
        <w:spacing w:after="0" w:line="240" w:lineRule="auto"/>
      </w:pPr>
    </w:p>
    <w:p w14:paraId="0F694E8F" w14:textId="77777777" w:rsidR="00FB0E56" w:rsidRPr="00B96C9A" w:rsidRDefault="00FB0E56" w:rsidP="009A4275">
      <w:pPr>
        <w:spacing w:after="0" w:line="240" w:lineRule="auto"/>
      </w:pPr>
    </w:p>
    <w:p w14:paraId="55F76F08" w14:textId="77777777" w:rsidR="00FB0E56" w:rsidRPr="00B96C9A" w:rsidRDefault="00FB0E56" w:rsidP="009A4275">
      <w:pPr>
        <w:spacing w:after="0" w:line="240" w:lineRule="auto"/>
      </w:pPr>
    </w:p>
    <w:p w14:paraId="106B70C2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5  ขั้นตอนการทำงานใน </w:t>
      </w:r>
      <w:bookmarkStart w:id="163" w:name="_Hlk499067641"/>
      <w:r w:rsidRPr="00B96C9A">
        <w:t xml:space="preserve">Activity Diagram </w:t>
      </w:r>
      <w:r w:rsidRPr="00B96C9A">
        <w:rPr>
          <w:cs/>
        </w:rPr>
        <w:t>เพิ่มโครงงาน</w:t>
      </w:r>
      <w:bookmarkEnd w:id="163"/>
    </w:p>
    <w:p w14:paraId="04D176B5" w14:textId="77777777" w:rsidR="009A4275" w:rsidRPr="00B96C9A" w:rsidRDefault="009A4275" w:rsidP="009A4275">
      <w:pPr>
        <w:spacing w:after="0" w:line="240" w:lineRule="auto"/>
      </w:pPr>
    </w:p>
    <w:p w14:paraId="72C3A204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3DFAA78B" wp14:editId="53FA4D45">
            <wp:extent cx="5274310" cy="6193155"/>
            <wp:effectExtent l="0" t="0" r="2540" b="0"/>
            <wp:docPr id="362" name="รูปภาพ 3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2" name="15.png"/>
                    <pic:cNvPicPr/>
                  </pic:nvPicPr>
                  <pic:blipFill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2B705C" w14:textId="77777777" w:rsidR="009A4275" w:rsidRPr="00B96C9A" w:rsidRDefault="009A4275" w:rsidP="009A4275">
      <w:pPr>
        <w:spacing w:after="0" w:line="240" w:lineRule="auto"/>
      </w:pPr>
    </w:p>
    <w:p w14:paraId="5B824B78" w14:textId="41982C3E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5</w:t>
      </w:r>
      <w:r w:rsidRPr="00B96C9A">
        <w:rPr>
          <w:cs/>
        </w:rPr>
        <w:t xml:space="preserve">  </w:t>
      </w:r>
      <w:r w:rsidR="00FE4C51" w:rsidRPr="00B96C9A">
        <w:t xml:space="preserve">Activity Diagram </w:t>
      </w:r>
      <w:r w:rsidR="00FE4C51" w:rsidRPr="00B96C9A">
        <w:rPr>
          <w:cs/>
        </w:rPr>
        <w:t>เพิ่มโครงงาน</w:t>
      </w:r>
    </w:p>
    <w:p w14:paraId="30961076" w14:textId="77777777" w:rsidR="009A4275" w:rsidRPr="00B96C9A" w:rsidRDefault="009A4275" w:rsidP="009A4275">
      <w:pPr>
        <w:spacing w:after="0" w:line="240" w:lineRule="auto"/>
      </w:pPr>
    </w:p>
    <w:p w14:paraId="08025EDB" w14:textId="77777777" w:rsidR="009A4275" w:rsidRPr="00B96C9A" w:rsidRDefault="009A4275" w:rsidP="009A4275">
      <w:pPr>
        <w:spacing w:after="0" w:line="240" w:lineRule="auto"/>
      </w:pPr>
    </w:p>
    <w:p w14:paraId="5DFD9ED2" w14:textId="77777777" w:rsidR="009A4275" w:rsidRPr="00B96C9A" w:rsidRDefault="009A4275" w:rsidP="009A4275">
      <w:pPr>
        <w:spacing w:after="0" w:line="240" w:lineRule="auto"/>
      </w:pPr>
    </w:p>
    <w:p w14:paraId="65C2BF05" w14:textId="77777777" w:rsidR="009A4275" w:rsidRPr="00B96C9A" w:rsidRDefault="009A4275" w:rsidP="009A4275">
      <w:pPr>
        <w:spacing w:after="0" w:line="240" w:lineRule="auto"/>
      </w:pPr>
    </w:p>
    <w:p w14:paraId="7B270FC2" w14:textId="77777777" w:rsidR="00FB0E56" w:rsidRPr="00B96C9A" w:rsidRDefault="00FB0E56" w:rsidP="009A4275">
      <w:pPr>
        <w:spacing w:after="0" w:line="240" w:lineRule="auto"/>
      </w:pPr>
    </w:p>
    <w:p w14:paraId="249489BA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.6  ขั้นตอนการทำงานใน </w:t>
      </w:r>
      <w:bookmarkStart w:id="164" w:name="_Hlk499067707"/>
      <w:r w:rsidRPr="00B96C9A">
        <w:t xml:space="preserve">Activity Diagram </w:t>
      </w:r>
      <w:r w:rsidRPr="00B96C9A">
        <w:rPr>
          <w:cs/>
        </w:rPr>
        <w:t>แก้ไขโครงงาน</w:t>
      </w:r>
      <w:bookmarkEnd w:id="164"/>
    </w:p>
    <w:p w14:paraId="71746EF9" w14:textId="77777777" w:rsidR="009A4275" w:rsidRPr="00B96C9A" w:rsidRDefault="009A4275" w:rsidP="009A4275">
      <w:pPr>
        <w:spacing w:after="0" w:line="240" w:lineRule="auto"/>
      </w:pPr>
    </w:p>
    <w:p w14:paraId="1AD22E76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44733EBC" wp14:editId="143A9701">
            <wp:extent cx="5274310" cy="6193155"/>
            <wp:effectExtent l="0" t="0" r="2540" b="0"/>
            <wp:docPr id="363" name="รูปภาพ 3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3" name="16.png"/>
                    <pic:cNvPicPr/>
                  </pic:nvPicPr>
                  <pic:blipFill>
                    <a:blip r:embed="rId1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4D1CD8" w14:textId="77777777" w:rsidR="009A4275" w:rsidRPr="00B96C9A" w:rsidRDefault="009A4275" w:rsidP="009A4275">
      <w:pPr>
        <w:spacing w:after="0" w:line="240" w:lineRule="auto"/>
      </w:pPr>
    </w:p>
    <w:p w14:paraId="055831E3" w14:textId="6CF3B2CC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6</w:t>
      </w:r>
      <w:r w:rsidRPr="00B96C9A">
        <w:rPr>
          <w:cs/>
        </w:rPr>
        <w:t xml:space="preserve">  </w:t>
      </w:r>
      <w:r w:rsidR="00A54843" w:rsidRPr="00B96C9A">
        <w:t xml:space="preserve">Activity Diagram </w:t>
      </w:r>
      <w:r w:rsidR="00A54843" w:rsidRPr="00B96C9A">
        <w:rPr>
          <w:cs/>
        </w:rPr>
        <w:t>แก้ไขโครงงาน</w:t>
      </w:r>
    </w:p>
    <w:p w14:paraId="237E7369" w14:textId="77777777" w:rsidR="009A4275" w:rsidRPr="00B96C9A" w:rsidRDefault="009A4275" w:rsidP="009A4275">
      <w:pPr>
        <w:spacing w:after="0" w:line="240" w:lineRule="auto"/>
      </w:pPr>
    </w:p>
    <w:p w14:paraId="451E417C" w14:textId="77777777" w:rsidR="009A4275" w:rsidRPr="00B96C9A" w:rsidRDefault="009A4275" w:rsidP="009A4275">
      <w:pPr>
        <w:spacing w:after="0" w:line="240" w:lineRule="auto"/>
      </w:pPr>
    </w:p>
    <w:p w14:paraId="34C310AF" w14:textId="77777777" w:rsidR="009A4275" w:rsidRPr="00B96C9A" w:rsidRDefault="009A4275" w:rsidP="009A4275">
      <w:pPr>
        <w:spacing w:after="0" w:line="240" w:lineRule="auto"/>
      </w:pPr>
    </w:p>
    <w:p w14:paraId="3A63CCDC" w14:textId="77777777" w:rsidR="009A4275" w:rsidRPr="00B96C9A" w:rsidRDefault="009A4275" w:rsidP="009A4275">
      <w:pPr>
        <w:spacing w:after="0" w:line="240" w:lineRule="auto"/>
      </w:pPr>
    </w:p>
    <w:p w14:paraId="21B6F21C" w14:textId="77777777" w:rsidR="00FB0E56" w:rsidRPr="00B96C9A" w:rsidRDefault="00FB0E56" w:rsidP="009A4275">
      <w:pPr>
        <w:spacing w:after="0" w:line="240" w:lineRule="auto"/>
      </w:pPr>
    </w:p>
    <w:p w14:paraId="0272DC04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7  ขั้นตอนการทำงานใน </w:t>
      </w:r>
      <w:bookmarkStart w:id="165" w:name="_Hlk499067745"/>
      <w:r w:rsidRPr="00B96C9A">
        <w:t xml:space="preserve">Activity Diagram </w:t>
      </w:r>
      <w:r w:rsidRPr="00B96C9A">
        <w:rPr>
          <w:cs/>
        </w:rPr>
        <w:t>อัพโหลดเอกสารโครงงาน</w:t>
      </w:r>
      <w:bookmarkEnd w:id="165"/>
    </w:p>
    <w:p w14:paraId="0B6F2FA4" w14:textId="77777777" w:rsidR="009A4275" w:rsidRPr="00B96C9A" w:rsidRDefault="009A4275" w:rsidP="009A4275">
      <w:pPr>
        <w:spacing w:after="0" w:line="240" w:lineRule="auto"/>
      </w:pPr>
    </w:p>
    <w:p w14:paraId="4383642C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26BFB9A3" wp14:editId="24416581">
            <wp:extent cx="5274310" cy="6193155"/>
            <wp:effectExtent l="0" t="0" r="2540" b="0"/>
            <wp:docPr id="364" name="รูปภาพ 3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4" name="17.png"/>
                    <pic:cNvPicPr/>
                  </pic:nvPicPr>
                  <pic:blipFill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A6C24B" w14:textId="77777777" w:rsidR="009A4275" w:rsidRPr="00B96C9A" w:rsidRDefault="009A4275" w:rsidP="009A4275">
      <w:pPr>
        <w:spacing w:after="0" w:line="240" w:lineRule="auto"/>
      </w:pPr>
    </w:p>
    <w:p w14:paraId="72788B63" w14:textId="518B99DD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7</w:t>
      </w:r>
      <w:r w:rsidRPr="00B96C9A">
        <w:rPr>
          <w:cs/>
        </w:rPr>
        <w:t xml:space="preserve">  </w:t>
      </w:r>
      <w:r w:rsidR="00A54843" w:rsidRPr="00B96C9A">
        <w:t xml:space="preserve">Activity Diagram </w:t>
      </w:r>
      <w:r w:rsidR="00A54843" w:rsidRPr="00B96C9A">
        <w:rPr>
          <w:cs/>
        </w:rPr>
        <w:t>อัพโหลดเอกสารโครงงาน</w:t>
      </w:r>
    </w:p>
    <w:p w14:paraId="1588547F" w14:textId="77777777" w:rsidR="009A4275" w:rsidRPr="00B96C9A" w:rsidRDefault="009A4275" w:rsidP="009A4275">
      <w:pPr>
        <w:spacing w:after="0" w:line="240" w:lineRule="auto"/>
      </w:pPr>
    </w:p>
    <w:p w14:paraId="2A1E459C" w14:textId="77777777" w:rsidR="009A4275" w:rsidRPr="00B96C9A" w:rsidRDefault="009A4275" w:rsidP="009A4275">
      <w:pPr>
        <w:spacing w:after="0" w:line="240" w:lineRule="auto"/>
      </w:pPr>
    </w:p>
    <w:p w14:paraId="6661315C" w14:textId="77777777" w:rsidR="009A4275" w:rsidRPr="00B96C9A" w:rsidRDefault="009A4275" w:rsidP="009A4275">
      <w:pPr>
        <w:spacing w:after="0" w:line="240" w:lineRule="auto"/>
      </w:pPr>
    </w:p>
    <w:p w14:paraId="39AF7F66" w14:textId="77777777" w:rsidR="009A4275" w:rsidRPr="00B96C9A" w:rsidRDefault="009A4275" w:rsidP="009A4275">
      <w:pPr>
        <w:spacing w:after="0" w:line="240" w:lineRule="auto"/>
      </w:pPr>
    </w:p>
    <w:p w14:paraId="1CB731E4" w14:textId="77777777" w:rsidR="00FB0E56" w:rsidRPr="00B96C9A" w:rsidRDefault="00FB0E56" w:rsidP="009A4275">
      <w:pPr>
        <w:spacing w:after="0" w:line="240" w:lineRule="auto"/>
      </w:pPr>
    </w:p>
    <w:p w14:paraId="3B01B665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8  ขั้นตอนการทำงานใน </w:t>
      </w:r>
      <w:bookmarkStart w:id="166" w:name="_Hlk499067770"/>
      <w:r w:rsidRPr="00B96C9A">
        <w:t xml:space="preserve">Activity Diagram </w:t>
      </w:r>
      <w:r w:rsidRPr="00B96C9A">
        <w:rPr>
          <w:cs/>
        </w:rPr>
        <w:t>แจ้งขอเปลี่ยนหัวข้อโครงงาน</w:t>
      </w:r>
      <w:bookmarkEnd w:id="166"/>
    </w:p>
    <w:p w14:paraId="4BBF0DDE" w14:textId="77777777" w:rsidR="009A4275" w:rsidRPr="00B96C9A" w:rsidRDefault="009A4275" w:rsidP="009A4275">
      <w:pPr>
        <w:spacing w:after="0" w:line="240" w:lineRule="auto"/>
      </w:pPr>
    </w:p>
    <w:p w14:paraId="7B83DAEE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7BDFBDAE" wp14:editId="517CC8C7">
            <wp:extent cx="5274310" cy="6193155"/>
            <wp:effectExtent l="0" t="0" r="2540" b="0"/>
            <wp:docPr id="365" name="รูปภาพ 3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5" name="18.png"/>
                    <pic:cNvPicPr/>
                  </pic:nvPicPr>
                  <pic:blipFill>
                    <a:blip r:embed="rId1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72E223" w14:textId="77777777" w:rsidR="009A4275" w:rsidRPr="00B96C9A" w:rsidRDefault="009A4275" w:rsidP="009A4275">
      <w:pPr>
        <w:spacing w:after="0" w:line="240" w:lineRule="auto"/>
      </w:pPr>
    </w:p>
    <w:p w14:paraId="2E5A0DFE" w14:textId="318C2C8A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>108</w:t>
      </w:r>
      <w:r w:rsidRPr="00B96C9A">
        <w:rPr>
          <w:cs/>
        </w:rPr>
        <w:t xml:space="preserve">  </w:t>
      </w:r>
      <w:r w:rsidR="00A54843" w:rsidRPr="00B96C9A">
        <w:t xml:space="preserve">Activity Diagram </w:t>
      </w:r>
      <w:r w:rsidR="00A54843" w:rsidRPr="00B96C9A">
        <w:rPr>
          <w:cs/>
        </w:rPr>
        <w:t>แจ้งขอเปลี่ยนหัวข้อโครงงาน</w:t>
      </w:r>
    </w:p>
    <w:p w14:paraId="4FD7825E" w14:textId="77777777" w:rsidR="009A4275" w:rsidRPr="00B96C9A" w:rsidRDefault="009A4275" w:rsidP="009A4275">
      <w:pPr>
        <w:spacing w:after="0" w:line="240" w:lineRule="auto"/>
      </w:pPr>
    </w:p>
    <w:p w14:paraId="19B139BA" w14:textId="77777777" w:rsidR="009A4275" w:rsidRPr="00B96C9A" w:rsidRDefault="009A4275" w:rsidP="009A4275">
      <w:pPr>
        <w:spacing w:after="0" w:line="240" w:lineRule="auto"/>
      </w:pPr>
    </w:p>
    <w:p w14:paraId="3F00456D" w14:textId="77777777" w:rsidR="009A4275" w:rsidRPr="00B96C9A" w:rsidRDefault="009A4275" w:rsidP="009A4275">
      <w:pPr>
        <w:spacing w:after="0" w:line="240" w:lineRule="auto"/>
      </w:pPr>
    </w:p>
    <w:p w14:paraId="08742A90" w14:textId="77777777" w:rsidR="009A4275" w:rsidRPr="00B96C9A" w:rsidRDefault="009A4275" w:rsidP="009A4275">
      <w:pPr>
        <w:spacing w:after="0" w:line="240" w:lineRule="auto"/>
      </w:pPr>
    </w:p>
    <w:p w14:paraId="6B91801F" w14:textId="77777777" w:rsidR="00FB0E56" w:rsidRPr="00B96C9A" w:rsidRDefault="00FB0E56" w:rsidP="009A4275">
      <w:pPr>
        <w:spacing w:after="0" w:line="240" w:lineRule="auto"/>
      </w:pPr>
      <w:bookmarkStart w:id="167" w:name="_Hlk498386271"/>
    </w:p>
    <w:p w14:paraId="47ED0CBD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19  ขั้นตอนการทำงานใน </w:t>
      </w:r>
      <w:r w:rsidRPr="00B96C9A">
        <w:t xml:space="preserve">Activity Diagram </w:t>
      </w:r>
      <w:r w:rsidRPr="00B96C9A">
        <w:rPr>
          <w:cs/>
        </w:rPr>
        <w:t>ยื่นคำร้องที่ปรึกษา</w:t>
      </w:r>
      <w:bookmarkEnd w:id="167"/>
    </w:p>
    <w:p w14:paraId="6C0E82A7" w14:textId="77777777" w:rsidR="009A4275" w:rsidRPr="00B96C9A" w:rsidRDefault="009A4275" w:rsidP="009A4275">
      <w:pPr>
        <w:spacing w:after="0" w:line="240" w:lineRule="auto"/>
      </w:pPr>
    </w:p>
    <w:p w14:paraId="03B73243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3B2F4AD7" wp14:editId="2056FE10">
            <wp:extent cx="5274310" cy="6193155"/>
            <wp:effectExtent l="0" t="0" r="2540" b="0"/>
            <wp:docPr id="366" name="รูปภาพ 3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6" name="19.png"/>
                    <pic:cNvPicPr/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FF5E7" w14:textId="77777777" w:rsidR="009A4275" w:rsidRPr="00B96C9A" w:rsidRDefault="009A4275" w:rsidP="009A4275">
      <w:pPr>
        <w:spacing w:after="0" w:line="240" w:lineRule="auto"/>
      </w:pPr>
    </w:p>
    <w:p w14:paraId="4D597649" w14:textId="7021A509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  <w:cs/>
        </w:rPr>
        <w:t xml:space="preserve">109  </w:t>
      </w:r>
      <w:bookmarkStart w:id="168" w:name="_Hlk499067915"/>
      <w:r w:rsidR="00D7582C" w:rsidRPr="00B96C9A">
        <w:t xml:space="preserve">Activity Diagram </w:t>
      </w:r>
      <w:r w:rsidR="00D7582C" w:rsidRPr="00B96C9A">
        <w:rPr>
          <w:cs/>
        </w:rPr>
        <w:t>ยื่นคำร้องที่ปรึกษา</w:t>
      </w:r>
      <w:bookmarkEnd w:id="168"/>
    </w:p>
    <w:p w14:paraId="7C1BA06A" w14:textId="77777777" w:rsidR="009A4275" w:rsidRPr="00B96C9A" w:rsidRDefault="009A4275" w:rsidP="009A4275">
      <w:pPr>
        <w:spacing w:after="0" w:line="240" w:lineRule="auto"/>
      </w:pPr>
    </w:p>
    <w:p w14:paraId="4AE5F0CD" w14:textId="77777777" w:rsidR="009A4275" w:rsidRPr="00B96C9A" w:rsidRDefault="009A4275" w:rsidP="009A4275">
      <w:pPr>
        <w:spacing w:after="0" w:line="240" w:lineRule="auto"/>
      </w:pPr>
    </w:p>
    <w:p w14:paraId="7253D0B2" w14:textId="77777777" w:rsidR="009A4275" w:rsidRPr="00B96C9A" w:rsidRDefault="009A4275" w:rsidP="009A4275">
      <w:pPr>
        <w:spacing w:after="0" w:line="240" w:lineRule="auto"/>
      </w:pPr>
    </w:p>
    <w:p w14:paraId="147A2FE8" w14:textId="77777777" w:rsidR="009A4275" w:rsidRPr="00B96C9A" w:rsidRDefault="009A4275" w:rsidP="009A4275">
      <w:pPr>
        <w:spacing w:after="0" w:line="240" w:lineRule="auto"/>
      </w:pPr>
    </w:p>
    <w:p w14:paraId="2E8C98D8" w14:textId="77777777" w:rsidR="00FB0E56" w:rsidRPr="00B96C9A" w:rsidRDefault="00FB0E56" w:rsidP="009A4275">
      <w:pPr>
        <w:spacing w:after="0" w:line="240" w:lineRule="auto"/>
      </w:pPr>
      <w:bookmarkStart w:id="169" w:name="_Hlk498386345"/>
    </w:p>
    <w:p w14:paraId="62D06DD5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20  ขั้นตอนการทำงานใน </w:t>
      </w:r>
      <w:bookmarkStart w:id="170" w:name="_Hlk499067937"/>
      <w:r w:rsidRPr="00B96C9A">
        <w:t xml:space="preserve">Activity Diagram </w:t>
      </w:r>
      <w:r w:rsidRPr="00B96C9A">
        <w:rPr>
          <w:cs/>
        </w:rPr>
        <w:t>ยื่นคำร้องที่ปรึกษา</w:t>
      </w:r>
      <w:bookmarkEnd w:id="169"/>
      <w:bookmarkEnd w:id="170"/>
    </w:p>
    <w:p w14:paraId="71127CA3" w14:textId="77777777" w:rsidR="009A4275" w:rsidRPr="00B96C9A" w:rsidRDefault="009A4275" w:rsidP="009A4275">
      <w:pPr>
        <w:spacing w:after="0" w:line="240" w:lineRule="auto"/>
      </w:pPr>
    </w:p>
    <w:p w14:paraId="6D446782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445D6B21" wp14:editId="4EE3971F">
            <wp:extent cx="5274310" cy="6193155"/>
            <wp:effectExtent l="0" t="0" r="2540" b="0"/>
            <wp:docPr id="367" name="รูปภาพ 3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7" name="20.png"/>
                    <pic:cNvPicPr/>
                  </pic:nvPicPr>
                  <pic:blipFill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43CE73" w14:textId="77777777" w:rsidR="009A4275" w:rsidRPr="00B96C9A" w:rsidRDefault="009A4275" w:rsidP="009A4275">
      <w:pPr>
        <w:spacing w:after="0" w:line="240" w:lineRule="auto"/>
      </w:pPr>
    </w:p>
    <w:p w14:paraId="68540517" w14:textId="6FCC7D11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</w:rPr>
        <w:t>110</w:t>
      </w:r>
      <w:r w:rsidRPr="00B96C9A">
        <w:rPr>
          <w:cs/>
        </w:rPr>
        <w:t xml:space="preserve">  </w:t>
      </w:r>
      <w:r w:rsidR="00D7582C" w:rsidRPr="00B96C9A">
        <w:t xml:space="preserve">Activity Diagram </w:t>
      </w:r>
      <w:r w:rsidR="00D7582C" w:rsidRPr="00B96C9A">
        <w:rPr>
          <w:cs/>
        </w:rPr>
        <w:t>ยื่นคำร้องที่ปรึกษา</w:t>
      </w:r>
    </w:p>
    <w:p w14:paraId="7A54322C" w14:textId="77777777" w:rsidR="009A4275" w:rsidRPr="00B96C9A" w:rsidRDefault="009A4275" w:rsidP="009A4275">
      <w:pPr>
        <w:spacing w:after="0" w:line="240" w:lineRule="auto"/>
      </w:pPr>
    </w:p>
    <w:p w14:paraId="0B15B4A1" w14:textId="77777777" w:rsidR="009A4275" w:rsidRPr="00B96C9A" w:rsidRDefault="009A4275" w:rsidP="009A4275">
      <w:pPr>
        <w:spacing w:after="0" w:line="240" w:lineRule="auto"/>
      </w:pPr>
    </w:p>
    <w:p w14:paraId="5ABF34AA" w14:textId="77777777" w:rsidR="009A4275" w:rsidRPr="00B96C9A" w:rsidRDefault="009A4275" w:rsidP="009A4275">
      <w:pPr>
        <w:spacing w:after="0" w:line="240" w:lineRule="auto"/>
      </w:pPr>
    </w:p>
    <w:p w14:paraId="74545617" w14:textId="77777777" w:rsidR="009A4275" w:rsidRPr="00B96C9A" w:rsidRDefault="009A4275" w:rsidP="009A4275">
      <w:pPr>
        <w:spacing w:after="0" w:line="240" w:lineRule="auto"/>
      </w:pPr>
    </w:p>
    <w:p w14:paraId="6277A59E" w14:textId="77777777" w:rsidR="00FB0E56" w:rsidRPr="00B96C9A" w:rsidRDefault="00FB0E56" w:rsidP="009A4275">
      <w:pPr>
        <w:spacing w:after="0" w:line="240" w:lineRule="auto"/>
      </w:pPr>
    </w:p>
    <w:p w14:paraId="23198294" w14:textId="77777777" w:rsidR="009A4275" w:rsidRPr="00B96C9A" w:rsidRDefault="009A4275" w:rsidP="009A4275">
      <w:pPr>
        <w:spacing w:after="0" w:line="240" w:lineRule="auto"/>
      </w:pPr>
      <w:r w:rsidRPr="00B96C9A">
        <w:rPr>
          <w:cs/>
        </w:rPr>
        <w:lastRenderedPageBreak/>
        <w:t xml:space="preserve">                </w:t>
      </w:r>
      <w:r w:rsidR="00566712" w:rsidRPr="00B96C9A">
        <w:t>4</w:t>
      </w:r>
      <w:r w:rsidR="00566712" w:rsidRPr="00B96C9A">
        <w:rPr>
          <w:cs/>
        </w:rPr>
        <w:t>.</w:t>
      </w:r>
      <w:r w:rsidR="00566712" w:rsidRPr="00B96C9A">
        <w:t>2</w:t>
      </w:r>
      <w:r w:rsidR="00566712" w:rsidRPr="00B96C9A">
        <w:rPr>
          <w:cs/>
        </w:rPr>
        <w:t>.</w:t>
      </w:r>
      <w:r w:rsidR="00566712" w:rsidRPr="00B96C9A">
        <w:t>4</w:t>
      </w:r>
      <w:r w:rsidRPr="00B96C9A">
        <w:rPr>
          <w:cs/>
        </w:rPr>
        <w:t xml:space="preserve">.21  ขั้นตอนการทำงานใน </w:t>
      </w:r>
      <w:bookmarkStart w:id="171" w:name="_Hlk499067970"/>
      <w:r w:rsidRPr="00B96C9A">
        <w:t xml:space="preserve">Activity Diagram </w:t>
      </w:r>
      <w:r w:rsidRPr="00B96C9A">
        <w:rPr>
          <w:cs/>
        </w:rPr>
        <w:t>แจ้งขอเปลี่ยนที่ปรึกษา</w:t>
      </w:r>
      <w:bookmarkEnd w:id="171"/>
    </w:p>
    <w:p w14:paraId="24B33BFD" w14:textId="77777777" w:rsidR="009A4275" w:rsidRPr="00B96C9A" w:rsidRDefault="009A4275" w:rsidP="009A4275">
      <w:pPr>
        <w:spacing w:after="0" w:line="240" w:lineRule="auto"/>
      </w:pPr>
    </w:p>
    <w:p w14:paraId="0B1112AF" w14:textId="77777777" w:rsidR="009A4275" w:rsidRPr="00B96C9A" w:rsidRDefault="00FB0E56" w:rsidP="009A4275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0C295AB4" wp14:editId="29896816">
            <wp:extent cx="5274310" cy="6193155"/>
            <wp:effectExtent l="0" t="0" r="2540" b="0"/>
            <wp:docPr id="368" name="รูปภาพ 3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8" name="21.png"/>
                    <pic:cNvPicPr/>
                  </pic:nvPicPr>
                  <pic:blipFill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9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0678C6" w14:textId="77777777" w:rsidR="009A4275" w:rsidRPr="00B96C9A" w:rsidRDefault="009A4275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78541C6B" w14:textId="08A14A92" w:rsidR="00BC6501" w:rsidRPr="00B96C9A" w:rsidRDefault="00BC6501" w:rsidP="2B70ABAF">
      <w:pPr>
        <w:tabs>
          <w:tab w:val="left" w:pos="993"/>
          <w:tab w:val="left" w:pos="1170"/>
        </w:tabs>
        <w:spacing w:after="0" w:line="240" w:lineRule="auto"/>
        <w:jc w:val="center"/>
        <w:rPr>
          <w:color w:val="FF0000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</w:rPr>
        <w:t>111</w:t>
      </w:r>
      <w:r w:rsidRPr="00B96C9A">
        <w:rPr>
          <w:cs/>
        </w:rPr>
        <w:t xml:space="preserve">  </w:t>
      </w:r>
      <w:r w:rsidR="00D7582C" w:rsidRPr="00B96C9A">
        <w:t xml:space="preserve">Activity Diagram </w:t>
      </w:r>
      <w:r w:rsidR="00D7582C" w:rsidRPr="00B96C9A">
        <w:rPr>
          <w:cs/>
        </w:rPr>
        <w:t>แจ้งขอเปลี่ยนที่ปรึกษา</w:t>
      </w:r>
    </w:p>
    <w:p w14:paraId="4DD32291" w14:textId="77777777" w:rsidR="00684438" w:rsidRPr="00B96C9A" w:rsidRDefault="00684438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37E1EB85" w14:textId="77777777" w:rsidR="009C3198" w:rsidRPr="00B96C9A" w:rsidRDefault="009C3198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711514CC" w14:textId="77777777" w:rsidR="00684438" w:rsidRPr="00B96C9A" w:rsidRDefault="00684438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50CBBAE3" w14:textId="77777777" w:rsidR="00684438" w:rsidRPr="00B96C9A" w:rsidRDefault="00684438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32CD7C25" w14:textId="77777777" w:rsidR="00566712" w:rsidRPr="00B96C9A" w:rsidRDefault="00566712" w:rsidP="00566712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lastRenderedPageBreak/>
        <w:t xml:space="preserve">       </w:t>
      </w:r>
      <w:r w:rsidR="00ED0189" w:rsidRPr="00B96C9A">
        <w:rPr>
          <w:cs/>
        </w:rPr>
        <w:t xml:space="preserve">  </w:t>
      </w:r>
      <w:r w:rsidRPr="00B96C9A">
        <w:rPr>
          <w:cs/>
        </w:rPr>
        <w:t xml:space="preserve"> </w:t>
      </w:r>
      <w:r w:rsidRPr="00B96C9A">
        <w:t>4</w:t>
      </w:r>
      <w:r w:rsidRPr="00B96C9A">
        <w:rPr>
          <w:cs/>
        </w:rPr>
        <w:t>.</w:t>
      </w:r>
      <w:r w:rsidRPr="00B96C9A">
        <w:t>2</w:t>
      </w:r>
      <w:r w:rsidRPr="00B96C9A">
        <w:rPr>
          <w:cs/>
        </w:rPr>
        <w:t>.</w:t>
      </w:r>
      <w:r w:rsidRPr="00B96C9A">
        <w:t>5  ER Diagram</w:t>
      </w:r>
    </w:p>
    <w:p w14:paraId="10205D94" w14:textId="77777777" w:rsidR="00684438" w:rsidRPr="00B96C9A" w:rsidRDefault="00684438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ฐานข้อมูล ใช้รูปแบบของฐานข้อมูลเชิงสัมพันธ์ (</w:t>
      </w:r>
      <w:r w:rsidRPr="00B96C9A">
        <w:rPr>
          <w:rFonts w:eastAsia="Cordia New"/>
        </w:rPr>
        <w:t>Relational Database</w:t>
      </w:r>
      <w:r w:rsidRPr="00B96C9A">
        <w:rPr>
          <w:rFonts w:eastAsia="Cordia New"/>
          <w:cs/>
        </w:rPr>
        <w:t xml:space="preserve">) ซึ่งได้ออกแบบให้ตอบสนองต่อความต้องการของระบบ ดังแสดงในภาพที่ 18 และมีการใช้ข้อมูลจากระบบข้อมูลบุคคล โดยมีตาราง </w:t>
      </w:r>
      <w:proofErr w:type="spellStart"/>
      <w:r w:rsidRPr="00B96C9A">
        <w:rPr>
          <w:rFonts w:eastAsia="Cordia New"/>
        </w:rPr>
        <w:t>epro_user</w:t>
      </w:r>
      <w:proofErr w:type="spellEnd"/>
      <w:r w:rsidRPr="00B96C9A">
        <w:rPr>
          <w:rFonts w:eastAsia="Cordia New"/>
        </w:rPr>
        <w:t xml:space="preserve"> </w:t>
      </w:r>
      <w:r w:rsidRPr="00B96C9A">
        <w:rPr>
          <w:rFonts w:eastAsia="Cordia New"/>
          <w:cs/>
        </w:rPr>
        <w:t>ทำหน้าที่เก็บความสัมพันธ์ ส่วนข้อมูลจะใช้การเรียกผ่านเว็บ</w:t>
      </w:r>
      <w:proofErr w:type="spellStart"/>
      <w:r w:rsidRPr="00B96C9A">
        <w:rPr>
          <w:rFonts w:eastAsia="Cordia New"/>
          <w:cs/>
        </w:rPr>
        <w:t>เซอร์วิซ</w:t>
      </w:r>
      <w:proofErr w:type="spellEnd"/>
      <w:r w:rsidRPr="00B96C9A">
        <w:rPr>
          <w:rFonts w:eastAsia="Cordia New"/>
          <w:cs/>
        </w:rPr>
        <w:t xml:space="preserve"> (</w:t>
      </w:r>
      <w:r w:rsidRPr="00B96C9A">
        <w:rPr>
          <w:rFonts w:eastAsia="Cordia New"/>
        </w:rPr>
        <w:t>Web Service</w:t>
      </w:r>
      <w:r w:rsidRPr="00B96C9A">
        <w:rPr>
          <w:rFonts w:eastAsia="Cordia New"/>
          <w:cs/>
        </w:rPr>
        <w:t>)</w:t>
      </w:r>
      <w:r w:rsidR="009C3198" w:rsidRPr="00B96C9A">
        <w:rPr>
          <w:rFonts w:eastAsia="Cordia New"/>
          <w:cs/>
        </w:rPr>
        <w:t xml:space="preserve"> ของกลุ่มข้อมูลบุคคล</w:t>
      </w:r>
    </w:p>
    <w:p w14:paraId="44B2AAD7" w14:textId="77777777" w:rsidR="00E30505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  <w:r w:rsidRPr="00B96C9A">
        <w:rPr>
          <w:noProof/>
        </w:rPr>
        <w:drawing>
          <wp:anchor distT="0" distB="0" distL="114300" distR="114300" simplePos="0" relativeHeight="251658314" behindDoc="1" locked="0" layoutInCell="1" allowOverlap="1" wp14:anchorId="176ACC6A" wp14:editId="7730CFBA">
            <wp:simplePos x="0" y="0"/>
            <wp:positionH relativeFrom="column">
              <wp:posOffset>-560717</wp:posOffset>
            </wp:positionH>
            <wp:positionV relativeFrom="paragraph">
              <wp:posOffset>217781</wp:posOffset>
            </wp:positionV>
            <wp:extent cx="6193846" cy="6650966"/>
            <wp:effectExtent l="0" t="0" r="0" b="0"/>
            <wp:wrapNone/>
            <wp:docPr id="269" name="รูปภาพ 2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4904" cy="666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550DD2A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5A414CAD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16278070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0476F845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631F2FA7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3E740989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049EADE1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568153CC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3A78A8C1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41EEC051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7F54B2D9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6F5E1D59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0898DC8A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6B5161B0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2C1D88B0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04118336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2EE355BB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625CB9BA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1A4E09C3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3ED9349D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2DC43C69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5C4E45A9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41D3431B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60C22D10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144798E1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19C0AFF4" w14:textId="77777777" w:rsidR="009C3198" w:rsidRPr="00B96C9A" w:rsidRDefault="009C3198" w:rsidP="00684438">
      <w:pPr>
        <w:spacing w:after="0" w:line="240" w:lineRule="auto"/>
        <w:jc w:val="thaiDistribute"/>
        <w:rPr>
          <w:rFonts w:eastAsia="Cordia New"/>
        </w:rPr>
      </w:pPr>
    </w:p>
    <w:p w14:paraId="102AF0AC" w14:textId="77777777" w:rsidR="00684438" w:rsidRPr="00B96C9A" w:rsidRDefault="00684438" w:rsidP="00684438">
      <w:pPr>
        <w:spacing w:after="0" w:line="240" w:lineRule="auto"/>
        <w:jc w:val="thaiDistribute"/>
        <w:rPr>
          <w:rFonts w:eastAsia="Cordia New"/>
        </w:rPr>
      </w:pPr>
    </w:p>
    <w:p w14:paraId="5A5F9F78" w14:textId="77777777" w:rsidR="00684438" w:rsidRPr="00B96C9A" w:rsidRDefault="00684438" w:rsidP="00684438">
      <w:pPr>
        <w:spacing w:after="0" w:line="240" w:lineRule="auto"/>
        <w:jc w:val="center"/>
        <w:rPr>
          <w:b/>
          <w:bCs/>
        </w:rPr>
      </w:pPr>
    </w:p>
    <w:p w14:paraId="2175A626" w14:textId="77777777" w:rsidR="009C3198" w:rsidRPr="00B96C9A" w:rsidRDefault="009C3198" w:rsidP="00684438">
      <w:pPr>
        <w:spacing w:after="0" w:line="240" w:lineRule="auto"/>
        <w:jc w:val="center"/>
        <w:rPr>
          <w:b/>
          <w:bCs/>
        </w:rPr>
      </w:pPr>
    </w:p>
    <w:p w14:paraId="3973B455" w14:textId="07C8C927" w:rsidR="00684438" w:rsidRPr="00B96C9A" w:rsidRDefault="00684438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1E4756" w:rsidRPr="00B96C9A">
        <w:rPr>
          <w:b/>
          <w:bCs/>
        </w:rPr>
        <w:t>112</w:t>
      </w:r>
      <w:r w:rsidRPr="00B96C9A">
        <w:rPr>
          <w:cs/>
        </w:rPr>
        <w:t xml:space="preserve">  </w:t>
      </w:r>
      <w:bookmarkStart w:id="172" w:name="_Hlk499067990"/>
      <w:r w:rsidRPr="00B96C9A">
        <w:rPr>
          <w:cs/>
        </w:rPr>
        <w:t>โครงสร้างระบบระบบจัดการโครงงานและงานวิจัยคอมพิวเตอร์</w:t>
      </w:r>
      <w:bookmarkEnd w:id="172"/>
    </w:p>
    <w:p w14:paraId="26D9E105" w14:textId="77777777" w:rsidR="005F2EB8" w:rsidRPr="00B96C9A" w:rsidRDefault="00ED0189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lastRenderedPageBreak/>
        <w:t xml:space="preserve">          </w:t>
      </w:r>
      <w:r w:rsidR="005F2EB8" w:rsidRPr="00B96C9A">
        <w:t>4</w:t>
      </w:r>
      <w:r w:rsidR="005F2EB8" w:rsidRPr="00B96C9A">
        <w:rPr>
          <w:cs/>
        </w:rPr>
        <w:t>.</w:t>
      </w:r>
      <w:r w:rsidR="005F2EB8" w:rsidRPr="00B96C9A">
        <w:t>2</w:t>
      </w:r>
      <w:r w:rsidR="005F2EB8" w:rsidRPr="00B96C9A">
        <w:rPr>
          <w:cs/>
        </w:rPr>
        <w:t>.</w:t>
      </w:r>
      <w:r w:rsidR="00566712" w:rsidRPr="00B96C9A">
        <w:rPr>
          <w:cs/>
        </w:rPr>
        <w:t>6</w:t>
      </w:r>
      <w:r w:rsidR="005F2EB8" w:rsidRPr="00B96C9A">
        <w:t xml:space="preserve">  Data Dictionary</w:t>
      </w:r>
    </w:p>
    <w:p w14:paraId="0F9A42E1" w14:textId="5D868FA8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bookmarkStart w:id="173" w:name="_Toc437956290"/>
      <w:r w:rsidRPr="00B96C9A">
        <w:rPr>
          <w:b/>
          <w:bCs/>
          <w:cs/>
        </w:rPr>
        <w:t xml:space="preserve">ตารางที่ </w:t>
      </w:r>
      <w:r w:rsidR="00EB56B2" w:rsidRPr="00B96C9A">
        <w:rPr>
          <w:b/>
          <w:bCs/>
        </w:rPr>
        <w:t>2</w:t>
      </w:r>
      <w:r w:rsidR="00E70643" w:rsidRPr="00B96C9A">
        <w:rPr>
          <w:b/>
          <w:bCs/>
          <w:cs/>
        </w:rPr>
        <w:t>9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</w:t>
      </w:r>
      <w:bookmarkEnd w:id="173"/>
      <w:r w:rsidRPr="00B96C9A">
        <w:rPr>
          <w:cs/>
        </w:rPr>
        <w:t>ผู้ใช้งาน</w:t>
      </w:r>
    </w:p>
    <w:p w14:paraId="2C045ED9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349"/>
        <w:gridCol w:w="1191"/>
        <w:gridCol w:w="554"/>
        <w:gridCol w:w="2049"/>
        <w:gridCol w:w="1775"/>
      </w:tblGrid>
      <w:tr w:rsidR="00F674EB" w:rsidRPr="00B96C9A" w14:paraId="1DA9775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EB76BA5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</w:t>
            </w:r>
            <w:r w:rsidR="0057797C" w:rsidRPr="00B96C9A">
              <w:rPr>
                <w:rFonts w:eastAsia="Calibri"/>
              </w:rPr>
              <w:t>user</w:t>
            </w:r>
            <w:proofErr w:type="spellEnd"/>
          </w:p>
        </w:tc>
      </w:tr>
      <w:tr w:rsidR="00F674EB" w:rsidRPr="00B96C9A" w14:paraId="61FE841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9548C71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349" w:type="dxa"/>
            <w:hideMark/>
          </w:tcPr>
          <w:p w14:paraId="0B9C8F3D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91" w:type="dxa"/>
            <w:hideMark/>
          </w:tcPr>
          <w:p w14:paraId="102FD5E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54" w:type="dxa"/>
            <w:hideMark/>
          </w:tcPr>
          <w:p w14:paraId="162CCD7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2049" w:type="dxa"/>
            <w:tcBorders>
              <w:bottom w:val="single" w:sz="4" w:space="0" w:color="5B9BD5" w:themeColor="accent1"/>
            </w:tcBorders>
            <w:hideMark/>
          </w:tcPr>
          <w:p w14:paraId="4FD4097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47B873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D8D02D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C1F75DF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349" w:type="dxa"/>
            <w:hideMark/>
          </w:tcPr>
          <w:p w14:paraId="5DF9D95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  <w:hideMark/>
          </w:tcPr>
          <w:p w14:paraId="55136C5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  <w:hideMark/>
          </w:tcPr>
          <w:p w14:paraId="652F427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2049" w:type="dxa"/>
            <w:tcBorders>
              <w:top w:val="single" w:sz="4" w:space="0" w:color="5B9BD5" w:themeColor="accent1"/>
            </w:tcBorders>
            <w:hideMark/>
          </w:tcPr>
          <w:p w14:paraId="6116477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2EC097D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10AF8160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5B3E59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id</w:t>
            </w:r>
            <w:proofErr w:type="spellEnd"/>
          </w:p>
        </w:tc>
        <w:tc>
          <w:tcPr>
            <w:tcW w:w="1349" w:type="dxa"/>
            <w:hideMark/>
          </w:tcPr>
          <w:p w14:paraId="317C0E7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  <w:hideMark/>
          </w:tcPr>
          <w:p w14:paraId="7F4332E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54" w:type="dxa"/>
            <w:hideMark/>
          </w:tcPr>
          <w:p w14:paraId="5003F18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hideMark/>
          </w:tcPr>
          <w:p w14:paraId="4255916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นักศึกษา/บุคลากร</w:t>
            </w:r>
          </w:p>
        </w:tc>
        <w:tc>
          <w:tcPr>
            <w:tcW w:w="1775" w:type="dxa"/>
            <w:hideMark/>
          </w:tcPr>
          <w:p w14:paraId="67B7C93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573030265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</w:t>
            </w:r>
          </w:p>
        </w:tc>
      </w:tr>
      <w:tr w:rsidR="00F674EB" w:rsidRPr="00B96C9A" w14:paraId="495ED77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803086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type_id</w:t>
            </w:r>
            <w:proofErr w:type="spellEnd"/>
          </w:p>
        </w:tc>
        <w:tc>
          <w:tcPr>
            <w:tcW w:w="1349" w:type="dxa"/>
            <w:hideMark/>
          </w:tcPr>
          <w:p w14:paraId="6766510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  <w:hideMark/>
          </w:tcPr>
          <w:p w14:paraId="5B3F4BD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54" w:type="dxa"/>
            <w:hideMark/>
          </w:tcPr>
          <w:p w14:paraId="264C555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hideMark/>
          </w:tcPr>
          <w:p w14:paraId="597297D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ของผู้ใช้</w:t>
            </w:r>
          </w:p>
        </w:tc>
        <w:tc>
          <w:tcPr>
            <w:tcW w:w="1775" w:type="dxa"/>
            <w:hideMark/>
          </w:tcPr>
          <w:p w14:paraId="1C38C80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</w:p>
        </w:tc>
      </w:tr>
      <w:tr w:rsidR="00F674EB" w:rsidRPr="00B96C9A" w14:paraId="5058915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67BB92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349" w:type="dxa"/>
          </w:tcPr>
          <w:p w14:paraId="637BFD3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</w:tcPr>
          <w:p w14:paraId="26AE093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7DA43B79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</w:tcPr>
          <w:p w14:paraId="208A8F8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7EB0667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881DFF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0CC9ED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349" w:type="dxa"/>
          </w:tcPr>
          <w:p w14:paraId="74F61E4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</w:tcPr>
          <w:p w14:paraId="20F38B8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3A3D049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</w:tcPr>
          <w:p w14:paraId="51E5544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65DE9EE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82D1DF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97A432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349" w:type="dxa"/>
          </w:tcPr>
          <w:p w14:paraId="026FE88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91" w:type="dxa"/>
          </w:tcPr>
          <w:p w14:paraId="1A38019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71A2F94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</w:tcPr>
          <w:p w14:paraId="14429C7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A7A7D7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6EFD832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5E2983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349" w:type="dxa"/>
          </w:tcPr>
          <w:p w14:paraId="40F664E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91" w:type="dxa"/>
          </w:tcPr>
          <w:p w14:paraId="4788B89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631F7E0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</w:tcPr>
          <w:p w14:paraId="4A32E3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D555DD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E9C5F29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1FFB572D" w14:textId="38E5C06D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3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ไฟล์ดาวน์โหลด</w:t>
      </w:r>
    </w:p>
    <w:p w14:paraId="084C246E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6013B11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C1E4396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download</w:t>
            </w:r>
            <w:proofErr w:type="spellEnd"/>
          </w:p>
        </w:tc>
      </w:tr>
      <w:tr w:rsidR="00F674EB" w:rsidRPr="00B96C9A" w14:paraId="3931787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E7E0397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35CAD3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56D1C0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05D8E95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6D7BD22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239A9B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874009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9E7985E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4CD22E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CC06F6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D7D9AF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6AE5DC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ไฟล์</w:t>
            </w:r>
          </w:p>
        </w:tc>
        <w:tc>
          <w:tcPr>
            <w:tcW w:w="1775" w:type="dxa"/>
            <w:hideMark/>
          </w:tcPr>
          <w:p w14:paraId="0A4F8A2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324C18D1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5477574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itle</w:t>
            </w:r>
          </w:p>
        </w:tc>
        <w:tc>
          <w:tcPr>
            <w:tcW w:w="1452" w:type="dxa"/>
            <w:hideMark/>
          </w:tcPr>
          <w:p w14:paraId="2171996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E16584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5A45C2E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4152343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ไฟล์ดาวน์โหลด</w:t>
            </w:r>
          </w:p>
        </w:tc>
        <w:tc>
          <w:tcPr>
            <w:tcW w:w="1775" w:type="dxa"/>
            <w:hideMark/>
          </w:tcPr>
          <w:p w14:paraId="09A8F85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สอบกลางภาค</w:t>
            </w:r>
          </w:p>
        </w:tc>
      </w:tr>
      <w:tr w:rsidR="00F674EB" w:rsidRPr="00B96C9A" w14:paraId="57C4C5B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C60E364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file</w:t>
            </w:r>
          </w:p>
        </w:tc>
        <w:tc>
          <w:tcPr>
            <w:tcW w:w="1452" w:type="dxa"/>
            <w:hideMark/>
          </w:tcPr>
          <w:p w14:paraId="1C00488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1EB044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40113D6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706DE8D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ี่อยู่ไฟล์ดาวน์โหลด</w:t>
            </w:r>
          </w:p>
        </w:tc>
        <w:tc>
          <w:tcPr>
            <w:tcW w:w="1775" w:type="dxa"/>
            <w:hideMark/>
          </w:tcPr>
          <w:p w14:paraId="438B72E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/</w:t>
            </w:r>
            <w:r w:rsidRPr="00B96C9A">
              <w:rPr>
                <w:rFonts w:eastAsia="Calibri"/>
              </w:rPr>
              <w:t>upload</w:t>
            </w:r>
            <w:r w:rsidRPr="00B96C9A">
              <w:rPr>
                <w:rFonts w:eastAsia="Calibri"/>
                <w:cs/>
              </w:rPr>
              <w:t>/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>pdf</w:t>
            </w:r>
          </w:p>
        </w:tc>
      </w:tr>
      <w:tr w:rsidR="00F674EB" w:rsidRPr="00B96C9A" w14:paraId="57D06AD8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E0D7B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6C14F9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1173D3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393DCB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A8736D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04EBDB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54CB47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19FD31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1B72AF9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9C611C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EA52A2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14E133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B44466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21B70F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AB3BAD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C13B38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ADB31B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60DF94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121693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39CF55C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3FE0625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1CA79B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FAD541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77F45E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8A88E9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5725BF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F3F064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1E29F602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</w:p>
    <w:p w14:paraId="4ACF6000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br/>
      </w:r>
      <w:r w:rsidRPr="00B96C9A">
        <w:rPr>
          <w:b/>
          <w:bCs/>
          <w:cs/>
        </w:rPr>
        <w:br/>
      </w:r>
      <w:r w:rsidRPr="00B96C9A">
        <w:rPr>
          <w:b/>
          <w:bCs/>
          <w:cs/>
        </w:rPr>
        <w:br/>
      </w:r>
      <w:r w:rsidRPr="00B96C9A">
        <w:rPr>
          <w:b/>
          <w:bCs/>
          <w:cs/>
        </w:rPr>
        <w:br/>
      </w:r>
      <w:r w:rsidRPr="00B96C9A">
        <w:rPr>
          <w:b/>
          <w:bCs/>
          <w:cs/>
        </w:rPr>
        <w:br/>
      </w:r>
      <w:r w:rsidRPr="00B96C9A">
        <w:rPr>
          <w:b/>
          <w:bCs/>
          <w:cs/>
        </w:rPr>
        <w:br/>
      </w:r>
    </w:p>
    <w:p w14:paraId="10A2BF76" w14:textId="316039C2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3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ข่าวสาร</w:t>
      </w:r>
    </w:p>
    <w:p w14:paraId="4E97D514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621"/>
        <w:gridCol w:w="1936"/>
        <w:gridCol w:w="1775"/>
      </w:tblGrid>
      <w:tr w:rsidR="00F674EB" w:rsidRPr="00B96C9A" w14:paraId="021B5403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1D6377C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news</w:t>
            </w:r>
            <w:proofErr w:type="spellEnd"/>
          </w:p>
        </w:tc>
      </w:tr>
      <w:tr w:rsidR="00F674EB" w:rsidRPr="00B96C9A" w14:paraId="79EAC68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D72A0E6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1937F0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27D40D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621" w:type="dxa"/>
            <w:hideMark/>
          </w:tcPr>
          <w:p w14:paraId="4A2CE69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36" w:type="dxa"/>
            <w:tcBorders>
              <w:bottom w:val="single" w:sz="4" w:space="0" w:color="5B9BD5" w:themeColor="accent1"/>
            </w:tcBorders>
            <w:hideMark/>
          </w:tcPr>
          <w:p w14:paraId="37965C1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E56904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4CFCFC3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ECFA3E7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ECFB3D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133915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  <w:hideMark/>
          </w:tcPr>
          <w:p w14:paraId="725C1DC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36" w:type="dxa"/>
            <w:tcBorders>
              <w:top w:val="single" w:sz="4" w:space="0" w:color="5B9BD5" w:themeColor="accent1"/>
            </w:tcBorders>
            <w:hideMark/>
          </w:tcPr>
          <w:p w14:paraId="52EE832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ข่าว</w:t>
            </w:r>
          </w:p>
        </w:tc>
        <w:tc>
          <w:tcPr>
            <w:tcW w:w="1775" w:type="dxa"/>
            <w:hideMark/>
          </w:tcPr>
          <w:p w14:paraId="232B3E2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3F99891F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065C3B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itle</w:t>
            </w:r>
          </w:p>
        </w:tc>
        <w:tc>
          <w:tcPr>
            <w:tcW w:w="1452" w:type="dxa"/>
            <w:hideMark/>
          </w:tcPr>
          <w:p w14:paraId="7B11501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23A66A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621" w:type="dxa"/>
            <w:hideMark/>
          </w:tcPr>
          <w:p w14:paraId="758229C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  <w:hideMark/>
          </w:tcPr>
          <w:p w14:paraId="1D8AA2B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พาดหัว</w:t>
            </w:r>
            <w:r w:rsidR="00D02A48" w:rsidRPr="00B96C9A">
              <w:rPr>
                <w:rFonts w:eastAsia="Calibri"/>
                <w:cs/>
              </w:rPr>
              <w:t>ข่</w:t>
            </w:r>
            <w:r w:rsidRPr="00B96C9A">
              <w:rPr>
                <w:rFonts w:eastAsia="Calibri"/>
                <w:cs/>
              </w:rPr>
              <w:t>าว</w:t>
            </w:r>
          </w:p>
        </w:tc>
        <w:tc>
          <w:tcPr>
            <w:tcW w:w="1775" w:type="dxa"/>
            <w:hideMark/>
          </w:tcPr>
          <w:p w14:paraId="6A905F0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สอบกลางภาค</w:t>
            </w:r>
          </w:p>
        </w:tc>
      </w:tr>
      <w:tr w:rsidR="00F674EB" w:rsidRPr="00B96C9A" w14:paraId="3F7553C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02E495A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details</w:t>
            </w:r>
          </w:p>
        </w:tc>
        <w:tc>
          <w:tcPr>
            <w:tcW w:w="1452" w:type="dxa"/>
            <w:hideMark/>
          </w:tcPr>
          <w:p w14:paraId="0AC0A21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  <w:hideMark/>
          </w:tcPr>
          <w:p w14:paraId="1B162BA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621" w:type="dxa"/>
            <w:hideMark/>
          </w:tcPr>
          <w:p w14:paraId="3C94DC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  <w:hideMark/>
          </w:tcPr>
          <w:p w14:paraId="35E2CCF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ระเอียดข่าวสาร</w:t>
            </w:r>
          </w:p>
        </w:tc>
        <w:tc>
          <w:tcPr>
            <w:tcW w:w="1775" w:type="dxa"/>
            <w:hideMark/>
          </w:tcPr>
          <w:p w14:paraId="58DD5E3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ระกาศแจ้งการลง</w:t>
            </w:r>
          </w:p>
        </w:tc>
      </w:tr>
      <w:tr w:rsidR="00F674EB" w:rsidRPr="00B96C9A" w14:paraId="33FF803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31CD32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atus_id</w:t>
            </w:r>
            <w:proofErr w:type="spellEnd"/>
          </w:p>
        </w:tc>
        <w:tc>
          <w:tcPr>
            <w:tcW w:w="1452" w:type="dxa"/>
          </w:tcPr>
          <w:p w14:paraId="53DDB71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BC6D0F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154B701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36" w:type="dxa"/>
          </w:tcPr>
          <w:p w14:paraId="0A19076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ข่าว</w:t>
            </w:r>
          </w:p>
        </w:tc>
        <w:tc>
          <w:tcPr>
            <w:tcW w:w="1775" w:type="dxa"/>
          </w:tcPr>
          <w:p w14:paraId="7D3D4EA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F48EAC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BE76BB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81C373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D7F8DB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016BFFD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36" w:type="dxa"/>
          </w:tcPr>
          <w:p w14:paraId="2743BA7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C54763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3DDFD2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B64743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47CC4A2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345E65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2BA2F44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36" w:type="dxa"/>
          </w:tcPr>
          <w:p w14:paraId="2581D24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06D157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EC3E8E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645A97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9833FF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B3A3C6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242CFCF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</w:tcPr>
          <w:p w14:paraId="6CF046C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8D7EDA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21F53431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CCB586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00A9FB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29DE98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3F15974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</w:tcPr>
          <w:p w14:paraId="3A5A069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ABCA43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56DFFD96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cs/>
        </w:rPr>
        <w:br/>
      </w:r>
      <w:r w:rsidRPr="00B96C9A">
        <w:rPr>
          <w:rFonts w:eastAsia="Cordia New"/>
        </w:rPr>
        <w:t xml:space="preserve">                        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4</w:t>
      </w:r>
      <w:r w:rsidRPr="00B96C9A">
        <w:rPr>
          <w:cs/>
        </w:rPr>
        <w:t xml:space="preserve">  ตารางประเภทข่าวสาร</w:t>
      </w:r>
    </w:p>
    <w:p w14:paraId="6A104FC3" w14:textId="5CA30DD4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3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ข่าวสาร</w:t>
      </w:r>
    </w:p>
    <w:p w14:paraId="0ED0D7B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4CCCE82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CF136B6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news_status</w:t>
            </w:r>
            <w:proofErr w:type="spellEnd"/>
          </w:p>
        </w:tc>
      </w:tr>
      <w:tr w:rsidR="00F674EB" w:rsidRPr="00B96C9A" w14:paraId="004E8BE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BF28903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27F336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4E48F7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F60FB9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6A163D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87F222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B48A36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05A3DA3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0FB87D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C95E02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CC4E46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87A22A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ข่าว</w:t>
            </w:r>
          </w:p>
        </w:tc>
        <w:tc>
          <w:tcPr>
            <w:tcW w:w="1775" w:type="dxa"/>
            <w:hideMark/>
          </w:tcPr>
          <w:p w14:paraId="208F0F3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5467081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CB267A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desc</w:t>
            </w:r>
            <w:proofErr w:type="spellEnd"/>
          </w:p>
        </w:tc>
        <w:tc>
          <w:tcPr>
            <w:tcW w:w="1452" w:type="dxa"/>
            <w:hideMark/>
          </w:tcPr>
          <w:p w14:paraId="033EA64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57E491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28C5BF0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453E8D0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ข่าว</w:t>
            </w:r>
          </w:p>
        </w:tc>
        <w:tc>
          <w:tcPr>
            <w:tcW w:w="1775" w:type="dxa"/>
            <w:hideMark/>
          </w:tcPr>
          <w:p w14:paraId="0BB5B17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อการอนุมัติ</w:t>
            </w:r>
          </w:p>
        </w:tc>
      </w:tr>
      <w:tr w:rsidR="00F674EB" w:rsidRPr="00B96C9A" w14:paraId="781E9AD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FAE219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64C53E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93BDD3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8A39E4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7FC660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8E22E7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0AC75FE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9265E9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60072A0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DE36B3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893EFD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E642DE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3441858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B7A198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33764F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F2953C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F81249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866618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AB8E87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2BBD8D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3526F009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6331C9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1DC11E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2A70D2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DB15DC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867716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375B17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31D36B21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6C18D02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1A4B4C29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55B590D8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3182810A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769D3CEA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0936C683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156A397A" w14:textId="0175ADB5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3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โครงงาน</w:t>
      </w:r>
    </w:p>
    <w:p w14:paraId="272BC567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08"/>
        <w:gridCol w:w="59"/>
        <w:gridCol w:w="1990"/>
        <w:gridCol w:w="1775"/>
      </w:tblGrid>
      <w:tr w:rsidR="00F674EB" w:rsidRPr="00B96C9A" w14:paraId="3280B8F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7"/>
            <w:hideMark/>
          </w:tcPr>
          <w:p w14:paraId="5540D037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type</w:t>
            </w:r>
            <w:proofErr w:type="spellEnd"/>
          </w:p>
        </w:tc>
      </w:tr>
      <w:tr w:rsidR="00F674EB" w:rsidRPr="00B96C9A" w14:paraId="53E0291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F453759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D6913B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326512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gridSpan w:val="2"/>
            <w:hideMark/>
          </w:tcPr>
          <w:p w14:paraId="200376B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FEE43F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2B138E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64FE85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99636C5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72BFF95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9CE177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  <w:hideMark/>
          </w:tcPr>
          <w:p w14:paraId="0265F57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2049" w:type="dxa"/>
            <w:gridSpan w:val="2"/>
            <w:tcBorders>
              <w:top w:val="single" w:sz="4" w:space="0" w:color="5B9BD5" w:themeColor="accent1"/>
            </w:tcBorders>
            <w:hideMark/>
          </w:tcPr>
          <w:p w14:paraId="1C8583A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โครงงาน</w:t>
            </w:r>
          </w:p>
        </w:tc>
        <w:tc>
          <w:tcPr>
            <w:tcW w:w="1775" w:type="dxa"/>
            <w:hideMark/>
          </w:tcPr>
          <w:p w14:paraId="49199A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42D79C1E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291375B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480591A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8B257D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08" w:type="dxa"/>
            <w:hideMark/>
          </w:tcPr>
          <w:p w14:paraId="0CDFA8B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gridSpan w:val="2"/>
            <w:hideMark/>
          </w:tcPr>
          <w:p w14:paraId="7B5872B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โครงงาน</w:t>
            </w:r>
          </w:p>
        </w:tc>
        <w:tc>
          <w:tcPr>
            <w:tcW w:w="1775" w:type="dxa"/>
            <w:hideMark/>
          </w:tcPr>
          <w:p w14:paraId="0B36729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ภาคปกติ</w:t>
            </w:r>
          </w:p>
        </w:tc>
      </w:tr>
      <w:tr w:rsidR="00F674EB" w:rsidRPr="00B96C9A" w14:paraId="470971C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48D15B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3881AF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77FB37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2914195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  <w:gridSpan w:val="2"/>
          </w:tcPr>
          <w:p w14:paraId="031C30C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B8777B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500E4F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05E508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4D44539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146933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1B8A0E3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  <w:gridSpan w:val="2"/>
          </w:tcPr>
          <w:p w14:paraId="1A4FB25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E79781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AACA8A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E5BE29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0611A4E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DF04C7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36B3736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gridSpan w:val="2"/>
          </w:tcPr>
          <w:p w14:paraId="1D5F63E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F87755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5ACA979D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CCFBF4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8E8E24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93C8F9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635D3B4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gridSpan w:val="2"/>
          </w:tcPr>
          <w:p w14:paraId="0AB78E6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EDDB73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9274BB0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</w:p>
    <w:p w14:paraId="638F56C2" w14:textId="401E1E54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3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โครงงาน</w:t>
      </w:r>
    </w:p>
    <w:p w14:paraId="0D0036AF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6504D36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5C3E81C2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</w:t>
            </w:r>
            <w:proofErr w:type="spellEnd"/>
          </w:p>
        </w:tc>
      </w:tr>
      <w:tr w:rsidR="00F674EB" w:rsidRPr="00B96C9A" w14:paraId="543BC09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53008A4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1EC841B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38DBD8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FADD3A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A9D195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77E2D61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1F5DF2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35930E9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FB6275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A11415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3304EB5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5EC64E8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  <w:hideMark/>
          </w:tcPr>
          <w:p w14:paraId="78BFD25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10684572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07F8D67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umber</w:t>
            </w:r>
          </w:p>
        </w:tc>
        <w:tc>
          <w:tcPr>
            <w:tcW w:w="1452" w:type="dxa"/>
            <w:hideMark/>
          </w:tcPr>
          <w:p w14:paraId="386069F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  <w:hideMark/>
          </w:tcPr>
          <w:p w14:paraId="65CE998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1E5939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1F5BA16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มายเลขโครงงาน</w:t>
            </w:r>
          </w:p>
        </w:tc>
        <w:tc>
          <w:tcPr>
            <w:tcW w:w="1775" w:type="dxa"/>
            <w:hideMark/>
          </w:tcPr>
          <w:p w14:paraId="194BEA4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59</w:t>
            </w:r>
          </w:p>
        </w:tc>
      </w:tr>
      <w:tr w:rsidR="00F674EB" w:rsidRPr="00B96C9A" w14:paraId="777DA86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B3CE61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th</w:t>
            </w:r>
            <w:proofErr w:type="spellEnd"/>
          </w:p>
        </w:tc>
        <w:tc>
          <w:tcPr>
            <w:tcW w:w="1452" w:type="dxa"/>
          </w:tcPr>
          <w:p w14:paraId="3A545C6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16A611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91AAE1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F960EF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โครงงานภาษาไทย</w:t>
            </w:r>
          </w:p>
        </w:tc>
        <w:tc>
          <w:tcPr>
            <w:tcW w:w="1775" w:type="dxa"/>
          </w:tcPr>
          <w:p w14:paraId="0AC9B6F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ะบบจัดการโครงงานและงานวิจัยคอมพิวเตอร์</w:t>
            </w:r>
          </w:p>
        </w:tc>
      </w:tr>
      <w:tr w:rsidR="00F674EB" w:rsidRPr="00B96C9A" w14:paraId="1A7C76E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AB3575C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en</w:t>
            </w:r>
            <w:proofErr w:type="spellEnd"/>
          </w:p>
        </w:tc>
        <w:tc>
          <w:tcPr>
            <w:tcW w:w="1452" w:type="dxa"/>
          </w:tcPr>
          <w:p w14:paraId="3D2B1E5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A37D91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B90B10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8E5548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โครงงานภาษาไทย</w:t>
            </w:r>
          </w:p>
        </w:tc>
        <w:tc>
          <w:tcPr>
            <w:tcW w:w="1775" w:type="dxa"/>
          </w:tcPr>
          <w:p w14:paraId="20E8B53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mputer Researches Management System</w:t>
            </w:r>
          </w:p>
        </w:tc>
      </w:tr>
      <w:tr w:rsidR="00F674EB" w:rsidRPr="00B96C9A" w14:paraId="5F0EEA2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3E9CAFE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year</w:t>
            </w:r>
          </w:p>
        </w:tc>
        <w:tc>
          <w:tcPr>
            <w:tcW w:w="1452" w:type="dxa"/>
          </w:tcPr>
          <w:p w14:paraId="2B1D34A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A7A0EB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79240D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0CF50B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ีการศึกษา</w:t>
            </w:r>
          </w:p>
        </w:tc>
        <w:tc>
          <w:tcPr>
            <w:tcW w:w="1775" w:type="dxa"/>
          </w:tcPr>
          <w:p w14:paraId="4C57CAE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560</w:t>
            </w:r>
          </w:p>
        </w:tc>
      </w:tr>
      <w:tr w:rsidR="00F674EB" w:rsidRPr="00B96C9A" w14:paraId="3DE42220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A3916BB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emester</w:t>
            </w:r>
          </w:p>
        </w:tc>
        <w:tc>
          <w:tcPr>
            <w:tcW w:w="1452" w:type="dxa"/>
          </w:tcPr>
          <w:p w14:paraId="5B29F1D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33023F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8DFB60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95736E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ทอม</w:t>
            </w:r>
          </w:p>
        </w:tc>
        <w:tc>
          <w:tcPr>
            <w:tcW w:w="1775" w:type="dxa"/>
          </w:tcPr>
          <w:p w14:paraId="01E15E1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0D0F77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3FE0A2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major_id</w:t>
            </w:r>
            <w:proofErr w:type="spellEnd"/>
          </w:p>
        </w:tc>
        <w:tc>
          <w:tcPr>
            <w:tcW w:w="1452" w:type="dxa"/>
          </w:tcPr>
          <w:p w14:paraId="73D96E6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76D9AF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2DEFA6E" w14:textId="77777777" w:rsidR="00F674EB" w:rsidRPr="00B96C9A" w:rsidRDefault="2B70ABAF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F3A1BC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สาขาวิชา</w:t>
            </w:r>
          </w:p>
        </w:tc>
        <w:tc>
          <w:tcPr>
            <w:tcW w:w="1775" w:type="dxa"/>
          </w:tcPr>
          <w:p w14:paraId="7349C9D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9EF0C9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BB2C9F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34FB60C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ABB72E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434CB6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86B4DE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798BF4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A381D3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2C3CC9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C8D53F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4DAF5A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F0F207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25C9D4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360A0A4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8147754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5C5509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DB0D47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3D3DAD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17FE68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2BC13F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456269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02D50A2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432BBF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4962B70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B141A0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D38396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0FE950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1A9314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1D5EC8" w:rsidRPr="00B96C9A" w14:paraId="39DBD895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1F3300B" w14:textId="77777777" w:rsidR="001D5EC8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lastRenderedPageBreak/>
              <w:t>image</w:t>
            </w:r>
          </w:p>
        </w:tc>
        <w:tc>
          <w:tcPr>
            <w:tcW w:w="1452" w:type="dxa"/>
          </w:tcPr>
          <w:p w14:paraId="2986E07B" w14:textId="77777777" w:rsidR="001D5EC8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</w:p>
        </w:tc>
        <w:tc>
          <w:tcPr>
            <w:tcW w:w="1134" w:type="dxa"/>
          </w:tcPr>
          <w:p w14:paraId="365E87EE" w14:textId="77777777" w:rsidR="001D5EC8" w:rsidRPr="00B96C9A" w:rsidRDefault="001D5EC8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6391869B" w14:textId="77777777" w:rsidR="001D5EC8" w:rsidRPr="00B96C9A" w:rsidRDefault="001D5EC8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60E5DDA5" w14:textId="77777777" w:rsidR="001D5EC8" w:rsidRPr="00B96C9A" w:rsidRDefault="001D5EC8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ูปภาพ</w:t>
            </w:r>
          </w:p>
        </w:tc>
        <w:tc>
          <w:tcPr>
            <w:tcW w:w="1775" w:type="dxa"/>
          </w:tcPr>
          <w:p w14:paraId="6D74EE03" w14:textId="77777777" w:rsidR="001D5EC8" w:rsidRPr="00B96C9A" w:rsidRDefault="001D5EC8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A</w:t>
            </w:r>
            <w:r w:rsidRPr="00B96C9A">
              <w:rPr>
                <w:rFonts w:eastAsia="Calibri"/>
                <w:cs/>
              </w:rPr>
              <w:t>.</w:t>
            </w:r>
            <w:proofErr w:type="spellStart"/>
            <w:r w:rsidRPr="00B96C9A">
              <w:rPr>
                <w:rFonts w:eastAsia="Calibri"/>
              </w:rPr>
              <w:t>png</w:t>
            </w:r>
            <w:proofErr w:type="spellEnd"/>
          </w:p>
        </w:tc>
      </w:tr>
      <w:tr w:rsidR="001D5EC8" w:rsidRPr="00B96C9A" w14:paraId="3BD0D3D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210B0C2" w14:textId="77777777" w:rsidR="001D5EC8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batact</w:t>
            </w:r>
            <w:proofErr w:type="spellEnd"/>
          </w:p>
        </w:tc>
        <w:tc>
          <w:tcPr>
            <w:tcW w:w="1452" w:type="dxa"/>
          </w:tcPr>
          <w:p w14:paraId="1559DA25" w14:textId="77777777" w:rsidR="001D5EC8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331284D9" w14:textId="77777777" w:rsidR="001D5EC8" w:rsidRPr="00B96C9A" w:rsidRDefault="001D5EC8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687F56A4" w14:textId="77777777" w:rsidR="001D5EC8" w:rsidRPr="00B96C9A" w:rsidRDefault="001D5EC8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782BBB4D" w14:textId="77777777" w:rsidR="001D5EC8" w:rsidRPr="00B96C9A" w:rsidRDefault="001D5EC8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บทคัดย่อ</w:t>
            </w:r>
          </w:p>
        </w:tc>
        <w:tc>
          <w:tcPr>
            <w:tcW w:w="1775" w:type="dxa"/>
          </w:tcPr>
          <w:p w14:paraId="40BD5E20" w14:textId="77777777" w:rsidR="001D5EC8" w:rsidRPr="00B96C9A" w:rsidRDefault="001D5EC8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บทคัดย่อ</w:t>
            </w:r>
          </w:p>
        </w:tc>
      </w:tr>
    </w:tbl>
    <w:p w14:paraId="555C576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52927C10" w14:textId="19D47DAB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35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ประเภทโครงงานและโครงงาน</w:t>
      </w:r>
    </w:p>
    <w:p w14:paraId="58AE43A2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41B2FBB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065852E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roject_x_project_type</w:t>
            </w:r>
            <w:proofErr w:type="spellEnd"/>
          </w:p>
        </w:tc>
      </w:tr>
      <w:tr w:rsidR="00F674EB" w:rsidRPr="00B96C9A" w14:paraId="27B2F65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A6EA82B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2363E8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60AABA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266CB0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C87A45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AB8341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742D69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7A1A3AE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F10FA8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968600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4394CA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553E878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5AE1E60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3921596A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A301BB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type_id</w:t>
            </w:r>
            <w:proofErr w:type="spellEnd"/>
          </w:p>
        </w:tc>
        <w:tc>
          <w:tcPr>
            <w:tcW w:w="1452" w:type="dxa"/>
            <w:hideMark/>
          </w:tcPr>
          <w:p w14:paraId="32A48E7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DFACB5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4957AD7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43A64E3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โครงงาน</w:t>
            </w:r>
          </w:p>
        </w:tc>
        <w:tc>
          <w:tcPr>
            <w:tcW w:w="1775" w:type="dxa"/>
            <w:hideMark/>
          </w:tcPr>
          <w:p w14:paraId="5E13D00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CAAD67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F70176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1A3F2A8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44F61E7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46B7AC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A516C3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</w:tcPr>
          <w:p w14:paraId="00B28BD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8B9E03C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0F1C77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67E867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EFA23D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D3E561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B7A4A0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0D7626C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E6DAA0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DDC05A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CD1F02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CF6ADC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E75B28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44F2CB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C73B82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1CEA9F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020CF4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65BC662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7A7C91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AD9AEC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C11D53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32D742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4417490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05BCE8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D0F3B2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C5C474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B26D33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B81EB2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228036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4C597DB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039A097" w14:textId="41D073FD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36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โครงงานและตารางผู้ใช้งาน (นักศึกษา)</w:t>
      </w:r>
    </w:p>
    <w:p w14:paraId="5DD28E08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14B7851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19FA630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x_student</w:t>
            </w:r>
            <w:proofErr w:type="spellEnd"/>
          </w:p>
        </w:tc>
      </w:tr>
      <w:tr w:rsidR="00F674EB" w:rsidRPr="00B96C9A" w14:paraId="1C6C4B5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F7A5ECF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4940AA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6E69B89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8DBE99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579D83F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50DBD44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77DD24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193196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34170B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08EB59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DDA1AC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342A54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1ECB475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6FE5ED2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0F9455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udent_id</w:t>
            </w:r>
            <w:proofErr w:type="spellEnd"/>
          </w:p>
        </w:tc>
        <w:tc>
          <w:tcPr>
            <w:tcW w:w="1452" w:type="dxa"/>
            <w:hideMark/>
          </w:tcPr>
          <w:p w14:paraId="65E6CA9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1F6D97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5601CFE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1E91755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4D4F225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BB1A95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2C7C0D1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243CEF1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0AC0A2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30F90F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738BF5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โครงงาน</w:t>
            </w:r>
          </w:p>
        </w:tc>
        <w:tc>
          <w:tcPr>
            <w:tcW w:w="1775" w:type="dxa"/>
          </w:tcPr>
          <w:p w14:paraId="1711A9F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0</w:t>
            </w:r>
          </w:p>
        </w:tc>
      </w:tr>
      <w:tr w:rsidR="00F674EB" w:rsidRPr="00B96C9A" w14:paraId="3454CDEF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BA553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4C62B91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263E9CC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E0CF84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29E567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6F6943A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8F198B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46D1E4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592F0BB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CE2473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FD32F5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3CB3FE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760002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9E9A43E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77CEDE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1EBF00E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0922C7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2C0411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48F1A1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0E8469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DEB649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34EA2A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AC1FEF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F5F029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AF3B99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324BCF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373009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60CCA657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A7FFC9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B09AB4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CFCCA1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8E2962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7A7F57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17FD9A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61641EE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3EEC17A2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2538955" w14:textId="559577FC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37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อกสารโครงงาน</w:t>
      </w:r>
    </w:p>
    <w:p w14:paraId="59C82F6F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319509F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FD09FF2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document</w:t>
            </w:r>
            <w:proofErr w:type="spellEnd"/>
          </w:p>
        </w:tc>
      </w:tr>
      <w:tr w:rsidR="00F674EB" w:rsidRPr="00B96C9A" w14:paraId="41514408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DAC16BB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0DF0E12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6CFA20C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52C8786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6FC059BD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13FA2B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50A0384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5ABB7AD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7B260B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134D91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3784EC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7973B7F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อกสารโครงงาน</w:t>
            </w:r>
          </w:p>
        </w:tc>
        <w:tc>
          <w:tcPr>
            <w:tcW w:w="1775" w:type="dxa"/>
            <w:hideMark/>
          </w:tcPr>
          <w:p w14:paraId="67660A2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475BC20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D9C1240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path</w:t>
            </w:r>
          </w:p>
        </w:tc>
        <w:tc>
          <w:tcPr>
            <w:tcW w:w="1452" w:type="dxa"/>
            <w:hideMark/>
          </w:tcPr>
          <w:p w14:paraId="5774F0E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C4A849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11CE6BCE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  <w:hideMark/>
          </w:tcPr>
          <w:p w14:paraId="370A7F7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ี่อยู่ไฟล์</w:t>
            </w:r>
          </w:p>
        </w:tc>
        <w:tc>
          <w:tcPr>
            <w:tcW w:w="1775" w:type="dxa"/>
            <w:hideMark/>
          </w:tcPr>
          <w:p w14:paraId="28C9234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123455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>pdf</w:t>
            </w:r>
          </w:p>
        </w:tc>
      </w:tr>
      <w:tr w:rsidR="00F674EB" w:rsidRPr="00B96C9A" w14:paraId="68816ED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62F287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7A3101B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51D016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04CAF65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958B34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5AE3996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6B770D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887220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document_type_id</w:t>
            </w:r>
            <w:proofErr w:type="spellEnd"/>
          </w:p>
        </w:tc>
        <w:tc>
          <w:tcPr>
            <w:tcW w:w="1452" w:type="dxa"/>
          </w:tcPr>
          <w:p w14:paraId="033219A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40FCA3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5CCDFEB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5B2B08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โครงงาน</w:t>
            </w:r>
          </w:p>
        </w:tc>
        <w:tc>
          <w:tcPr>
            <w:tcW w:w="1775" w:type="dxa"/>
          </w:tcPr>
          <w:p w14:paraId="132B7F1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73E373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670DFF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file_type_id</w:t>
            </w:r>
            <w:proofErr w:type="spellEnd"/>
          </w:p>
        </w:tc>
        <w:tc>
          <w:tcPr>
            <w:tcW w:w="1452" w:type="dxa"/>
          </w:tcPr>
          <w:p w14:paraId="734DDEB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D665C0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2AE5B6C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9A21DF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ไฟล์</w:t>
            </w:r>
          </w:p>
        </w:tc>
        <w:tc>
          <w:tcPr>
            <w:tcW w:w="1775" w:type="dxa"/>
          </w:tcPr>
          <w:p w14:paraId="6B64DB4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</w:t>
            </w:r>
          </w:p>
        </w:tc>
      </w:tr>
      <w:tr w:rsidR="00F674EB" w:rsidRPr="00B96C9A" w14:paraId="4ADDDF35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8D9512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540B685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4AF82C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C39526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E1B1D2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13A0BA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CDDED6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CC8D06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EF05C6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614E85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B21B85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7AA4CB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B4E7B5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27E4929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8E86DF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17D0754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32EF92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C1861D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E6F7DA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634611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0973718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1C9898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BACEB0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3C0A11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FEFCDE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DBA469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E3319D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1D5EC8" w:rsidRPr="00B96C9A" w14:paraId="188087ED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CD6030F" w14:textId="77777777" w:rsidR="001D5EC8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29401BD6" w14:textId="77777777" w:rsidR="001D5EC8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</w:p>
        </w:tc>
        <w:tc>
          <w:tcPr>
            <w:tcW w:w="1134" w:type="dxa"/>
          </w:tcPr>
          <w:p w14:paraId="1B789BDD" w14:textId="77777777" w:rsidR="001D5EC8" w:rsidRPr="00B96C9A" w:rsidRDefault="001D5EC8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D002CD2" w14:textId="77777777" w:rsidR="001D5EC8" w:rsidRPr="00B96C9A" w:rsidRDefault="001D5EC8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0AC475B2" w14:textId="77777777" w:rsidR="001D5EC8" w:rsidRPr="00B96C9A" w:rsidRDefault="00C631B9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ของเอกสาร</w:t>
            </w:r>
          </w:p>
        </w:tc>
        <w:tc>
          <w:tcPr>
            <w:tcW w:w="1775" w:type="dxa"/>
          </w:tcPr>
          <w:p w14:paraId="2DE3D574" w14:textId="77777777" w:rsidR="001D5EC8" w:rsidRPr="00B96C9A" w:rsidRDefault="00C631B9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1D5EC8" w:rsidRPr="00B96C9A" w14:paraId="17AAB01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5EB5F33" w14:textId="77777777" w:rsidR="001D5EC8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ublic_document_id</w:t>
            </w:r>
            <w:proofErr w:type="spellEnd"/>
          </w:p>
        </w:tc>
        <w:tc>
          <w:tcPr>
            <w:tcW w:w="1452" w:type="dxa"/>
          </w:tcPr>
          <w:p w14:paraId="01AFE1AD" w14:textId="77777777" w:rsidR="001D5EC8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53715B86" w14:textId="77777777" w:rsidR="001D5EC8" w:rsidRPr="00B96C9A" w:rsidRDefault="001D5EC8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ED10DEE" w14:textId="77777777" w:rsidR="001D5EC8" w:rsidRPr="00B96C9A" w:rsidRDefault="001D5EC8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751043AA" w14:textId="77777777" w:rsidR="001D5EC8" w:rsidRPr="00B96C9A" w:rsidRDefault="001D5EC8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775" w:type="dxa"/>
          </w:tcPr>
          <w:p w14:paraId="0C00D9A8" w14:textId="77777777" w:rsidR="001D5EC8" w:rsidRPr="00B96C9A" w:rsidRDefault="001D5EC8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</w:tr>
    </w:tbl>
    <w:p w14:paraId="0A331737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50E41D1" w14:textId="38C31648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38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โครงงานและตารางผู้ใช้งาน (อาจารย์ที่ปรึกษา)</w:t>
      </w:r>
    </w:p>
    <w:p w14:paraId="6EFFC88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274AA52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5BD3943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x_student</w:t>
            </w:r>
            <w:proofErr w:type="spellEnd"/>
          </w:p>
        </w:tc>
      </w:tr>
      <w:tr w:rsidR="00F674EB" w:rsidRPr="00B96C9A" w14:paraId="7DC0DB6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5AF36B0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DD1F67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5AEA4A0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9265A2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F5DC78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BBBC6A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B193A6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AAD8CA7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1EF9D04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0B876C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FB0BC1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6A2C2FB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proofErr w:type="spellStart"/>
            <w:r w:rsidRPr="00B96C9A">
              <w:rPr>
                <w:rFonts w:eastAsia="Calibri"/>
                <w:cs/>
              </w:rPr>
              <w:t>ควา</w:t>
            </w:r>
            <w:proofErr w:type="spellEnd"/>
            <w:r w:rsidRPr="00B96C9A">
              <w:rPr>
                <w:rFonts w:eastAsia="Calibri"/>
                <w:cs/>
              </w:rPr>
              <w:t>สัมพันธ์</w:t>
            </w:r>
          </w:p>
        </w:tc>
        <w:tc>
          <w:tcPr>
            <w:tcW w:w="1775" w:type="dxa"/>
            <w:hideMark/>
          </w:tcPr>
          <w:p w14:paraId="3C307C3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1BE9FA6B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1E2F3D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udent_id</w:t>
            </w:r>
            <w:proofErr w:type="spellEnd"/>
          </w:p>
        </w:tc>
        <w:tc>
          <w:tcPr>
            <w:tcW w:w="1452" w:type="dxa"/>
            <w:hideMark/>
          </w:tcPr>
          <w:p w14:paraId="7AB03D5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62E171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413887B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30BBB12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2B88030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447FC8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A389589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67CDB19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922BB6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47C5E8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243EB9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โครงงาน</w:t>
            </w:r>
          </w:p>
        </w:tc>
        <w:tc>
          <w:tcPr>
            <w:tcW w:w="1775" w:type="dxa"/>
          </w:tcPr>
          <w:p w14:paraId="12B0D0D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0</w:t>
            </w:r>
          </w:p>
        </w:tc>
      </w:tr>
      <w:tr w:rsidR="00F674EB" w:rsidRPr="00B96C9A" w14:paraId="184C856B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8AEB02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60A80F4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A5FB5B2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4CA346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C48F28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258C740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4EC692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AA70EEC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5F43E4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6066C7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F7B9A9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3E6AE1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3B2296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1DD62A1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C8BEC1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EED1B2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937771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FE18C7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AD6B7E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3A58F5E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C9D912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51D5C3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2672D0D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B384DB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A0A91B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285F04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275FADD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302058C7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3D5B8B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91D206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D6FC41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3C174B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FA6DD8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F8D707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63FA9213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EC2BD31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FE0D5EC" w14:textId="4D9BE58F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39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แจ้งความต้องการรับเป็นที่ปรึกษา (อาจารย์ที่ปรึกษา)</w:t>
      </w:r>
    </w:p>
    <w:p w14:paraId="5F7B7F65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05C5E408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1FD33C88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advisor_request</w:t>
            </w:r>
            <w:proofErr w:type="spellEnd"/>
          </w:p>
        </w:tc>
      </w:tr>
      <w:tr w:rsidR="00F674EB" w:rsidRPr="00B96C9A" w14:paraId="5723BCB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3C9CA58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3F6457B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786588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7FF2AB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316184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1AF24C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37E79F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10B961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488DF0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1DFA7C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C34D15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14FD21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ำร้อง</w:t>
            </w:r>
          </w:p>
        </w:tc>
        <w:tc>
          <w:tcPr>
            <w:tcW w:w="1775" w:type="dxa"/>
            <w:hideMark/>
          </w:tcPr>
          <w:p w14:paraId="0E3BB43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172A1E8B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61A424A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year</w:t>
            </w:r>
          </w:p>
        </w:tc>
        <w:tc>
          <w:tcPr>
            <w:tcW w:w="1452" w:type="dxa"/>
            <w:hideMark/>
          </w:tcPr>
          <w:p w14:paraId="786DDBE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999667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CFD86C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2528511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ีการศึกษา</w:t>
            </w:r>
          </w:p>
        </w:tc>
        <w:tc>
          <w:tcPr>
            <w:tcW w:w="1775" w:type="dxa"/>
            <w:hideMark/>
          </w:tcPr>
          <w:p w14:paraId="16BACBD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560</w:t>
            </w:r>
          </w:p>
        </w:tc>
      </w:tr>
      <w:tr w:rsidR="00F674EB" w:rsidRPr="00B96C9A" w14:paraId="1122AD5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5E27983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emester</w:t>
            </w:r>
          </w:p>
        </w:tc>
        <w:tc>
          <w:tcPr>
            <w:tcW w:w="1452" w:type="dxa"/>
          </w:tcPr>
          <w:p w14:paraId="1C5C673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FF06D8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5A728B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8D0D4C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ภาคการศึกษา</w:t>
            </w:r>
          </w:p>
        </w:tc>
        <w:tc>
          <w:tcPr>
            <w:tcW w:w="1775" w:type="dxa"/>
          </w:tcPr>
          <w:p w14:paraId="5E80E01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3308D11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A610FFC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id</w:t>
            </w:r>
            <w:proofErr w:type="spellEnd"/>
          </w:p>
        </w:tc>
        <w:tc>
          <w:tcPr>
            <w:tcW w:w="1452" w:type="dxa"/>
          </w:tcPr>
          <w:p w14:paraId="78AF42E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6A5E08B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4A42BD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933580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ที่ปรึกษาโครงาน</w:t>
            </w:r>
          </w:p>
        </w:tc>
        <w:tc>
          <w:tcPr>
            <w:tcW w:w="1775" w:type="dxa"/>
          </w:tcPr>
          <w:p w14:paraId="01C5253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A27C93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8A0647F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eed</w:t>
            </w:r>
          </w:p>
        </w:tc>
        <w:tc>
          <w:tcPr>
            <w:tcW w:w="1452" w:type="dxa"/>
          </w:tcPr>
          <w:p w14:paraId="3C3C4A2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6FF498D8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59893E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96EBB1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จำนวนที่รับ</w:t>
            </w:r>
          </w:p>
        </w:tc>
        <w:tc>
          <w:tcPr>
            <w:tcW w:w="1775" w:type="dxa"/>
          </w:tcPr>
          <w:p w14:paraId="480C47B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5</w:t>
            </w:r>
          </w:p>
        </w:tc>
      </w:tr>
      <w:tr w:rsidR="00F674EB" w:rsidRPr="00B96C9A" w14:paraId="16AA171C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36004E0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added</w:t>
            </w:r>
          </w:p>
        </w:tc>
        <w:tc>
          <w:tcPr>
            <w:tcW w:w="1452" w:type="dxa"/>
          </w:tcPr>
          <w:p w14:paraId="15A7C57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604E3F24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4D91FA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8A0C9E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ับแล้ว</w:t>
            </w:r>
          </w:p>
        </w:tc>
        <w:tc>
          <w:tcPr>
            <w:tcW w:w="1775" w:type="dxa"/>
          </w:tcPr>
          <w:p w14:paraId="1B6F44A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</w:tc>
      </w:tr>
      <w:tr w:rsidR="00F674EB" w:rsidRPr="00B96C9A" w14:paraId="30B9E6F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6454F7C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C07185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73EC39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DE1371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40A532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B24E03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9DBFB26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6DF1EF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18B31C1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A4A0AC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58B6AD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08FE84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BCE714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CCEA25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73E9DA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38341F9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2AD0AB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381226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C111F3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7E8108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74F7640A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E36F69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2D9FCD9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69DCFB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F35DD5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0785DB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04B027E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51C5CA65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BF25AC9" w14:textId="1A4FFFB5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4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เอกสารโครงงาน</w:t>
      </w:r>
    </w:p>
    <w:p w14:paraId="0B919F8C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30F3AA1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CA27F1F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document_type</w:t>
            </w:r>
            <w:proofErr w:type="spellEnd"/>
          </w:p>
        </w:tc>
      </w:tr>
      <w:tr w:rsidR="00F674EB" w:rsidRPr="00B96C9A" w14:paraId="19A9469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ED2236F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2EA60755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2740F9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986C0D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19FC4C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594DD32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1F257C2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E070CFE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F8A2DD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30D421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EADFE1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3F8C07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โครงงาน</w:t>
            </w:r>
          </w:p>
        </w:tc>
        <w:tc>
          <w:tcPr>
            <w:tcW w:w="1775" w:type="dxa"/>
            <w:hideMark/>
          </w:tcPr>
          <w:p w14:paraId="48FCA3D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208FD070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C193F08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6F9405B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CAB7E2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A13FEE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6C25CD9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เอกสารโครงงาน</w:t>
            </w:r>
          </w:p>
        </w:tc>
        <w:tc>
          <w:tcPr>
            <w:tcW w:w="1775" w:type="dxa"/>
            <w:hideMark/>
          </w:tcPr>
          <w:p w14:paraId="014DCBC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roposal</w:t>
            </w:r>
          </w:p>
        </w:tc>
      </w:tr>
      <w:tr w:rsidR="00F674EB" w:rsidRPr="00B96C9A" w14:paraId="222E3F0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83C1A2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44C50C3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673B19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F70CC7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561C11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2383AA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BF9696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335CCA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1F846C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CC1328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ABBB81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E91FE6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1DAA50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4CF012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A4CDA2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6158CB7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682D69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46F65C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0A1487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6667CD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5781CF8A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46BAA2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216B7F79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4060E9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76B65B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E29FEA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C1B89C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A03D413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FEBA8C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3EB7C0C0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A6A5E64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DB3F799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C2E772F" w14:textId="33898E5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4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กลุ่มสอบ</w:t>
      </w:r>
    </w:p>
    <w:p w14:paraId="6D9F0E4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09472960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9F4A413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exam_group</w:t>
            </w:r>
            <w:proofErr w:type="spellEnd"/>
          </w:p>
        </w:tc>
      </w:tr>
      <w:tr w:rsidR="00F674EB" w:rsidRPr="00B96C9A" w14:paraId="789CD32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A0AEB65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FF538E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5D953DD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171B92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2D9879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E33144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3121427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35CB12B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605952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F383E3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BB82C5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73899CF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กลุ่มสอบ</w:t>
            </w:r>
          </w:p>
        </w:tc>
        <w:tc>
          <w:tcPr>
            <w:tcW w:w="1775" w:type="dxa"/>
            <w:hideMark/>
          </w:tcPr>
          <w:p w14:paraId="01583CC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7FA1DC6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3FEA4D8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year</w:t>
            </w:r>
          </w:p>
        </w:tc>
        <w:tc>
          <w:tcPr>
            <w:tcW w:w="1452" w:type="dxa"/>
            <w:hideMark/>
          </w:tcPr>
          <w:p w14:paraId="3B06D5D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04743E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90576E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01AF17F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ีการศึกษา</w:t>
            </w:r>
          </w:p>
        </w:tc>
        <w:tc>
          <w:tcPr>
            <w:tcW w:w="1775" w:type="dxa"/>
            <w:hideMark/>
          </w:tcPr>
          <w:p w14:paraId="35364FD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560</w:t>
            </w:r>
          </w:p>
        </w:tc>
      </w:tr>
      <w:tr w:rsidR="00F674EB" w:rsidRPr="00B96C9A" w14:paraId="73C28CF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F91181B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emester</w:t>
            </w:r>
          </w:p>
        </w:tc>
        <w:tc>
          <w:tcPr>
            <w:tcW w:w="1452" w:type="dxa"/>
          </w:tcPr>
          <w:p w14:paraId="7C56C91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86DF00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C9EAAB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E08FF3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ภาคการศึกษา</w:t>
            </w:r>
          </w:p>
        </w:tc>
        <w:tc>
          <w:tcPr>
            <w:tcW w:w="1775" w:type="dxa"/>
          </w:tcPr>
          <w:p w14:paraId="0A33795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A742A18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A7C15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</w:tcPr>
          <w:p w14:paraId="03B0209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6DDE98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5A541F14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68392FF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กลุ่มสอบ</w:t>
            </w:r>
          </w:p>
        </w:tc>
        <w:tc>
          <w:tcPr>
            <w:tcW w:w="1775" w:type="dxa"/>
          </w:tcPr>
          <w:p w14:paraId="74F1C73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430831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57FE60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oom</w:t>
            </w:r>
          </w:p>
        </w:tc>
        <w:tc>
          <w:tcPr>
            <w:tcW w:w="1452" w:type="dxa"/>
          </w:tcPr>
          <w:p w14:paraId="26A7CE5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0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EA3C3D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3B9DAA1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A93D02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มายเลขห้องสอบ</w:t>
            </w:r>
          </w:p>
        </w:tc>
        <w:tc>
          <w:tcPr>
            <w:tcW w:w="1775" w:type="dxa"/>
          </w:tcPr>
          <w:p w14:paraId="03A6770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SC6603</w:t>
            </w:r>
          </w:p>
        </w:tc>
      </w:tr>
      <w:tr w:rsidR="00F674EB" w:rsidRPr="00B96C9A" w14:paraId="51E2DDE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420AF8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4FB19D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01B761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88D5B0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1E9976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962E47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717B95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768B84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77118F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8D85C0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F505D2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9117EE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F3D209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89BBC35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42EF85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8F99CB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AFEB98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9214DB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DAFF44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23AE62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68CFBFB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99021E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970B2C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386F6F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BBD8C4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1BAF66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C8C98D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4FA2959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C10DD5A" w14:textId="38674A66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4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กลุ่มสอบและผู้ใช้งาน (อาจารย์ที่ปรึกษา)</w:t>
      </w:r>
    </w:p>
    <w:p w14:paraId="7E088B00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553B9E66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28C97FE1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user_x_exam_group</w:t>
            </w:r>
            <w:proofErr w:type="spellEnd"/>
          </w:p>
        </w:tc>
      </w:tr>
      <w:tr w:rsidR="00F674EB" w:rsidRPr="00B96C9A" w14:paraId="025CDFE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B3889B7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308297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B2AA68D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E44224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6E2BF7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63D8771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8C2096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0059B9F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22FF74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52E71CD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1D0ADD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DAA38B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proofErr w:type="spellStart"/>
            <w:r w:rsidRPr="00B96C9A">
              <w:rPr>
                <w:rFonts w:eastAsia="Calibri"/>
                <w:cs/>
              </w:rPr>
              <w:t>ควา</w:t>
            </w:r>
            <w:proofErr w:type="spellEnd"/>
            <w:r w:rsidRPr="00B96C9A">
              <w:rPr>
                <w:rFonts w:eastAsia="Calibri"/>
                <w:cs/>
              </w:rPr>
              <w:t>สัมพันธ์</w:t>
            </w:r>
          </w:p>
        </w:tc>
        <w:tc>
          <w:tcPr>
            <w:tcW w:w="1775" w:type="dxa"/>
            <w:hideMark/>
          </w:tcPr>
          <w:p w14:paraId="564ED15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40F93C5B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6EF14C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id</w:t>
            </w:r>
            <w:proofErr w:type="spellEnd"/>
          </w:p>
        </w:tc>
        <w:tc>
          <w:tcPr>
            <w:tcW w:w="1452" w:type="dxa"/>
            <w:hideMark/>
          </w:tcPr>
          <w:p w14:paraId="0CFDBD4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D5377E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62CBA3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7CF0478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28F458A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DE9C43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48D526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xam_group_id</w:t>
            </w:r>
            <w:proofErr w:type="spellEnd"/>
          </w:p>
        </w:tc>
        <w:tc>
          <w:tcPr>
            <w:tcW w:w="1452" w:type="dxa"/>
          </w:tcPr>
          <w:p w14:paraId="2C9F80C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E1D1F92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E5121D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98C346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กลุ่มสอบ</w:t>
            </w:r>
          </w:p>
        </w:tc>
        <w:tc>
          <w:tcPr>
            <w:tcW w:w="1775" w:type="dxa"/>
          </w:tcPr>
          <w:p w14:paraId="22C36AE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C2B4F0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C193BB6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F1484C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136304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6E66B4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0AD928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DDC015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F17661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48387C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4FC94A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8E0209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94F0AC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85E8BC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E243BC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5967E8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FB45DC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57EFBA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38822E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8AF185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044713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2CB8B8C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1C9DF73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9816DD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55EC42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F9865E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48A6FA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DE9B1C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95713C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3217E4C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6F725D7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3273893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564C4B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5DBC5B2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B3C2B5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E583F43" w14:textId="380A3D53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4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สาขาวิชา</w:t>
      </w:r>
    </w:p>
    <w:p w14:paraId="1A7FDB43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6D40A08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60B5ECD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major</w:t>
            </w:r>
            <w:proofErr w:type="spellEnd"/>
          </w:p>
        </w:tc>
      </w:tr>
      <w:tr w:rsidR="00F674EB" w:rsidRPr="00B96C9A" w14:paraId="171D1E5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35C6FBB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C37346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CE2E4C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76EB1E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CACCDED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C64EE7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4541FAE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32140D9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DC1B7D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BB6D2B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3FBE192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7AD8F91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สาขา</w:t>
            </w:r>
          </w:p>
        </w:tc>
        <w:tc>
          <w:tcPr>
            <w:tcW w:w="1775" w:type="dxa"/>
            <w:hideMark/>
          </w:tcPr>
          <w:p w14:paraId="70D8B91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04003FF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F425AE4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code</w:t>
            </w:r>
          </w:p>
        </w:tc>
        <w:tc>
          <w:tcPr>
            <w:tcW w:w="1452" w:type="dxa"/>
            <w:hideMark/>
          </w:tcPr>
          <w:p w14:paraId="7FA5857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3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BFD04C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4AC760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67396F9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จำสาขา</w:t>
            </w:r>
          </w:p>
        </w:tc>
        <w:tc>
          <w:tcPr>
            <w:tcW w:w="1775" w:type="dxa"/>
            <w:hideMark/>
          </w:tcPr>
          <w:p w14:paraId="217AEDC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001</w:t>
            </w:r>
          </w:p>
        </w:tc>
      </w:tr>
      <w:tr w:rsidR="00F674EB" w:rsidRPr="00B96C9A" w14:paraId="660682D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8A380D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th</w:t>
            </w:r>
            <w:proofErr w:type="spellEnd"/>
          </w:p>
        </w:tc>
        <w:tc>
          <w:tcPr>
            <w:tcW w:w="1452" w:type="dxa"/>
          </w:tcPr>
          <w:p w14:paraId="539266D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280ECF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170EF6C1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341D00B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สาขาภาษาไทย</w:t>
            </w:r>
          </w:p>
        </w:tc>
        <w:tc>
          <w:tcPr>
            <w:tcW w:w="1775" w:type="dxa"/>
          </w:tcPr>
          <w:p w14:paraId="57B2161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วิทยาการคอมพิวเตอร์</w:t>
            </w:r>
          </w:p>
        </w:tc>
      </w:tr>
      <w:tr w:rsidR="00F674EB" w:rsidRPr="00B96C9A" w14:paraId="5CEAC54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2D6501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en</w:t>
            </w:r>
            <w:proofErr w:type="spellEnd"/>
          </w:p>
        </w:tc>
        <w:tc>
          <w:tcPr>
            <w:tcW w:w="1452" w:type="dxa"/>
          </w:tcPr>
          <w:p w14:paraId="12CA6D7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AD697D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158D027B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5DA4F2A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สาขาภาษาอังกฤษ</w:t>
            </w:r>
          </w:p>
        </w:tc>
        <w:tc>
          <w:tcPr>
            <w:tcW w:w="1775" w:type="dxa"/>
          </w:tcPr>
          <w:p w14:paraId="1BFD3BC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mputer Science</w:t>
            </w:r>
          </w:p>
        </w:tc>
      </w:tr>
      <w:tr w:rsidR="00F674EB" w:rsidRPr="00B96C9A" w14:paraId="056CCB5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59E8D3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E9CEDD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55E4AE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D6C069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44588B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7A9A1D8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DFCD4E6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9C0D0A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5112B3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EB3148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727401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7D2329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5EB468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089D0E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780561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172B43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877E33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A53A08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542FB3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35AC5D7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55C0754F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201CB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4FB4AF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776AF9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F3AAB2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8C5416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026AC97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53613AAE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54151407" w14:textId="1908EC9B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4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ที่ปรึกษาโครงงาน</w:t>
      </w:r>
    </w:p>
    <w:p w14:paraId="47AE432F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510717A1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3543878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adviser_type</w:t>
            </w:r>
            <w:proofErr w:type="spellEnd"/>
          </w:p>
        </w:tc>
      </w:tr>
      <w:tr w:rsidR="00F674EB" w:rsidRPr="00B96C9A" w14:paraId="23233E0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82252A3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7C8E4D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100240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D743B6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5F16A95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36A614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FC845E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A1087B0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732344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C0CF46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809782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6E541EE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</w:t>
            </w:r>
            <w:r w:rsidRPr="00B96C9A">
              <w:rPr>
                <w:cs/>
              </w:rPr>
              <w:t>ที่ปรึกษาโครงงาน</w:t>
            </w:r>
          </w:p>
        </w:tc>
        <w:tc>
          <w:tcPr>
            <w:tcW w:w="1775" w:type="dxa"/>
            <w:hideMark/>
          </w:tcPr>
          <w:p w14:paraId="2C3170F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5EB656CA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12E2D9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239709B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45B81F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597046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3D90CB7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</w:t>
            </w:r>
            <w:r w:rsidRPr="00B96C9A">
              <w:rPr>
                <w:cs/>
              </w:rPr>
              <w:t>ที่ปรึกษาโครงงาน</w:t>
            </w:r>
          </w:p>
        </w:tc>
        <w:tc>
          <w:tcPr>
            <w:tcW w:w="1775" w:type="dxa"/>
            <w:hideMark/>
          </w:tcPr>
          <w:p w14:paraId="76DB862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ี่ปรึกษาหลัก</w:t>
            </w:r>
          </w:p>
        </w:tc>
      </w:tr>
      <w:tr w:rsidR="00F674EB" w:rsidRPr="00B96C9A" w14:paraId="28FE962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42C6E4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79087E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EBA22B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5D203F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4EE295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FB5B57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DCAB0D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9D42C5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6BB6DAD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0F5D83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273E6A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363A0F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602385A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2BF8E1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3EF97F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9A52FAD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122D6FD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09E8B4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D51840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2B41B4B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0FF2E57C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9BB544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29E44E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CC5079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DC1DB6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10A757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94A3C2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45A91CC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1983173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6ADE9CF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8EF8CA7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8F3D66F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D762C27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988A71D" w14:textId="792C1095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45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ที่ปรึกษาภายนอก</w:t>
      </w:r>
    </w:p>
    <w:p w14:paraId="1A7FE04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62035EF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6CC9881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external_adviser</w:t>
            </w:r>
            <w:proofErr w:type="spellEnd"/>
          </w:p>
        </w:tc>
      </w:tr>
      <w:tr w:rsidR="00F674EB" w:rsidRPr="00B96C9A" w14:paraId="6B9A933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65FC662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134A797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2B22983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936ECA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B214E4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7C4FFE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889EBE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40F863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29BE98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25AD72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1FDD23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61762B9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ที่ปรึกษาภายนอก</w:t>
            </w:r>
          </w:p>
        </w:tc>
        <w:tc>
          <w:tcPr>
            <w:tcW w:w="1775" w:type="dxa"/>
            <w:hideMark/>
          </w:tcPr>
          <w:p w14:paraId="0D72649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78E8800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E2C61E6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67B491F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100)</w:t>
            </w:r>
          </w:p>
        </w:tc>
        <w:tc>
          <w:tcPr>
            <w:tcW w:w="1134" w:type="dxa"/>
            <w:hideMark/>
          </w:tcPr>
          <w:p w14:paraId="1551842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347C5E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2380F54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ที่ปรึกษาภายนอก</w:t>
            </w:r>
          </w:p>
        </w:tc>
        <w:tc>
          <w:tcPr>
            <w:tcW w:w="1775" w:type="dxa"/>
            <w:hideMark/>
          </w:tcPr>
          <w:p w14:paraId="254F93D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ายคมเคียว ตั้งประเสริฐ</w:t>
            </w:r>
          </w:p>
        </w:tc>
      </w:tr>
      <w:tr w:rsidR="00F674EB" w:rsidRPr="00B96C9A" w14:paraId="2AA2A72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A840787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position</w:t>
            </w:r>
          </w:p>
        </w:tc>
        <w:tc>
          <w:tcPr>
            <w:tcW w:w="1452" w:type="dxa"/>
          </w:tcPr>
          <w:p w14:paraId="0621731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C48801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146794B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4C091C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ำแหน่ง</w:t>
            </w:r>
          </w:p>
        </w:tc>
        <w:tc>
          <w:tcPr>
            <w:tcW w:w="1775" w:type="dxa"/>
          </w:tcPr>
          <w:p w14:paraId="4AA4AD8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ระธานบริษัท</w:t>
            </w:r>
          </w:p>
        </w:tc>
      </w:tr>
      <w:tr w:rsidR="00F674EB" w:rsidRPr="00B96C9A" w14:paraId="0F11C5A7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CF468F3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organization</w:t>
            </w:r>
          </w:p>
        </w:tc>
        <w:tc>
          <w:tcPr>
            <w:tcW w:w="1452" w:type="dxa"/>
          </w:tcPr>
          <w:p w14:paraId="076B18EF" w14:textId="77777777" w:rsidR="00F674EB" w:rsidRPr="00B96C9A" w:rsidRDefault="00F674EB" w:rsidP="2B70ABA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2A8367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7A3DF1B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56F7AD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งค์กรณ์</w:t>
            </w:r>
          </w:p>
        </w:tc>
        <w:tc>
          <w:tcPr>
            <w:tcW w:w="1775" w:type="dxa"/>
          </w:tcPr>
          <w:p w14:paraId="10C9215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หารไทยจำกัด</w:t>
            </w:r>
          </w:p>
        </w:tc>
      </w:tr>
      <w:tr w:rsidR="00F674EB" w:rsidRPr="00B96C9A" w14:paraId="71560CF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7D85B7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023A3FE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FB30A1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6296E78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23D085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0A76242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476FAA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D3C31E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595434F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E81398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E88E0A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41F8D7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982A81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389508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37ACE6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94C46C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E448E4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712D39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84B4E1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BFFE88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D4B443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5E3F74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59258A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A5ED94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3C33D7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4198D3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34B5D6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6334D2C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B85896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CF498C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E95966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BB8E42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F14D4F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D3A5DF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C881A80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C6D8F66" w14:textId="760D1FEC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46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ผู้ใช้งาน</w:t>
      </w:r>
    </w:p>
    <w:p w14:paraId="6222E8EF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245DA04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04F1175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</w:t>
            </w:r>
            <w:r w:rsidR="001F4980" w:rsidRPr="00B96C9A">
              <w:rPr>
                <w:rFonts w:eastAsia="Calibri"/>
              </w:rPr>
              <w:t>user</w:t>
            </w:r>
            <w:r w:rsidRPr="00B96C9A">
              <w:rPr>
                <w:rFonts w:eastAsia="Calibri"/>
              </w:rPr>
              <w:t>_type</w:t>
            </w:r>
            <w:proofErr w:type="spellEnd"/>
          </w:p>
        </w:tc>
      </w:tr>
      <w:tr w:rsidR="00F674EB" w:rsidRPr="00B96C9A" w14:paraId="3B10D0A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6DA977D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AF26C2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12B000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9AD2F3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3F9119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523D78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0D726DE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F226D3E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6C5A8A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7E50E2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95CBA1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455B1E7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</w:t>
            </w:r>
            <w:r w:rsidRPr="00B96C9A">
              <w:rPr>
                <w:cs/>
              </w:rPr>
              <w:t>ผู้ใช้งาน</w:t>
            </w:r>
          </w:p>
        </w:tc>
        <w:tc>
          <w:tcPr>
            <w:tcW w:w="1775" w:type="dxa"/>
            <w:hideMark/>
          </w:tcPr>
          <w:p w14:paraId="53AC20C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796C8E8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9EFEBB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0431FA4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C5A93B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9E18FE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2D59474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</w:t>
            </w:r>
            <w:r w:rsidRPr="00B96C9A">
              <w:rPr>
                <w:cs/>
              </w:rPr>
              <w:t>ผู้ใช้งาน</w:t>
            </w:r>
          </w:p>
        </w:tc>
        <w:tc>
          <w:tcPr>
            <w:tcW w:w="1775" w:type="dxa"/>
            <w:hideMark/>
          </w:tcPr>
          <w:p w14:paraId="55109D3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F674EB" w:rsidRPr="00B96C9A" w14:paraId="79A783C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4A42CA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3950EBD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074584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A6C102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EB3CEE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3164D7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DCE98B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A76910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1A6949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E9EE63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0F23D1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81DAFC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55EC859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5D1DF7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9C4DB8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00259AA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DAA309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516CE6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6F7FF9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315C92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11DA82C0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F75AD7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08CB00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049074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CA924C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FF5CFE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0435751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6D6AF7C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  <w:b/>
          <w:bCs/>
        </w:rPr>
      </w:pPr>
    </w:p>
    <w:p w14:paraId="7516D035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73E68E2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04A61AC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091C678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3377D245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6CA7FC7" w14:textId="5936D7B3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9B2FBE" w:rsidRPr="00B96C9A">
        <w:rPr>
          <w:b/>
          <w:bCs/>
          <w:cs/>
        </w:rPr>
        <w:t>47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ครื่องมือที่ใช้ในการทำโครงงาน</w:t>
      </w:r>
    </w:p>
    <w:p w14:paraId="7194BF8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7BBF3F7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28537EC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tool</w:t>
            </w:r>
            <w:proofErr w:type="spellEnd"/>
          </w:p>
        </w:tc>
      </w:tr>
      <w:tr w:rsidR="00F674EB" w:rsidRPr="00B96C9A" w14:paraId="0E5EB9A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2F26CE7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948CE6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59243D2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5E4C0B2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654407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939EDA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198E409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305B015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C41031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520BE6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434897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E89BE1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เครื่องมือที่ใช้ในการทำโครงงาน</w:t>
            </w:r>
          </w:p>
        </w:tc>
        <w:tc>
          <w:tcPr>
            <w:tcW w:w="1775" w:type="dxa"/>
            <w:hideMark/>
          </w:tcPr>
          <w:p w14:paraId="554D825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06AA19C2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1509370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0B34D41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4B9CDE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671DD25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7E1ABEC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เครื่องมือที่ใช้ในการทำโครงงาน</w:t>
            </w:r>
          </w:p>
        </w:tc>
        <w:tc>
          <w:tcPr>
            <w:tcW w:w="1775" w:type="dxa"/>
            <w:hideMark/>
          </w:tcPr>
          <w:p w14:paraId="63170F1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OpenCV</w:t>
            </w:r>
          </w:p>
        </w:tc>
      </w:tr>
      <w:tr w:rsidR="00F674EB" w:rsidRPr="00B96C9A" w14:paraId="4ABED44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6AAD06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209468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8E447D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8A5F5C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1D29CE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7D8FF1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F6EBB1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5E3314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47E5C66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4F87EC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C24AF0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65C4AE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1DB18CA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02E0AC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60D217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10C9116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CAE0B2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BEE32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C1B057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3AC9DC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2E957A2D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160373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332A799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9546D0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6E7743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862578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FC5492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377CCB9E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499C39E0" w14:textId="61E2D910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DC6C76" w:rsidRPr="00B96C9A">
        <w:rPr>
          <w:b/>
          <w:bCs/>
        </w:rPr>
        <w:t>4</w:t>
      </w:r>
      <w:r w:rsidR="009B2FBE" w:rsidRPr="00B96C9A">
        <w:rPr>
          <w:b/>
          <w:bCs/>
          <w:cs/>
        </w:rPr>
        <w:t>8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ทฤษฎีที่ใช้ในการทำโครงงาน</w:t>
      </w:r>
    </w:p>
    <w:p w14:paraId="0965192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7D31915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6837BD0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theory</w:t>
            </w:r>
            <w:proofErr w:type="spellEnd"/>
          </w:p>
        </w:tc>
      </w:tr>
      <w:tr w:rsidR="00F674EB" w:rsidRPr="00B96C9A" w14:paraId="06F7DFE6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1A1619D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72AA81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A7E5A8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C6402B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3CA567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4630D0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16F697C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E5534EC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5DC2E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AF7A73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9D7F42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CBE551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ทฤษฎีที่ใช้ในการทำโครงงาน</w:t>
            </w:r>
          </w:p>
        </w:tc>
        <w:tc>
          <w:tcPr>
            <w:tcW w:w="1775" w:type="dxa"/>
            <w:hideMark/>
          </w:tcPr>
          <w:p w14:paraId="6CD3DDF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4FC8FE4E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D28B749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6E0C1BC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19253D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45A85CD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66FF75B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ทฤษฎีที่ใช้ในการทำโครงงาน</w:t>
            </w:r>
          </w:p>
        </w:tc>
        <w:tc>
          <w:tcPr>
            <w:tcW w:w="1775" w:type="dxa"/>
            <w:hideMark/>
          </w:tcPr>
          <w:p w14:paraId="715472E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F674EB" w:rsidRPr="00B96C9A" w14:paraId="19AB9AC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CD0CFD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1C3A08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8F291C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CCFF36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0B9D4B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4234F7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1BD695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75CF63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45E91D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B0DDA9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D87CBD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DA4C49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517810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13284E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A7E33B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6931E3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4FC08C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3EA062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3FBA93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896832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20847E22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A205C1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6678D81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5068AA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701E72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F0DD61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0DB84D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15E79726" w14:textId="77777777" w:rsidR="00F674EB" w:rsidRPr="00B96C9A" w:rsidRDefault="00F674EB" w:rsidP="005E6F47">
      <w:pPr>
        <w:spacing w:after="0" w:line="240" w:lineRule="auto"/>
        <w:jc w:val="thaiDistribute"/>
        <w:rPr>
          <w:rFonts w:eastAsia="Cordia New"/>
        </w:rPr>
      </w:pPr>
    </w:p>
    <w:p w14:paraId="709E5A81" w14:textId="507FE8BA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49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โครงงานและเครื่องมือที่ใช้</w:t>
      </w:r>
    </w:p>
    <w:p w14:paraId="0602EE91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092A63F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986F323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x_tool</w:t>
            </w:r>
            <w:proofErr w:type="spellEnd"/>
          </w:p>
        </w:tc>
      </w:tr>
      <w:tr w:rsidR="00F674EB" w:rsidRPr="00B96C9A" w14:paraId="7F83B08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A4A34A1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4BD1D0E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B48855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3830166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7D81EF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928063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F2C458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A17A2CC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77CD6D3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EE3894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A157E5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459BE55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08BABE8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2617BC1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073B82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tool_id</w:t>
            </w:r>
            <w:proofErr w:type="spellEnd"/>
          </w:p>
        </w:tc>
        <w:tc>
          <w:tcPr>
            <w:tcW w:w="1452" w:type="dxa"/>
            <w:hideMark/>
          </w:tcPr>
          <w:p w14:paraId="526DDE2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BF1754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592C4A0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1321D63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ครื่องมือที่ใช้</w:t>
            </w:r>
          </w:p>
        </w:tc>
        <w:tc>
          <w:tcPr>
            <w:tcW w:w="1775" w:type="dxa"/>
            <w:hideMark/>
          </w:tcPr>
          <w:p w14:paraId="1423379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A97987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797DFAC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lastRenderedPageBreak/>
              <w:t>project_id</w:t>
            </w:r>
            <w:proofErr w:type="spellEnd"/>
          </w:p>
        </w:tc>
        <w:tc>
          <w:tcPr>
            <w:tcW w:w="1452" w:type="dxa"/>
          </w:tcPr>
          <w:p w14:paraId="186CCC7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0EC91D4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2EA3260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3F6438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5989E80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15BC2F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4C18026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4E5E06F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83F52A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051DD3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F9FF14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5F70A8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9035B4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85298F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13C296B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B1CCED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B36BD5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E0B23F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1C6EFD9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71FA1A0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0D283D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6717E9E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B74275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21717B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AF4B34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88E535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0CB2F16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3881E0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7F43D5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FE2342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3F7BE9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258966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B8DDF0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47E4DE9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323CAB63" w14:textId="58BB7A29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B2FBE" w:rsidRPr="00B96C9A">
        <w:rPr>
          <w:b/>
          <w:bCs/>
          <w:cs/>
        </w:rPr>
        <w:t>5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โครงงานและทฤษฎีที่ใช้</w:t>
      </w:r>
    </w:p>
    <w:p w14:paraId="5C87CEF4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6E62D66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11B463F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</w:t>
            </w:r>
            <w:r w:rsidR="001F4980" w:rsidRPr="00B96C9A">
              <w:rPr>
                <w:rFonts w:eastAsia="Calibri"/>
              </w:rPr>
              <w:t>_</w:t>
            </w:r>
            <w:r w:rsidRPr="00B96C9A">
              <w:rPr>
                <w:rFonts w:eastAsia="Calibri"/>
              </w:rPr>
              <w:t>theory</w:t>
            </w:r>
            <w:proofErr w:type="spellEnd"/>
          </w:p>
        </w:tc>
      </w:tr>
      <w:tr w:rsidR="00F674EB" w:rsidRPr="00B96C9A" w14:paraId="39B51E2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0C7D607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D6AB5C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1CBF745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8D9EE9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5BA3704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817F23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66A494C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4535C2B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D03C3D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47C463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3E9DF67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4D05B25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6E985FE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623023E2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EDAC5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02F8F84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4593C2B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E6613F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D17D89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16DE1DF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13E39F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BDD73C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9B0BCD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C48781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332EB5D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37BF17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4EBB2F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BA4C691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B42E9C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10FA64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069C42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4981E3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ACCB17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9C23CD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EDF0FF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B6286F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DDF6BF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F3EE21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A73642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7D59B3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18B124D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51030DCA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E754C7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6503CFE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E4C3DE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DF0282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1413A7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E6C6F9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76222C" w:rsidRPr="00B96C9A" w14:paraId="09C8619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D34CEED" w14:textId="77777777" w:rsidR="0076222C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pro_theory_id</w:t>
            </w:r>
            <w:proofErr w:type="spellEnd"/>
          </w:p>
        </w:tc>
        <w:tc>
          <w:tcPr>
            <w:tcW w:w="1452" w:type="dxa"/>
          </w:tcPr>
          <w:p w14:paraId="6DF3646A" w14:textId="77777777" w:rsidR="0076222C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2D601C56" w14:textId="77777777" w:rsidR="0076222C" w:rsidRPr="00B96C9A" w:rsidRDefault="0076222C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B2BE363" w14:textId="77777777" w:rsidR="0076222C" w:rsidRPr="00B96C9A" w:rsidRDefault="0076222C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3DBF2621" w14:textId="77777777" w:rsidR="0076222C" w:rsidRPr="00B96C9A" w:rsidRDefault="000A14E9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proofErr w:type="spellStart"/>
            <w:r w:rsidRPr="00B96C9A">
              <w:rPr>
                <w:rFonts w:eastAsia="Calibri"/>
                <w:cs/>
              </w:rPr>
              <w:t>ทฤษฏี</w:t>
            </w:r>
            <w:proofErr w:type="spellEnd"/>
            <w:r w:rsidRPr="00B96C9A">
              <w:rPr>
                <w:rFonts w:eastAsia="Calibri"/>
                <w:cs/>
              </w:rPr>
              <w:t>ที่เกี่ยวข้อง</w:t>
            </w:r>
          </w:p>
        </w:tc>
        <w:tc>
          <w:tcPr>
            <w:tcW w:w="1775" w:type="dxa"/>
          </w:tcPr>
          <w:p w14:paraId="69269FAB" w14:textId="77777777" w:rsidR="0076222C" w:rsidRPr="00B96C9A" w:rsidRDefault="000A14E9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76222C" w:rsidRPr="00B96C9A" w14:paraId="341E755F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7551BCC" w14:textId="77777777" w:rsidR="0076222C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pro_project_id</w:t>
            </w:r>
            <w:proofErr w:type="spellEnd"/>
          </w:p>
        </w:tc>
        <w:tc>
          <w:tcPr>
            <w:tcW w:w="1452" w:type="dxa"/>
          </w:tcPr>
          <w:p w14:paraId="47184C8E" w14:textId="77777777" w:rsidR="0076222C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0A3DCF90" w14:textId="77777777" w:rsidR="0076222C" w:rsidRPr="00B96C9A" w:rsidRDefault="0076222C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05070FA" w14:textId="77777777" w:rsidR="0076222C" w:rsidRPr="00B96C9A" w:rsidRDefault="0076222C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290ADA00" w14:textId="77777777" w:rsidR="0076222C" w:rsidRPr="00B96C9A" w:rsidRDefault="000A14E9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2059E7CD" w14:textId="77777777" w:rsidR="0076222C" w:rsidRPr="00B96C9A" w:rsidRDefault="000A14E9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</w:tbl>
    <w:p w14:paraId="0F898572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9D12847" w14:textId="53221A31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5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คำร้องขอเป็นที่ปรึกษา</w:t>
      </w:r>
    </w:p>
    <w:p w14:paraId="5802F8A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03A503F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50A9FE7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adviser_request</w:t>
            </w:r>
            <w:proofErr w:type="spellEnd"/>
          </w:p>
        </w:tc>
      </w:tr>
      <w:tr w:rsidR="00F674EB" w:rsidRPr="00B96C9A" w14:paraId="516B157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C96B4AF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C9E8B1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94BED5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0DC1A2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66E479A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661BBE9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ADBECE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4239767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474191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4F37CEB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C0C1CF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7C0D2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ำร้องขอเป็นที่ปรึกษา</w:t>
            </w:r>
          </w:p>
        </w:tc>
        <w:tc>
          <w:tcPr>
            <w:tcW w:w="1775" w:type="dxa"/>
            <w:hideMark/>
          </w:tcPr>
          <w:p w14:paraId="2B5F1CA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0A8EA5A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21CC59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name_th</w:t>
            </w:r>
            <w:proofErr w:type="spellEnd"/>
          </w:p>
        </w:tc>
        <w:tc>
          <w:tcPr>
            <w:tcW w:w="1452" w:type="dxa"/>
            <w:hideMark/>
          </w:tcPr>
          <w:p w14:paraId="04D42F8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B31394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A6FE2D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015F125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ไทย</w:t>
            </w:r>
          </w:p>
        </w:tc>
        <w:tc>
          <w:tcPr>
            <w:tcW w:w="1775" w:type="dxa"/>
            <w:hideMark/>
          </w:tcPr>
          <w:p w14:paraId="374FC6E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ะบบจัดการโครงงานและงานวิจัยคอมพิวเตอร์</w:t>
            </w:r>
          </w:p>
        </w:tc>
      </w:tr>
      <w:tr w:rsidR="00F674EB" w:rsidRPr="00B96C9A" w14:paraId="46A76B5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D76924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lastRenderedPageBreak/>
              <w:t>project_name_en</w:t>
            </w:r>
            <w:proofErr w:type="spellEnd"/>
          </w:p>
        </w:tc>
        <w:tc>
          <w:tcPr>
            <w:tcW w:w="1452" w:type="dxa"/>
          </w:tcPr>
          <w:p w14:paraId="68D74D2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6B74E9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614FFCD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4A4484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อังกฤษ</w:t>
            </w:r>
          </w:p>
        </w:tc>
        <w:tc>
          <w:tcPr>
            <w:tcW w:w="1775" w:type="dxa"/>
          </w:tcPr>
          <w:p w14:paraId="3D74D8A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mputer Researches Management System</w:t>
            </w:r>
          </w:p>
        </w:tc>
      </w:tr>
      <w:tr w:rsidR="00F674EB" w:rsidRPr="00B96C9A" w14:paraId="2CFBE4A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FCE7E38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opic</w:t>
            </w:r>
          </w:p>
        </w:tc>
        <w:tc>
          <w:tcPr>
            <w:tcW w:w="1452" w:type="dxa"/>
          </w:tcPr>
          <w:p w14:paraId="4FCCDCFF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134" w:type="dxa"/>
          </w:tcPr>
          <w:p w14:paraId="0146F463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A1A33F6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7A482E7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ัวข้อ</w:t>
            </w:r>
            <w:r w:rsidRPr="00B96C9A">
              <w:rPr>
                <w:cs/>
              </w:rPr>
              <w:t>คำร้องขอเป็นที่ปรึกษา</w:t>
            </w:r>
          </w:p>
        </w:tc>
        <w:tc>
          <w:tcPr>
            <w:tcW w:w="1775" w:type="dxa"/>
          </w:tcPr>
          <w:p w14:paraId="3E2BAF9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ขอเป็นที่ปรึกษา</w:t>
            </w:r>
          </w:p>
        </w:tc>
      </w:tr>
      <w:tr w:rsidR="00F674EB" w:rsidRPr="00B96C9A" w14:paraId="0049112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67EFE35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detail</w:t>
            </w:r>
          </w:p>
        </w:tc>
        <w:tc>
          <w:tcPr>
            <w:tcW w:w="1452" w:type="dxa"/>
          </w:tcPr>
          <w:p w14:paraId="60EB0B8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3426E0F6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29114CF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22D8221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ละเอียด</w:t>
            </w:r>
            <w:r w:rsidRPr="00B96C9A">
              <w:rPr>
                <w:cs/>
              </w:rPr>
              <w:t>คำร้องขอเป็นที่ปรึกษา</w:t>
            </w:r>
          </w:p>
        </w:tc>
        <w:tc>
          <w:tcPr>
            <w:tcW w:w="1775" w:type="dxa"/>
          </w:tcPr>
          <w:p w14:paraId="589FA9F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นื่องด้วยในรายวิชา</w:t>
            </w:r>
          </w:p>
        </w:tc>
      </w:tr>
      <w:tr w:rsidR="00F674EB" w:rsidRPr="00B96C9A" w14:paraId="6E34075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E23A82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id</w:t>
            </w:r>
            <w:proofErr w:type="spellEnd"/>
          </w:p>
        </w:tc>
        <w:tc>
          <w:tcPr>
            <w:tcW w:w="1452" w:type="dxa"/>
          </w:tcPr>
          <w:p w14:paraId="08F7001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6CA65DA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DB2016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0ED2BC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ที่ผู้ใช้งาน (อาจารย์)</w:t>
            </w:r>
          </w:p>
        </w:tc>
        <w:tc>
          <w:tcPr>
            <w:tcW w:w="1775" w:type="dxa"/>
          </w:tcPr>
          <w:p w14:paraId="35B4A53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E40935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D0ADAA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472A26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CCD985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65B428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61378C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40E28D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59B2FB0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E608FE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97C4B2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05D168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E3510D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4D3772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F8FAAD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765D51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D81446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13294E7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2B36C8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856DC8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756A89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28F881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135D834B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8ADC12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CD7EC8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299DE7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3F7885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A37468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599ABB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58298BC" w14:textId="77777777" w:rsidR="00F674EB" w:rsidRPr="00B96C9A" w:rsidRDefault="00F674EB" w:rsidP="005E6F47">
      <w:pPr>
        <w:spacing w:after="0" w:line="240" w:lineRule="auto"/>
        <w:jc w:val="thaiDistribute"/>
        <w:rPr>
          <w:rFonts w:eastAsia="Cordia New"/>
        </w:rPr>
      </w:pPr>
    </w:p>
    <w:p w14:paraId="7E2A1885" w14:textId="2ACB8765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5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รหัส</w:t>
      </w:r>
      <w:r w:rsidRPr="00B96C9A">
        <w:rPr>
          <w:cs/>
        </w:rPr>
        <w:t xml:space="preserve">ผู้ใช้งาน </w:t>
      </w:r>
      <w:r w:rsidRPr="00B96C9A">
        <w:rPr>
          <w:rFonts w:eastAsia="Calibri"/>
          <w:cs/>
        </w:rPr>
        <w:t>(นักศึกษา)</w:t>
      </w:r>
      <w:r w:rsidRPr="00B96C9A">
        <w:rPr>
          <w:cs/>
        </w:rPr>
        <w:t xml:space="preserve"> และ</w:t>
      </w:r>
      <w:r w:rsidRPr="00B96C9A">
        <w:rPr>
          <w:rFonts w:eastAsia="Calibri"/>
          <w:cs/>
        </w:rPr>
        <w:t>คำร้องขอเป็นที่ปรึกษา</w:t>
      </w:r>
    </w:p>
    <w:p w14:paraId="2FFB974F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30BF847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1E8883D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student_x_adviser_request</w:t>
            </w:r>
            <w:proofErr w:type="spellEnd"/>
          </w:p>
        </w:tc>
      </w:tr>
      <w:tr w:rsidR="00F674EB" w:rsidRPr="00B96C9A" w14:paraId="4009771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E4ACB09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65BFC5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21EDBC2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3856FBE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C09C1E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D617D1D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650076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62B4224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495382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B98A25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5998997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4E44CE3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40A8C9B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3BF9BE9A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73855D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udent_id</w:t>
            </w:r>
            <w:proofErr w:type="spellEnd"/>
          </w:p>
        </w:tc>
        <w:tc>
          <w:tcPr>
            <w:tcW w:w="1452" w:type="dxa"/>
            <w:hideMark/>
          </w:tcPr>
          <w:p w14:paraId="774273D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B62212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E9E6AF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6E7AA6D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 xml:space="preserve">ผู้ใช้งาน </w:t>
            </w:r>
            <w:r w:rsidRPr="00B96C9A">
              <w:rPr>
                <w:rFonts w:eastAsia="Calibri"/>
                <w:cs/>
              </w:rPr>
              <w:t>(นักศึกษา)</w:t>
            </w:r>
          </w:p>
        </w:tc>
        <w:tc>
          <w:tcPr>
            <w:tcW w:w="1775" w:type="dxa"/>
            <w:hideMark/>
          </w:tcPr>
          <w:p w14:paraId="725EDAB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B99881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711FA3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request_id</w:t>
            </w:r>
            <w:proofErr w:type="spellEnd"/>
          </w:p>
        </w:tc>
        <w:tc>
          <w:tcPr>
            <w:tcW w:w="1452" w:type="dxa"/>
          </w:tcPr>
          <w:p w14:paraId="07B96C9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F86ED49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2649F7F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EBA8EA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ำร้องขอเป็นที่ปรึกษา</w:t>
            </w:r>
          </w:p>
        </w:tc>
        <w:tc>
          <w:tcPr>
            <w:tcW w:w="1775" w:type="dxa"/>
          </w:tcPr>
          <w:p w14:paraId="56007BC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7CECC3E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C06AB6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6EB631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F464CB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6FADC8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0EA25A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1B2EA2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45EDBF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37E1EB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86D5B8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65D05F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9BB7A6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85288F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515C7E1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42B2B6C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629DD9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F25ABB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33858A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3ACDC3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989585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50ECF1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75619AA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72DC38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1B1C33D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B9BEEC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824063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90E144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C2C2A5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3C760DE5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7FFEA54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FCD4DB7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22B3DF9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FF540CB" w14:textId="52A62372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833579" w:rsidRPr="00B96C9A">
        <w:rPr>
          <w:b/>
          <w:bCs/>
          <w:cs/>
        </w:rPr>
        <w:t>5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คำร้องเปลี่ยนหัวข้อโครงงาน</w:t>
      </w:r>
    </w:p>
    <w:p w14:paraId="1EC35C3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280DDA01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7B5E48D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change_topic</w:t>
            </w:r>
            <w:proofErr w:type="spellEnd"/>
          </w:p>
        </w:tc>
      </w:tr>
      <w:tr w:rsidR="00F674EB" w:rsidRPr="00B96C9A" w14:paraId="4CE8B87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671179B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2BA3547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3EC8485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3A49EA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D668F29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528ED75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448772D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6FA8BF9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4D88CE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2A22B4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263D0F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A552D3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ำร้องเปลี่ยนหัวข้อโครงงาน</w:t>
            </w:r>
          </w:p>
        </w:tc>
        <w:tc>
          <w:tcPr>
            <w:tcW w:w="1775" w:type="dxa"/>
            <w:hideMark/>
          </w:tcPr>
          <w:p w14:paraId="00B540E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55DBFA07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B4CD62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name_th</w:t>
            </w:r>
            <w:proofErr w:type="spellEnd"/>
          </w:p>
        </w:tc>
        <w:tc>
          <w:tcPr>
            <w:tcW w:w="1452" w:type="dxa"/>
            <w:hideMark/>
          </w:tcPr>
          <w:p w14:paraId="6DBF8E3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8C0F40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4D5FAFF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6AEDE89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ไทย</w:t>
            </w:r>
          </w:p>
        </w:tc>
        <w:tc>
          <w:tcPr>
            <w:tcW w:w="1775" w:type="dxa"/>
            <w:hideMark/>
          </w:tcPr>
          <w:p w14:paraId="44002D7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ะบบจัดการโครงงานและงานวิจัยคอมพิวเตอร์</w:t>
            </w:r>
          </w:p>
        </w:tc>
      </w:tr>
      <w:tr w:rsidR="00F674EB" w:rsidRPr="00B96C9A" w14:paraId="5381CD6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313BE4C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name_en</w:t>
            </w:r>
            <w:proofErr w:type="spellEnd"/>
          </w:p>
        </w:tc>
        <w:tc>
          <w:tcPr>
            <w:tcW w:w="1452" w:type="dxa"/>
          </w:tcPr>
          <w:p w14:paraId="57786F0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249594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12F2056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9C624B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อังกฤษ</w:t>
            </w:r>
          </w:p>
        </w:tc>
        <w:tc>
          <w:tcPr>
            <w:tcW w:w="1775" w:type="dxa"/>
          </w:tcPr>
          <w:p w14:paraId="717C958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mputer Researches Management System</w:t>
            </w:r>
          </w:p>
        </w:tc>
      </w:tr>
      <w:tr w:rsidR="00F674EB" w:rsidRPr="00B96C9A" w14:paraId="0F0EE99E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5B12B5A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eason</w:t>
            </w:r>
          </w:p>
        </w:tc>
        <w:tc>
          <w:tcPr>
            <w:tcW w:w="1452" w:type="dxa"/>
          </w:tcPr>
          <w:p w14:paraId="68D8F41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6619BCE6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4709E86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6F7E1B6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ตุผลที่ต้องการเปลี่ยนหัวข้อโครงงาน</w:t>
            </w:r>
          </w:p>
        </w:tc>
        <w:tc>
          <w:tcPr>
            <w:tcW w:w="1775" w:type="dxa"/>
          </w:tcPr>
          <w:p w14:paraId="53EEE68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มีความถนัดทางด้านนี้มากกว่า</w:t>
            </w:r>
          </w:p>
        </w:tc>
      </w:tr>
      <w:tr w:rsidR="00F674EB" w:rsidRPr="00B96C9A" w14:paraId="0734EF5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A250FB1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comment</w:t>
            </w:r>
          </w:p>
        </w:tc>
        <w:tc>
          <w:tcPr>
            <w:tcW w:w="1452" w:type="dxa"/>
          </w:tcPr>
          <w:p w14:paraId="0AD7C31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1264B96E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D2A638A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1E396FE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วามคิดเห็นของอาจารย์ที่ปรึกษา</w:t>
            </w:r>
          </w:p>
        </w:tc>
        <w:tc>
          <w:tcPr>
            <w:tcW w:w="1775" w:type="dxa"/>
          </w:tcPr>
          <w:p w14:paraId="1C87222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็นควรให้เปลี่ยน</w:t>
            </w:r>
          </w:p>
        </w:tc>
      </w:tr>
      <w:tr w:rsidR="00F674EB" w:rsidRPr="00B96C9A" w14:paraId="0FC0F0E8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4CF45B6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6EB20DD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3FC8D554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6ACDF98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010A892A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s/>
              </w:rPr>
            </w:pPr>
            <w:r w:rsidRPr="00B96C9A">
              <w:rPr>
                <w:rFonts w:eastAsia="Calibri"/>
                <w:cs/>
              </w:rPr>
              <w:t>สถานการเปลี่ยนหัวข้อโครงงาน</w:t>
            </w:r>
          </w:p>
        </w:tc>
        <w:tc>
          <w:tcPr>
            <w:tcW w:w="1775" w:type="dxa"/>
          </w:tcPr>
          <w:p w14:paraId="0C3CB38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7A43CB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7E6BA9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69917E9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DB385BD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B1E4D5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4891C5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6B109EA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8B4E005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2BA520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0E8F79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46FF04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5613D6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E7CF34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A8CDAD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D3D751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E02FF3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4052A2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52E35B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8CE8AE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6B2FA2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B33CC9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63B0BEF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C17C9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ED4D3F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5D580C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ABA336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452B97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14A26CF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5788647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2459F4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3FB226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463C68D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2C4CFB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362483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C788B6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68289E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8F18C54" w14:textId="14720476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5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คำร้องเปลี่ยนอาจารย์ที่ปรึกษา</w:t>
      </w:r>
    </w:p>
    <w:p w14:paraId="65A166CD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04D5B2B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BF1C313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change_adviser</w:t>
            </w:r>
            <w:proofErr w:type="spellEnd"/>
          </w:p>
        </w:tc>
      </w:tr>
      <w:tr w:rsidR="00F674EB" w:rsidRPr="00B96C9A" w14:paraId="4A9E193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536691B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36AFAF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A2B8F0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41A041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51AA67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A70F61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4423A18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E3B122D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B351A1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F36EB1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8E5285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A4A90A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ำร้องเปลี่ยนอาจารย์ที่ปรึกษา</w:t>
            </w:r>
          </w:p>
        </w:tc>
        <w:tc>
          <w:tcPr>
            <w:tcW w:w="1775" w:type="dxa"/>
            <w:hideMark/>
          </w:tcPr>
          <w:p w14:paraId="599BAC0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6BD4CB7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5F94E41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from</w:t>
            </w:r>
          </w:p>
        </w:tc>
        <w:tc>
          <w:tcPr>
            <w:tcW w:w="1452" w:type="dxa"/>
            <w:hideMark/>
          </w:tcPr>
          <w:p w14:paraId="683BD7A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ACCD27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EB242C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17B853D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 (อาจารย์ที่ปรึกษาเดิม)</w:t>
            </w:r>
          </w:p>
        </w:tc>
        <w:tc>
          <w:tcPr>
            <w:tcW w:w="1775" w:type="dxa"/>
            <w:hideMark/>
          </w:tcPr>
          <w:p w14:paraId="1576061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73033D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D8F7584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lastRenderedPageBreak/>
              <w:t>to</w:t>
            </w:r>
          </w:p>
        </w:tc>
        <w:tc>
          <w:tcPr>
            <w:tcW w:w="1452" w:type="dxa"/>
          </w:tcPr>
          <w:p w14:paraId="639C339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A737A7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3B2D64C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77FAF0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 (อาจารย์ที่ปรึกษาใหม่)</w:t>
            </w:r>
          </w:p>
        </w:tc>
        <w:tc>
          <w:tcPr>
            <w:tcW w:w="1775" w:type="dxa"/>
          </w:tcPr>
          <w:p w14:paraId="586BB5F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</w:t>
            </w:r>
          </w:p>
        </w:tc>
      </w:tr>
      <w:tr w:rsidR="00F674EB" w:rsidRPr="00B96C9A" w14:paraId="05AA5AE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F42D0DF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eason</w:t>
            </w:r>
          </w:p>
        </w:tc>
        <w:tc>
          <w:tcPr>
            <w:tcW w:w="1452" w:type="dxa"/>
          </w:tcPr>
          <w:p w14:paraId="5153D33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17DA43B7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2B648472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4A39CF6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ตุผลที่ต้องการ</w:t>
            </w:r>
            <w:r w:rsidRPr="00B96C9A">
              <w:rPr>
                <w:cs/>
              </w:rPr>
              <w:t>เปลี่ยนอาจารย์ที่ปรึกษา</w:t>
            </w:r>
          </w:p>
        </w:tc>
        <w:tc>
          <w:tcPr>
            <w:tcW w:w="1775" w:type="dxa"/>
          </w:tcPr>
          <w:p w14:paraId="26D6488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มีความถนัดทางด้านนี้มากกว่า</w:t>
            </w:r>
          </w:p>
        </w:tc>
      </w:tr>
      <w:tr w:rsidR="00F674EB" w:rsidRPr="00B96C9A" w14:paraId="6796E82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36D6E2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48270CF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D29D220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686EE067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00A3B3E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การเปลี่ยนที่ปรึกษา</w:t>
            </w:r>
          </w:p>
        </w:tc>
        <w:tc>
          <w:tcPr>
            <w:tcW w:w="1775" w:type="dxa"/>
          </w:tcPr>
          <w:p w14:paraId="2339484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086ABAB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355A23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273BBE1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9F84A1A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53FA7C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61553F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2B4210A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E9FFC5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9748B6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37149E7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D0F65D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2C1B3B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C17E3C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B88EA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92A5BD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A9F608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F460DB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D8982B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F699BA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184127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52C5CBD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85F56B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912F5D1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76D262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15E384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6A1006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998A99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0AEAE3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3C2530CE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C8D99C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F51E44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3AE4D7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0DF468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0A21AA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5E6A3C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9CE14D1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20188CA" w14:textId="75EBDFD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55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กาศรับที่ปรึกษา</w:t>
      </w:r>
    </w:p>
    <w:p w14:paraId="3FE998C1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39EB77E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F960930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adviser_broadcast</w:t>
            </w:r>
            <w:proofErr w:type="spellEnd"/>
          </w:p>
        </w:tc>
      </w:tr>
      <w:tr w:rsidR="00F674EB" w:rsidRPr="00B96C9A" w14:paraId="55E800B3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964210E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3154CFC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DB4004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D7A73DD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DBBAC3D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3CBA0E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2AE236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06FC3DF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1ABA0A9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E36299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EE73A3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77B0084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ประกาศรับที่ปรึกษา</w:t>
            </w:r>
          </w:p>
        </w:tc>
        <w:tc>
          <w:tcPr>
            <w:tcW w:w="1775" w:type="dxa"/>
            <w:hideMark/>
          </w:tcPr>
          <w:p w14:paraId="373B22A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255002E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D904CF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id</w:t>
            </w:r>
            <w:proofErr w:type="spellEnd"/>
          </w:p>
        </w:tc>
        <w:tc>
          <w:tcPr>
            <w:tcW w:w="1452" w:type="dxa"/>
            <w:hideMark/>
          </w:tcPr>
          <w:p w14:paraId="43E50B4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4EE661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8CEEB7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052B80F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 (อาจารย์)</w:t>
            </w:r>
          </w:p>
        </w:tc>
        <w:tc>
          <w:tcPr>
            <w:tcW w:w="1775" w:type="dxa"/>
            <w:hideMark/>
          </w:tcPr>
          <w:p w14:paraId="70FFEDB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BB2609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8BA44C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eason</w:t>
            </w:r>
          </w:p>
        </w:tc>
        <w:tc>
          <w:tcPr>
            <w:tcW w:w="1452" w:type="dxa"/>
          </w:tcPr>
          <w:p w14:paraId="4D2AA55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7814E69E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4E04591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3AD9A36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ตุผลที่ต้องการ</w:t>
            </w:r>
            <w:r w:rsidRPr="00B96C9A">
              <w:rPr>
                <w:cs/>
              </w:rPr>
              <w:t>ประกาศรับที่ปรึกษา</w:t>
            </w:r>
          </w:p>
        </w:tc>
        <w:tc>
          <w:tcPr>
            <w:tcW w:w="1775" w:type="dxa"/>
          </w:tcPr>
          <w:p w14:paraId="4A5F0E3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มีความถนัดทางด้านนี้</w:t>
            </w:r>
            <w:proofErr w:type="spellStart"/>
            <w:r w:rsidRPr="00B96C9A">
              <w:rPr>
                <w:rFonts w:eastAsia="Calibri"/>
                <w:cs/>
              </w:rPr>
              <w:t>มากๆ</w:t>
            </w:r>
            <w:proofErr w:type="spellEnd"/>
          </w:p>
        </w:tc>
      </w:tr>
      <w:tr w:rsidR="00F674EB" w:rsidRPr="00B96C9A" w14:paraId="5C4C28D1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52FD180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umber</w:t>
            </w:r>
          </w:p>
        </w:tc>
        <w:tc>
          <w:tcPr>
            <w:tcW w:w="1452" w:type="dxa"/>
          </w:tcPr>
          <w:p w14:paraId="5684FD2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46EFCED4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8DE6DCF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0827936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จำนวนที่รับ</w:t>
            </w:r>
          </w:p>
        </w:tc>
        <w:tc>
          <w:tcPr>
            <w:tcW w:w="1775" w:type="dxa"/>
          </w:tcPr>
          <w:p w14:paraId="714E1A1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</w:t>
            </w:r>
          </w:p>
        </w:tc>
      </w:tr>
      <w:tr w:rsidR="00F674EB" w:rsidRPr="00B96C9A" w14:paraId="26659A2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0C6BDF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372264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D33A70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19C39B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1602BA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1787D2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4542ED6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2D6CBD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556C78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D3075E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72726A9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402E6C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E5C41C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339E36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C957C6B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DD2E2F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E59421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149670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801C53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6F6C03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4EDFB3E8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ED5372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4B12252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A7E46C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96E39D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4AD455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649236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CA6075" w:rsidRPr="00B96C9A" w14:paraId="6B40EEE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705996E" w14:textId="77777777" w:rsidR="00CA6075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detail</w:t>
            </w:r>
          </w:p>
        </w:tc>
        <w:tc>
          <w:tcPr>
            <w:tcW w:w="1452" w:type="dxa"/>
          </w:tcPr>
          <w:p w14:paraId="2CDBFC1C" w14:textId="77777777" w:rsidR="00CA6075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0E638E6C" w14:textId="77777777" w:rsidR="00CA6075" w:rsidRPr="00B96C9A" w:rsidRDefault="00CA6075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C5B8D51" w14:textId="77777777" w:rsidR="00CA6075" w:rsidRPr="00B96C9A" w:rsidRDefault="00CA6075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7F492C39" w14:textId="77777777" w:rsidR="00CA6075" w:rsidRPr="00B96C9A" w:rsidRDefault="00F34684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ละเอียดประกาศรับที่ปรึกษา</w:t>
            </w:r>
          </w:p>
        </w:tc>
        <w:tc>
          <w:tcPr>
            <w:tcW w:w="1775" w:type="dxa"/>
          </w:tcPr>
          <w:p w14:paraId="353271B5" w14:textId="77777777" w:rsidR="00CA6075" w:rsidRPr="00B96C9A" w:rsidRDefault="00F34684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ดสอบ</w:t>
            </w:r>
          </w:p>
        </w:tc>
      </w:tr>
    </w:tbl>
    <w:p w14:paraId="351A6FC2" w14:textId="77777777" w:rsidR="00F674EB" w:rsidRPr="00B96C9A" w:rsidRDefault="00F674EB" w:rsidP="005E6F47">
      <w:pPr>
        <w:spacing w:after="0" w:line="240" w:lineRule="auto"/>
        <w:jc w:val="thaiDistribute"/>
        <w:rPr>
          <w:rFonts w:eastAsia="Cordia New"/>
        </w:rPr>
      </w:pPr>
    </w:p>
    <w:p w14:paraId="523E3CE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38B3DC3D" w14:textId="16E62FC4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833579" w:rsidRPr="00B96C9A">
        <w:rPr>
          <w:b/>
          <w:bCs/>
          <w:cs/>
        </w:rPr>
        <w:t>56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สาขากับประกาศรับที่ปรึกษา</w:t>
      </w:r>
    </w:p>
    <w:p w14:paraId="6714D3F8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2724AB0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2514B9B2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adviser_broadcast_x_major</w:t>
            </w:r>
            <w:proofErr w:type="spellEnd"/>
          </w:p>
        </w:tc>
      </w:tr>
      <w:tr w:rsidR="00F674EB" w:rsidRPr="00B96C9A" w14:paraId="4DDD82A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4C1B1FD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5D60236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E1FC08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32934D5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EDCC80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6F2060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5E59480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5E9E0D0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862627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168D72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E12140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69676B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4554B96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0E2F446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22C594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broadcast_id</w:t>
            </w:r>
            <w:proofErr w:type="spellEnd"/>
          </w:p>
        </w:tc>
        <w:tc>
          <w:tcPr>
            <w:tcW w:w="1452" w:type="dxa"/>
            <w:hideMark/>
          </w:tcPr>
          <w:p w14:paraId="1A69EFD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D23701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38FD96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409517E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ประกาศรับที่ปรึกษา</w:t>
            </w:r>
          </w:p>
        </w:tc>
        <w:tc>
          <w:tcPr>
            <w:tcW w:w="1775" w:type="dxa"/>
            <w:hideMark/>
          </w:tcPr>
          <w:p w14:paraId="32C36CB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18FAAF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65F468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major_id</w:t>
            </w:r>
            <w:proofErr w:type="spellEnd"/>
          </w:p>
        </w:tc>
        <w:tc>
          <w:tcPr>
            <w:tcW w:w="1452" w:type="dxa"/>
          </w:tcPr>
          <w:p w14:paraId="5020BA1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28F445F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D3E9F5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673BA9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สาขา</w:t>
            </w:r>
          </w:p>
        </w:tc>
        <w:tc>
          <w:tcPr>
            <w:tcW w:w="1775" w:type="dxa"/>
          </w:tcPr>
          <w:p w14:paraId="20CA724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852FA28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F9ED25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AF95E0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B99126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A62D2E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C42B73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67BD97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2F71FB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53AC6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6F096CB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79B9F8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8433CE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685563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1449816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37C75BF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D87B52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1A3C4EB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6A47DE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F7EBBF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BFDE3A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61326E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657A1B9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62088A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927015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86AAFD5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FE860A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0D1FF6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33FE67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1881ED1E" w14:textId="77777777" w:rsidR="00F674EB" w:rsidRPr="00B96C9A" w:rsidRDefault="00F674EB" w:rsidP="005E6F47">
      <w:pPr>
        <w:spacing w:after="0" w:line="240" w:lineRule="auto"/>
        <w:jc w:val="thaiDistribute"/>
        <w:rPr>
          <w:rFonts w:eastAsia="Cordia New"/>
        </w:rPr>
      </w:pPr>
    </w:p>
    <w:p w14:paraId="4B724947" w14:textId="5CBAC91D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57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ปฏิทินกับ</w:t>
      </w:r>
      <w:r w:rsidRPr="00B96C9A">
        <w:rPr>
          <w:cs/>
        </w:rPr>
        <w:t>ดาวน์โหลด</w:t>
      </w:r>
    </w:p>
    <w:p w14:paraId="7A71F72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5E12EED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1240650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download_x_calendar</w:t>
            </w:r>
            <w:proofErr w:type="spellEnd"/>
          </w:p>
        </w:tc>
      </w:tr>
      <w:tr w:rsidR="00F674EB" w:rsidRPr="00B96C9A" w14:paraId="73A042A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762C99E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43DD60D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ED97CB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892331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BBE3B6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BF93CD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09A36EB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629B0C5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86F671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4D2719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85C62F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B4E08B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3BB0D33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46CC8BD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DDB7A35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download_id</w:t>
            </w:r>
            <w:proofErr w:type="spellEnd"/>
          </w:p>
        </w:tc>
        <w:tc>
          <w:tcPr>
            <w:tcW w:w="1452" w:type="dxa"/>
            <w:hideMark/>
          </w:tcPr>
          <w:p w14:paraId="47EC3CA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CDF1CF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266640B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3BCC726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ดาวน์โหลด</w:t>
            </w:r>
          </w:p>
        </w:tc>
        <w:tc>
          <w:tcPr>
            <w:tcW w:w="1775" w:type="dxa"/>
            <w:hideMark/>
          </w:tcPr>
          <w:p w14:paraId="2D4EE5A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D33162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01D609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alendar_id</w:t>
            </w:r>
            <w:proofErr w:type="spellEnd"/>
          </w:p>
        </w:tc>
        <w:tc>
          <w:tcPr>
            <w:tcW w:w="1452" w:type="dxa"/>
          </w:tcPr>
          <w:p w14:paraId="7210590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8333967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602E0D8A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1CA615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ฏิทิน</w:t>
            </w:r>
          </w:p>
        </w:tc>
        <w:tc>
          <w:tcPr>
            <w:tcW w:w="1775" w:type="dxa"/>
          </w:tcPr>
          <w:p w14:paraId="2C052A4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2B1DDC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BE5601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9A2F86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C1FDF1A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DBEF36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18DE76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BF4356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4D74EF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C96E77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43A08D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172B0D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7F72EE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0CF24F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5CAEC4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BE33319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2FE142C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6858862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720039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2361B1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0B9D80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34A292B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7A7DA23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62C1DE6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583D5E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DB1AE2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471C5BC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BBB9B6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745C40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40C442B6" w14:textId="77777777" w:rsidR="00F674EB" w:rsidRPr="00B96C9A" w:rsidRDefault="00F674EB" w:rsidP="005E6F47">
      <w:pPr>
        <w:spacing w:after="0" w:line="240" w:lineRule="auto"/>
        <w:jc w:val="thaiDistribute"/>
        <w:rPr>
          <w:rFonts w:eastAsia="Cordia New"/>
        </w:rPr>
      </w:pPr>
    </w:p>
    <w:p w14:paraId="44402558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6BE58A04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5FECAE9E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15F3C449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43BDD2AD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64480C7D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3B1408DA" w14:textId="29360DEC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833579" w:rsidRPr="00B96C9A">
        <w:rPr>
          <w:b/>
          <w:bCs/>
          <w:cs/>
        </w:rPr>
        <w:t>58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</w:t>
      </w:r>
      <w:r w:rsidRPr="00B96C9A">
        <w:rPr>
          <w:rFonts w:eastAsia="Calibri"/>
          <w:cs/>
        </w:rPr>
        <w:t>ปฏิทิน</w:t>
      </w:r>
    </w:p>
    <w:p w14:paraId="0AA46D30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78B1A1B8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0FD83AE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calendar</w:t>
            </w:r>
            <w:proofErr w:type="spellEnd"/>
          </w:p>
        </w:tc>
      </w:tr>
      <w:tr w:rsidR="00F674EB" w:rsidRPr="00B96C9A" w14:paraId="0F3FE52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196052E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0351A0F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6D97C7E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2DC523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94AF76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C01E1C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70EC36E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14658FE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2D0C39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DED58D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5576252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07BCBA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ฏิทิน</w:t>
            </w:r>
          </w:p>
        </w:tc>
        <w:tc>
          <w:tcPr>
            <w:tcW w:w="1775" w:type="dxa"/>
            <w:hideMark/>
          </w:tcPr>
          <w:p w14:paraId="18402C3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70103A0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1042E37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detail</w:t>
            </w:r>
          </w:p>
        </w:tc>
        <w:tc>
          <w:tcPr>
            <w:tcW w:w="1452" w:type="dxa"/>
            <w:hideMark/>
          </w:tcPr>
          <w:p w14:paraId="086DC13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  <w:hideMark/>
          </w:tcPr>
          <w:p w14:paraId="759AD8A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5077B320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1B1FAEB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ละเอียดกิจกรรม</w:t>
            </w:r>
          </w:p>
        </w:tc>
        <w:tc>
          <w:tcPr>
            <w:tcW w:w="1775" w:type="dxa"/>
            <w:hideMark/>
          </w:tcPr>
          <w:p w14:paraId="297E5F0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ละเอียด</w:t>
            </w:r>
          </w:p>
        </w:tc>
      </w:tr>
      <w:tr w:rsidR="00F674EB" w:rsidRPr="00B96C9A" w14:paraId="40E7AEE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98EF80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art_date</w:t>
            </w:r>
            <w:proofErr w:type="spellEnd"/>
          </w:p>
        </w:tc>
        <w:tc>
          <w:tcPr>
            <w:tcW w:w="1452" w:type="dxa"/>
          </w:tcPr>
          <w:p w14:paraId="3CCD3A1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</w:t>
            </w:r>
          </w:p>
        </w:tc>
        <w:tc>
          <w:tcPr>
            <w:tcW w:w="1134" w:type="dxa"/>
          </w:tcPr>
          <w:p w14:paraId="28399A1C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4D9E848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76B0F04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วันเริ่มต้นกิจกรรม</w:t>
            </w:r>
          </w:p>
        </w:tc>
        <w:tc>
          <w:tcPr>
            <w:tcW w:w="1775" w:type="dxa"/>
          </w:tcPr>
          <w:p w14:paraId="7CFE3FE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</w:t>
            </w:r>
          </w:p>
        </w:tc>
      </w:tr>
      <w:tr w:rsidR="00F674EB" w:rsidRPr="00B96C9A" w14:paraId="5AEAEC5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32ECB16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nd_date</w:t>
            </w:r>
            <w:proofErr w:type="spellEnd"/>
          </w:p>
        </w:tc>
        <w:tc>
          <w:tcPr>
            <w:tcW w:w="1452" w:type="dxa"/>
          </w:tcPr>
          <w:p w14:paraId="0531D0AE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</w:t>
            </w:r>
          </w:p>
        </w:tc>
        <w:tc>
          <w:tcPr>
            <w:tcW w:w="1134" w:type="dxa"/>
          </w:tcPr>
          <w:p w14:paraId="631F53D6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3E03486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0B4BD53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วันสิ้นสุดกิจกรรม</w:t>
            </w:r>
          </w:p>
        </w:tc>
        <w:tc>
          <w:tcPr>
            <w:tcW w:w="1775" w:type="dxa"/>
          </w:tcPr>
          <w:p w14:paraId="773F855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</w:t>
            </w:r>
          </w:p>
        </w:tc>
      </w:tr>
      <w:tr w:rsidR="00F674EB" w:rsidRPr="00B96C9A" w14:paraId="3079F1C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17A879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54AFD96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93558A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E97087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32C723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B261ED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22848EB8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13E1B4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6A8D8B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68EDC98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1B16D3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EB7A11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5AB952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D049F6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63F51F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FBF7CA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01DFD1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9824C5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6B6A2C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278FA6F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573DFB42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56323AE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75CA31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7E8FA1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FCE938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2FD853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2EC888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FDCF282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A5055C5" w14:textId="28003FA9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59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เอกสารโครงงานกับ</w:t>
      </w:r>
      <w:r w:rsidRPr="00B96C9A">
        <w:rPr>
          <w:cs/>
        </w:rPr>
        <w:t>ประเภทเอกสารการเผยแพร่ผลงาน</w:t>
      </w:r>
    </w:p>
    <w:p w14:paraId="56F739D0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55E6802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571B2D5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ublic_x_document</w:t>
            </w:r>
            <w:proofErr w:type="spellEnd"/>
          </w:p>
        </w:tc>
      </w:tr>
      <w:tr w:rsidR="00F674EB" w:rsidRPr="00B96C9A" w14:paraId="5A003D9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6CF2BCB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4CFB32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F17F585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532C4D0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57B51CB4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5A1B079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6BAE810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648D4F4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31E667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04DA43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3DA0D82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5E90F64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7A46080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304143D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099DCD1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itle</w:t>
            </w:r>
          </w:p>
        </w:tc>
        <w:tc>
          <w:tcPr>
            <w:tcW w:w="1452" w:type="dxa"/>
            <w:hideMark/>
          </w:tcPr>
          <w:p w14:paraId="49B8F29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73FCC0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4582BFFF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440C6DD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ัวข้อเอกสารเผยแพร่ผลงาน</w:t>
            </w:r>
          </w:p>
        </w:tc>
        <w:tc>
          <w:tcPr>
            <w:tcW w:w="1775" w:type="dxa"/>
            <w:hideMark/>
          </w:tcPr>
          <w:p w14:paraId="2BDF4AB1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JSSCE</w:t>
            </w:r>
          </w:p>
        </w:tc>
      </w:tr>
      <w:tr w:rsidR="00F674EB" w:rsidRPr="00B96C9A" w14:paraId="071C3F9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D54DC6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ublic_type_id</w:t>
            </w:r>
            <w:proofErr w:type="spellEnd"/>
          </w:p>
        </w:tc>
        <w:tc>
          <w:tcPr>
            <w:tcW w:w="1452" w:type="dxa"/>
          </w:tcPr>
          <w:p w14:paraId="5C1592A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2A6DAF8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62B2394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000A32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การเผยแพร่ผลงาน</w:t>
            </w:r>
          </w:p>
        </w:tc>
        <w:tc>
          <w:tcPr>
            <w:tcW w:w="1775" w:type="dxa"/>
          </w:tcPr>
          <w:p w14:paraId="0381015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F7D592B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1C0626A" w14:textId="77777777" w:rsidR="00420E3F" w:rsidRPr="00B96C9A" w:rsidRDefault="2B70ABAF" w:rsidP="2B70ABAF">
            <w:pPr>
              <w:rPr>
                <w:rFonts w:eastAsia="Calibri"/>
                <w:b w:val="0"/>
                <w:bCs w:val="0"/>
              </w:rPr>
            </w:pPr>
            <w:r w:rsidRPr="00B96C9A">
              <w:rPr>
                <w:rFonts w:eastAsia="Calibri"/>
              </w:rPr>
              <w:t>Project</w:t>
            </w:r>
          </w:p>
          <w:p w14:paraId="2C8C5F31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_id</w:t>
            </w:r>
          </w:p>
        </w:tc>
        <w:tc>
          <w:tcPr>
            <w:tcW w:w="1452" w:type="dxa"/>
          </w:tcPr>
          <w:p w14:paraId="202C96BF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99FDCD9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4E86B44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367E1E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อกสารโครงงาน</w:t>
            </w:r>
          </w:p>
        </w:tc>
        <w:tc>
          <w:tcPr>
            <w:tcW w:w="1775" w:type="dxa"/>
          </w:tcPr>
          <w:p w14:paraId="5352185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52B6D0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6D26EA2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61EB168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2CC963C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DAC371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2C954A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0C15D76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83AF5F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E038F3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99A4F2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FDB760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14B520B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1973AB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1B3C28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62B9566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8FB93D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662D6E0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8DA255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3D67B6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64801B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377B72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04CE3879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B34E9C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7F9B69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1DE67F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C484A6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C5AFDB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9C3BA4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659250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4EEDB7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A66D86B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6897FCE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3F8A9C5" w14:textId="716F5C2C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833579" w:rsidRPr="00B96C9A">
        <w:rPr>
          <w:b/>
          <w:bCs/>
          <w:cs/>
        </w:rPr>
        <w:t>6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เอกสารการเผยแพร่ผลงาน</w:t>
      </w:r>
    </w:p>
    <w:p w14:paraId="5595E3A6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4CB706F0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24B4585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ublic_type</w:t>
            </w:r>
            <w:proofErr w:type="spellEnd"/>
          </w:p>
        </w:tc>
      </w:tr>
      <w:tr w:rsidR="00F674EB" w:rsidRPr="00B96C9A" w14:paraId="2A868E0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491F656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0EA4103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70EF90E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4755738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49FBD9C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F39E157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3C6E59A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702E6E7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1560EF4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2C85BF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B7C34F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709EB9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การเผยแพร่ผลงาน</w:t>
            </w:r>
          </w:p>
        </w:tc>
        <w:tc>
          <w:tcPr>
            <w:tcW w:w="1775" w:type="dxa"/>
            <w:hideMark/>
          </w:tcPr>
          <w:p w14:paraId="229EAD6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62B7F78B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07309DA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084DDF6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E7FC81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772BB5C7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62E97F90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เอกสารการเผยแพร่ผลงาน</w:t>
            </w:r>
          </w:p>
        </w:tc>
        <w:tc>
          <w:tcPr>
            <w:tcW w:w="1775" w:type="dxa"/>
            <w:hideMark/>
          </w:tcPr>
          <w:p w14:paraId="32CFA349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nference</w:t>
            </w:r>
          </w:p>
        </w:tc>
      </w:tr>
      <w:tr w:rsidR="00F674EB" w:rsidRPr="00B96C9A" w14:paraId="3C6E310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6A06909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2EA5A6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39C17D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64B397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EE88A6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A1395F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54E0E060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A5BA7C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93FFC51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6BFA1C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0ADBD1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43BC98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4AE7C3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62B661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0CAB8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B1CA0A6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44BD4E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C33582B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8CA309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FB6782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62A9CA13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F7C9E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208BAE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3F79EB7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D90A80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18BD5D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C9747C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6BA35DD" w14:textId="77777777" w:rsidR="00F674EB" w:rsidRPr="00B96C9A" w:rsidRDefault="00F674EB" w:rsidP="005E6F47">
      <w:pPr>
        <w:spacing w:after="0" w:line="240" w:lineRule="auto"/>
        <w:jc w:val="thaiDistribute"/>
        <w:rPr>
          <w:rFonts w:eastAsia="Cordia New"/>
        </w:rPr>
      </w:pPr>
    </w:p>
    <w:p w14:paraId="50B11588" w14:textId="078AC06F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6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ไฟล์เอกสาร</w:t>
      </w:r>
    </w:p>
    <w:p w14:paraId="3493EFB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550B88E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2A608CEF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ublic_type</w:t>
            </w:r>
            <w:proofErr w:type="spellEnd"/>
          </w:p>
        </w:tc>
      </w:tr>
      <w:tr w:rsidR="00F674EB" w:rsidRPr="00B96C9A" w14:paraId="3D46F30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690358D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563331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59AB1301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304E28F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D744F95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21DD37B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458CECC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5E6D345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343FBF2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22552B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CE44F71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4DC864A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ประเภทไฟล์เอกสาร</w:t>
            </w:r>
          </w:p>
        </w:tc>
        <w:tc>
          <w:tcPr>
            <w:tcW w:w="1775" w:type="dxa"/>
            <w:hideMark/>
          </w:tcPr>
          <w:p w14:paraId="1BCA939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483497A0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A64A832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12956374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815121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2B63B1A2" w14:textId="77777777" w:rsidR="00F674EB" w:rsidRPr="00B96C9A" w:rsidRDefault="00F674EB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2AA24CF3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ประเภทไฟล์เอกสาร</w:t>
            </w:r>
          </w:p>
        </w:tc>
        <w:tc>
          <w:tcPr>
            <w:tcW w:w="1775" w:type="dxa"/>
            <w:hideMark/>
          </w:tcPr>
          <w:p w14:paraId="2F6EC97D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nference</w:t>
            </w:r>
          </w:p>
        </w:tc>
      </w:tr>
      <w:tr w:rsidR="00F674EB" w:rsidRPr="00B96C9A" w14:paraId="1EB5F05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4A9BF73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F226EF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70747C2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D588B09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8DA9C8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5B3D31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7B95E36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4D25BC0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516B14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29C23DF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B190080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934E3DA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6D15E24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4D61D6E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042CAB4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D6729D7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9BCFDC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26007D1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918BEEE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561A0C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0B0C192A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D7EF367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4A4C7DD3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383E57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606C998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D708B1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1948DAE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6A2E28A3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7D9E0E4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C953EFA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49DE6D9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8ADC723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DBD34F4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EA520B3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FE44560" w14:textId="77777777" w:rsidR="00AC7489" w:rsidRPr="00B96C9A" w:rsidRDefault="00AC7489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43463F41" w14:textId="77777777" w:rsidR="00DC6C76" w:rsidRPr="00B96C9A" w:rsidRDefault="00DC6C76" w:rsidP="005E6F47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78F5701C" w14:textId="02424D75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="00833579" w:rsidRPr="00B96C9A">
        <w:rPr>
          <w:b/>
          <w:bCs/>
          <w:cs/>
        </w:rPr>
        <w:t>6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เอกสารโครงงานกับ</w:t>
      </w:r>
      <w:r w:rsidRPr="00B96C9A">
        <w:rPr>
          <w:cs/>
        </w:rPr>
        <w:t>ผู้ใช้งาน (อาจารย์ที่ปรึกษา)</w:t>
      </w:r>
    </w:p>
    <w:p w14:paraId="7ADAD7A8" w14:textId="77777777" w:rsidR="00F674EB" w:rsidRPr="00B96C9A" w:rsidRDefault="00F674EB" w:rsidP="005E6F47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F674EB" w:rsidRPr="00B96C9A" w14:paraId="111C03F6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890410B" w14:textId="77777777" w:rsidR="00F674EB" w:rsidRPr="00B96C9A" w:rsidRDefault="00F674EB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document_x_user</w:t>
            </w:r>
            <w:proofErr w:type="spellEnd"/>
          </w:p>
        </w:tc>
      </w:tr>
      <w:tr w:rsidR="00F674EB" w:rsidRPr="00B96C9A" w14:paraId="4D7129D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AD0BA59" w14:textId="77777777" w:rsidR="00F674EB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3489DB3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27AAF88A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50D84C5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52AB7413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690D612" w14:textId="77777777" w:rsidR="00F674EB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674EB" w:rsidRPr="00B96C9A" w14:paraId="231C0DB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95FB50B" w14:textId="77777777" w:rsidR="00F674EB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7B10B7D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E127F7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6B1F0B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36D9F69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วามสัมพันธ์</w:t>
            </w:r>
          </w:p>
        </w:tc>
        <w:tc>
          <w:tcPr>
            <w:tcW w:w="1775" w:type="dxa"/>
            <w:hideMark/>
          </w:tcPr>
          <w:p w14:paraId="0F8958B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674EB" w:rsidRPr="00B96C9A" w14:paraId="28ABA397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647CF2D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project_document_id</w:t>
            </w:r>
            <w:proofErr w:type="spellEnd"/>
          </w:p>
        </w:tc>
        <w:tc>
          <w:tcPr>
            <w:tcW w:w="1452" w:type="dxa"/>
            <w:hideMark/>
          </w:tcPr>
          <w:p w14:paraId="0BE397B7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53FFAF5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728B5AA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722783C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อกสารโครงงาน</w:t>
            </w:r>
          </w:p>
        </w:tc>
        <w:tc>
          <w:tcPr>
            <w:tcW w:w="1775" w:type="dxa"/>
            <w:hideMark/>
          </w:tcPr>
          <w:p w14:paraId="306B8A7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5</w:t>
            </w:r>
          </w:p>
        </w:tc>
      </w:tr>
      <w:tr w:rsidR="00F674EB" w:rsidRPr="00B96C9A" w14:paraId="29AE2DC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BAF9FB6" w14:textId="77777777" w:rsidR="00F674EB" w:rsidRPr="00B96C9A" w:rsidRDefault="2B70ABAF" w:rsidP="2B70ABAF">
            <w:pPr>
              <w:tabs>
                <w:tab w:val="left" w:pos="634"/>
              </w:tabs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id</w:t>
            </w:r>
            <w:proofErr w:type="spellEnd"/>
          </w:p>
        </w:tc>
        <w:tc>
          <w:tcPr>
            <w:tcW w:w="1452" w:type="dxa"/>
          </w:tcPr>
          <w:p w14:paraId="7B8EEA5F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4C235E0" w14:textId="77777777" w:rsidR="00F674EB" w:rsidRPr="00B96C9A" w:rsidRDefault="00F674EB" w:rsidP="005E6F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567" w:type="dxa"/>
          </w:tcPr>
          <w:p w14:paraId="1999937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3BBF655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ผู้ใช้งาน (อาจารย์ที่ปรึกษา)</w:t>
            </w:r>
          </w:p>
        </w:tc>
        <w:tc>
          <w:tcPr>
            <w:tcW w:w="1775" w:type="dxa"/>
          </w:tcPr>
          <w:p w14:paraId="4CE5DF23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7</w:t>
            </w:r>
          </w:p>
        </w:tc>
      </w:tr>
      <w:tr w:rsidR="00F674EB" w:rsidRPr="00B96C9A" w14:paraId="449A665E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A1E68D6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BA888CD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B94D6A6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7FB5E4C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15D41B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01AF7EA6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1D39FA2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256099A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69BB478A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0B456D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1756568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FC009B0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540AD03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674EB" w:rsidRPr="00B96C9A" w14:paraId="0AA740D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43F38A8" w14:textId="77777777" w:rsidR="00F674EB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186D7A99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B04F2D5" w14:textId="77777777" w:rsidR="00F674EB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7E4B882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C8738FB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AA1C249" w14:textId="77777777" w:rsidR="00F674EB" w:rsidRPr="00B96C9A" w:rsidRDefault="00F674EB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674EB" w:rsidRPr="00B96C9A" w14:paraId="79E06D9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D6F352C" w14:textId="77777777" w:rsidR="00F674EB" w:rsidRPr="00B96C9A" w:rsidRDefault="2B70ABAF" w:rsidP="2B70ABAF">
            <w:pPr>
              <w:rPr>
                <w:rFonts w:eastAsia="Calibri"/>
              </w:rPr>
            </w:pPr>
            <w:bookmarkStart w:id="174" w:name="_Hlk498992017"/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E57B43F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5AAB7DE" w14:textId="77777777" w:rsidR="00F674EB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15C9777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82B8594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8B02DF8" w14:textId="77777777" w:rsidR="00F674EB" w:rsidRPr="00B96C9A" w:rsidRDefault="00F674EB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964CFC" w:rsidRPr="00B96C9A" w14:paraId="6C1D82F0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1D831C9" w14:textId="77777777" w:rsidR="00964CFC" w:rsidRPr="00B96C9A" w:rsidRDefault="2B70ABAF" w:rsidP="2B70ABAF">
            <w:pPr>
              <w:rPr>
                <w:rFonts w:eastAsia="Calibri"/>
              </w:rPr>
            </w:pPr>
            <w:bookmarkStart w:id="175" w:name="_Hlk498992053"/>
            <w:bookmarkEnd w:id="174"/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</w:tcPr>
          <w:p w14:paraId="4DFACB41" w14:textId="77777777" w:rsidR="00964CFC" w:rsidRPr="00B96C9A" w:rsidRDefault="00964CFC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9545149" w14:textId="77777777" w:rsidR="00964CFC" w:rsidRPr="00B96C9A" w:rsidRDefault="00964CFC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22BF1ABD" w14:textId="77777777" w:rsidR="00964CFC" w:rsidRPr="00B96C9A" w:rsidRDefault="00964CFC" w:rsidP="005E6F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18718780" w14:textId="77777777" w:rsidR="00964CFC" w:rsidRPr="00B96C9A" w:rsidRDefault="005E6B6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เอกสาร</w:t>
            </w:r>
          </w:p>
        </w:tc>
        <w:tc>
          <w:tcPr>
            <w:tcW w:w="1775" w:type="dxa"/>
          </w:tcPr>
          <w:p w14:paraId="5667EDE0" w14:textId="77777777" w:rsidR="00964CFC" w:rsidRPr="00B96C9A" w:rsidRDefault="005E6B6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ดสอบ</w:t>
            </w:r>
          </w:p>
        </w:tc>
      </w:tr>
      <w:bookmarkEnd w:id="175"/>
    </w:tbl>
    <w:p w14:paraId="433525DA" w14:textId="77777777" w:rsidR="00BF3CE1" w:rsidRPr="00B96C9A" w:rsidRDefault="00BF3CE1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68F9EEFD" w14:textId="77777777" w:rsidR="0097104B" w:rsidRPr="00B96C9A" w:rsidRDefault="0097104B" w:rsidP="0097104B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57525519" w14:textId="7E3CF00E" w:rsidR="00180388" w:rsidRPr="00B96C9A" w:rsidRDefault="00180388" w:rsidP="00180388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833579" w:rsidRPr="00B96C9A">
        <w:rPr>
          <w:b/>
          <w:bCs/>
          <w:cs/>
        </w:rPr>
        <w:t>6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</w:t>
      </w:r>
      <w:r w:rsidR="00B03F69" w:rsidRPr="00B96C9A">
        <w:rPr>
          <w:cs/>
        </w:rPr>
        <w:t>ประเภทไฟล์</w:t>
      </w:r>
      <w:r w:rsidR="006943EF" w:rsidRPr="00B96C9A">
        <w:rPr>
          <w:cs/>
        </w:rPr>
        <w:t>น</w:t>
      </w:r>
    </w:p>
    <w:p w14:paraId="0C977D39" w14:textId="77777777" w:rsidR="00180388" w:rsidRPr="00B96C9A" w:rsidRDefault="00180388" w:rsidP="00180388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180388" w:rsidRPr="00B96C9A" w14:paraId="14F4B65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2AAB9EB8" w14:textId="77777777" w:rsidR="00180388" w:rsidRPr="00B96C9A" w:rsidRDefault="00180388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flie_type</w:t>
            </w:r>
            <w:proofErr w:type="spellEnd"/>
          </w:p>
        </w:tc>
      </w:tr>
      <w:tr w:rsidR="00180388" w:rsidRPr="00B96C9A" w14:paraId="16AA8BB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B04C623" w14:textId="77777777" w:rsidR="00180388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131D09B" w14:textId="77777777" w:rsidR="00180388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F1CA45E" w14:textId="77777777" w:rsidR="00180388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08DAB718" w14:textId="77777777" w:rsidR="00180388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9AEBA75" w14:textId="77777777" w:rsidR="00180388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F33F0D2" w14:textId="77777777" w:rsidR="00180388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F054A0" w:rsidRPr="00B96C9A" w14:paraId="23B4C90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7BEED1C" w14:textId="77777777" w:rsidR="00F054A0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29B07C9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086A832" w14:textId="77777777" w:rsidR="00F054A0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8EF81DE" w14:textId="77777777" w:rsidR="00F054A0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7561DA8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วามสัมพันธ์</w:t>
            </w:r>
          </w:p>
        </w:tc>
        <w:tc>
          <w:tcPr>
            <w:tcW w:w="1775" w:type="dxa"/>
            <w:hideMark/>
          </w:tcPr>
          <w:p w14:paraId="5DBC812F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F054A0" w:rsidRPr="00B96C9A" w14:paraId="5CB8C77F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9911364" w14:textId="77777777" w:rsidR="00F054A0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  <w:hideMark/>
          </w:tcPr>
          <w:p w14:paraId="7DA1DB36" w14:textId="77777777" w:rsidR="00F054A0" w:rsidRPr="00B96C9A" w:rsidRDefault="00F054A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563986F" w14:textId="77777777" w:rsidR="00F054A0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8DBB0DE" w14:textId="77777777" w:rsidR="00F054A0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F1D069F" w14:textId="77777777" w:rsidR="00F054A0" w:rsidRPr="00B96C9A" w:rsidRDefault="00F054A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="00B03F69" w:rsidRPr="00B96C9A">
              <w:rPr>
                <w:rFonts w:eastAsia="Calibri"/>
                <w:cs/>
              </w:rPr>
              <w:t>ของประเภทไฟล์</w:t>
            </w:r>
          </w:p>
        </w:tc>
        <w:tc>
          <w:tcPr>
            <w:tcW w:w="1775" w:type="dxa"/>
            <w:hideMark/>
          </w:tcPr>
          <w:p w14:paraId="5793D0A9" w14:textId="77777777" w:rsidR="00F054A0" w:rsidRPr="00B96C9A" w:rsidRDefault="00F054A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054A0" w:rsidRPr="00B96C9A" w14:paraId="5CE0C1F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7CA46C0" w14:textId="77777777" w:rsidR="00F054A0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66091801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5EAB98E" w14:textId="77777777" w:rsidR="00F054A0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8DD323D" w14:textId="77777777" w:rsidR="00F054A0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8DD03BB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</w:t>
            </w:r>
            <w:r w:rsidR="00B03F69" w:rsidRPr="00B96C9A">
              <w:rPr>
                <w:rFonts w:eastAsia="Calibri"/>
                <w:cs/>
              </w:rPr>
              <w:t>ประเภทไฟล์</w:t>
            </w:r>
            <w:r w:rsidRPr="00B96C9A">
              <w:rPr>
                <w:rFonts w:eastAsia="Calibri"/>
                <w:cs/>
              </w:rPr>
              <w:t>ลล่าสุด</w:t>
            </w:r>
          </w:p>
        </w:tc>
        <w:tc>
          <w:tcPr>
            <w:tcW w:w="1775" w:type="dxa"/>
          </w:tcPr>
          <w:p w14:paraId="51E51844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F054A0" w:rsidRPr="00B96C9A" w14:paraId="06236CA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57D2134" w14:textId="77777777" w:rsidR="00F054A0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1C6F9BE3" w14:textId="77777777" w:rsidR="00F054A0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0BC1EB2" w14:textId="77777777" w:rsidR="00F054A0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BF2543A" w14:textId="77777777" w:rsidR="00F054A0" w:rsidRPr="00B96C9A" w:rsidRDefault="00F054A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A960C71" w14:textId="77777777" w:rsidR="00F054A0" w:rsidRPr="00B96C9A" w:rsidRDefault="00F054A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</w:t>
            </w:r>
            <w:r w:rsidR="00B03F69" w:rsidRPr="00B96C9A">
              <w:rPr>
                <w:rFonts w:eastAsia="Calibri"/>
                <w:cs/>
              </w:rPr>
              <w:t>ประเภทไฟล์</w:t>
            </w:r>
          </w:p>
        </w:tc>
        <w:tc>
          <w:tcPr>
            <w:tcW w:w="1775" w:type="dxa"/>
          </w:tcPr>
          <w:p w14:paraId="5968020C" w14:textId="77777777" w:rsidR="00F054A0" w:rsidRPr="00B96C9A" w:rsidRDefault="00F054A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054A0" w:rsidRPr="00B96C9A" w14:paraId="3630EFD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80B80BC" w14:textId="77777777" w:rsidR="00F054A0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C5665C5" w14:textId="77777777" w:rsidR="00F054A0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98AF641" w14:textId="77777777" w:rsidR="00F054A0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3160497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EBADAB0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</w:t>
            </w:r>
            <w:r w:rsidR="00B03F69" w:rsidRPr="00B96C9A">
              <w:rPr>
                <w:rFonts w:eastAsia="Calibri"/>
                <w:cs/>
              </w:rPr>
              <w:t>ประเภทไฟล์</w:t>
            </w:r>
            <w:r w:rsidRPr="00B96C9A">
              <w:rPr>
                <w:rFonts w:eastAsia="Calibri"/>
                <w:cs/>
              </w:rPr>
              <w:t>ล่าสุด</w:t>
            </w:r>
          </w:p>
        </w:tc>
        <w:tc>
          <w:tcPr>
            <w:tcW w:w="1775" w:type="dxa"/>
          </w:tcPr>
          <w:p w14:paraId="716476DD" w14:textId="77777777" w:rsidR="00F054A0" w:rsidRPr="00B96C9A" w:rsidRDefault="00F054A0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F054A0" w:rsidRPr="00B96C9A" w14:paraId="162FCEF8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E6D4F17" w14:textId="77777777" w:rsidR="00F054A0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</w:tcPr>
          <w:p w14:paraId="127FEC3E" w14:textId="77777777" w:rsidR="00F054A0" w:rsidRPr="00B96C9A" w:rsidRDefault="00F054A0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096B38E" w14:textId="77777777" w:rsidR="00F054A0" w:rsidRPr="00B96C9A" w:rsidRDefault="00F054A0" w:rsidP="006943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0732ECB" w14:textId="77777777" w:rsidR="00F054A0" w:rsidRPr="00B96C9A" w:rsidRDefault="00F054A0" w:rsidP="006943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1DD70447" w14:textId="77777777" w:rsidR="00F054A0" w:rsidRPr="00B96C9A" w:rsidRDefault="00B03F69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ประเภทไฟล์</w:t>
            </w:r>
          </w:p>
        </w:tc>
        <w:tc>
          <w:tcPr>
            <w:tcW w:w="1775" w:type="dxa"/>
          </w:tcPr>
          <w:p w14:paraId="5CCBEC29" w14:textId="77777777" w:rsidR="00F054A0" w:rsidRPr="00B96C9A" w:rsidRDefault="00F054A0" w:rsidP="006943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</w:tr>
    </w:tbl>
    <w:p w14:paraId="4323AD0D" w14:textId="77777777" w:rsidR="00180388" w:rsidRPr="00B96C9A" w:rsidRDefault="00180388" w:rsidP="00180388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4AB2A4F6" w14:textId="77777777" w:rsidR="00BF3CE1" w:rsidRPr="00B96C9A" w:rsidRDefault="00BF3CE1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426F5805" w14:textId="77777777" w:rsidR="00BF3CE1" w:rsidRPr="00B96C9A" w:rsidRDefault="00BF3CE1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44908BD0" w14:textId="77777777" w:rsidR="00BF3CE1" w:rsidRPr="00B96C9A" w:rsidRDefault="00BF3CE1" w:rsidP="00566712">
      <w:pPr>
        <w:tabs>
          <w:tab w:val="left" w:pos="993"/>
          <w:tab w:val="left" w:pos="1170"/>
        </w:tabs>
        <w:spacing w:after="0" w:line="240" w:lineRule="auto"/>
        <w:rPr>
          <w:b/>
          <w:bCs/>
          <w:sz w:val="32"/>
          <w:szCs w:val="32"/>
        </w:rPr>
      </w:pPr>
    </w:p>
    <w:p w14:paraId="785075CA" w14:textId="77777777" w:rsidR="00566712" w:rsidRPr="00B96C9A" w:rsidRDefault="00566712" w:rsidP="00566712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sz w:val="32"/>
          <w:szCs w:val="32"/>
          <w:cs/>
        </w:rPr>
        <w:lastRenderedPageBreak/>
        <w:t xml:space="preserve">        </w:t>
      </w:r>
      <w:r w:rsidRPr="00B96C9A">
        <w:t>4</w:t>
      </w:r>
      <w:r w:rsidRPr="00B96C9A">
        <w:rPr>
          <w:cs/>
        </w:rPr>
        <w:t>.</w:t>
      </w:r>
      <w:r w:rsidRPr="00B96C9A">
        <w:t>2</w:t>
      </w:r>
      <w:r w:rsidRPr="00B96C9A">
        <w:rPr>
          <w:cs/>
        </w:rPr>
        <w:t>.6  ส่วนต้นแบบโครงร่างของส่วนการเชื่อมโยงผู้ใช้งาน (</w:t>
      </w:r>
      <w:r w:rsidRPr="00B96C9A">
        <w:t>Mock Up User Interface</w:t>
      </w:r>
      <w:r w:rsidRPr="00B96C9A">
        <w:rPr>
          <w:cs/>
        </w:rPr>
        <w:t>)</w:t>
      </w:r>
    </w:p>
    <w:p w14:paraId="41C3AE4F" w14:textId="77777777" w:rsidR="00BF3CE1" w:rsidRPr="00B96C9A" w:rsidRDefault="00BF3CE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</w:rPr>
        <w:t xml:space="preserve">                  4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1  </w:t>
      </w:r>
      <w:r w:rsidRPr="00B96C9A">
        <w:rPr>
          <w:rFonts w:eastAsia="Cordia New"/>
          <w:cs/>
        </w:rPr>
        <w:t>ผู้ใช้</w:t>
      </w:r>
      <w:r w:rsidR="00465792" w:rsidRPr="00B96C9A">
        <w:rPr>
          <w:rFonts w:eastAsia="Cordia New"/>
          <w:cs/>
        </w:rPr>
        <w:t>ทั่วไป</w:t>
      </w:r>
    </w:p>
    <w:p w14:paraId="0B02E425" w14:textId="77777777" w:rsidR="00BF3CE1" w:rsidRPr="00B96C9A" w:rsidRDefault="00BF3CE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1)  หน้าหลัก</w:t>
      </w:r>
      <w:r w:rsidR="002C50F9" w:rsidRPr="00B96C9A">
        <w:rPr>
          <w:rFonts w:eastAsia="Cordia New"/>
          <w:cs/>
        </w:rPr>
        <w:t xml:space="preserve"> จะแสดงข่าวสารต่าง ๆทั้งหมด ผู้ใช้สามารถ</w:t>
      </w:r>
      <w:r w:rsidR="007C30E6" w:rsidRPr="00B96C9A">
        <w:rPr>
          <w:rFonts w:eastAsia="Cordia New"/>
          <w:cs/>
        </w:rPr>
        <w:t>กดที่</w:t>
      </w:r>
      <w:r w:rsidR="002C50F9" w:rsidRPr="00B96C9A">
        <w:rPr>
          <w:rFonts w:eastAsia="Cordia New"/>
          <w:cs/>
        </w:rPr>
        <w:t>หัวข้อข่าวเพื่อเข้าไปดูเนื้อข่าวทั้งหมดได้</w:t>
      </w:r>
    </w:p>
    <w:p w14:paraId="08F711F2" w14:textId="77777777" w:rsidR="00EF0EA5" w:rsidRPr="00B96C9A" w:rsidRDefault="00EF0EA5" w:rsidP="00BF3CE1">
      <w:pPr>
        <w:spacing w:after="0" w:line="240" w:lineRule="auto"/>
        <w:jc w:val="thaiDistribute"/>
        <w:rPr>
          <w:rFonts w:eastAsia="Cordia New"/>
          <w:cs/>
        </w:rPr>
      </w:pPr>
    </w:p>
    <w:p w14:paraId="097834BA" w14:textId="77777777" w:rsidR="00BF3CE1" w:rsidRPr="00B96C9A" w:rsidRDefault="00BF3CE1" w:rsidP="00BF3CE1">
      <w:pPr>
        <w:spacing w:after="0" w:line="240" w:lineRule="auto"/>
        <w:jc w:val="thaiDistribute"/>
        <w:rPr>
          <w:rFonts w:eastAsia="Cordia New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15" behindDoc="0" locked="0" layoutInCell="1" allowOverlap="1" wp14:anchorId="269E0EE1" wp14:editId="18AD8E67">
                <wp:simplePos x="0" y="0"/>
                <wp:positionH relativeFrom="column">
                  <wp:posOffset>12065</wp:posOffset>
                </wp:positionH>
                <wp:positionV relativeFrom="paragraph">
                  <wp:posOffset>228600</wp:posOffset>
                </wp:positionV>
                <wp:extent cx="802204" cy="180975"/>
                <wp:effectExtent l="0" t="0" r="17145" b="28575"/>
                <wp:wrapNone/>
                <wp:docPr id="270" name="สี่เหลี่ยมผืนผ้า 2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761B96C">
              <v:rect id="สี่เหลี่ยมผืนผ้า 270" style="position:absolute;margin-left:.95pt;margin-top:18pt;width:63.15pt;height:14.25pt;z-index:251658315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3CB6AF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"/>
            </w:pict>
          </mc:Fallback>
        </mc:AlternateContent>
      </w:r>
      <w:r w:rsidR="002C50F9" w:rsidRPr="00B96C9A">
        <w:rPr>
          <w:rFonts w:eastAsia="Cordia New"/>
          <w:noProof/>
        </w:rPr>
        <w:drawing>
          <wp:inline distT="0" distB="0" distL="0" distR="0" wp14:anchorId="553CD5E4" wp14:editId="19E668D1">
            <wp:extent cx="5274310" cy="2539365"/>
            <wp:effectExtent l="0" t="0" r="2540" b="0"/>
            <wp:docPr id="10" name="รูปภาพ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หลัก.PNG"/>
                    <pic:cNvPicPr/>
                  </pic:nvPicPr>
                  <pic:blipFill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9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B85CE" w14:textId="77777777" w:rsidR="00BF3CE1" w:rsidRPr="00B96C9A" w:rsidRDefault="00BF3CE1" w:rsidP="00BF3CE1">
      <w:pPr>
        <w:spacing w:after="0" w:line="240" w:lineRule="auto"/>
        <w:jc w:val="thaiDistribute"/>
        <w:rPr>
          <w:rFonts w:eastAsia="Cordia New"/>
        </w:rPr>
      </w:pPr>
    </w:p>
    <w:p w14:paraId="7A991F8D" w14:textId="684F46AD" w:rsidR="00BF3CE1" w:rsidRPr="00B96C9A" w:rsidRDefault="00BF3CE1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13</w:t>
      </w:r>
      <w:r w:rsidRPr="00B96C9A">
        <w:rPr>
          <w:cs/>
        </w:rPr>
        <w:t xml:space="preserve">  หน้าหลัก</w:t>
      </w:r>
      <w:r w:rsidR="009313C0" w:rsidRPr="00B96C9A">
        <w:rPr>
          <w:cs/>
        </w:rPr>
        <w:t xml:space="preserve">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5F5C5DC1" w14:textId="77777777" w:rsidR="00BF3CE1" w:rsidRPr="00B96C9A" w:rsidRDefault="00BF3CE1" w:rsidP="00BF3CE1">
      <w:pPr>
        <w:spacing w:after="0" w:line="240" w:lineRule="auto"/>
        <w:jc w:val="center"/>
        <w:rPr>
          <w:rFonts w:eastAsia="Cordia New"/>
        </w:rPr>
      </w:pPr>
    </w:p>
    <w:p w14:paraId="7585A6ED" w14:textId="77777777" w:rsidR="00BF3CE1" w:rsidRPr="00B96C9A" w:rsidRDefault="00BF3CE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2)  ข่าวสาร</w:t>
      </w:r>
      <w:r w:rsidR="00431FFC" w:rsidRPr="00B96C9A">
        <w:rPr>
          <w:rFonts w:eastAsia="Cordia New"/>
          <w:cs/>
        </w:rPr>
        <w:t xml:space="preserve"> จะแสดงข่าวสารต่าง ๆทั้งหมด ผู้ใช้สามารถคล</w:t>
      </w:r>
      <w:proofErr w:type="spellStart"/>
      <w:r w:rsidR="00431FFC" w:rsidRPr="00B96C9A">
        <w:rPr>
          <w:rFonts w:eastAsia="Cordia New"/>
          <w:cs/>
        </w:rPr>
        <w:t>ิ๊ก</w:t>
      </w:r>
      <w:proofErr w:type="spellEnd"/>
      <w:r w:rsidR="00431FFC" w:rsidRPr="00B96C9A">
        <w:rPr>
          <w:rFonts w:eastAsia="Cordia New"/>
          <w:cs/>
        </w:rPr>
        <w:t>ตรงหัวข้อข่าวเพื่อเข้าไปดูเนื้อข่าวทั้งหมดได้</w:t>
      </w:r>
    </w:p>
    <w:p w14:paraId="2361CEEE" w14:textId="77777777" w:rsidR="00EF0EA5" w:rsidRPr="00B96C9A" w:rsidRDefault="00EF0EA5" w:rsidP="00431FFC">
      <w:pPr>
        <w:spacing w:after="0" w:line="240" w:lineRule="auto"/>
        <w:jc w:val="thaiDistribute"/>
        <w:rPr>
          <w:rFonts w:eastAsia="Cordia New"/>
        </w:rPr>
      </w:pPr>
    </w:p>
    <w:p w14:paraId="7A4C4B9C" w14:textId="77777777" w:rsidR="00BF3CE1" w:rsidRPr="00B96C9A" w:rsidRDefault="00BF3CE1" w:rsidP="00BF3CE1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16" behindDoc="0" locked="0" layoutInCell="1" allowOverlap="1" wp14:anchorId="374FDD5D" wp14:editId="0DEBFE8C">
                <wp:simplePos x="0" y="0"/>
                <wp:positionH relativeFrom="margin">
                  <wp:align>left</wp:align>
                </wp:positionH>
                <wp:positionV relativeFrom="paragraph">
                  <wp:posOffset>396240</wp:posOffset>
                </wp:positionV>
                <wp:extent cx="802204" cy="180975"/>
                <wp:effectExtent l="0" t="0" r="17145" b="28575"/>
                <wp:wrapNone/>
                <wp:docPr id="274" name="สี่เหลี่ยมผืนผ้า 2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29A7A20">
              <v:rect id="สี่เหลี่ยมผืนผ้า 274" style="position:absolute;margin-left:0;margin-top:31.2pt;width:63.15pt;height:14.25pt;z-index:251658316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middle" o:spid="_x0000_s1026" filled="f" strokecolor="red" strokeweight="1pt" w14:anchorId="47BE136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">
                <w10:wrap anchorx="margin"/>
              </v:rect>
            </w:pict>
          </mc:Fallback>
        </mc:AlternateContent>
      </w:r>
      <w:r w:rsidR="002C50F9" w:rsidRPr="00B96C9A">
        <w:rPr>
          <w:rFonts w:eastAsia="Cordia New"/>
          <w:b/>
          <w:bCs/>
          <w:noProof/>
        </w:rPr>
        <w:drawing>
          <wp:inline distT="0" distB="0" distL="0" distR="0" wp14:anchorId="3190F875" wp14:editId="219871CE">
            <wp:extent cx="5274310" cy="2534920"/>
            <wp:effectExtent l="0" t="0" r="2540" b="0"/>
            <wp:docPr id="13" name="รูปภาพ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ข่าว.PNG"/>
                    <pic:cNvPicPr/>
                  </pic:nvPicPr>
                  <pic:blipFill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FDA6FE" w14:textId="77777777" w:rsidR="00BF3CE1" w:rsidRPr="00B96C9A" w:rsidRDefault="00BF3CE1" w:rsidP="00BF3CE1">
      <w:pPr>
        <w:spacing w:after="0" w:line="240" w:lineRule="auto"/>
        <w:rPr>
          <w:rFonts w:eastAsia="Cordia New"/>
          <w:b/>
          <w:bCs/>
        </w:rPr>
      </w:pPr>
    </w:p>
    <w:p w14:paraId="2CFC39EA" w14:textId="7F454A38" w:rsidR="00BF3CE1" w:rsidRPr="00B96C9A" w:rsidRDefault="00BF3CE1" w:rsidP="00BF3CE1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14</w:t>
      </w:r>
      <w:r w:rsidRPr="00B96C9A">
        <w:rPr>
          <w:cs/>
        </w:rPr>
        <w:t xml:space="preserve">  ข่าวสาร</w:t>
      </w:r>
      <w:r w:rsidR="009313C0" w:rsidRPr="00B96C9A">
        <w:rPr>
          <w:cs/>
        </w:rPr>
        <w:t xml:space="preserve">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63467F1A" w14:textId="77777777" w:rsidR="00465792" w:rsidRPr="00B96C9A" w:rsidRDefault="00465792" w:rsidP="00465792">
      <w:pPr>
        <w:spacing w:after="0" w:line="240" w:lineRule="auto"/>
        <w:rPr>
          <w:rFonts w:eastAsia="Cordia New"/>
          <w:cs/>
        </w:rPr>
      </w:pPr>
    </w:p>
    <w:p w14:paraId="2286F205" w14:textId="77777777" w:rsidR="00465792" w:rsidRPr="00B96C9A" w:rsidRDefault="00465792" w:rsidP="00465792">
      <w:pPr>
        <w:spacing w:after="0" w:line="240" w:lineRule="auto"/>
        <w:jc w:val="right"/>
        <w:rPr>
          <w:rFonts w:eastAsia="Cordia New"/>
          <w:cs/>
        </w:rPr>
      </w:pPr>
    </w:p>
    <w:p w14:paraId="2DFF8109" w14:textId="77777777" w:rsidR="009313C0" w:rsidRPr="00B96C9A" w:rsidRDefault="009313C0" w:rsidP="00465792">
      <w:pPr>
        <w:spacing w:after="0" w:line="240" w:lineRule="auto"/>
        <w:rPr>
          <w:rFonts w:eastAsia="Cordia New"/>
        </w:rPr>
      </w:pPr>
    </w:p>
    <w:p w14:paraId="3E05FA3B" w14:textId="77777777" w:rsidR="00431FFC" w:rsidRPr="00B96C9A" w:rsidRDefault="00431FFC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</w:t>
      </w:r>
      <w:r w:rsidR="00465792" w:rsidRPr="00B96C9A">
        <w:rPr>
          <w:rFonts w:eastAsia="Cordia New"/>
          <w:cs/>
        </w:rPr>
        <w:t>3</w:t>
      </w:r>
      <w:r w:rsidRPr="00B96C9A">
        <w:rPr>
          <w:rFonts w:eastAsia="Cordia New"/>
          <w:cs/>
        </w:rPr>
        <w:t xml:space="preserve">)  เนื้อหาของข่าวสาร จะแสดงรายละเอียดของข่าวสาร </w:t>
      </w:r>
    </w:p>
    <w:p w14:paraId="065D799C" w14:textId="77777777" w:rsidR="00EF0EA5" w:rsidRPr="00B96C9A" w:rsidRDefault="00EF0EA5" w:rsidP="00465792">
      <w:pPr>
        <w:spacing w:after="0" w:line="240" w:lineRule="auto"/>
        <w:rPr>
          <w:rFonts w:eastAsia="Cordia New"/>
        </w:rPr>
      </w:pPr>
    </w:p>
    <w:p w14:paraId="4B0F16C9" w14:textId="77777777" w:rsidR="00431FFC" w:rsidRPr="00B96C9A" w:rsidRDefault="00431FFC" w:rsidP="00431FFC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19" behindDoc="0" locked="0" layoutInCell="1" allowOverlap="1" wp14:anchorId="7052A262" wp14:editId="2D2C6C6F">
                <wp:simplePos x="0" y="0"/>
                <wp:positionH relativeFrom="margin">
                  <wp:align>left</wp:align>
                </wp:positionH>
                <wp:positionV relativeFrom="paragraph">
                  <wp:posOffset>310515</wp:posOffset>
                </wp:positionV>
                <wp:extent cx="802204" cy="180975"/>
                <wp:effectExtent l="0" t="0" r="17145" b="28575"/>
                <wp:wrapNone/>
                <wp:docPr id="15" name="สี่เหลี่ยมผืนผ้า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1D4CD17">
              <v:rect id="สี่เหลี่ยมผืนผ้า 15" style="position:absolute;margin-left:0;margin-top:24.45pt;width:63.15pt;height:14.25pt;z-index:251658319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middle" o:spid="_x0000_s1026" filled="f" strokecolor="red" strokeweight="1pt" w14:anchorId="1262F0D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1C48A848" wp14:editId="2A6C9059">
            <wp:extent cx="5274310" cy="2541270"/>
            <wp:effectExtent l="0" t="0" r="2540" b="0"/>
            <wp:docPr id="24" name="รูปภาพ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หน้าข่าว.PNG"/>
                    <pic:cNvPicPr/>
                  </pic:nvPicPr>
                  <pic:blipFill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41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E9F0F1" w14:textId="77777777" w:rsidR="00431FFC" w:rsidRPr="00B96C9A" w:rsidRDefault="00431FFC" w:rsidP="00431FFC">
      <w:pPr>
        <w:spacing w:after="0" w:line="240" w:lineRule="auto"/>
        <w:rPr>
          <w:rFonts w:eastAsia="Cordia New"/>
          <w:b/>
          <w:bCs/>
        </w:rPr>
      </w:pPr>
    </w:p>
    <w:p w14:paraId="55CD11CF" w14:textId="6E6F28E5" w:rsidR="00431FFC" w:rsidRPr="00B96C9A" w:rsidRDefault="00431FFC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15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 xml:space="preserve">เนื้อหาของข่าวสาร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37311E3F" w14:textId="77777777" w:rsidR="00465792" w:rsidRPr="00B96C9A" w:rsidRDefault="00465792" w:rsidP="00465792">
      <w:pPr>
        <w:spacing w:after="0" w:line="240" w:lineRule="auto"/>
        <w:jc w:val="thaiDistribute"/>
        <w:rPr>
          <w:rFonts w:eastAsia="Cordia New"/>
        </w:rPr>
      </w:pPr>
    </w:p>
    <w:p w14:paraId="72622DE0" w14:textId="77777777" w:rsidR="009313C0" w:rsidRPr="00B96C9A" w:rsidRDefault="009313C0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4)  </w:t>
      </w:r>
      <w:bookmarkStart w:id="176" w:name="_Hlk498904711"/>
      <w:r w:rsidRPr="00B96C9A">
        <w:rPr>
          <w:rFonts w:eastAsia="Cordia New"/>
          <w:cs/>
        </w:rPr>
        <w:t xml:space="preserve">ค้นหาเอกสารโครงงาน </w:t>
      </w:r>
      <w:bookmarkEnd w:id="176"/>
      <w:r w:rsidRPr="00B96C9A">
        <w:rPr>
          <w:rFonts w:eastAsia="Cordia New"/>
          <w:cs/>
        </w:rPr>
        <w:t>ผู้ใช้กรอกคำค้นหาหรือ เงื่อนไข แล้วกดปุ่มค้นหา ก็จะแสดงผลการค้นหาดังรูปภาพที่</w:t>
      </w:r>
    </w:p>
    <w:p w14:paraId="3B86E628" w14:textId="77777777" w:rsidR="00EF0EA5" w:rsidRPr="00B96C9A" w:rsidRDefault="00EF0EA5" w:rsidP="009313C0">
      <w:pPr>
        <w:spacing w:after="0" w:line="240" w:lineRule="auto"/>
        <w:rPr>
          <w:rFonts w:eastAsia="Cordia New"/>
          <w:b/>
          <w:bCs/>
          <w:noProof/>
        </w:rPr>
      </w:pPr>
    </w:p>
    <w:p w14:paraId="41386911" w14:textId="4FAA05BC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  <w:r w:rsidRPr="00B96C9A">
        <w:rPr>
          <w:rFonts w:eastAsia="Cordia New"/>
          <w:b/>
          <w:bCs/>
          <w:noProof/>
        </w:rPr>
        <w:drawing>
          <wp:inline distT="0" distB="0" distL="0" distR="0" wp14:anchorId="06D934C3" wp14:editId="48AAEAC4">
            <wp:extent cx="5274310" cy="2346960"/>
            <wp:effectExtent l="0" t="0" r="2540" b="0"/>
            <wp:docPr id="51" name="รูปภาพ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23768718_898870916945687_2061646054_o.png"/>
                    <pic:cNvPicPr/>
                  </pic:nvPicPr>
                  <pic:blipFill>
                    <a:blip r:embed="rId1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4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239788" w14:textId="77777777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</w:p>
    <w:p w14:paraId="6C78F486" w14:textId="00616AC2" w:rsidR="009313C0" w:rsidRPr="00B96C9A" w:rsidRDefault="009313C0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16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 xml:space="preserve">ค้นหาเอกสารโครงงาน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7749BAC1" w14:textId="77777777" w:rsidR="009313C0" w:rsidRPr="00B96C9A" w:rsidRDefault="009313C0" w:rsidP="009313C0">
      <w:pPr>
        <w:spacing w:after="0" w:line="240" w:lineRule="auto"/>
        <w:jc w:val="thaiDistribute"/>
        <w:rPr>
          <w:rFonts w:eastAsia="Cordia New"/>
        </w:rPr>
      </w:pPr>
    </w:p>
    <w:p w14:paraId="628E648A" w14:textId="77777777" w:rsidR="00EF0EA5" w:rsidRPr="00B96C9A" w:rsidRDefault="00EF0EA5" w:rsidP="00465792">
      <w:pPr>
        <w:spacing w:after="0" w:line="240" w:lineRule="auto"/>
        <w:jc w:val="thaiDistribute"/>
        <w:rPr>
          <w:rFonts w:eastAsia="Cordia New"/>
        </w:rPr>
      </w:pPr>
    </w:p>
    <w:p w14:paraId="0BB3E7AA" w14:textId="77777777" w:rsidR="009313C0" w:rsidRPr="00B96C9A" w:rsidRDefault="009313C0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5)  </w:t>
      </w:r>
      <w:r w:rsidR="003B02F3" w:rsidRPr="00B96C9A">
        <w:rPr>
          <w:rFonts w:eastAsia="Cordia New"/>
          <w:cs/>
        </w:rPr>
        <w:t>รายละเอียดข้อมูลโครงงาน จะแสดงรายละเอียดของโครงงารและไฟล์เอกสารโครงงานให้ดาวน์โหลดได้</w:t>
      </w:r>
    </w:p>
    <w:p w14:paraId="0FCB1CF5" w14:textId="77777777" w:rsidR="00EF0EA5" w:rsidRPr="00B96C9A" w:rsidRDefault="00EF0EA5" w:rsidP="009313C0">
      <w:pPr>
        <w:spacing w:after="0" w:line="240" w:lineRule="auto"/>
        <w:rPr>
          <w:rFonts w:eastAsia="Cordia New"/>
          <w:b/>
          <w:bCs/>
          <w:noProof/>
        </w:rPr>
      </w:pPr>
    </w:p>
    <w:p w14:paraId="7E229F51" w14:textId="521D27A5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  <w:r w:rsidRPr="00B96C9A">
        <w:rPr>
          <w:rFonts w:eastAsia="Cordia New"/>
          <w:b/>
          <w:bCs/>
          <w:noProof/>
        </w:rPr>
        <w:drawing>
          <wp:inline distT="0" distB="0" distL="0" distR="0" wp14:anchorId="02D5B9B4" wp14:editId="4386C5AD">
            <wp:extent cx="5274310" cy="2360930"/>
            <wp:effectExtent l="0" t="0" r="2540" b="1270"/>
            <wp:docPr id="54" name="รูปภาพ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23798021_898871043612341_1254313634_o.png"/>
                    <pic:cNvPicPr/>
                  </pic:nvPicPr>
                  <pic:blipFill>
                    <a:blip r:embed="rId1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60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6EF19" w14:textId="77777777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</w:p>
    <w:p w14:paraId="694F518B" w14:textId="77BD4F90" w:rsidR="009313C0" w:rsidRPr="00B96C9A" w:rsidRDefault="009313C0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17</w:t>
      </w:r>
      <w:r w:rsidRPr="00B96C9A">
        <w:rPr>
          <w:cs/>
        </w:rPr>
        <w:t xml:space="preserve">  </w:t>
      </w:r>
      <w:r w:rsidR="003B02F3" w:rsidRPr="00B96C9A">
        <w:rPr>
          <w:rFonts w:eastAsia="Cordia New"/>
          <w:cs/>
        </w:rPr>
        <w:t xml:space="preserve">รายละเอียดข้อมูลโครงงาน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22F83BEE" w14:textId="77777777" w:rsidR="009313C0" w:rsidRPr="00B96C9A" w:rsidRDefault="009313C0" w:rsidP="00465792">
      <w:pPr>
        <w:spacing w:after="0" w:line="240" w:lineRule="auto"/>
        <w:jc w:val="thaiDistribute"/>
        <w:rPr>
          <w:rFonts w:eastAsia="Cordia New"/>
        </w:rPr>
      </w:pPr>
    </w:p>
    <w:p w14:paraId="281FEBA9" w14:textId="77777777" w:rsidR="009313C0" w:rsidRPr="00B96C9A" w:rsidRDefault="009313C0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6)  กรรมการสอบ ดูใช้สามารถเข้ามาดูกรรมการสอบของแต่ละกลุ่มได้ โดยจะแสดงเลขกลุ่มสอบ รายชื่ออาจารย์แต่ละกลุ่ม และจำนวนกลุ่มสอบของแต่ละกลุ่ม</w:t>
      </w:r>
    </w:p>
    <w:p w14:paraId="6BA06FD5" w14:textId="77777777" w:rsidR="00EF0EA5" w:rsidRPr="00B96C9A" w:rsidRDefault="00EF0EA5" w:rsidP="009313C0">
      <w:pPr>
        <w:spacing w:after="0" w:line="240" w:lineRule="auto"/>
        <w:rPr>
          <w:rFonts w:eastAsia="Cordia New"/>
          <w:b/>
          <w:bCs/>
          <w:noProof/>
        </w:rPr>
      </w:pPr>
    </w:p>
    <w:p w14:paraId="04EF3C7D" w14:textId="77777777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3" behindDoc="0" locked="0" layoutInCell="1" allowOverlap="1" wp14:anchorId="65B0FCC3" wp14:editId="51DDAF2A">
                <wp:simplePos x="0" y="0"/>
                <wp:positionH relativeFrom="margin">
                  <wp:align>left</wp:align>
                </wp:positionH>
                <wp:positionV relativeFrom="paragraph">
                  <wp:posOffset>866140</wp:posOffset>
                </wp:positionV>
                <wp:extent cx="802204" cy="152400"/>
                <wp:effectExtent l="0" t="0" r="17145" b="19050"/>
                <wp:wrapNone/>
                <wp:docPr id="55" name="สี่เหลี่ยมผืนผ้า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5240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4EA48D5">
              <v:rect id="สี่เหลี่ยมผืนผ้า 55" style="position:absolute;margin-left:0;margin-top:68.2pt;width:63.15pt;height:12pt;z-index:251658323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3AD12CCD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4095AE6E" wp14:editId="49519970">
            <wp:extent cx="5274310" cy="2416175"/>
            <wp:effectExtent l="0" t="0" r="2540" b="3175"/>
            <wp:docPr id="60" name="รูปภาพ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กรรมการ.PNG"/>
                    <pic:cNvPicPr/>
                  </pic:nvPicPr>
                  <pic:blipFill>
                    <a:blip r:embed="rId1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16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F02F7F" w14:textId="77777777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</w:p>
    <w:p w14:paraId="615AFBCB" w14:textId="5796A84E" w:rsidR="009313C0" w:rsidRPr="00B96C9A" w:rsidRDefault="009313C0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18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 xml:space="preserve">กรรมการสอบ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7A7A80B8" w14:textId="77777777" w:rsidR="009313C0" w:rsidRPr="00B96C9A" w:rsidRDefault="009313C0" w:rsidP="00465792">
      <w:pPr>
        <w:spacing w:after="0" w:line="240" w:lineRule="auto"/>
        <w:jc w:val="thaiDistribute"/>
        <w:rPr>
          <w:rFonts w:eastAsia="Cordia New"/>
        </w:rPr>
      </w:pPr>
    </w:p>
    <w:p w14:paraId="48A91B37" w14:textId="77777777" w:rsidR="009313C0" w:rsidRPr="00B96C9A" w:rsidRDefault="009313C0" w:rsidP="00465792">
      <w:pPr>
        <w:spacing w:after="0" w:line="240" w:lineRule="auto"/>
        <w:jc w:val="thaiDistribute"/>
        <w:rPr>
          <w:rFonts w:eastAsia="Cordia New"/>
        </w:rPr>
      </w:pPr>
    </w:p>
    <w:p w14:paraId="1A85D6F0" w14:textId="77777777" w:rsidR="009313C0" w:rsidRPr="00B96C9A" w:rsidRDefault="009313C0" w:rsidP="00465792">
      <w:pPr>
        <w:spacing w:after="0" w:line="240" w:lineRule="auto"/>
        <w:jc w:val="thaiDistribute"/>
        <w:rPr>
          <w:rFonts w:eastAsia="Cordia New"/>
        </w:rPr>
      </w:pPr>
    </w:p>
    <w:p w14:paraId="1B937361" w14:textId="77777777" w:rsidR="009313C0" w:rsidRPr="00B96C9A" w:rsidRDefault="009313C0" w:rsidP="00465792">
      <w:pPr>
        <w:spacing w:after="0" w:line="240" w:lineRule="auto"/>
        <w:jc w:val="thaiDistribute"/>
        <w:rPr>
          <w:rFonts w:eastAsia="Cordia New"/>
        </w:rPr>
      </w:pPr>
    </w:p>
    <w:p w14:paraId="02BE20F1" w14:textId="77777777" w:rsidR="009313C0" w:rsidRPr="00B96C9A" w:rsidRDefault="009313C0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7)  ปฏิทิน</w:t>
      </w:r>
      <w:r w:rsidR="00880B6D" w:rsidRPr="00B96C9A">
        <w:rPr>
          <w:rFonts w:eastAsia="Cordia New"/>
          <w:cs/>
        </w:rPr>
        <w:t xml:space="preserve"> จะแสดงกิจกรรม ช่วงวันที่เริ่มและสิ้นสุดของกิจกรรม และแบบฟอร์มที่ต้องใช้</w:t>
      </w:r>
    </w:p>
    <w:p w14:paraId="530262B7" w14:textId="77777777" w:rsidR="00EF0EA5" w:rsidRPr="00B96C9A" w:rsidRDefault="00EF0EA5" w:rsidP="009313C0">
      <w:pPr>
        <w:spacing w:after="0" w:line="240" w:lineRule="auto"/>
        <w:rPr>
          <w:rFonts w:eastAsia="Cordia New"/>
          <w:b/>
          <w:bCs/>
          <w:noProof/>
        </w:rPr>
      </w:pPr>
    </w:p>
    <w:p w14:paraId="1D91E3EC" w14:textId="77777777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4" behindDoc="0" locked="0" layoutInCell="1" allowOverlap="1" wp14:anchorId="5A78319B" wp14:editId="5013F1EE">
                <wp:simplePos x="0" y="0"/>
                <wp:positionH relativeFrom="margin">
                  <wp:align>left</wp:align>
                </wp:positionH>
                <wp:positionV relativeFrom="paragraph">
                  <wp:posOffset>751840</wp:posOffset>
                </wp:positionV>
                <wp:extent cx="802204" cy="152400"/>
                <wp:effectExtent l="0" t="0" r="17145" b="19050"/>
                <wp:wrapNone/>
                <wp:docPr id="61" name="สี่เหลี่ยมผืนผ้า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5240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08F0BE7">
              <v:rect id="สี่เหลี่ยมผืนผ้า 61" style="position:absolute;margin-left:0;margin-top:59.2pt;width:63.15pt;height:12pt;z-index:2516583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6F1FDC9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">
                <w10:wrap anchorx="margin"/>
              </v:rect>
            </w:pict>
          </mc:Fallback>
        </mc:AlternateContent>
      </w:r>
      <w:r w:rsidR="00880B6D" w:rsidRPr="00B96C9A">
        <w:rPr>
          <w:rFonts w:eastAsia="Cordia New"/>
          <w:b/>
          <w:bCs/>
          <w:noProof/>
        </w:rPr>
        <w:drawing>
          <wp:inline distT="0" distB="0" distL="0" distR="0" wp14:anchorId="28352382" wp14:editId="19A00939">
            <wp:extent cx="5274310" cy="2548255"/>
            <wp:effectExtent l="0" t="0" r="2540" b="4445"/>
            <wp:docPr id="65" name="รูปภาพ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ปฟิทิน.PNG"/>
                    <pic:cNvPicPr/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48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E18C43" w14:textId="77777777" w:rsidR="009313C0" w:rsidRPr="00B96C9A" w:rsidRDefault="009313C0" w:rsidP="009313C0">
      <w:pPr>
        <w:spacing w:after="0" w:line="240" w:lineRule="auto"/>
        <w:rPr>
          <w:rFonts w:eastAsia="Cordia New"/>
          <w:b/>
          <w:bCs/>
        </w:rPr>
      </w:pPr>
    </w:p>
    <w:p w14:paraId="67CE8A4E" w14:textId="13964EEE" w:rsidR="009313C0" w:rsidRPr="00B96C9A" w:rsidRDefault="009313C0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19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 xml:space="preserve">กรรมการสอบ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799CB35E" w14:textId="77777777" w:rsidR="009313C0" w:rsidRPr="00B96C9A" w:rsidRDefault="009313C0" w:rsidP="00465792">
      <w:pPr>
        <w:spacing w:after="0" w:line="240" w:lineRule="auto"/>
        <w:jc w:val="thaiDistribute"/>
        <w:rPr>
          <w:rFonts w:eastAsia="Cordia New"/>
        </w:rPr>
      </w:pPr>
    </w:p>
    <w:p w14:paraId="0B9A0B12" w14:textId="77777777" w:rsidR="00880B6D" w:rsidRPr="00B96C9A" w:rsidRDefault="00880B6D" w:rsidP="2B70ABAF">
      <w:pPr>
        <w:spacing w:after="0" w:line="240" w:lineRule="auto"/>
        <w:rPr>
          <w:noProof/>
        </w:rPr>
      </w:pPr>
      <w:r w:rsidRPr="00B96C9A">
        <w:rPr>
          <w:rFonts w:eastAsia="Cordia New"/>
          <w:cs/>
        </w:rPr>
        <w:t xml:space="preserve">                             8)  ดาวน์โหลดเอกสาร</w:t>
      </w:r>
      <w:r w:rsidRPr="00B96C9A">
        <w:rPr>
          <w:noProof/>
          <w:cs/>
        </w:rPr>
        <w:t xml:space="preserve">  ผู้ใช้สามารถเข้ามาดาวน์โหลดเอกสารต่าง ๆโดยกดที่ไอคอนดาวน์โหลด</w:t>
      </w:r>
    </w:p>
    <w:p w14:paraId="2FA77700" w14:textId="77777777" w:rsidR="00EF0EA5" w:rsidRPr="00B96C9A" w:rsidRDefault="00EF0EA5" w:rsidP="00880B6D">
      <w:pPr>
        <w:spacing w:after="0" w:line="240" w:lineRule="auto"/>
        <w:rPr>
          <w:rFonts w:eastAsia="Cordia New"/>
          <w:b/>
          <w:bCs/>
          <w:noProof/>
        </w:rPr>
      </w:pPr>
    </w:p>
    <w:p w14:paraId="468CFD16" w14:textId="77777777" w:rsidR="00880B6D" w:rsidRPr="00B96C9A" w:rsidRDefault="00880B6D" w:rsidP="00880B6D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5" behindDoc="0" locked="0" layoutInCell="1" allowOverlap="1" wp14:anchorId="2B8E7EC3" wp14:editId="14A1DB61">
                <wp:simplePos x="0" y="0"/>
                <wp:positionH relativeFrom="margin">
                  <wp:align>left</wp:align>
                </wp:positionH>
                <wp:positionV relativeFrom="paragraph">
                  <wp:posOffset>1029970</wp:posOffset>
                </wp:positionV>
                <wp:extent cx="802204" cy="152400"/>
                <wp:effectExtent l="0" t="0" r="17145" b="19050"/>
                <wp:wrapNone/>
                <wp:docPr id="69" name="สี่เหลี่ยมผืนผ้า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5240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F20A2CA">
              <v:rect id="สี่เหลี่ยมผืนผ้า 69" style="position:absolute;margin-left:0;margin-top:81.1pt;width:63.15pt;height:12pt;z-index:251658325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277FCC7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2069D83B" wp14:editId="1799078F">
            <wp:extent cx="5274310" cy="2435225"/>
            <wp:effectExtent l="0" t="0" r="2540" b="3175"/>
            <wp:docPr id="72" name="รูปภาพ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ดาวโหลดเอกสาร.PNG"/>
                    <pic:cNvPicPr/>
                  </pic:nvPicPr>
                  <pic:blipFill>
                    <a:blip r:embed="rId1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35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616C6" w14:textId="77777777" w:rsidR="00880B6D" w:rsidRPr="00B96C9A" w:rsidRDefault="00880B6D" w:rsidP="00880B6D">
      <w:pPr>
        <w:spacing w:after="0" w:line="240" w:lineRule="auto"/>
        <w:rPr>
          <w:rFonts w:eastAsia="Cordia New"/>
          <w:b/>
          <w:bCs/>
        </w:rPr>
      </w:pPr>
    </w:p>
    <w:p w14:paraId="15348558" w14:textId="00BB6435" w:rsidR="00880B6D" w:rsidRPr="00B96C9A" w:rsidRDefault="00880B6D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D7582C" w:rsidRPr="00B96C9A">
        <w:rPr>
          <w:b/>
          <w:bCs/>
          <w:cs/>
        </w:rPr>
        <w:t>120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ดาวน์โหลดเอกสาร</w:t>
      </w:r>
      <w:r w:rsidRPr="00B96C9A">
        <w:rPr>
          <w:noProof/>
          <w:cs/>
        </w:rPr>
        <w:t xml:space="preserve"> 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1AEC4B86" w14:textId="77777777" w:rsidR="00880B6D" w:rsidRPr="00B96C9A" w:rsidRDefault="00880B6D" w:rsidP="00465792">
      <w:pPr>
        <w:spacing w:after="0" w:line="240" w:lineRule="auto"/>
        <w:jc w:val="thaiDistribute"/>
        <w:rPr>
          <w:rFonts w:eastAsia="Cordia New"/>
        </w:rPr>
      </w:pPr>
    </w:p>
    <w:p w14:paraId="761A2340" w14:textId="77777777" w:rsidR="00465792" w:rsidRPr="00B96C9A" w:rsidRDefault="00465792" w:rsidP="00465792">
      <w:pPr>
        <w:spacing w:after="0" w:line="240" w:lineRule="auto"/>
        <w:jc w:val="thaiDistribute"/>
        <w:rPr>
          <w:rFonts w:eastAsia="Cordia New"/>
          <w:cs/>
        </w:rPr>
      </w:pPr>
      <w:r w:rsidRPr="00B96C9A">
        <w:rPr>
          <w:rFonts w:eastAsia="Cordia New"/>
          <w:cs/>
        </w:rPr>
        <w:br w:type="page"/>
      </w:r>
    </w:p>
    <w:p w14:paraId="63C74AB4" w14:textId="77777777" w:rsidR="00465792" w:rsidRPr="00B96C9A" w:rsidRDefault="00465792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</w:rPr>
        <w:lastRenderedPageBreak/>
        <w:t xml:space="preserve">                  4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.2  ผู้ดูและระบบ</w:t>
      </w:r>
    </w:p>
    <w:p w14:paraId="6F89D05A" w14:textId="77777777" w:rsidR="00EF0EA5" w:rsidRPr="00B96C9A" w:rsidRDefault="00431FF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</w:t>
      </w:r>
      <w:r w:rsidR="00F25E5D" w:rsidRPr="00B96C9A">
        <w:rPr>
          <w:rFonts w:eastAsia="Cordia New"/>
        </w:rPr>
        <w:t>1</w:t>
      </w:r>
      <w:r w:rsidRPr="00B96C9A">
        <w:rPr>
          <w:rFonts w:eastAsia="Cordia New"/>
          <w:cs/>
        </w:rPr>
        <w:t>)  เพิ่ม</w:t>
      </w:r>
      <w:r w:rsidR="00F25E5D" w:rsidRPr="00B96C9A">
        <w:rPr>
          <w:rFonts w:eastAsia="Cordia New"/>
          <w:cs/>
        </w:rPr>
        <w:t>ข่าว ผู้ดูแลระบบสามารถเพิ่มข่าวโดยกรอก หัวข้อข่าว เนื้อหาข่าว และกดปุ้มบันทึก</w:t>
      </w:r>
    </w:p>
    <w:p w14:paraId="150AFB4B" w14:textId="77777777" w:rsidR="00431FFC" w:rsidRPr="00B96C9A" w:rsidRDefault="00431FFC" w:rsidP="00431FFC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</w:t>
      </w:r>
    </w:p>
    <w:p w14:paraId="6157239E" w14:textId="77777777" w:rsidR="00431FFC" w:rsidRPr="00B96C9A" w:rsidRDefault="00431FFC" w:rsidP="00431FFC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0" behindDoc="0" locked="0" layoutInCell="1" allowOverlap="1" wp14:anchorId="64C3AE4C" wp14:editId="42028009">
                <wp:simplePos x="0" y="0"/>
                <wp:positionH relativeFrom="margin">
                  <wp:align>left</wp:align>
                </wp:positionH>
                <wp:positionV relativeFrom="paragraph">
                  <wp:posOffset>300990</wp:posOffset>
                </wp:positionV>
                <wp:extent cx="802204" cy="180975"/>
                <wp:effectExtent l="0" t="0" r="17145" b="28575"/>
                <wp:wrapNone/>
                <wp:docPr id="30" name="สี่เหลี่ยมผืนผ้า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3C0E675">
              <v:rect id="สี่เหลี่ยมผืนผ้า 30" style="position:absolute;margin-left:0;margin-top:23.7pt;width:63.15pt;height:14.25pt;z-index:251658320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middle" o:spid="_x0000_s1026" filled="f" strokecolor="red" strokeweight="1pt" w14:anchorId="20A2BF7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74F6BEB8" wp14:editId="38FF96CD">
            <wp:extent cx="5274310" cy="2398395"/>
            <wp:effectExtent l="0" t="0" r="2540" b="1905"/>
            <wp:docPr id="36" name="รูปภาพ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เพิ่มข่าว.PNG"/>
                    <pic:cNvPicPr/>
                  </pic:nvPicPr>
                  <pic:blipFill>
                    <a:blip r:embed="rId1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E4727" w14:textId="77777777" w:rsidR="00431FFC" w:rsidRPr="00B96C9A" w:rsidRDefault="00431FFC" w:rsidP="00431FFC">
      <w:pPr>
        <w:spacing w:after="0" w:line="240" w:lineRule="auto"/>
        <w:rPr>
          <w:rFonts w:eastAsia="Cordia New"/>
          <w:b/>
          <w:bCs/>
        </w:rPr>
      </w:pPr>
    </w:p>
    <w:p w14:paraId="43FC8C71" w14:textId="72D5B3F5" w:rsidR="00431FFC" w:rsidRPr="00B96C9A" w:rsidRDefault="00431FFC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>121</w:t>
      </w:r>
      <w:r w:rsidRPr="00B96C9A">
        <w:rPr>
          <w:cs/>
        </w:rPr>
        <w:t xml:space="preserve">  </w:t>
      </w:r>
      <w:r w:rsidR="00F25E5D" w:rsidRPr="00B96C9A">
        <w:rPr>
          <w:rFonts w:eastAsia="Cordia New"/>
          <w:cs/>
        </w:rPr>
        <w:t xml:space="preserve">เพิ่มข่าว </w:t>
      </w:r>
      <w:r w:rsidRPr="00B96C9A">
        <w:rPr>
          <w:rFonts w:eastAsia="Cordia New"/>
          <w:cs/>
        </w:rPr>
        <w:t xml:space="preserve">เนื้อหาของข่าวสาร </w:t>
      </w:r>
      <w:r w:rsidRPr="00B96C9A">
        <w:rPr>
          <w:cs/>
        </w:rPr>
        <w:t>ในมุมมองขอ</w:t>
      </w:r>
      <w:r w:rsidR="00F25E5D" w:rsidRPr="00B96C9A">
        <w:rPr>
          <w:cs/>
        </w:rPr>
        <w:t>ง</w:t>
      </w:r>
      <w:r w:rsidR="00F25E5D" w:rsidRPr="00B96C9A">
        <w:rPr>
          <w:rFonts w:eastAsia="Cordia New"/>
          <w:cs/>
        </w:rPr>
        <w:t>ผู้ดูและระบบ</w:t>
      </w:r>
    </w:p>
    <w:p w14:paraId="4AA4ACC2" w14:textId="77777777" w:rsidR="00431FFC" w:rsidRPr="00B96C9A" w:rsidRDefault="00431FFC" w:rsidP="00431FFC">
      <w:pPr>
        <w:spacing w:after="0" w:line="240" w:lineRule="auto"/>
        <w:rPr>
          <w:rFonts w:eastAsia="Cordia New"/>
        </w:rPr>
      </w:pPr>
    </w:p>
    <w:p w14:paraId="2A8462EC" w14:textId="77777777" w:rsidR="00F25E5D" w:rsidRPr="00B96C9A" w:rsidRDefault="00F25E5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2)  แก้ข่าว ผู้ดูแลระบบสามารถแก้ข่าวโดยแก้ หัวข้อข่าว เนื้อหาข่าว และกดปุ้มบันทึก </w:t>
      </w:r>
    </w:p>
    <w:p w14:paraId="33D3C669" w14:textId="77777777" w:rsidR="00EF0EA5" w:rsidRPr="00B96C9A" w:rsidRDefault="00EF0EA5" w:rsidP="00F25E5D">
      <w:pPr>
        <w:spacing w:after="0" w:line="240" w:lineRule="auto"/>
        <w:jc w:val="thaiDistribute"/>
        <w:rPr>
          <w:rFonts w:eastAsia="Cordia New"/>
        </w:rPr>
      </w:pPr>
    </w:p>
    <w:p w14:paraId="5E6F7958" w14:textId="77777777" w:rsidR="00F25E5D" w:rsidRPr="00B96C9A" w:rsidRDefault="00F25E5D" w:rsidP="00F25E5D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6" behindDoc="0" locked="0" layoutInCell="1" allowOverlap="1" wp14:anchorId="4048F6FC" wp14:editId="4A380A72">
                <wp:simplePos x="0" y="0"/>
                <wp:positionH relativeFrom="margin">
                  <wp:align>left</wp:align>
                </wp:positionH>
                <wp:positionV relativeFrom="paragraph">
                  <wp:posOffset>300990</wp:posOffset>
                </wp:positionV>
                <wp:extent cx="802204" cy="180975"/>
                <wp:effectExtent l="0" t="0" r="17145" b="28575"/>
                <wp:wrapNone/>
                <wp:docPr id="101" name="สี่เหลี่ยมผืนผ้า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936F320">
              <v:rect id="สี่เหลี่ยมผืนผ้า 101" style="position:absolute;margin-left:0;margin-top:23.7pt;width:63.15pt;height:14.25pt;z-index:251658326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middle" o:spid="_x0000_s1026" filled="f" strokecolor="red" strokeweight="1pt" w14:anchorId="54DDED0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62F59CA4" wp14:editId="038728A2">
            <wp:extent cx="5274310" cy="2246630"/>
            <wp:effectExtent l="0" t="0" r="2540" b="1270"/>
            <wp:docPr id="358" name="รูปภาพ 3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8" name="แก้ข่าว.PNG"/>
                    <pic:cNvPicPr/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6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EFE94" w14:textId="77777777" w:rsidR="00F25E5D" w:rsidRPr="00B96C9A" w:rsidRDefault="00F25E5D" w:rsidP="00F25E5D">
      <w:pPr>
        <w:spacing w:after="0" w:line="240" w:lineRule="auto"/>
        <w:rPr>
          <w:rFonts w:eastAsia="Cordia New"/>
          <w:b/>
          <w:bCs/>
        </w:rPr>
      </w:pPr>
    </w:p>
    <w:p w14:paraId="09C97D43" w14:textId="029B69BE" w:rsidR="00F25E5D" w:rsidRPr="00B96C9A" w:rsidRDefault="00F25E5D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>122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 xml:space="preserve">แก้ข่าว เนื้อหาของข่าวสาร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11D732CF" w14:textId="77777777" w:rsidR="00431FFC" w:rsidRPr="00B96C9A" w:rsidRDefault="00431FFC" w:rsidP="00BF3CE1">
      <w:pPr>
        <w:spacing w:after="0" w:line="240" w:lineRule="auto"/>
        <w:rPr>
          <w:rFonts w:eastAsia="Cordia New"/>
        </w:rPr>
      </w:pPr>
    </w:p>
    <w:p w14:paraId="07C4DCE9" w14:textId="77777777" w:rsidR="00431FFC" w:rsidRPr="00B96C9A" w:rsidRDefault="00431FFC" w:rsidP="00BF3CE1">
      <w:pPr>
        <w:spacing w:after="0" w:line="240" w:lineRule="auto"/>
        <w:rPr>
          <w:rFonts w:eastAsia="Cordia New"/>
        </w:rPr>
      </w:pPr>
    </w:p>
    <w:p w14:paraId="265B827B" w14:textId="77777777" w:rsidR="00431FFC" w:rsidRPr="00B96C9A" w:rsidRDefault="00431FFC" w:rsidP="00BF3CE1">
      <w:pPr>
        <w:spacing w:after="0" w:line="240" w:lineRule="auto"/>
        <w:rPr>
          <w:rFonts w:eastAsia="Cordia New"/>
        </w:rPr>
      </w:pPr>
    </w:p>
    <w:p w14:paraId="1FA96621" w14:textId="77777777" w:rsidR="00F25E5D" w:rsidRPr="00B96C9A" w:rsidRDefault="00F25E5D" w:rsidP="00BF3CE1">
      <w:pPr>
        <w:spacing w:after="0" w:line="240" w:lineRule="auto"/>
        <w:rPr>
          <w:rFonts w:eastAsia="Cordia New"/>
        </w:rPr>
      </w:pPr>
    </w:p>
    <w:p w14:paraId="40BFB15E" w14:textId="77777777" w:rsidR="00F25E5D" w:rsidRPr="00B96C9A" w:rsidRDefault="00F25E5D" w:rsidP="00BF3CE1">
      <w:pPr>
        <w:spacing w:after="0" w:line="240" w:lineRule="auto"/>
        <w:rPr>
          <w:rFonts w:eastAsia="Cordia New"/>
        </w:rPr>
      </w:pPr>
    </w:p>
    <w:p w14:paraId="15043187" w14:textId="77777777" w:rsidR="00F25E5D" w:rsidRPr="00B96C9A" w:rsidRDefault="00F25E5D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3)  อนุมัติข่าว ผู้ดูแลระบบสามารถ</w:t>
      </w:r>
      <w:r w:rsidR="003B02F3" w:rsidRPr="00B96C9A">
        <w:rPr>
          <w:rFonts w:eastAsia="Cordia New"/>
          <w:cs/>
        </w:rPr>
        <w:t>อนุมัติข่าวได้โดยกดที่ปุ่มไอคอนอนุมัติ</w:t>
      </w:r>
      <w:r w:rsidRPr="00B96C9A">
        <w:rPr>
          <w:rFonts w:eastAsia="Cordia New"/>
          <w:cs/>
        </w:rPr>
        <w:t xml:space="preserve"> </w:t>
      </w:r>
    </w:p>
    <w:p w14:paraId="5CECBB5E" w14:textId="77777777" w:rsidR="00EF0EA5" w:rsidRPr="00B96C9A" w:rsidRDefault="00EF0EA5" w:rsidP="00F25E5D">
      <w:pPr>
        <w:spacing w:after="0" w:line="240" w:lineRule="auto"/>
        <w:jc w:val="thaiDistribute"/>
        <w:rPr>
          <w:rFonts w:eastAsia="Cordia New"/>
        </w:rPr>
      </w:pPr>
    </w:p>
    <w:p w14:paraId="00DCEF40" w14:textId="77777777" w:rsidR="00F25E5D" w:rsidRPr="00B96C9A" w:rsidRDefault="00F25E5D" w:rsidP="00F25E5D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7" behindDoc="0" locked="0" layoutInCell="1" allowOverlap="1" wp14:anchorId="732E7549" wp14:editId="585678B0">
                <wp:simplePos x="0" y="0"/>
                <wp:positionH relativeFrom="margin">
                  <wp:align>left</wp:align>
                </wp:positionH>
                <wp:positionV relativeFrom="paragraph">
                  <wp:posOffset>672465</wp:posOffset>
                </wp:positionV>
                <wp:extent cx="802204" cy="180975"/>
                <wp:effectExtent l="0" t="0" r="17145" b="28575"/>
                <wp:wrapNone/>
                <wp:docPr id="369" name="สี่เหลี่ยมผืนผ้า 3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EC30A25">
              <v:rect id="สี่เหลี่ยมผืนผ้า 369" style="position:absolute;margin-left:0;margin-top:52.95pt;width:63.15pt;height:14.25pt;z-index:251658327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middle" o:spid="_x0000_s1026" filled="f" strokecolor="red" strokeweight="1pt" w14:anchorId="51119E8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">
                <w10:wrap anchorx="margin"/>
              </v:rect>
            </w:pict>
          </mc:Fallback>
        </mc:AlternateContent>
      </w:r>
      <w:r w:rsidR="003B02F3" w:rsidRPr="00B96C9A">
        <w:rPr>
          <w:rFonts w:eastAsia="Cordia New"/>
          <w:b/>
          <w:bCs/>
          <w:noProof/>
        </w:rPr>
        <w:drawing>
          <wp:inline distT="0" distB="0" distL="0" distR="0" wp14:anchorId="0860EBDB" wp14:editId="0944E3F7">
            <wp:extent cx="5274310" cy="2409190"/>
            <wp:effectExtent l="0" t="0" r="2540" b="0"/>
            <wp:docPr id="371" name="รูปภาพ 3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1" name="สถานะข่าว.PNG"/>
                    <pic:cNvPicPr/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0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32585" w14:textId="77777777" w:rsidR="00F25E5D" w:rsidRPr="00B96C9A" w:rsidRDefault="00F25E5D" w:rsidP="00F25E5D">
      <w:pPr>
        <w:spacing w:after="0" w:line="240" w:lineRule="auto"/>
        <w:rPr>
          <w:rFonts w:eastAsia="Cordia New"/>
          <w:b/>
          <w:bCs/>
        </w:rPr>
      </w:pPr>
    </w:p>
    <w:p w14:paraId="5D532CCB" w14:textId="291A1D47" w:rsidR="00F25E5D" w:rsidRPr="00B96C9A" w:rsidRDefault="00F25E5D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>123</w:t>
      </w:r>
      <w:r w:rsidRPr="00B96C9A">
        <w:rPr>
          <w:cs/>
        </w:rPr>
        <w:t xml:space="preserve">  </w:t>
      </w:r>
      <w:r w:rsidR="003B02F3" w:rsidRPr="00B96C9A">
        <w:rPr>
          <w:rFonts w:eastAsia="Cordia New"/>
          <w:cs/>
        </w:rPr>
        <w:t xml:space="preserve">อนุมัติข่าว </w:t>
      </w:r>
      <w:r w:rsidRPr="00B96C9A">
        <w:rPr>
          <w:rFonts w:eastAsia="Cordia New"/>
          <w:cs/>
        </w:rPr>
        <w:t xml:space="preserve">เนื้อหาของข่าวสาร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5AEA4601" w14:textId="77777777" w:rsidR="00F25E5D" w:rsidRPr="00B96C9A" w:rsidRDefault="00F25E5D" w:rsidP="00BF3CE1">
      <w:pPr>
        <w:spacing w:after="0" w:line="240" w:lineRule="auto"/>
        <w:rPr>
          <w:rFonts w:eastAsia="Cordia New"/>
        </w:rPr>
      </w:pPr>
    </w:p>
    <w:p w14:paraId="688C8188" w14:textId="77777777" w:rsidR="00EF0EA5" w:rsidRPr="00B96C9A" w:rsidRDefault="00B530A9" w:rsidP="2B70ABAF">
      <w:pPr>
        <w:spacing w:after="0" w:line="240" w:lineRule="auto"/>
        <w:rPr>
          <w:rFonts w:eastAsia="Cordia New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17" behindDoc="0" locked="0" layoutInCell="1" allowOverlap="1" wp14:anchorId="32EA1F12" wp14:editId="5AB6D30C">
                <wp:simplePos x="0" y="0"/>
                <wp:positionH relativeFrom="column">
                  <wp:posOffset>47625</wp:posOffset>
                </wp:positionH>
                <wp:positionV relativeFrom="paragraph">
                  <wp:posOffset>1082675</wp:posOffset>
                </wp:positionV>
                <wp:extent cx="933450" cy="171450"/>
                <wp:effectExtent l="0" t="0" r="19050" b="19050"/>
                <wp:wrapNone/>
                <wp:docPr id="275" name="สี่เหลี่ยมผืนผ้า 2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33450" cy="1714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F9076A2">
              <v:rect id="สี่เหลี่ยมผืนผ้า 275" style="position:absolute;margin-left:3.75pt;margin-top:85.25pt;width:73.5pt;height:13.5pt;z-index:25165831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spid="_x0000_s1026" filled="f" strokecolor="red" strokeweight="1pt" w14:anchorId="535EF34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"/>
            </w:pict>
          </mc:Fallback>
        </mc:AlternateContent>
      </w:r>
      <w:r w:rsidR="00E80199" w:rsidRPr="00B96C9A">
        <w:rPr>
          <w:rFonts w:eastAsia="Cordia New"/>
          <w:cs/>
        </w:rPr>
        <w:t xml:space="preserve">                             </w:t>
      </w:r>
      <w:r w:rsidR="003B02F3" w:rsidRPr="00B96C9A">
        <w:rPr>
          <w:rFonts w:eastAsia="Cordia New"/>
          <w:cs/>
        </w:rPr>
        <w:t>4</w:t>
      </w:r>
      <w:r w:rsidR="00E80199" w:rsidRPr="00B96C9A">
        <w:rPr>
          <w:rFonts w:eastAsia="Cordia New"/>
          <w:cs/>
        </w:rPr>
        <w:t xml:space="preserve">)  </w:t>
      </w:r>
      <w:r w:rsidRPr="00B96C9A">
        <w:rPr>
          <w:rFonts w:eastAsia="Cordia New"/>
          <w:cs/>
        </w:rPr>
        <w:t>กลุ่มที่ยังไม่ส่งเอกสารโรงงาน แสดง กลุ่ม ชื่อโครงาน รายชื่อนักศึกษา และหมายแหตุ</w:t>
      </w:r>
    </w:p>
    <w:p w14:paraId="71523132" w14:textId="77777777" w:rsidR="00EF0EA5" w:rsidRPr="00B96C9A" w:rsidRDefault="00EF0EA5" w:rsidP="00BF3CE1">
      <w:pPr>
        <w:spacing w:after="0" w:line="240" w:lineRule="auto"/>
        <w:rPr>
          <w:rFonts w:eastAsia="Cordia New"/>
        </w:rPr>
      </w:pPr>
    </w:p>
    <w:p w14:paraId="79362F7D" w14:textId="77777777" w:rsidR="00BF3CE1" w:rsidRPr="00B96C9A" w:rsidRDefault="003B02F3" w:rsidP="00BF3CE1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noProof/>
        </w:rPr>
        <w:drawing>
          <wp:inline distT="0" distB="0" distL="0" distR="0" wp14:anchorId="32CB6793" wp14:editId="405141AD">
            <wp:extent cx="5274310" cy="2563495"/>
            <wp:effectExtent l="0" t="0" r="2540" b="8255"/>
            <wp:docPr id="373" name="รูปภาพ 3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3" name="ไม่ส่งเอกสาร.PNG"/>
                    <pic:cNvPicPr/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63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8D701" w14:textId="77777777" w:rsidR="00BF3CE1" w:rsidRPr="00B96C9A" w:rsidRDefault="00BF3CE1" w:rsidP="00BF3CE1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  <w:szCs w:val="22"/>
          <w:cs/>
        </w:rPr>
        <w:t xml:space="preserve"> </w:t>
      </w:r>
    </w:p>
    <w:p w14:paraId="69ED204C" w14:textId="2CFE59FA" w:rsidR="00BF3CE1" w:rsidRPr="00B96C9A" w:rsidRDefault="00BF3CE1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>124</w:t>
      </w:r>
      <w:r w:rsidRPr="00B96C9A">
        <w:rPr>
          <w:cs/>
        </w:rPr>
        <w:t xml:space="preserve">  </w:t>
      </w:r>
      <w:r w:rsidR="00B530A9" w:rsidRPr="00B96C9A">
        <w:rPr>
          <w:rFonts w:eastAsia="Cordia New"/>
          <w:cs/>
        </w:rPr>
        <w:t xml:space="preserve">กลุ่มที่ยังไม่ส่งเอกสารโรงงาน </w:t>
      </w:r>
      <w:r w:rsidRPr="00B96C9A">
        <w:rPr>
          <w:cs/>
        </w:rPr>
        <w:t>ในมุมมอง</w:t>
      </w:r>
      <w:r w:rsidR="00B530A9" w:rsidRPr="00B96C9A">
        <w:rPr>
          <w:cs/>
        </w:rPr>
        <w:t>ของ</w:t>
      </w:r>
      <w:r w:rsidR="00B530A9" w:rsidRPr="00B96C9A">
        <w:rPr>
          <w:rFonts w:eastAsia="Cordia New"/>
          <w:cs/>
        </w:rPr>
        <w:t>ผู้ดูและระบบ</w:t>
      </w:r>
    </w:p>
    <w:p w14:paraId="48FCE2C5" w14:textId="77777777" w:rsidR="00BF3CE1" w:rsidRPr="00B96C9A" w:rsidRDefault="00BF3CE1" w:rsidP="00BF3CE1">
      <w:pPr>
        <w:spacing w:after="0" w:line="240" w:lineRule="auto"/>
        <w:rPr>
          <w:rFonts w:eastAsia="Cordia New"/>
        </w:rPr>
      </w:pPr>
    </w:p>
    <w:p w14:paraId="28946D45" w14:textId="77777777" w:rsidR="00BF3CE1" w:rsidRPr="00B96C9A" w:rsidRDefault="00BF3CE1" w:rsidP="00BF3CE1">
      <w:pPr>
        <w:spacing w:after="0" w:line="240" w:lineRule="auto"/>
        <w:jc w:val="center"/>
        <w:rPr>
          <w:rFonts w:eastAsia="Cordia New"/>
          <w:cs/>
        </w:rPr>
      </w:pPr>
    </w:p>
    <w:p w14:paraId="6130B167" w14:textId="77777777" w:rsidR="00B530A9" w:rsidRPr="00B96C9A" w:rsidRDefault="00B530A9" w:rsidP="00BF3CE1">
      <w:pPr>
        <w:spacing w:after="0" w:line="240" w:lineRule="auto"/>
        <w:rPr>
          <w:rFonts w:eastAsia="Cordia New"/>
        </w:rPr>
      </w:pPr>
    </w:p>
    <w:p w14:paraId="2412A53F" w14:textId="77777777" w:rsidR="00B530A9" w:rsidRPr="00B96C9A" w:rsidRDefault="00B530A9" w:rsidP="00BF3CE1">
      <w:pPr>
        <w:spacing w:after="0" w:line="240" w:lineRule="auto"/>
        <w:rPr>
          <w:rFonts w:eastAsia="Cordia New"/>
        </w:rPr>
      </w:pPr>
    </w:p>
    <w:p w14:paraId="7A5A19C8" w14:textId="77777777" w:rsidR="00B530A9" w:rsidRPr="00B96C9A" w:rsidRDefault="00B530A9" w:rsidP="00BF3CE1">
      <w:pPr>
        <w:spacing w:after="0" w:line="240" w:lineRule="auto"/>
        <w:rPr>
          <w:rFonts w:eastAsia="Cordia New"/>
        </w:rPr>
      </w:pPr>
    </w:p>
    <w:p w14:paraId="6D9BFAD3" w14:textId="77777777" w:rsidR="00BF3CE1" w:rsidRPr="00B96C9A" w:rsidRDefault="00E80199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</w:t>
      </w:r>
      <w:r w:rsidR="00B530A9" w:rsidRPr="00B96C9A">
        <w:rPr>
          <w:rFonts w:eastAsia="Cordia New"/>
          <w:cs/>
        </w:rPr>
        <w:t>5</w:t>
      </w:r>
      <w:r w:rsidRPr="00B96C9A">
        <w:rPr>
          <w:rFonts w:eastAsia="Cordia New"/>
          <w:cs/>
        </w:rPr>
        <w:t xml:space="preserve">)  </w:t>
      </w:r>
      <w:r w:rsidR="00B530A9" w:rsidRPr="00B96C9A">
        <w:rPr>
          <w:rFonts w:eastAsia="Cordia New"/>
          <w:cs/>
        </w:rPr>
        <w:t>นักศึกษาที่ยังไม่มีที่ปรึกษาโครงงาน จะแสดงรหัสนักศึกษา ชื่อนักศึกษา และสาขา</w:t>
      </w:r>
    </w:p>
    <w:p w14:paraId="13F26385" w14:textId="77777777" w:rsidR="00EF0EA5" w:rsidRPr="00B96C9A" w:rsidRDefault="00EF0EA5" w:rsidP="00BF3CE1">
      <w:pPr>
        <w:spacing w:after="0" w:line="240" w:lineRule="auto"/>
        <w:rPr>
          <w:rFonts w:eastAsia="Cordia New"/>
        </w:rPr>
      </w:pPr>
    </w:p>
    <w:p w14:paraId="54E0AA53" w14:textId="77777777" w:rsidR="00BF3CE1" w:rsidRPr="00B96C9A" w:rsidRDefault="00FD7B56" w:rsidP="00BF3CE1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18" behindDoc="0" locked="0" layoutInCell="1" allowOverlap="1" wp14:anchorId="08516A6F" wp14:editId="366CDCF9">
                <wp:simplePos x="0" y="0"/>
                <wp:positionH relativeFrom="column">
                  <wp:posOffset>71120</wp:posOffset>
                </wp:positionH>
                <wp:positionV relativeFrom="paragraph">
                  <wp:posOffset>860425</wp:posOffset>
                </wp:positionV>
                <wp:extent cx="802204" cy="180975"/>
                <wp:effectExtent l="0" t="0" r="17145" b="28575"/>
                <wp:wrapNone/>
                <wp:docPr id="279" name="สี่เหลี่ยมผืนผ้า 2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B14392E">
              <v:rect id="สี่เหลี่ยมผืนผ้า 279" style="position:absolute;margin-left:5.6pt;margin-top:67.75pt;width:63.15pt;height:14.25pt;z-index:25165831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069E09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"/>
            </w:pict>
          </mc:Fallback>
        </mc:AlternateContent>
      </w:r>
      <w:r w:rsidR="00B530A9" w:rsidRPr="00B96C9A">
        <w:rPr>
          <w:rFonts w:eastAsia="Cordia New"/>
          <w:b/>
          <w:bCs/>
          <w:noProof/>
        </w:rPr>
        <w:drawing>
          <wp:inline distT="0" distB="0" distL="0" distR="0" wp14:anchorId="0965FC3A" wp14:editId="2889E04A">
            <wp:extent cx="5274310" cy="2489835"/>
            <wp:effectExtent l="0" t="0" r="2540" b="5715"/>
            <wp:docPr id="375" name="รูปภาพ 3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5" name="ไม่มีที่ปรึกษา.PNG"/>
                    <pic:cNvPicPr/>
                  </pic:nvPicPr>
                  <pic:blipFill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89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31728" w14:textId="77777777" w:rsidR="00BF3CE1" w:rsidRPr="00B96C9A" w:rsidRDefault="00BF3CE1" w:rsidP="00BF3CE1">
      <w:pPr>
        <w:spacing w:after="0" w:line="240" w:lineRule="auto"/>
        <w:rPr>
          <w:rFonts w:eastAsia="Cordia New"/>
          <w:b/>
          <w:bCs/>
        </w:rPr>
      </w:pPr>
    </w:p>
    <w:p w14:paraId="0DCC2DAE" w14:textId="1D97AAB4" w:rsidR="00BF3CE1" w:rsidRPr="00B96C9A" w:rsidRDefault="00BF3CE1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</w:t>
      </w:r>
      <w:r w:rsidR="00AE281D" w:rsidRPr="00B96C9A">
        <w:rPr>
          <w:b/>
          <w:bCs/>
          <w:cs/>
        </w:rPr>
        <w:t xml:space="preserve"> 125</w:t>
      </w:r>
      <w:r w:rsidRPr="00B96C9A">
        <w:rPr>
          <w:b/>
          <w:bCs/>
          <w:cs/>
        </w:rPr>
        <w:t xml:space="preserve"> </w:t>
      </w:r>
      <w:r w:rsidR="00AE281D" w:rsidRPr="00B96C9A">
        <w:rPr>
          <w:b/>
          <w:bCs/>
          <w:cs/>
        </w:rPr>
        <w:t xml:space="preserve"> </w:t>
      </w:r>
      <w:r w:rsidR="00B530A9" w:rsidRPr="00B96C9A">
        <w:rPr>
          <w:rFonts w:eastAsia="Cordia New"/>
          <w:cs/>
        </w:rPr>
        <w:t xml:space="preserve">นักศึกษาที่ยังไม่มีที่ปรึกษาโครงงาน </w:t>
      </w:r>
      <w:r w:rsidRPr="00B96C9A">
        <w:rPr>
          <w:cs/>
        </w:rPr>
        <w:t>ในมุมมอง</w:t>
      </w:r>
      <w:r w:rsidR="00B530A9" w:rsidRPr="00B96C9A">
        <w:rPr>
          <w:cs/>
        </w:rPr>
        <w:t>ของ</w:t>
      </w:r>
      <w:r w:rsidR="00B530A9" w:rsidRPr="00B96C9A">
        <w:rPr>
          <w:rFonts w:eastAsia="Cordia New"/>
          <w:cs/>
        </w:rPr>
        <w:t>ผู้ดูและระบบ</w:t>
      </w:r>
    </w:p>
    <w:p w14:paraId="6D011F03" w14:textId="77777777" w:rsidR="00BF3CE1" w:rsidRPr="00B96C9A" w:rsidRDefault="00BF3CE1" w:rsidP="00BF3CE1">
      <w:pPr>
        <w:spacing w:after="0" w:line="240" w:lineRule="auto"/>
        <w:rPr>
          <w:rFonts w:eastAsia="Cordia New"/>
        </w:rPr>
      </w:pPr>
    </w:p>
    <w:p w14:paraId="5F0F95C6" w14:textId="77777777" w:rsidR="00EF0EA5" w:rsidRPr="00B96C9A" w:rsidRDefault="00FD7B56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6)  </w: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8" behindDoc="0" locked="0" layoutInCell="1" allowOverlap="1" wp14:anchorId="4C6E3898" wp14:editId="3B7E0486">
                <wp:simplePos x="0" y="0"/>
                <wp:positionH relativeFrom="column">
                  <wp:posOffset>71120</wp:posOffset>
                </wp:positionH>
                <wp:positionV relativeFrom="paragraph">
                  <wp:posOffset>860425</wp:posOffset>
                </wp:positionV>
                <wp:extent cx="802204" cy="180975"/>
                <wp:effectExtent l="0" t="0" r="17145" b="28575"/>
                <wp:wrapNone/>
                <wp:docPr id="380" name="สี่เหลี่ยมผืนผ้า 3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968E4EA">
              <v:rect id="สี่เหลี่ยมผืนผ้า 380" style="position:absolute;margin-left:5.6pt;margin-top:67.75pt;width:63.15pt;height:14.25pt;z-index:2516583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0B51131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"/>
            </w:pict>
          </mc:Fallback>
        </mc:AlternateContent>
      </w:r>
      <w:r w:rsidRPr="00B96C9A">
        <w:rPr>
          <w:rFonts w:eastAsia="Cordia New"/>
          <w:cs/>
        </w:rPr>
        <w:t>สถานะอาจารยที่ปรึกษา โดยเลือกสาขาที่ต้องการ และกดปุ่มค้นหา  ผลลัทธิ์ที่ได้จะแสดงรายชื่ออาจารย์ สาขา จำนวนที่รับ รับแล้ว รับได้อีก</w:t>
      </w:r>
    </w:p>
    <w:p w14:paraId="73F1A51E" w14:textId="77777777" w:rsidR="00EF0EA5" w:rsidRPr="00B96C9A" w:rsidRDefault="00EF0EA5" w:rsidP="00FD7B56">
      <w:pPr>
        <w:spacing w:after="0" w:line="240" w:lineRule="auto"/>
        <w:rPr>
          <w:rFonts w:eastAsia="Cordia New"/>
        </w:rPr>
      </w:pPr>
    </w:p>
    <w:p w14:paraId="18586816" w14:textId="77777777" w:rsidR="00FD7B56" w:rsidRPr="00B96C9A" w:rsidRDefault="00FD7B56" w:rsidP="00FD7B56">
      <w:pPr>
        <w:spacing w:after="0" w:line="240" w:lineRule="auto"/>
        <w:rPr>
          <w:rFonts w:eastAsia="Cordia New"/>
          <w:b/>
          <w:bCs/>
        </w:rPr>
      </w:pPr>
      <w:r w:rsidRPr="00B96C9A">
        <w:rPr>
          <w:rFonts w:eastAsia="Cordia New"/>
          <w:b/>
          <w:bCs/>
          <w:noProof/>
        </w:rPr>
        <w:drawing>
          <wp:inline distT="0" distB="0" distL="0" distR="0" wp14:anchorId="6C805255" wp14:editId="11E375ED">
            <wp:extent cx="5274310" cy="2425065"/>
            <wp:effectExtent l="0" t="0" r="2540" b="0"/>
            <wp:docPr id="382" name="รูปภาพ 3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" name="สถานะ.PNG"/>
                    <pic:cNvPicPr/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25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9DD4F5" w14:textId="77777777" w:rsidR="00FD7B56" w:rsidRPr="00B96C9A" w:rsidRDefault="00FD7B56" w:rsidP="00FD7B56">
      <w:pPr>
        <w:spacing w:after="0" w:line="240" w:lineRule="auto"/>
        <w:rPr>
          <w:rFonts w:eastAsia="Cordia New"/>
          <w:b/>
          <w:bCs/>
        </w:rPr>
      </w:pPr>
    </w:p>
    <w:p w14:paraId="4BFF80FD" w14:textId="3FA8139A" w:rsidR="00FD7B56" w:rsidRPr="00B96C9A" w:rsidRDefault="00FD7B56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</w:t>
      </w:r>
      <w:r w:rsidR="00AE281D" w:rsidRPr="00B96C9A">
        <w:rPr>
          <w:b/>
          <w:bCs/>
          <w:cs/>
        </w:rPr>
        <w:t xml:space="preserve"> 126 </w:t>
      </w:r>
      <w:r w:rsidRPr="00B96C9A">
        <w:rPr>
          <w:b/>
          <w:bCs/>
          <w:cs/>
        </w:rPr>
        <w:t xml:space="preserve"> </w:t>
      </w:r>
      <w:r w:rsidRPr="00B96C9A">
        <w:rPr>
          <w:rFonts w:eastAsia="Cordia New"/>
          <w:cs/>
        </w:rPr>
        <w:t xml:space="preserve">สถานะอาจารยที่ปรึกษา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2404366A" w14:textId="77777777" w:rsidR="00FD7B56" w:rsidRPr="00B96C9A" w:rsidRDefault="00FD7B56" w:rsidP="00FD7B56">
      <w:pPr>
        <w:spacing w:after="0" w:line="240" w:lineRule="auto"/>
        <w:rPr>
          <w:rFonts w:eastAsia="Cordia New"/>
        </w:rPr>
      </w:pPr>
    </w:p>
    <w:p w14:paraId="50A84571" w14:textId="77777777" w:rsidR="00BF3CE1" w:rsidRPr="00B96C9A" w:rsidRDefault="00BF3CE1" w:rsidP="00BF3CE1">
      <w:pPr>
        <w:spacing w:after="0" w:line="240" w:lineRule="auto"/>
        <w:rPr>
          <w:rFonts w:eastAsia="Cordia New"/>
        </w:rPr>
      </w:pPr>
    </w:p>
    <w:p w14:paraId="627CDE16" w14:textId="77777777" w:rsidR="00BF3CE1" w:rsidRPr="00B96C9A" w:rsidRDefault="00BF3CE1" w:rsidP="00BF3CE1">
      <w:pPr>
        <w:spacing w:after="0" w:line="240" w:lineRule="auto"/>
        <w:rPr>
          <w:rFonts w:eastAsia="Cordia New"/>
        </w:rPr>
      </w:pPr>
    </w:p>
    <w:p w14:paraId="6B60CA41" w14:textId="77777777" w:rsidR="00BF3CE1" w:rsidRPr="00B96C9A" w:rsidRDefault="00BF3CE1" w:rsidP="00BF3CE1">
      <w:pPr>
        <w:spacing w:after="0" w:line="240" w:lineRule="auto"/>
        <w:rPr>
          <w:rFonts w:eastAsia="Cordia New"/>
        </w:rPr>
      </w:pPr>
    </w:p>
    <w:p w14:paraId="7B3C1EC3" w14:textId="77777777" w:rsidR="00FD7B56" w:rsidRPr="00B96C9A" w:rsidRDefault="00FD7B56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7</w: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29" behindDoc="0" locked="0" layoutInCell="1" allowOverlap="1" wp14:anchorId="5E2FC011" wp14:editId="68E82424">
                <wp:simplePos x="0" y="0"/>
                <wp:positionH relativeFrom="column">
                  <wp:posOffset>71120</wp:posOffset>
                </wp:positionH>
                <wp:positionV relativeFrom="paragraph">
                  <wp:posOffset>860425</wp:posOffset>
                </wp:positionV>
                <wp:extent cx="802204" cy="180975"/>
                <wp:effectExtent l="0" t="0" r="17145" b="28575"/>
                <wp:wrapNone/>
                <wp:docPr id="383" name="สี่เหลี่ยมผืนผ้า 3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806AD1E">
              <v:rect id="สี่เหลี่ยมผืนผ้า 383" style="position:absolute;margin-left:5.6pt;margin-top:67.75pt;width:63.15pt;height:14.25pt;z-index:25165832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6DBC157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"/>
            </w:pict>
          </mc:Fallback>
        </mc:AlternateContent>
      </w:r>
      <w:r w:rsidR="00123C2D" w:rsidRPr="00B96C9A">
        <w:rPr>
          <w:rFonts w:eastAsia="Cordia New"/>
          <w:cs/>
        </w:rPr>
        <w:t>) นำเข้ารายชื่อนักศึกษา โดยเลือกเงื่อนไขที่จำนำเข้ารายชื่อก่อนเช่นสาขา ภาคการศึกษา</w:t>
      </w:r>
    </w:p>
    <w:p w14:paraId="4C75287C" w14:textId="77777777" w:rsidR="00123C2D" w:rsidRPr="00B96C9A" w:rsidRDefault="00123C2D" w:rsidP="00FD7B56">
      <w:pPr>
        <w:spacing w:after="0" w:line="240" w:lineRule="auto"/>
        <w:rPr>
          <w:rFonts w:eastAsia="Cordia New"/>
          <w:noProof/>
        </w:rPr>
      </w:pPr>
      <w:r w:rsidRPr="00B96C9A">
        <w:rPr>
          <w:rFonts w:eastAsia="Cordia New"/>
          <w:noProof/>
          <w:cs/>
        </w:rPr>
        <w:t>วิชา ปีการศึกษา หรือกรณีพิเศษ ให้กรอกรหัสนักศึกษาและกดค้นหา จากนั้นได้รายชื่อให้กดปุ่มบันทึก</w:t>
      </w:r>
    </w:p>
    <w:p w14:paraId="459EEA73" w14:textId="77777777" w:rsidR="000511DF" w:rsidRPr="00B96C9A" w:rsidRDefault="000511DF" w:rsidP="00FD7B56">
      <w:pPr>
        <w:spacing w:after="0" w:line="240" w:lineRule="auto"/>
        <w:rPr>
          <w:rFonts w:eastAsia="Cordia New"/>
          <w:noProof/>
          <w:cs/>
        </w:rPr>
      </w:pPr>
    </w:p>
    <w:p w14:paraId="7C95099A" w14:textId="77777777" w:rsidR="00FD7B56" w:rsidRPr="00B96C9A" w:rsidRDefault="00FD7B56" w:rsidP="00FD7B56">
      <w:pPr>
        <w:spacing w:after="0" w:line="240" w:lineRule="auto"/>
        <w:rPr>
          <w:rFonts w:eastAsia="Cordia New"/>
          <w:b/>
          <w:bCs/>
        </w:rPr>
      </w:pPr>
      <w:r w:rsidRPr="00B96C9A">
        <w:rPr>
          <w:rFonts w:eastAsia="Cordia New"/>
          <w:b/>
          <w:bCs/>
          <w:noProof/>
        </w:rPr>
        <w:drawing>
          <wp:inline distT="0" distB="0" distL="0" distR="0" wp14:anchorId="2CBF5C5C" wp14:editId="444702BF">
            <wp:extent cx="5274310" cy="2207895"/>
            <wp:effectExtent l="0" t="0" r="2540" b="1905"/>
            <wp:docPr id="385" name="รูปภาพ 3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5" name="นำเข้า.PNG"/>
                    <pic:cNvPicPr/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7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9E5240" w14:textId="77777777" w:rsidR="00FD7B56" w:rsidRPr="00B96C9A" w:rsidRDefault="00FD7B56" w:rsidP="00FD7B56">
      <w:pPr>
        <w:spacing w:after="0" w:line="240" w:lineRule="auto"/>
        <w:rPr>
          <w:rFonts w:eastAsia="Cordia New"/>
          <w:b/>
          <w:bCs/>
        </w:rPr>
      </w:pPr>
    </w:p>
    <w:p w14:paraId="60C66473" w14:textId="1D27215B" w:rsidR="00FD7B56" w:rsidRPr="00B96C9A" w:rsidRDefault="00FD7B56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</w:t>
      </w:r>
      <w:r w:rsidR="00AE281D" w:rsidRPr="00B96C9A">
        <w:rPr>
          <w:b/>
          <w:bCs/>
          <w:cs/>
        </w:rPr>
        <w:t xml:space="preserve"> 127 </w:t>
      </w:r>
      <w:r w:rsidRPr="00B96C9A">
        <w:rPr>
          <w:b/>
          <w:bCs/>
          <w:cs/>
        </w:rPr>
        <w:t xml:space="preserve"> </w:t>
      </w:r>
      <w:r w:rsidR="00802FBA" w:rsidRPr="00B96C9A">
        <w:rPr>
          <w:rFonts w:eastAsia="Cordia New"/>
          <w:cs/>
        </w:rPr>
        <w:t xml:space="preserve">นำเข้ารายชื่อนักศึกษา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36086BB7" w14:textId="77777777" w:rsidR="00123C2D" w:rsidRPr="00B96C9A" w:rsidRDefault="00123C2D" w:rsidP="00FD7B56">
      <w:pPr>
        <w:spacing w:after="0" w:line="240" w:lineRule="auto"/>
        <w:jc w:val="center"/>
        <w:rPr>
          <w:rFonts w:eastAsia="Cordia New"/>
        </w:rPr>
      </w:pPr>
    </w:p>
    <w:p w14:paraId="7C192072" w14:textId="77777777" w:rsidR="00123C2D" w:rsidRPr="00B96C9A" w:rsidRDefault="00123C2D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8) </w:t>
      </w:r>
      <w:r w:rsidR="00802FBA" w:rsidRPr="00B96C9A">
        <w:rPr>
          <w:rFonts w:eastAsia="Cordia New"/>
          <w:cs/>
        </w:rPr>
        <w:t>ประเภทโครงงาน อันอับแรกกรอกชื่อไอดี กดปุ่มเพิ่มประเภทโครงงานจา</w:t>
      </w:r>
      <w:r w:rsidR="00010C6E" w:rsidRPr="00B96C9A">
        <w:rPr>
          <w:rFonts w:eastAsia="Cordia New"/>
          <w:cs/>
        </w:rPr>
        <w:t>ก</w:t>
      </w:r>
      <w:r w:rsidR="00802FBA" w:rsidRPr="00B96C9A">
        <w:rPr>
          <w:rFonts w:eastAsia="Cordia New"/>
          <w:cs/>
        </w:rPr>
        <w:t>นั้นกรอกชื่อประเภทโครงงานและกดปุ่มบันทึก</w:t>
      </w:r>
    </w:p>
    <w:p w14:paraId="6AFEB4DD" w14:textId="77777777" w:rsidR="000511DF" w:rsidRPr="00B96C9A" w:rsidRDefault="000511DF" w:rsidP="00802FBA">
      <w:pPr>
        <w:spacing w:after="0" w:line="240" w:lineRule="auto"/>
        <w:rPr>
          <w:rFonts w:eastAsia="Cordia New"/>
          <w:noProof/>
          <w:cs/>
        </w:rPr>
      </w:pPr>
    </w:p>
    <w:p w14:paraId="486D8170" w14:textId="77777777" w:rsidR="00123C2D" w:rsidRPr="00B96C9A" w:rsidRDefault="00802FBA" w:rsidP="00123C2D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0" behindDoc="0" locked="0" layoutInCell="1" allowOverlap="1" wp14:anchorId="7341449B" wp14:editId="29F1EBBE">
                <wp:simplePos x="0" y="0"/>
                <wp:positionH relativeFrom="margin">
                  <wp:align>left</wp:align>
                </wp:positionH>
                <wp:positionV relativeFrom="paragraph">
                  <wp:posOffset>1548765</wp:posOffset>
                </wp:positionV>
                <wp:extent cx="802204" cy="180975"/>
                <wp:effectExtent l="0" t="0" r="17145" b="28575"/>
                <wp:wrapNone/>
                <wp:docPr id="19" name="สี่เหลี่ยมผืนผ้า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7C55E8C">
              <v:rect id="สี่เหลี่ยมผืนผ้า 19" style="position:absolute;margin-left:0;margin-top:121.95pt;width:63.15pt;height:14.25pt;z-index:251658330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middle" o:spid="_x0000_s1026" filled="f" strokecolor="red" strokeweight="1pt" w14:anchorId="4EF6BBE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40ED8E32" wp14:editId="7474FA83">
            <wp:extent cx="5274310" cy="2092325"/>
            <wp:effectExtent l="0" t="0" r="2540" b="3175"/>
            <wp:docPr id="28" name="รูปภาพ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เพิ่มประเภทโครงงาน.PNG"/>
                    <pic:cNvPicPr/>
                  </pic:nvPicPr>
                  <pic:blipFill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92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0B88F8" w14:textId="77777777" w:rsidR="00123C2D" w:rsidRPr="00B96C9A" w:rsidRDefault="00123C2D" w:rsidP="00123C2D">
      <w:pPr>
        <w:spacing w:after="0" w:line="240" w:lineRule="auto"/>
        <w:rPr>
          <w:rFonts w:eastAsia="Cordia New"/>
          <w:b/>
          <w:bCs/>
        </w:rPr>
      </w:pPr>
    </w:p>
    <w:p w14:paraId="51925F6B" w14:textId="2E952F5B" w:rsidR="00123C2D" w:rsidRPr="00B96C9A" w:rsidRDefault="00123C2D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28  </w:t>
      </w:r>
      <w:r w:rsidR="00802FBA" w:rsidRPr="00B96C9A">
        <w:rPr>
          <w:rFonts w:eastAsia="Cordia New"/>
          <w:cs/>
        </w:rPr>
        <w:t xml:space="preserve">ประเภทโครง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77637717" w14:textId="77777777" w:rsidR="00123C2D" w:rsidRPr="00B96C9A" w:rsidRDefault="00123C2D" w:rsidP="00FD7B56">
      <w:pPr>
        <w:spacing w:after="0" w:line="240" w:lineRule="auto"/>
        <w:jc w:val="center"/>
        <w:rPr>
          <w:rFonts w:eastAsia="Cordia New"/>
          <w:cs/>
        </w:rPr>
      </w:pPr>
    </w:p>
    <w:p w14:paraId="3DDCAAC9" w14:textId="77777777" w:rsidR="00FD7B56" w:rsidRPr="00B96C9A" w:rsidRDefault="00FD7B56" w:rsidP="00BF3CE1">
      <w:pPr>
        <w:spacing w:after="0" w:line="240" w:lineRule="auto"/>
        <w:rPr>
          <w:rFonts w:eastAsia="Cordia New"/>
        </w:rPr>
      </w:pPr>
    </w:p>
    <w:p w14:paraId="5590BD8E" w14:textId="77777777" w:rsidR="00123C2D" w:rsidRPr="00B96C9A" w:rsidRDefault="00123C2D" w:rsidP="00BF3CE1">
      <w:pPr>
        <w:spacing w:after="0" w:line="240" w:lineRule="auto"/>
        <w:rPr>
          <w:rFonts w:eastAsia="Cordia New"/>
        </w:rPr>
      </w:pPr>
    </w:p>
    <w:p w14:paraId="2CC4D6F1" w14:textId="77777777" w:rsidR="00123C2D" w:rsidRPr="00B96C9A" w:rsidRDefault="00123C2D" w:rsidP="00BF3CE1">
      <w:pPr>
        <w:spacing w:after="0" w:line="240" w:lineRule="auto"/>
        <w:rPr>
          <w:rFonts w:eastAsia="Cordia New"/>
        </w:rPr>
      </w:pPr>
    </w:p>
    <w:p w14:paraId="167693AD" w14:textId="77777777" w:rsidR="00123C2D" w:rsidRPr="00B96C9A" w:rsidRDefault="00123C2D" w:rsidP="00BF3CE1">
      <w:pPr>
        <w:spacing w:after="0" w:line="240" w:lineRule="auto"/>
        <w:rPr>
          <w:rFonts w:eastAsia="Cordia New"/>
        </w:rPr>
      </w:pPr>
    </w:p>
    <w:p w14:paraId="5E0C0932" w14:textId="77777777" w:rsidR="00123C2D" w:rsidRPr="00B96C9A" w:rsidRDefault="00123C2D" w:rsidP="00BF3CE1">
      <w:pPr>
        <w:spacing w:after="0" w:line="240" w:lineRule="auto"/>
        <w:rPr>
          <w:rFonts w:eastAsia="Cordia New"/>
        </w:rPr>
      </w:pPr>
    </w:p>
    <w:p w14:paraId="0EC9A998" w14:textId="77777777" w:rsidR="00802FBA" w:rsidRPr="00B96C9A" w:rsidRDefault="00802FB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9) จัดกลุ่มสอบ เพ</w:t>
      </w:r>
      <w:r w:rsidR="000E0709" w:rsidRPr="00B96C9A">
        <w:rPr>
          <w:rFonts w:eastAsia="Cordia New"/>
          <w:cs/>
        </w:rPr>
        <w:t>ิ่</w:t>
      </w:r>
      <w:r w:rsidRPr="00B96C9A">
        <w:rPr>
          <w:rFonts w:eastAsia="Cordia New"/>
          <w:cs/>
        </w:rPr>
        <w:t>มกลุ่มสอบโดยกรอกชื่อกลุ่มสอบ ห้องสอบและกดปุ่มบันทึก จากนั้นเพิ่มอาจารย์ไปที่กลุ่มสอบโดยกรอกชื่ออาจารย์ กลุ่ม และกดปุ่มบันทึก การค้นหากลุ่มสอบโดยเลือกใส่เงื่อนไขสาขา ภาคการศึกษา ปีการศึกษา และกดปุ่มค้นหา</w:t>
      </w:r>
    </w:p>
    <w:p w14:paraId="697BEB4E" w14:textId="77777777" w:rsidR="000511DF" w:rsidRPr="00B96C9A" w:rsidRDefault="000511DF" w:rsidP="00802FBA">
      <w:pPr>
        <w:spacing w:after="0" w:line="240" w:lineRule="auto"/>
        <w:rPr>
          <w:rFonts w:eastAsia="Cordia New"/>
          <w:noProof/>
          <w:cs/>
        </w:rPr>
      </w:pPr>
    </w:p>
    <w:p w14:paraId="51FF0D4A" w14:textId="77777777" w:rsidR="00802FBA" w:rsidRPr="00B96C9A" w:rsidRDefault="00802FBA" w:rsidP="00802FBA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1" behindDoc="0" locked="0" layoutInCell="1" allowOverlap="1" wp14:anchorId="46BB7870" wp14:editId="21083C7A">
                <wp:simplePos x="0" y="0"/>
                <wp:positionH relativeFrom="margin">
                  <wp:posOffset>38100</wp:posOffset>
                </wp:positionH>
                <wp:positionV relativeFrom="paragraph">
                  <wp:posOffset>1504950</wp:posOffset>
                </wp:positionV>
                <wp:extent cx="802204" cy="180975"/>
                <wp:effectExtent l="0" t="0" r="17145" b="28575"/>
                <wp:wrapNone/>
                <wp:docPr id="64" name="สี่เหลี่ยมผืนผ้า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46CF414">
              <v:rect id="สี่เหลี่ยมผืนผ้า 64" style="position:absolute;margin-left:3pt;margin-top:118.5pt;width:63.15pt;height:14.25pt;z-index:251658331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spid="_x0000_s1026" filled="f" strokecolor="red" strokeweight="1pt" w14:anchorId="20F55A4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5404DB5A" wp14:editId="595FED07">
            <wp:extent cx="5274310" cy="2501900"/>
            <wp:effectExtent l="0" t="0" r="2540" b="0"/>
            <wp:docPr id="53" name="รูปภาพ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จัดกลุ่มสอบ.PNG"/>
                    <pic:cNvPicPr/>
                  </pic:nvPicPr>
                  <pic:blipFill>
                    <a:blip r:embed="rId1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01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ADB6AF" w14:textId="77777777" w:rsidR="00802FBA" w:rsidRPr="00B96C9A" w:rsidRDefault="00802FBA" w:rsidP="00802FBA">
      <w:pPr>
        <w:spacing w:after="0" w:line="240" w:lineRule="auto"/>
        <w:rPr>
          <w:rFonts w:eastAsia="Cordia New"/>
          <w:b/>
          <w:bCs/>
        </w:rPr>
      </w:pPr>
    </w:p>
    <w:p w14:paraId="63463981" w14:textId="04FF2577" w:rsidR="00802FBA" w:rsidRPr="00B96C9A" w:rsidRDefault="00802FB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29  </w:t>
      </w:r>
      <w:r w:rsidRPr="00B96C9A">
        <w:rPr>
          <w:rFonts w:eastAsia="Cordia New"/>
          <w:cs/>
        </w:rPr>
        <w:t xml:space="preserve">จัดกลุ่มสอบ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1818F337" w14:textId="77777777" w:rsidR="00802FBA" w:rsidRPr="00B96C9A" w:rsidRDefault="00802FBA" w:rsidP="00BF3CE1">
      <w:pPr>
        <w:spacing w:after="0" w:line="240" w:lineRule="auto"/>
        <w:rPr>
          <w:rFonts w:eastAsia="Cordia New"/>
        </w:rPr>
      </w:pPr>
    </w:p>
    <w:p w14:paraId="1037474C" w14:textId="77777777" w:rsidR="00802FBA" w:rsidRPr="00B96C9A" w:rsidRDefault="00802FB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10) รันหมายเลขโครงงาน</w:t>
      </w:r>
      <w:r w:rsidR="00F35B78" w:rsidRPr="00B96C9A">
        <w:rPr>
          <w:rFonts w:eastAsia="Cordia New"/>
          <w:cs/>
        </w:rPr>
        <w:t xml:space="preserve"> เลือกเงื่อนไขที่ต้องการรัน เช่น สาขา เรียงตาม บันทึกตาม ภาคการศึกษา ปีการศึกษา และกดปุ่มรันหมายเลข  หรือกรณพิเศษกรอกชื่อโครงงาน กลุ่มสอบและกดปุ่มบันทึก</w:t>
      </w:r>
    </w:p>
    <w:p w14:paraId="33B6D892" w14:textId="77777777" w:rsidR="000511DF" w:rsidRPr="00B96C9A" w:rsidRDefault="000511DF" w:rsidP="00802FBA">
      <w:pPr>
        <w:spacing w:after="0" w:line="240" w:lineRule="auto"/>
        <w:rPr>
          <w:rFonts w:eastAsia="Cordia New"/>
          <w:noProof/>
          <w:cs/>
        </w:rPr>
      </w:pPr>
    </w:p>
    <w:p w14:paraId="089F2818" w14:textId="77777777" w:rsidR="00802FBA" w:rsidRPr="00B96C9A" w:rsidRDefault="00802FBA" w:rsidP="00802FBA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2" behindDoc="0" locked="0" layoutInCell="1" allowOverlap="1" wp14:anchorId="5014FD82" wp14:editId="504E4782">
                <wp:simplePos x="0" y="0"/>
                <wp:positionH relativeFrom="margin">
                  <wp:posOffset>38100</wp:posOffset>
                </wp:positionH>
                <wp:positionV relativeFrom="paragraph">
                  <wp:posOffset>1766570</wp:posOffset>
                </wp:positionV>
                <wp:extent cx="802204" cy="180975"/>
                <wp:effectExtent l="0" t="0" r="17145" b="28575"/>
                <wp:wrapNone/>
                <wp:docPr id="68" name="สี่เหลี่ยมผืนผ้า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F5AD7AC">
              <v:rect id="สี่เหลี่ยมผืนผ้า 68" style="position:absolute;margin-left:3pt;margin-top:139.1pt;width:63.15pt;height:14.25pt;z-index:2516583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spid="_x0000_s1026" filled="f" strokecolor="red" strokeweight="1pt" w14:anchorId="77B28FC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661A138D" wp14:editId="116CF373">
            <wp:extent cx="5274310" cy="2207260"/>
            <wp:effectExtent l="0" t="0" r="2540" b="2540"/>
            <wp:docPr id="71" name="รูปภาพ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รันหมายเลข.PNG"/>
                    <pic:cNvPicPr/>
                  </pic:nvPicPr>
                  <pic:blipFill>
                    <a:blip r:embed="rId1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7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1C608" w14:textId="77777777" w:rsidR="00802FBA" w:rsidRPr="00B96C9A" w:rsidRDefault="00802FBA" w:rsidP="00802FBA">
      <w:pPr>
        <w:spacing w:after="0" w:line="240" w:lineRule="auto"/>
        <w:rPr>
          <w:rFonts w:eastAsia="Cordia New"/>
          <w:b/>
          <w:bCs/>
        </w:rPr>
      </w:pPr>
    </w:p>
    <w:p w14:paraId="76A70C47" w14:textId="5DFC3F60" w:rsidR="00802FBA" w:rsidRPr="00B96C9A" w:rsidRDefault="00802FB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0  </w:t>
      </w:r>
      <w:r w:rsidRPr="00B96C9A">
        <w:rPr>
          <w:rFonts w:eastAsia="Cordia New"/>
          <w:cs/>
        </w:rPr>
        <w:t xml:space="preserve">รันหมายเลขโครง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018EE4CD" w14:textId="77777777" w:rsidR="00802FBA" w:rsidRPr="00B96C9A" w:rsidRDefault="00802FBA" w:rsidP="00BF3CE1">
      <w:pPr>
        <w:spacing w:after="0" w:line="240" w:lineRule="auto"/>
        <w:rPr>
          <w:rFonts w:eastAsia="Cordia New"/>
        </w:rPr>
      </w:pPr>
    </w:p>
    <w:p w14:paraId="61EC3A41" w14:textId="77777777" w:rsidR="00802FBA" w:rsidRPr="00B96C9A" w:rsidRDefault="00802FBA" w:rsidP="00BF3CE1">
      <w:pPr>
        <w:spacing w:after="0" w:line="240" w:lineRule="auto"/>
        <w:rPr>
          <w:rFonts w:eastAsia="Cordia New"/>
        </w:rPr>
      </w:pPr>
    </w:p>
    <w:p w14:paraId="3E83A8C8" w14:textId="77777777" w:rsidR="00802FBA" w:rsidRPr="00B96C9A" w:rsidRDefault="00802FBA" w:rsidP="00BF3CE1">
      <w:pPr>
        <w:spacing w:after="0" w:line="240" w:lineRule="auto"/>
        <w:rPr>
          <w:rFonts w:eastAsia="Cordia New"/>
        </w:rPr>
      </w:pPr>
    </w:p>
    <w:p w14:paraId="5BEEC570" w14:textId="77777777" w:rsidR="00F35B78" w:rsidRPr="00B96C9A" w:rsidRDefault="00F35B78" w:rsidP="00BF3CE1">
      <w:pPr>
        <w:spacing w:after="0" w:line="240" w:lineRule="auto"/>
        <w:rPr>
          <w:rFonts w:eastAsia="Cordia New"/>
        </w:rPr>
      </w:pPr>
    </w:p>
    <w:p w14:paraId="72195025" w14:textId="77777777" w:rsidR="00F35B78" w:rsidRPr="00B96C9A" w:rsidRDefault="00F35B78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11) ประเภทเอกสารเผยแพร่ผลงาน อันอับแรกกรอกชื่อไอดี กดปุ่ม</w:t>
      </w:r>
      <w:r w:rsidR="00010C6E" w:rsidRPr="00B96C9A">
        <w:rPr>
          <w:rFonts w:eastAsia="Cordia New"/>
          <w:cs/>
        </w:rPr>
        <w:t xml:space="preserve">เพิ่มประเภทเอกสารเผยแพร่ผลงาน </w:t>
      </w:r>
      <w:r w:rsidRPr="00B96C9A">
        <w:rPr>
          <w:rFonts w:eastAsia="Cordia New"/>
          <w:cs/>
        </w:rPr>
        <w:t>จา</w:t>
      </w:r>
      <w:r w:rsidR="00010C6E" w:rsidRPr="00B96C9A">
        <w:rPr>
          <w:rFonts w:eastAsia="Cordia New"/>
          <w:cs/>
        </w:rPr>
        <w:t>ก</w:t>
      </w:r>
      <w:r w:rsidRPr="00B96C9A">
        <w:rPr>
          <w:rFonts w:eastAsia="Cordia New"/>
          <w:cs/>
        </w:rPr>
        <w:t>นั้นกรอกชื่อประเภทโครงงานและกดปุ่มบันทึก</w:t>
      </w:r>
    </w:p>
    <w:p w14:paraId="5024A250" w14:textId="77777777" w:rsidR="000511DF" w:rsidRPr="00B96C9A" w:rsidRDefault="000511DF" w:rsidP="00F35B78">
      <w:pPr>
        <w:spacing w:after="0" w:line="240" w:lineRule="auto"/>
        <w:rPr>
          <w:rFonts w:eastAsia="Cordia New"/>
          <w:noProof/>
          <w:cs/>
        </w:rPr>
      </w:pPr>
    </w:p>
    <w:p w14:paraId="2873AF1B" w14:textId="77777777" w:rsidR="00F35B78" w:rsidRPr="00B96C9A" w:rsidRDefault="00F35B78" w:rsidP="00F35B78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3" behindDoc="0" locked="0" layoutInCell="1" allowOverlap="1" wp14:anchorId="1BC4337C" wp14:editId="50F7D212">
                <wp:simplePos x="0" y="0"/>
                <wp:positionH relativeFrom="margin">
                  <wp:posOffset>38100</wp:posOffset>
                </wp:positionH>
                <wp:positionV relativeFrom="paragraph">
                  <wp:posOffset>1908175</wp:posOffset>
                </wp:positionV>
                <wp:extent cx="802204" cy="133350"/>
                <wp:effectExtent l="0" t="0" r="17145" b="19050"/>
                <wp:wrapNone/>
                <wp:docPr id="102" name="สี่เหลี่ยมผืนผ้า 1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3335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1BF771A">
              <v:rect id="สี่เหลี่ยมผืนผ้า 102" style="position:absolute;margin-left:3pt;margin-top:150.25pt;width:63.15pt;height:10.5pt;z-index:251658333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66117B0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4E42D4F4" wp14:editId="74F07B5D">
            <wp:extent cx="5274310" cy="2393950"/>
            <wp:effectExtent l="0" t="0" r="2540" b="6350"/>
            <wp:docPr id="276" name="รูปภาพ 2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6" name="ประเภาเอกสารเผยแพร่.PNG"/>
                    <pic:cNvPicPr/>
                  </pic:nvPicPr>
                  <pic:blipFill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3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1162B1" w14:textId="77777777" w:rsidR="00F35B78" w:rsidRPr="00B96C9A" w:rsidRDefault="00F35B78" w:rsidP="00F35B78">
      <w:pPr>
        <w:spacing w:after="0" w:line="240" w:lineRule="auto"/>
        <w:rPr>
          <w:rFonts w:eastAsia="Cordia New"/>
          <w:b/>
          <w:bCs/>
        </w:rPr>
      </w:pPr>
    </w:p>
    <w:p w14:paraId="2B040FDF" w14:textId="46761588" w:rsidR="00F35B78" w:rsidRPr="00B96C9A" w:rsidRDefault="00F35B78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1  </w:t>
      </w:r>
      <w:r w:rsidRPr="00B96C9A">
        <w:rPr>
          <w:rFonts w:eastAsia="Cordia New"/>
          <w:cs/>
        </w:rPr>
        <w:t xml:space="preserve">ประเภทเอกสารเผยแพร่ผล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55E1A352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4C435B4D" w14:textId="77777777" w:rsidR="008B59CF" w:rsidRPr="00B96C9A" w:rsidRDefault="008B59CF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12) ออกรายงานตามหัวข้อโครงงาน โดยเลือกเงื่อนไข สาขา กลุ่มสอบ อาจารย์ แล้วกดปุ่มค้นหา</w:t>
      </w:r>
    </w:p>
    <w:p w14:paraId="4F1282FF" w14:textId="77777777" w:rsidR="00EF0EA5" w:rsidRPr="00B96C9A" w:rsidRDefault="00EF0EA5" w:rsidP="008B59CF">
      <w:pPr>
        <w:spacing w:after="0" w:line="240" w:lineRule="auto"/>
        <w:rPr>
          <w:rFonts w:eastAsia="Cordia New"/>
          <w:noProof/>
          <w:cs/>
        </w:rPr>
      </w:pPr>
    </w:p>
    <w:p w14:paraId="14384B4E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4" behindDoc="0" locked="0" layoutInCell="1" allowOverlap="1" wp14:anchorId="48B9A01C" wp14:editId="14403FCC">
                <wp:simplePos x="0" y="0"/>
                <wp:positionH relativeFrom="margin">
                  <wp:align>left</wp:align>
                </wp:positionH>
                <wp:positionV relativeFrom="paragraph">
                  <wp:posOffset>1728470</wp:posOffset>
                </wp:positionV>
                <wp:extent cx="802204" cy="180975"/>
                <wp:effectExtent l="0" t="0" r="17145" b="28575"/>
                <wp:wrapNone/>
                <wp:docPr id="277" name="สี่เหลี่ยมผืนผ้า 2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DD2F152">
              <v:rect id="สี่เหลี่ยมผืนผ้า 277" style="position:absolute;margin-left:0;margin-top:136.1pt;width:63.15pt;height:14.25pt;z-index:251658334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middle" o:spid="_x0000_s1026" filled="f" strokecolor="red" strokeweight="1pt" w14:anchorId="7C52A94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7FDC1E9E" wp14:editId="3A8F855D">
            <wp:extent cx="5274310" cy="2311400"/>
            <wp:effectExtent l="0" t="0" r="2540" b="0"/>
            <wp:docPr id="306" name="รูปภาพ 3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6" name="หัวข้อโครงงาน.PNG"/>
                    <pic:cNvPicPr/>
                  </pic:nvPicPr>
                  <pic:blipFill>
                    <a:blip r:embed="rId1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11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AD9A92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</w:rPr>
      </w:pPr>
    </w:p>
    <w:p w14:paraId="750FA575" w14:textId="4495F6E9" w:rsidR="008B59CF" w:rsidRPr="00B96C9A" w:rsidRDefault="008B59CF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2  </w:t>
      </w:r>
      <w:r w:rsidRPr="00B96C9A">
        <w:rPr>
          <w:rFonts w:eastAsia="Cordia New"/>
          <w:cs/>
        </w:rPr>
        <w:t xml:space="preserve">ออกรายงานตามหัวข้อโครง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744B7236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0D697370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217E3FDE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0364F9A0" w14:textId="77777777" w:rsidR="008B59CF" w:rsidRPr="00B96C9A" w:rsidRDefault="008B59CF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13) ออกรายงานสถานะอาจารย์ โดยกดปุ่มดาวน์โหลด</w:t>
      </w:r>
    </w:p>
    <w:p w14:paraId="53C917A9" w14:textId="77777777" w:rsidR="000511DF" w:rsidRPr="00B96C9A" w:rsidRDefault="000511DF" w:rsidP="008B59CF">
      <w:pPr>
        <w:spacing w:after="0" w:line="240" w:lineRule="auto"/>
        <w:rPr>
          <w:rFonts w:eastAsia="Cordia New"/>
          <w:noProof/>
          <w:cs/>
        </w:rPr>
      </w:pPr>
    </w:p>
    <w:p w14:paraId="649D927F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w:drawing>
          <wp:inline distT="0" distB="0" distL="0" distR="0" wp14:anchorId="2EFC2544" wp14:editId="1A2E6B6F">
            <wp:extent cx="5274310" cy="2052955"/>
            <wp:effectExtent l="0" t="0" r="2540" b="4445"/>
            <wp:docPr id="309" name="รูปภาพ 3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9" name="ออก2.PNG"/>
                    <pic:cNvPicPr/>
                  </pic:nvPicPr>
                  <pic:blipFill>
                    <a:blip r:embed="rId1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5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5" behindDoc="0" locked="0" layoutInCell="1" allowOverlap="1" wp14:anchorId="01DC50FA" wp14:editId="7C1B3D84">
                <wp:simplePos x="0" y="0"/>
                <wp:positionH relativeFrom="margin">
                  <wp:posOffset>38100</wp:posOffset>
                </wp:positionH>
                <wp:positionV relativeFrom="paragraph">
                  <wp:posOffset>1766570</wp:posOffset>
                </wp:positionV>
                <wp:extent cx="802204" cy="180975"/>
                <wp:effectExtent l="0" t="0" r="17145" b="28575"/>
                <wp:wrapNone/>
                <wp:docPr id="307" name="สี่เหลี่ยมผืนผ้า 3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26571C8">
              <v:rect id="สี่เหลี่ยมผืนผ้า 307" style="position:absolute;margin-left:3pt;margin-top:139.1pt;width:63.15pt;height:14.25pt;z-index:251658335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spid="_x0000_s1026" filled="f" strokecolor="red" strokeweight="1pt" w14:anchorId="425CC57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">
                <w10:wrap anchorx="margin"/>
              </v:rect>
            </w:pict>
          </mc:Fallback>
        </mc:AlternateContent>
      </w:r>
    </w:p>
    <w:p w14:paraId="0C0A05C1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</w:rPr>
      </w:pPr>
    </w:p>
    <w:p w14:paraId="778B7B00" w14:textId="6C39DFB6" w:rsidR="008B59CF" w:rsidRPr="00B96C9A" w:rsidRDefault="008B59CF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3  </w:t>
      </w:r>
      <w:r w:rsidRPr="00B96C9A">
        <w:rPr>
          <w:rFonts w:eastAsia="Cordia New"/>
          <w:cs/>
        </w:rPr>
        <w:t xml:space="preserve">ออกรายงานสถานะอาจารย์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3CFAB08D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7853ED4E" w14:textId="77777777" w:rsidR="008B59CF" w:rsidRPr="00B96C9A" w:rsidRDefault="008B59CF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14) ออกรายงานนักศึกษาที่ยังไม่ส่งหัวข้อโครงงาน </w:t>
      </w:r>
      <w:bookmarkStart w:id="177" w:name="_Hlk498915863"/>
      <w:r w:rsidRPr="00B96C9A">
        <w:rPr>
          <w:rFonts w:eastAsia="Cordia New"/>
          <w:cs/>
        </w:rPr>
        <w:t xml:space="preserve">โดยเลือกเงื่อนไข สาขา </w:t>
      </w:r>
      <w:r w:rsidR="007A6B66" w:rsidRPr="00B96C9A">
        <w:rPr>
          <w:rFonts w:eastAsia="Cordia New"/>
          <w:cs/>
        </w:rPr>
        <w:t xml:space="preserve">ภาคการศึกษา ปีการศึกษา </w:t>
      </w:r>
      <w:r w:rsidRPr="00B96C9A">
        <w:rPr>
          <w:rFonts w:eastAsia="Cordia New"/>
          <w:cs/>
        </w:rPr>
        <w:t>แล้วกดปุ่มค้นหา</w:t>
      </w:r>
      <w:r w:rsidRPr="00B96C9A">
        <w:rPr>
          <w:rFonts w:eastAsia="Cordia New"/>
          <w:noProof/>
          <w:cs/>
        </w:rPr>
        <w:t xml:space="preserve"> </w:t>
      </w:r>
      <w:r w:rsidRPr="00B96C9A">
        <w:rPr>
          <w:rFonts w:eastAsia="Cordia New"/>
          <w:cs/>
        </w:rPr>
        <w:t>จากนั้นกดปุ่มดาวน์โหลด</w:t>
      </w:r>
    </w:p>
    <w:p w14:paraId="46C3D29B" w14:textId="77777777" w:rsidR="000511DF" w:rsidRPr="00B96C9A" w:rsidRDefault="000511DF" w:rsidP="008B59CF">
      <w:pPr>
        <w:spacing w:after="0" w:line="240" w:lineRule="auto"/>
        <w:rPr>
          <w:rFonts w:eastAsia="Cordia New"/>
          <w:noProof/>
          <w:cs/>
        </w:rPr>
      </w:pPr>
    </w:p>
    <w:bookmarkEnd w:id="177"/>
    <w:p w14:paraId="61735528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6" behindDoc="0" locked="0" layoutInCell="1" allowOverlap="1" wp14:anchorId="3C13E1B9" wp14:editId="61C74ED8">
                <wp:simplePos x="0" y="0"/>
                <wp:positionH relativeFrom="margin">
                  <wp:align>left</wp:align>
                </wp:positionH>
                <wp:positionV relativeFrom="paragraph">
                  <wp:posOffset>2055495</wp:posOffset>
                </wp:positionV>
                <wp:extent cx="802204" cy="161925"/>
                <wp:effectExtent l="0" t="0" r="17145" b="28575"/>
                <wp:wrapNone/>
                <wp:docPr id="310" name="สี่เหลี่ยมผืนผ้า 3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4001137">
              <v:rect id="สี่เหลี่ยมผืนผ้า 310" style="position:absolute;margin-left:0;margin-top:161.85pt;width:63.15pt;height:12.75pt;z-index:25165833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652FDC1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">
                <w10:wrap anchorx="margin"/>
              </v:rect>
            </w:pict>
          </mc:Fallback>
        </mc:AlternateContent>
      </w:r>
      <w:r w:rsidRPr="00B96C9A">
        <w:rPr>
          <w:noProof/>
        </w:rPr>
        <w:drawing>
          <wp:inline distT="0" distB="0" distL="0" distR="0" wp14:anchorId="3628B01A" wp14:editId="51F8A40B">
            <wp:extent cx="5274310" cy="2241550"/>
            <wp:effectExtent l="0" t="0" r="2540" b="6350"/>
            <wp:docPr id="312" name="รูปภาพ 3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2" name="ออก3.PNG"/>
                    <pic:cNvPicPr/>
                  </pic:nvPicPr>
                  <pic:blipFill>
                    <a:blip r:embed="rId1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96B8FF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</w:rPr>
      </w:pPr>
    </w:p>
    <w:p w14:paraId="5143E3D4" w14:textId="70C9879F" w:rsidR="008B59CF" w:rsidRPr="00B96C9A" w:rsidRDefault="008B59CF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4  </w:t>
      </w:r>
      <w:r w:rsidRPr="00B96C9A">
        <w:rPr>
          <w:rFonts w:eastAsia="Cordia New"/>
          <w:cs/>
        </w:rPr>
        <w:t xml:space="preserve">ออกรายงานนักศึกษาที่ยังไม่ส่งหัวข้อโครง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34882A03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66C08171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0232A96A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6C9A076B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6C1B91C0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78B369A8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15E95C6D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348B87F5" w14:textId="77777777" w:rsidR="007A6B66" w:rsidRPr="00B96C9A" w:rsidRDefault="006A5B90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15) ออกรายงาน</w:t>
      </w:r>
      <w:r w:rsidR="007A6B66" w:rsidRPr="00B96C9A">
        <w:rPr>
          <w:rFonts w:eastAsia="Cordia New"/>
          <w:cs/>
        </w:rPr>
        <w:t>กลุ่มที่ยังไม่ส่งเอกสาร</w:t>
      </w:r>
      <w:r w:rsidRPr="00B96C9A">
        <w:rPr>
          <w:rFonts w:eastAsia="Cordia New"/>
          <w:cs/>
        </w:rPr>
        <w:t xml:space="preserve">โครงงาน </w:t>
      </w:r>
      <w:r w:rsidR="007A6B66" w:rsidRPr="00B96C9A">
        <w:rPr>
          <w:rFonts w:eastAsia="Cordia New"/>
          <w:cs/>
        </w:rPr>
        <w:t>โดยเลือกเงื่อนไข สาขา ภาคการศึกษา ปีการศึกษา แล้วกดปุ่มค้นหา</w:t>
      </w:r>
      <w:r w:rsidR="007A6B66" w:rsidRPr="00B96C9A">
        <w:rPr>
          <w:rFonts w:eastAsia="Cordia New"/>
          <w:noProof/>
          <w:cs/>
        </w:rPr>
        <w:t xml:space="preserve"> </w:t>
      </w:r>
      <w:r w:rsidR="007A6B66" w:rsidRPr="00B96C9A">
        <w:rPr>
          <w:rFonts w:eastAsia="Cordia New"/>
          <w:cs/>
        </w:rPr>
        <w:t>จากนั้นกดปุ่มดาวน์โหลด</w:t>
      </w:r>
    </w:p>
    <w:p w14:paraId="67EB8AFB" w14:textId="77777777" w:rsidR="000511DF" w:rsidRPr="00B96C9A" w:rsidRDefault="000511DF" w:rsidP="007A6B66">
      <w:pPr>
        <w:spacing w:after="0" w:line="240" w:lineRule="auto"/>
        <w:rPr>
          <w:rFonts w:eastAsia="Cordia New"/>
          <w:noProof/>
          <w:cs/>
        </w:rPr>
      </w:pPr>
    </w:p>
    <w:p w14:paraId="523FBC3D" w14:textId="77777777" w:rsidR="006A5B90" w:rsidRPr="00B96C9A" w:rsidRDefault="006A5B90" w:rsidP="006A5B90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9" behindDoc="0" locked="0" layoutInCell="1" allowOverlap="1" wp14:anchorId="4ABA2897" wp14:editId="62B40697">
                <wp:simplePos x="0" y="0"/>
                <wp:positionH relativeFrom="margin">
                  <wp:align>left</wp:align>
                </wp:positionH>
                <wp:positionV relativeFrom="paragraph">
                  <wp:posOffset>2055495</wp:posOffset>
                </wp:positionV>
                <wp:extent cx="802204" cy="161925"/>
                <wp:effectExtent l="0" t="0" r="17145" b="28575"/>
                <wp:wrapNone/>
                <wp:docPr id="57" name="สี่เหลี่ยมผืนผ้า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6CFFB94">
              <v:rect id="สี่เหลี่ยมผืนผ้า 57" style="position:absolute;margin-left:0;margin-top:161.85pt;width:63.15pt;height:12.75pt;z-index:251658339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01867B2B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">
                <w10:wrap anchorx="margin"/>
              </v:rect>
            </w:pict>
          </mc:Fallback>
        </mc:AlternateContent>
      </w:r>
      <w:r w:rsidRPr="00B96C9A">
        <w:rPr>
          <w:noProof/>
        </w:rPr>
        <w:drawing>
          <wp:inline distT="0" distB="0" distL="0" distR="0" wp14:anchorId="2F6DB19D" wp14:editId="1E4396F3">
            <wp:extent cx="5274310" cy="2241550"/>
            <wp:effectExtent l="0" t="0" r="2540" b="6350"/>
            <wp:docPr id="271" name="รูปภาพ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2" name="ออก3.PNG"/>
                    <pic:cNvPicPr/>
                  </pic:nvPicPr>
                  <pic:blipFill>
                    <a:blip r:embed="rId1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55011" w14:textId="77777777" w:rsidR="006A5B90" w:rsidRPr="00B96C9A" w:rsidRDefault="006A5B90" w:rsidP="006A5B90">
      <w:pPr>
        <w:spacing w:after="0" w:line="240" w:lineRule="auto"/>
        <w:rPr>
          <w:rFonts w:eastAsia="Cordia New"/>
          <w:b/>
          <w:bCs/>
        </w:rPr>
      </w:pPr>
    </w:p>
    <w:p w14:paraId="1C7D8933" w14:textId="167FE1F1" w:rsidR="006A5B90" w:rsidRPr="00B96C9A" w:rsidRDefault="006A5B90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5  </w:t>
      </w:r>
      <w:r w:rsidR="007A6B66" w:rsidRPr="00B96C9A">
        <w:rPr>
          <w:rFonts w:eastAsia="Cordia New"/>
          <w:cs/>
        </w:rPr>
        <w:t xml:space="preserve">ออกรายงานกลุ่มที่ยังไม่ส่งเอกสาร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ะระบบ</w:t>
      </w:r>
    </w:p>
    <w:p w14:paraId="17052818" w14:textId="77777777" w:rsidR="006A5B90" w:rsidRPr="00B96C9A" w:rsidRDefault="006A5B90" w:rsidP="00480E7C">
      <w:pPr>
        <w:spacing w:after="0" w:line="240" w:lineRule="auto"/>
        <w:jc w:val="thaiDistribute"/>
        <w:rPr>
          <w:rFonts w:eastAsia="Cordia New"/>
        </w:rPr>
      </w:pPr>
    </w:p>
    <w:p w14:paraId="3BDFEDE5" w14:textId="77777777" w:rsidR="00480E7C" w:rsidRPr="00B96C9A" w:rsidRDefault="00480E7C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</w:rPr>
        <w:t xml:space="preserve">                  4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.3  อาจารย์</w:t>
      </w:r>
    </w:p>
    <w:p w14:paraId="18B6477B" w14:textId="77777777" w:rsidR="008B59CF" w:rsidRPr="00B96C9A" w:rsidRDefault="008B59CF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</w:t>
      </w:r>
      <w:r w:rsidR="00F82923" w:rsidRPr="00B96C9A">
        <w:rPr>
          <w:rFonts w:eastAsia="Cordia New"/>
          <w:cs/>
        </w:rPr>
        <w:t>1</w:t>
      </w:r>
      <w:r w:rsidRPr="00B96C9A">
        <w:rPr>
          <w:rFonts w:eastAsia="Cordia New"/>
          <w:cs/>
        </w:rPr>
        <w:t xml:space="preserve">) </w:t>
      </w:r>
      <w:bookmarkStart w:id="178" w:name="_Hlk498915272"/>
      <w:r w:rsidR="00F82923" w:rsidRPr="00B96C9A">
        <w:rPr>
          <w:rFonts w:eastAsia="Cordia New"/>
          <w:cs/>
        </w:rPr>
        <w:t xml:space="preserve">คำร้อง </w:t>
      </w:r>
      <w:bookmarkEnd w:id="178"/>
      <w:r w:rsidR="00F82923" w:rsidRPr="00B96C9A">
        <w:rPr>
          <w:rFonts w:eastAsia="Cordia New"/>
          <w:cs/>
        </w:rPr>
        <w:t>อาจารย์สามารถจัดการคำร้องโดยกดปุ่ม</w:t>
      </w:r>
      <w:r w:rsidR="00B87503" w:rsidRPr="00B96C9A">
        <w:rPr>
          <w:rFonts w:eastAsia="Cordia New"/>
          <w:cs/>
        </w:rPr>
        <w:t>รายละเอียด จากนั้นเลือกกดปุ่มยอมรับหรือไม่ยอมรับ</w:t>
      </w:r>
    </w:p>
    <w:p w14:paraId="23E0F2A2" w14:textId="77777777" w:rsidR="000511DF" w:rsidRPr="00B96C9A" w:rsidRDefault="000511DF" w:rsidP="008B59CF">
      <w:pPr>
        <w:spacing w:after="0" w:line="240" w:lineRule="auto"/>
        <w:rPr>
          <w:rFonts w:eastAsia="Cordia New"/>
          <w:noProof/>
          <w:cs/>
        </w:rPr>
      </w:pPr>
    </w:p>
    <w:p w14:paraId="07C8E621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7" behindDoc="0" locked="0" layoutInCell="1" allowOverlap="1" wp14:anchorId="2202A39F" wp14:editId="5A4BDF34">
                <wp:simplePos x="0" y="0"/>
                <wp:positionH relativeFrom="margin">
                  <wp:posOffset>9525</wp:posOffset>
                </wp:positionH>
                <wp:positionV relativeFrom="paragraph">
                  <wp:posOffset>1541145</wp:posOffset>
                </wp:positionV>
                <wp:extent cx="802204" cy="161925"/>
                <wp:effectExtent l="0" t="0" r="17145" b="28575"/>
                <wp:wrapNone/>
                <wp:docPr id="370" name="สี่เหลี่ยมผืนผ้า 3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4656D38">
              <v:rect id="สี่เหลี่ยมผืนผ้า 370" style="position:absolute;margin-left:.75pt;margin-top:121.35pt;width:63.15pt;height:12.75pt;z-index:251658337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4FA4BAC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">
                <w10:wrap anchorx="margin"/>
              </v:rect>
            </w:pict>
          </mc:Fallback>
        </mc:AlternateContent>
      </w:r>
      <w:r w:rsidR="00F82923" w:rsidRPr="00B96C9A">
        <w:rPr>
          <w:rFonts w:eastAsia="Cordia New"/>
          <w:b/>
          <w:bCs/>
          <w:noProof/>
        </w:rPr>
        <w:drawing>
          <wp:inline distT="0" distB="0" distL="0" distR="0" wp14:anchorId="2BBEC2EE" wp14:editId="5048F3A9">
            <wp:extent cx="5274310" cy="2343150"/>
            <wp:effectExtent l="0" t="0" r="2540" b="0"/>
            <wp:docPr id="23" name="รูปภาพ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คำร้องหน้าอาจารย์.PNG"/>
                    <pic:cNvPicPr/>
                  </pic:nvPicPr>
                  <pic:blipFill>
                    <a:blip r:embed="rId1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43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313915" w14:textId="77777777" w:rsidR="008B59CF" w:rsidRPr="00B96C9A" w:rsidRDefault="008B59CF" w:rsidP="008B59CF">
      <w:pPr>
        <w:spacing w:after="0" w:line="240" w:lineRule="auto"/>
        <w:rPr>
          <w:rFonts w:eastAsia="Cordia New"/>
          <w:b/>
          <w:bCs/>
        </w:rPr>
      </w:pPr>
    </w:p>
    <w:p w14:paraId="1867C435" w14:textId="79A76DD7" w:rsidR="008B59CF" w:rsidRPr="00B96C9A" w:rsidRDefault="008B59CF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6  </w:t>
      </w:r>
      <w:r w:rsidR="006A5B90" w:rsidRPr="00B96C9A">
        <w:rPr>
          <w:rFonts w:eastAsia="Cordia New"/>
          <w:cs/>
        </w:rPr>
        <w:t xml:space="preserve">คำร้อง </w:t>
      </w:r>
      <w:r w:rsidRPr="00B96C9A">
        <w:rPr>
          <w:cs/>
        </w:rPr>
        <w:t>ในมุมมองของ</w:t>
      </w:r>
      <w:r w:rsidR="00F82923" w:rsidRPr="00B96C9A">
        <w:rPr>
          <w:rFonts w:eastAsia="Cordia New"/>
          <w:cs/>
        </w:rPr>
        <w:t>อาจารย์</w:t>
      </w:r>
    </w:p>
    <w:p w14:paraId="5FDED61B" w14:textId="77777777" w:rsidR="008B59CF" w:rsidRPr="00B96C9A" w:rsidRDefault="008B59CF" w:rsidP="00F35B78">
      <w:pPr>
        <w:spacing w:after="0" w:line="240" w:lineRule="auto"/>
        <w:jc w:val="center"/>
        <w:rPr>
          <w:rFonts w:eastAsia="Cordia New"/>
        </w:rPr>
      </w:pPr>
    </w:p>
    <w:p w14:paraId="02C8B423" w14:textId="77777777" w:rsidR="006A5B90" w:rsidRPr="00B96C9A" w:rsidRDefault="006A5B90" w:rsidP="006A5B90">
      <w:pPr>
        <w:spacing w:after="0" w:line="240" w:lineRule="auto"/>
        <w:rPr>
          <w:rFonts w:eastAsia="Cordia New"/>
        </w:rPr>
      </w:pPr>
    </w:p>
    <w:p w14:paraId="68B34C86" w14:textId="77777777" w:rsidR="006A5B90" w:rsidRPr="00B96C9A" w:rsidRDefault="006A5B90" w:rsidP="006A5B90">
      <w:pPr>
        <w:spacing w:after="0" w:line="240" w:lineRule="auto"/>
        <w:rPr>
          <w:rFonts w:eastAsia="Cordia New"/>
        </w:rPr>
      </w:pPr>
    </w:p>
    <w:p w14:paraId="418B9829" w14:textId="77777777" w:rsidR="006A5B90" w:rsidRPr="00B96C9A" w:rsidRDefault="006A5B90" w:rsidP="006A5B90">
      <w:pPr>
        <w:spacing w:after="0" w:line="240" w:lineRule="auto"/>
        <w:rPr>
          <w:rFonts w:eastAsia="Cordia New"/>
        </w:rPr>
      </w:pPr>
    </w:p>
    <w:p w14:paraId="23592175" w14:textId="77777777" w:rsidR="006A5B90" w:rsidRPr="00B96C9A" w:rsidRDefault="006A5B90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2) </w:t>
      </w:r>
      <w:bookmarkStart w:id="179" w:name="_Hlk498915399"/>
      <w:r w:rsidRPr="00B96C9A">
        <w:rPr>
          <w:rFonts w:eastAsia="Cordia New"/>
          <w:cs/>
        </w:rPr>
        <w:t>ประกาศหาที่ปรึกษา</w:t>
      </w:r>
      <w:bookmarkEnd w:id="179"/>
      <w:r w:rsidRPr="00B96C9A">
        <w:rPr>
          <w:rFonts w:eastAsia="Cordia New"/>
          <w:cs/>
        </w:rPr>
        <w:t xml:space="preserve"> อาจารย์ต้องหัวเรื่อง รายละเอียด จำนวนที่รับ สาขาที่รับ ที่ติดต่อ แล้วกดปุ่มประกาศ</w:t>
      </w:r>
    </w:p>
    <w:p w14:paraId="2D6540B3" w14:textId="77777777" w:rsidR="000511DF" w:rsidRPr="00B96C9A" w:rsidRDefault="000511DF" w:rsidP="006A5B90">
      <w:pPr>
        <w:spacing w:after="0" w:line="240" w:lineRule="auto"/>
        <w:rPr>
          <w:rFonts w:eastAsia="Cordia New"/>
          <w:noProof/>
          <w:cs/>
        </w:rPr>
      </w:pPr>
    </w:p>
    <w:p w14:paraId="206FD98A" w14:textId="77777777" w:rsidR="006A5B90" w:rsidRPr="00B96C9A" w:rsidRDefault="006A5B90" w:rsidP="006A5B90">
      <w:pPr>
        <w:spacing w:after="0" w:line="240" w:lineRule="auto"/>
        <w:rPr>
          <w:rFonts w:eastAsia="Cordia New"/>
          <w:b/>
          <w:bCs/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38" behindDoc="0" locked="0" layoutInCell="1" allowOverlap="1" wp14:anchorId="19B87403" wp14:editId="544753DB">
                <wp:simplePos x="0" y="0"/>
                <wp:positionH relativeFrom="margin">
                  <wp:posOffset>28575</wp:posOffset>
                </wp:positionH>
                <wp:positionV relativeFrom="paragraph">
                  <wp:posOffset>807720</wp:posOffset>
                </wp:positionV>
                <wp:extent cx="802204" cy="161925"/>
                <wp:effectExtent l="0" t="0" r="17145" b="28575"/>
                <wp:wrapNone/>
                <wp:docPr id="33" name="สี่เหลี่ยมผืนผ้า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4055DB3">
              <v:rect id="สี่เหลี่ยมผืนผ้า 33" style="position:absolute;margin-left:2.25pt;margin-top:63.6pt;width:63.15pt;height:12.75pt;z-index:25165833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51AE662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">
                <w10:wrap anchorx="margin"/>
              </v:rect>
            </w:pict>
          </mc:Fallback>
        </mc:AlternateContent>
      </w:r>
      <w:r w:rsidRPr="00B96C9A">
        <w:rPr>
          <w:noProof/>
        </w:rPr>
        <w:drawing>
          <wp:inline distT="0" distB="0" distL="0" distR="0" wp14:anchorId="4F68DE50" wp14:editId="0525702B">
            <wp:extent cx="5274310" cy="2420620"/>
            <wp:effectExtent l="0" t="0" r="2540" b="0"/>
            <wp:docPr id="50" name="รูปภาพ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ประกาศ.PNG"/>
                    <pic:cNvPicPr/>
                  </pic:nvPicPr>
                  <pic:blipFill>
                    <a:blip r:embed="rId1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2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933AF" w14:textId="77777777" w:rsidR="006A5B90" w:rsidRPr="00B96C9A" w:rsidRDefault="006A5B90" w:rsidP="006A5B90">
      <w:pPr>
        <w:spacing w:after="0" w:line="240" w:lineRule="auto"/>
        <w:rPr>
          <w:rFonts w:eastAsia="Cordia New"/>
          <w:b/>
          <w:bCs/>
        </w:rPr>
      </w:pPr>
    </w:p>
    <w:p w14:paraId="5C40B563" w14:textId="2C1BD1A8" w:rsidR="006A5B90" w:rsidRPr="00B96C9A" w:rsidRDefault="006A5B90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7  </w:t>
      </w:r>
      <w:r w:rsidRPr="00B96C9A">
        <w:rPr>
          <w:rFonts w:eastAsia="Cordia New"/>
          <w:cs/>
        </w:rPr>
        <w:t>ประกาศหาที่ปรึกษา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อาจารย์</w:t>
      </w:r>
    </w:p>
    <w:p w14:paraId="397B77B3" w14:textId="77777777" w:rsidR="006A5B90" w:rsidRPr="00B96C9A" w:rsidRDefault="006A5B90" w:rsidP="00F35B78">
      <w:pPr>
        <w:spacing w:after="0" w:line="240" w:lineRule="auto"/>
        <w:jc w:val="center"/>
        <w:rPr>
          <w:rFonts w:eastAsia="Cordia New"/>
        </w:rPr>
      </w:pPr>
    </w:p>
    <w:p w14:paraId="50ABD49C" w14:textId="77777777" w:rsidR="00974151" w:rsidRPr="00B96C9A" w:rsidRDefault="00974151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</w:rPr>
        <w:t xml:space="preserve">                  4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.4  นักศึกษา</w:t>
      </w:r>
    </w:p>
    <w:p w14:paraId="6B08428E" w14:textId="77777777" w:rsidR="0055094D" w:rsidRPr="00B96C9A" w:rsidRDefault="0055094D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1) </w:t>
      </w:r>
      <w:r w:rsidR="00E43D6D" w:rsidRPr="00B96C9A">
        <w:rPr>
          <w:rFonts w:eastAsia="Cordia New"/>
          <w:cs/>
        </w:rPr>
        <w:t>แกไขข้อมูลโครงงาน โดยแก้ไขข้อความที่ผิดพลาดที่ต้องการเปลี่ยน จากนั้นกดปุ่มบันทึก</w:t>
      </w:r>
    </w:p>
    <w:p w14:paraId="36EE3247" w14:textId="77777777" w:rsidR="000511DF" w:rsidRPr="00B96C9A" w:rsidRDefault="000511DF" w:rsidP="0055094D">
      <w:pPr>
        <w:spacing w:after="0" w:line="240" w:lineRule="auto"/>
        <w:rPr>
          <w:rFonts w:eastAsia="Cordia New"/>
          <w:b/>
          <w:bCs/>
          <w:noProof/>
        </w:rPr>
      </w:pPr>
    </w:p>
    <w:p w14:paraId="6B0BAED3" w14:textId="77777777" w:rsidR="0055094D" w:rsidRPr="00B96C9A" w:rsidRDefault="00E43D6D" w:rsidP="0055094D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40" behindDoc="0" locked="0" layoutInCell="1" allowOverlap="1" wp14:anchorId="084CD194" wp14:editId="0610D7D6">
                <wp:simplePos x="0" y="0"/>
                <wp:positionH relativeFrom="margin">
                  <wp:posOffset>38100</wp:posOffset>
                </wp:positionH>
                <wp:positionV relativeFrom="paragraph">
                  <wp:posOffset>780415</wp:posOffset>
                </wp:positionV>
                <wp:extent cx="802204" cy="161925"/>
                <wp:effectExtent l="0" t="0" r="17145" b="28575"/>
                <wp:wrapNone/>
                <wp:docPr id="278" name="สี่เหลี่ยมผืนผ้า 2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DE19405">
              <v:rect id="สี่เหลี่ยมผืนผ้า 278" style="position:absolute;margin-left:3pt;margin-top:61.45pt;width:63.15pt;height:12.75pt;z-index:2516583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24F39BD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">
                <w10:wrap anchorx="margin"/>
              </v:rect>
            </w:pict>
          </mc:Fallback>
        </mc:AlternateContent>
      </w:r>
      <w:r w:rsidRPr="00B96C9A">
        <w:rPr>
          <w:rFonts w:eastAsia="Cordia New"/>
          <w:b/>
          <w:bCs/>
          <w:noProof/>
        </w:rPr>
        <w:drawing>
          <wp:inline distT="0" distB="0" distL="0" distR="0" wp14:anchorId="4F34E1A4" wp14:editId="3AC1338F">
            <wp:extent cx="5274310" cy="2114550"/>
            <wp:effectExtent l="0" t="0" r="2540" b="0"/>
            <wp:docPr id="281" name="รูปภาพ 2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1" name="แก้โครงงาน.PNG"/>
                    <pic:cNvPicPr/>
                  </pic:nvPicPr>
                  <pic:blipFill>
                    <a:blip r:embed="rId1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14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3EB71C" w14:textId="1B70D613" w:rsidR="0055094D" w:rsidRPr="00B96C9A" w:rsidRDefault="0055094D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8  </w:t>
      </w:r>
      <w:r w:rsidR="005856CB" w:rsidRPr="00B96C9A">
        <w:rPr>
          <w:rFonts w:eastAsia="Cordia New"/>
          <w:cs/>
        </w:rPr>
        <w:t xml:space="preserve">แกไขข้อมูลโครง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13037ABA" w14:textId="77777777" w:rsidR="00445B5D" w:rsidRPr="00B96C9A" w:rsidRDefault="00445B5D" w:rsidP="0055094D">
      <w:pPr>
        <w:spacing w:after="0" w:line="240" w:lineRule="auto"/>
        <w:jc w:val="center"/>
        <w:rPr>
          <w:rFonts w:eastAsia="Cordia New"/>
        </w:rPr>
      </w:pPr>
    </w:p>
    <w:p w14:paraId="0787E4FA" w14:textId="77777777" w:rsidR="00445B5D" w:rsidRPr="00B96C9A" w:rsidRDefault="00445B5D" w:rsidP="00445B5D">
      <w:pPr>
        <w:spacing w:after="0" w:line="240" w:lineRule="auto"/>
        <w:rPr>
          <w:rFonts w:eastAsia="Cordia New"/>
        </w:rPr>
      </w:pPr>
    </w:p>
    <w:p w14:paraId="0367EF2A" w14:textId="77777777" w:rsidR="00445B5D" w:rsidRPr="00B96C9A" w:rsidRDefault="00445B5D" w:rsidP="00445B5D">
      <w:pPr>
        <w:spacing w:after="0" w:line="240" w:lineRule="auto"/>
        <w:rPr>
          <w:rFonts w:eastAsia="Cordia New"/>
        </w:rPr>
      </w:pPr>
    </w:p>
    <w:p w14:paraId="454ED568" w14:textId="77777777" w:rsidR="00445B5D" w:rsidRPr="00B96C9A" w:rsidRDefault="00445B5D" w:rsidP="00445B5D">
      <w:pPr>
        <w:spacing w:after="0" w:line="240" w:lineRule="auto"/>
        <w:rPr>
          <w:rFonts w:eastAsia="Cordia New"/>
        </w:rPr>
      </w:pPr>
    </w:p>
    <w:p w14:paraId="7C5DC4A1" w14:textId="77777777" w:rsidR="00445B5D" w:rsidRPr="00B96C9A" w:rsidRDefault="00445B5D" w:rsidP="00445B5D">
      <w:pPr>
        <w:spacing w:after="0" w:line="240" w:lineRule="auto"/>
        <w:rPr>
          <w:rFonts w:eastAsia="Cordia New"/>
        </w:rPr>
      </w:pPr>
    </w:p>
    <w:p w14:paraId="344D4A20" w14:textId="77777777" w:rsidR="00445B5D" w:rsidRPr="00B96C9A" w:rsidRDefault="00445B5D" w:rsidP="00445B5D">
      <w:pPr>
        <w:spacing w:after="0" w:line="240" w:lineRule="auto"/>
        <w:rPr>
          <w:rFonts w:eastAsia="Cordia New"/>
        </w:rPr>
      </w:pPr>
    </w:p>
    <w:p w14:paraId="14218E5C" w14:textId="77777777" w:rsidR="00445B5D" w:rsidRPr="00B96C9A" w:rsidRDefault="00445B5D" w:rsidP="00445B5D">
      <w:pPr>
        <w:spacing w:after="0" w:line="240" w:lineRule="auto"/>
        <w:rPr>
          <w:rFonts w:eastAsia="Cordia New"/>
        </w:rPr>
      </w:pPr>
    </w:p>
    <w:p w14:paraId="665F2601" w14:textId="77777777" w:rsidR="00445B5D" w:rsidRPr="00B96C9A" w:rsidRDefault="00445B5D" w:rsidP="00445B5D">
      <w:pPr>
        <w:spacing w:after="0" w:line="240" w:lineRule="auto"/>
        <w:rPr>
          <w:rFonts w:eastAsia="Cordia New"/>
        </w:rPr>
      </w:pPr>
    </w:p>
    <w:p w14:paraId="6B41D23F" w14:textId="77777777" w:rsidR="00445B5D" w:rsidRPr="00B96C9A" w:rsidRDefault="00445B5D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2) อัพโหลดเอกสารโครงงาน</w:t>
      </w:r>
      <w:r w:rsidR="000E4338" w:rsidRPr="00B96C9A">
        <w:rPr>
          <w:rFonts w:eastAsia="Cordia New"/>
          <w:cs/>
        </w:rPr>
        <w:t xml:space="preserve"> นักศึกษากดปุ่มอัพโหลด เลือกไฟล์งาน และกดปุ่มอัพโหลด</w:t>
      </w:r>
    </w:p>
    <w:p w14:paraId="572BAB94" w14:textId="77777777" w:rsidR="000511DF" w:rsidRPr="00B96C9A" w:rsidRDefault="000511DF" w:rsidP="00445B5D">
      <w:pPr>
        <w:spacing w:after="0" w:line="240" w:lineRule="auto"/>
        <w:rPr>
          <w:rFonts w:eastAsia="Cordia New"/>
          <w:b/>
          <w:bCs/>
          <w:noProof/>
        </w:rPr>
      </w:pPr>
    </w:p>
    <w:p w14:paraId="41622DCC" w14:textId="77777777" w:rsidR="00445B5D" w:rsidRPr="00B96C9A" w:rsidRDefault="000E4338" w:rsidP="00445B5D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41" behindDoc="0" locked="0" layoutInCell="1" allowOverlap="1" wp14:anchorId="20E3CCC4" wp14:editId="5E33508C">
                <wp:simplePos x="0" y="0"/>
                <wp:positionH relativeFrom="margin">
                  <wp:posOffset>66675</wp:posOffset>
                </wp:positionH>
                <wp:positionV relativeFrom="paragraph">
                  <wp:posOffset>904240</wp:posOffset>
                </wp:positionV>
                <wp:extent cx="802204" cy="161925"/>
                <wp:effectExtent l="0" t="0" r="17145" b="28575"/>
                <wp:wrapNone/>
                <wp:docPr id="282" name="สี่เหลี่ยมผืนผ้า 2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AED13D8">
              <v:rect id="สี่เหลี่ยมผืนผ้า 282" style="position:absolute;margin-left:5.25pt;margin-top:71.2pt;width:63.15pt;height:12.75pt;z-index:251658341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3B3B842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">
                <w10:wrap anchorx="margin"/>
              </v:rect>
            </w:pict>
          </mc:Fallback>
        </mc:AlternateContent>
      </w:r>
      <w:r w:rsidRPr="00B96C9A">
        <w:rPr>
          <w:noProof/>
        </w:rPr>
        <w:drawing>
          <wp:inline distT="0" distB="0" distL="0" distR="0" wp14:anchorId="71A5E06D" wp14:editId="039FA013">
            <wp:extent cx="5274310" cy="2343150"/>
            <wp:effectExtent l="0" t="0" r="2540" b="0"/>
            <wp:docPr id="284" name="รูปภาพ 2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4" name="อัพโหลดโครง.PNG"/>
                    <pic:cNvPicPr/>
                  </pic:nvPicPr>
                  <pic:blipFill>
                    <a:blip r:embed="rId1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43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3CD90" w14:textId="77777777" w:rsidR="000511DF" w:rsidRPr="00B96C9A" w:rsidRDefault="000511DF" w:rsidP="00445B5D">
      <w:pPr>
        <w:spacing w:after="0" w:line="240" w:lineRule="auto"/>
        <w:jc w:val="center"/>
        <w:rPr>
          <w:b/>
          <w:bCs/>
        </w:rPr>
      </w:pPr>
    </w:p>
    <w:p w14:paraId="51720113" w14:textId="1CB04FDE" w:rsidR="00445B5D" w:rsidRPr="00B96C9A" w:rsidRDefault="00445B5D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39  </w:t>
      </w:r>
      <w:r w:rsidR="000E4338" w:rsidRPr="00B96C9A">
        <w:rPr>
          <w:rFonts w:eastAsia="Cordia New"/>
          <w:cs/>
        </w:rPr>
        <w:t xml:space="preserve">อัพโหลดเอกสารโครง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1DA0282C" w14:textId="77777777" w:rsidR="00445B5D" w:rsidRPr="00B96C9A" w:rsidRDefault="00445B5D" w:rsidP="00445B5D">
      <w:pPr>
        <w:spacing w:after="0" w:line="240" w:lineRule="auto"/>
        <w:jc w:val="thaiDistribute"/>
        <w:rPr>
          <w:rFonts w:eastAsia="Cordia New"/>
        </w:rPr>
      </w:pPr>
    </w:p>
    <w:p w14:paraId="2431D389" w14:textId="77777777" w:rsidR="000E4338" w:rsidRPr="00B96C9A" w:rsidRDefault="000E4338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3) แจ้งขอเปลี่ยนหัวข้อโครงงาน โดยกรอกชื่อหัวข้อโครงงานใหม่ทั้งภาษาไทยและอังกฤษ เหตุผลที่เปลี่ยน และกดปุ่มบันทึก</w:t>
      </w:r>
    </w:p>
    <w:p w14:paraId="268D0769" w14:textId="77777777" w:rsidR="000511DF" w:rsidRPr="00B96C9A" w:rsidRDefault="000511DF" w:rsidP="000E4338">
      <w:pPr>
        <w:spacing w:after="0" w:line="240" w:lineRule="auto"/>
        <w:rPr>
          <w:rFonts w:eastAsia="Cordia New"/>
        </w:rPr>
      </w:pPr>
    </w:p>
    <w:p w14:paraId="0B621C6B" w14:textId="77777777" w:rsidR="000E4338" w:rsidRPr="00B96C9A" w:rsidRDefault="000E4338" w:rsidP="000E4338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42" behindDoc="0" locked="0" layoutInCell="1" allowOverlap="1" wp14:anchorId="1DCCB0BA" wp14:editId="50A48F69">
                <wp:simplePos x="0" y="0"/>
                <wp:positionH relativeFrom="margin">
                  <wp:posOffset>19050</wp:posOffset>
                </wp:positionH>
                <wp:positionV relativeFrom="paragraph">
                  <wp:posOffset>989965</wp:posOffset>
                </wp:positionV>
                <wp:extent cx="802204" cy="161925"/>
                <wp:effectExtent l="0" t="0" r="17145" b="28575"/>
                <wp:wrapNone/>
                <wp:docPr id="285" name="สี่เหลี่ยมผืนผ้า 2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EB61F00">
              <v:rect id="สี่เหลี่ยมผืนผ้า 285" style="position:absolute;margin-left:1.5pt;margin-top:77.95pt;width:63.15pt;height:12.75pt;z-index:25165834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101A848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">
                <w10:wrap anchorx="margin"/>
              </v:rect>
            </w:pict>
          </mc:Fallback>
        </mc:AlternateContent>
      </w:r>
      <w:r w:rsidRPr="00B96C9A">
        <w:rPr>
          <w:noProof/>
        </w:rPr>
        <w:drawing>
          <wp:inline distT="0" distB="0" distL="0" distR="0" wp14:anchorId="541E7FB1" wp14:editId="31158D42">
            <wp:extent cx="5274310" cy="2324100"/>
            <wp:effectExtent l="0" t="0" r="2540" b="0"/>
            <wp:docPr id="287" name="รูปภาพ 2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7" name="เปลี่ยนหัวข้อ.PNG"/>
                    <pic:cNvPicPr/>
                  </pic:nvPicPr>
                  <pic:blipFill>
                    <a:blip r:embed="rId1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E8DD1B" w14:textId="77777777" w:rsidR="000E4338" w:rsidRPr="00B96C9A" w:rsidRDefault="000E4338" w:rsidP="000E4338">
      <w:pPr>
        <w:spacing w:after="0" w:line="240" w:lineRule="auto"/>
        <w:rPr>
          <w:b/>
          <w:bCs/>
        </w:rPr>
      </w:pPr>
    </w:p>
    <w:p w14:paraId="79774366" w14:textId="565E4AD4" w:rsidR="000E4338" w:rsidRPr="00B96C9A" w:rsidRDefault="000E4338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AE281D" w:rsidRPr="00B96C9A">
        <w:rPr>
          <w:b/>
          <w:bCs/>
          <w:cs/>
        </w:rPr>
        <w:t xml:space="preserve">140  </w:t>
      </w:r>
      <w:r w:rsidRPr="00B96C9A">
        <w:rPr>
          <w:rFonts w:eastAsia="Cordia New"/>
          <w:cs/>
        </w:rPr>
        <w:t xml:space="preserve">แจ้งขอเปลี่ยนหัวข้อโครง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6F61A427" w14:textId="77777777" w:rsidR="007C30E6" w:rsidRPr="00B96C9A" w:rsidRDefault="007C30E6" w:rsidP="000E4338">
      <w:pPr>
        <w:spacing w:after="0" w:line="240" w:lineRule="auto"/>
        <w:rPr>
          <w:rFonts w:eastAsia="Cordia New"/>
        </w:rPr>
      </w:pPr>
    </w:p>
    <w:p w14:paraId="0FE34F00" w14:textId="77777777" w:rsidR="007C30E6" w:rsidRPr="00B96C9A" w:rsidRDefault="007C30E6" w:rsidP="000E4338">
      <w:pPr>
        <w:spacing w:after="0" w:line="240" w:lineRule="auto"/>
        <w:rPr>
          <w:rFonts w:eastAsia="Cordia New"/>
        </w:rPr>
      </w:pPr>
    </w:p>
    <w:p w14:paraId="1E5A7CF5" w14:textId="77777777" w:rsidR="000E4338" w:rsidRPr="00B96C9A" w:rsidRDefault="000E4338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4) </w:t>
      </w:r>
      <w:bookmarkStart w:id="180" w:name="_Hlk498917025"/>
      <w:r w:rsidR="00302193" w:rsidRPr="00B96C9A">
        <w:rPr>
          <w:rFonts w:eastAsia="Cordia New"/>
          <w:cs/>
        </w:rPr>
        <w:t>แจ้งข้อเปลี่ยนอาจารย์</w:t>
      </w:r>
      <w:r w:rsidRPr="00B96C9A">
        <w:rPr>
          <w:rFonts w:eastAsia="Cordia New"/>
          <w:cs/>
        </w:rPr>
        <w:t xml:space="preserve">ที่ปรึกษา </w:t>
      </w:r>
      <w:bookmarkEnd w:id="180"/>
      <w:r w:rsidRPr="00B96C9A">
        <w:rPr>
          <w:rFonts w:eastAsia="Cordia New"/>
          <w:cs/>
        </w:rPr>
        <w:t>โดยกรอก</w:t>
      </w:r>
      <w:r w:rsidR="00CC561B" w:rsidRPr="00B96C9A">
        <w:rPr>
          <w:rFonts w:eastAsia="Cordia New"/>
          <w:cs/>
        </w:rPr>
        <w:t>ส่งไปหาอาจารย์ที่ปรึกษาคนใหม่ เหตุผลที่เปลี่ยน</w:t>
      </w:r>
      <w:r w:rsidRPr="00B96C9A">
        <w:rPr>
          <w:rFonts w:eastAsia="Cordia New"/>
          <w:cs/>
        </w:rPr>
        <w:t xml:space="preserve"> แล้วกดปุ่มบันทึก</w:t>
      </w:r>
    </w:p>
    <w:p w14:paraId="10788133" w14:textId="77777777" w:rsidR="000511DF" w:rsidRPr="00B96C9A" w:rsidRDefault="000511DF" w:rsidP="000E4338">
      <w:pPr>
        <w:spacing w:after="0" w:line="240" w:lineRule="auto"/>
        <w:rPr>
          <w:rFonts w:eastAsia="Cordia New"/>
        </w:rPr>
      </w:pPr>
    </w:p>
    <w:p w14:paraId="7A012BDC" w14:textId="77777777" w:rsidR="000E4338" w:rsidRPr="00B96C9A" w:rsidRDefault="000E4338" w:rsidP="000E4338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43" behindDoc="0" locked="0" layoutInCell="1" allowOverlap="1" wp14:anchorId="22D8DC4B" wp14:editId="7487EF60">
                <wp:simplePos x="0" y="0"/>
                <wp:positionH relativeFrom="margin">
                  <wp:align>left</wp:align>
                </wp:positionH>
                <wp:positionV relativeFrom="paragraph">
                  <wp:posOffset>923290</wp:posOffset>
                </wp:positionV>
                <wp:extent cx="802204" cy="161925"/>
                <wp:effectExtent l="0" t="0" r="17145" b="28575"/>
                <wp:wrapNone/>
                <wp:docPr id="288" name="สี่เหลี่ยมผืนผ้า 28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231EC307">
              <v:rect id="สี่เหลี่ยมผืนผ้า 288" style="position:absolute;margin-left:0;margin-top:72.7pt;width:63.15pt;height:12.75pt;z-index:251658343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2EEFD85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">
                <w10:wrap anchorx="margin"/>
              </v:rect>
            </w:pict>
          </mc:Fallback>
        </mc:AlternateContent>
      </w:r>
      <w:r w:rsidR="00302193" w:rsidRPr="00B96C9A">
        <w:rPr>
          <w:rFonts w:eastAsia="Cordia New"/>
          <w:b/>
          <w:bCs/>
          <w:noProof/>
        </w:rPr>
        <w:drawing>
          <wp:inline distT="0" distB="0" distL="0" distR="0" wp14:anchorId="1DF736AE" wp14:editId="2FF96DFB">
            <wp:extent cx="5274310" cy="2428875"/>
            <wp:effectExtent l="0" t="0" r="2540" b="9525"/>
            <wp:docPr id="297" name="รูปภาพ 2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7" name="Capture.PNG"/>
                    <pic:cNvPicPr/>
                  </pic:nvPicPr>
                  <pic:blipFill>
                    <a:blip r:embed="rId1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28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FC88D1" w14:textId="77777777" w:rsidR="000E4338" w:rsidRPr="00B96C9A" w:rsidRDefault="000E4338" w:rsidP="000E4338">
      <w:pPr>
        <w:spacing w:after="0" w:line="240" w:lineRule="auto"/>
        <w:rPr>
          <w:b/>
          <w:bCs/>
        </w:rPr>
      </w:pPr>
    </w:p>
    <w:p w14:paraId="08197100" w14:textId="4DC81463" w:rsidR="000E4338" w:rsidRPr="00B96C9A" w:rsidRDefault="000E4338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1016FC" w:rsidRPr="00B96C9A">
        <w:rPr>
          <w:b/>
          <w:bCs/>
          <w:cs/>
        </w:rPr>
        <w:t xml:space="preserve">141  </w:t>
      </w:r>
      <w:r w:rsidR="00CC561B" w:rsidRPr="00B96C9A">
        <w:rPr>
          <w:rFonts w:eastAsia="Cordia New"/>
          <w:cs/>
        </w:rPr>
        <w:t xml:space="preserve">แจ้งข้อเปลี่ยนอาจารย์ที่ปรึกษา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5310D3E2" w14:textId="77777777" w:rsidR="000E4338" w:rsidRPr="00B96C9A" w:rsidRDefault="000E4338" w:rsidP="00F35B78">
      <w:pPr>
        <w:spacing w:after="0" w:line="240" w:lineRule="auto"/>
        <w:jc w:val="center"/>
        <w:rPr>
          <w:rFonts w:eastAsia="Cordia New"/>
        </w:rPr>
      </w:pPr>
    </w:p>
    <w:p w14:paraId="479D587F" w14:textId="77777777" w:rsidR="00302193" w:rsidRPr="00B96C9A" w:rsidRDefault="00302193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5) </w:t>
      </w:r>
      <w:r w:rsidR="00104FA4" w:rsidRPr="00B96C9A">
        <w:rPr>
          <w:rFonts w:eastAsia="Cordia New"/>
          <w:cs/>
        </w:rPr>
        <w:t>สถานะคำร้อง</w:t>
      </w:r>
      <w:r w:rsidR="00F9177C" w:rsidRPr="00B96C9A">
        <w:rPr>
          <w:rFonts w:eastAsia="Cordia New"/>
          <w:cs/>
        </w:rPr>
        <w:t xml:space="preserve"> นักศึกษารอการตอบกลับจากอาจารย์</w:t>
      </w:r>
    </w:p>
    <w:p w14:paraId="7A58E057" w14:textId="77777777" w:rsidR="000511DF" w:rsidRPr="00B96C9A" w:rsidRDefault="000511DF" w:rsidP="00302193">
      <w:pPr>
        <w:spacing w:after="0" w:line="240" w:lineRule="auto"/>
        <w:rPr>
          <w:rFonts w:eastAsia="Cordia New"/>
        </w:rPr>
      </w:pPr>
    </w:p>
    <w:p w14:paraId="3EA37280" w14:textId="77777777" w:rsidR="00302193" w:rsidRPr="00B96C9A" w:rsidRDefault="00104FA4" w:rsidP="00302193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w:drawing>
          <wp:inline distT="0" distB="0" distL="0" distR="0" wp14:anchorId="0EFCF594" wp14:editId="1965D582">
            <wp:extent cx="5274310" cy="2209165"/>
            <wp:effectExtent l="0" t="0" r="2540" b="635"/>
            <wp:docPr id="298" name="รูปภาพ 2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8" name="รอสถานะคำร้องนศ.PNG"/>
                    <pic:cNvPicPr/>
                  </pic:nvPicPr>
                  <pic:blipFill>
                    <a:blip r:embed="rId1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9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02193"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44" behindDoc="0" locked="0" layoutInCell="1" allowOverlap="1" wp14:anchorId="72BC8C2E" wp14:editId="465AA424">
                <wp:simplePos x="0" y="0"/>
                <wp:positionH relativeFrom="margin">
                  <wp:align>left</wp:align>
                </wp:positionH>
                <wp:positionV relativeFrom="paragraph">
                  <wp:posOffset>694690</wp:posOffset>
                </wp:positionV>
                <wp:extent cx="802204" cy="161925"/>
                <wp:effectExtent l="0" t="0" r="17145" b="28575"/>
                <wp:wrapNone/>
                <wp:docPr id="292" name="สี่เหลี่ยมผืนผ้า 2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619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B554216">
              <v:rect id="สี่เหลี่ยมผืนผ้า 292" style="position:absolute;margin-left:0;margin-top:54.7pt;width:63.15pt;height:12.75pt;z-index:25165834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spid="_x0000_s1026" filled="f" strokecolor="red" strokeweight="1pt" w14:anchorId="37CC24C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">
                <w10:wrap anchorx="margin"/>
              </v:rect>
            </w:pict>
          </mc:Fallback>
        </mc:AlternateContent>
      </w:r>
    </w:p>
    <w:p w14:paraId="1F6C6CF2" w14:textId="77777777" w:rsidR="00302193" w:rsidRPr="00B96C9A" w:rsidRDefault="00302193" w:rsidP="00302193">
      <w:pPr>
        <w:spacing w:after="0" w:line="240" w:lineRule="auto"/>
        <w:rPr>
          <w:b/>
          <w:bCs/>
        </w:rPr>
      </w:pPr>
    </w:p>
    <w:p w14:paraId="1D9C4E97" w14:textId="32250483" w:rsidR="00F35B78" w:rsidRPr="00B96C9A" w:rsidRDefault="00302193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="001016FC" w:rsidRPr="00B96C9A">
        <w:rPr>
          <w:b/>
          <w:bCs/>
          <w:cs/>
        </w:rPr>
        <w:t xml:space="preserve">142  </w:t>
      </w:r>
      <w:r w:rsidR="00104FA4" w:rsidRPr="00B96C9A">
        <w:rPr>
          <w:rFonts w:eastAsia="Cordia New"/>
          <w:cs/>
        </w:rPr>
        <w:t xml:space="preserve">สถานะคำร้อง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  <w:r w:rsidR="008B59CF" w:rsidRPr="00B96C9A">
        <w:rPr>
          <w:rFonts w:eastAsia="Cordia New"/>
          <w:cs/>
        </w:rPr>
        <w:br w:type="page"/>
      </w:r>
    </w:p>
    <w:p w14:paraId="107FC60F" w14:textId="77777777" w:rsidR="00506DFE" w:rsidRPr="00B96C9A" w:rsidRDefault="00E83FBC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sz w:val="32"/>
          <w:szCs w:val="32"/>
        </w:rPr>
        <w:lastRenderedPageBreak/>
        <w:t>4</w:t>
      </w:r>
      <w:r w:rsidRPr="00B96C9A">
        <w:rPr>
          <w:b/>
          <w:bCs/>
          <w:sz w:val="32"/>
          <w:szCs w:val="32"/>
          <w:cs/>
        </w:rPr>
        <w:t>.3    การพัฒนาโปรแกรม</w:t>
      </w:r>
    </w:p>
    <w:p w14:paraId="10DDE0B4" w14:textId="77777777" w:rsidR="00436488" w:rsidRPr="00B96C9A" w:rsidRDefault="00506DFE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  </w:t>
      </w:r>
      <w:r w:rsidR="00436488" w:rsidRPr="00B96C9A">
        <w:rPr>
          <w:cs/>
        </w:rPr>
        <w:t>4.3.1  เครื่องมือที่ใช้พัฒนา</w:t>
      </w:r>
    </w:p>
    <w:p w14:paraId="2B021629" w14:textId="77777777" w:rsidR="00436488" w:rsidRPr="00B96C9A" w:rsidRDefault="00392E28" w:rsidP="00392E28">
      <w:pPr>
        <w:spacing w:after="0" w:line="240" w:lineRule="auto"/>
      </w:pPr>
      <w:r w:rsidRPr="00B96C9A">
        <w:rPr>
          <w:cs/>
        </w:rPr>
        <w:t xml:space="preserve">                  </w:t>
      </w:r>
      <w:r w:rsidR="00436488" w:rsidRPr="00B96C9A">
        <w:rPr>
          <w:cs/>
        </w:rPr>
        <w:t xml:space="preserve">4.3.1.1  </w:t>
      </w:r>
      <w:r w:rsidR="00436488" w:rsidRPr="00B96C9A">
        <w:t>Hardware</w:t>
      </w:r>
    </w:p>
    <w:p w14:paraId="0A18E24A" w14:textId="77777777" w:rsidR="00436488" w:rsidRPr="00B96C9A" w:rsidRDefault="00392E28" w:rsidP="00DF263E">
      <w:pPr>
        <w:spacing w:after="0" w:line="240" w:lineRule="auto"/>
      </w:pPr>
      <w:r w:rsidRPr="00B96C9A">
        <w:rPr>
          <w:cs/>
        </w:rPr>
        <w:t xml:space="preserve">                             </w:t>
      </w:r>
      <w:r w:rsidR="00436488" w:rsidRPr="00B96C9A">
        <w:rPr>
          <w:cs/>
        </w:rPr>
        <w:t xml:space="preserve">- </w:t>
      </w:r>
      <w:r w:rsidRPr="00B96C9A">
        <w:rPr>
          <w:cs/>
        </w:rPr>
        <w:t xml:space="preserve"> </w:t>
      </w:r>
      <w:r w:rsidR="00436488" w:rsidRPr="00B96C9A">
        <w:rPr>
          <w:cs/>
        </w:rPr>
        <w:t>คอมพิวเตอร์</w:t>
      </w:r>
    </w:p>
    <w:p w14:paraId="77ADD79E" w14:textId="77777777" w:rsidR="00436488" w:rsidRPr="00B96C9A" w:rsidRDefault="00392E28" w:rsidP="00392E28">
      <w:pPr>
        <w:spacing w:after="0" w:line="240" w:lineRule="auto"/>
      </w:pPr>
      <w:r w:rsidRPr="00B96C9A">
        <w:rPr>
          <w:cs/>
        </w:rPr>
        <w:t xml:space="preserve">                  </w:t>
      </w:r>
      <w:r w:rsidR="00436488" w:rsidRPr="00B96C9A">
        <w:t>4</w:t>
      </w:r>
      <w:r w:rsidR="00436488" w:rsidRPr="00B96C9A">
        <w:rPr>
          <w:cs/>
        </w:rPr>
        <w:t>.</w:t>
      </w:r>
      <w:r w:rsidR="00436488" w:rsidRPr="00B96C9A">
        <w:t>3</w:t>
      </w:r>
      <w:r w:rsidR="00436488" w:rsidRPr="00B96C9A">
        <w:rPr>
          <w:cs/>
        </w:rPr>
        <w:t>.</w:t>
      </w:r>
      <w:r w:rsidR="00436488" w:rsidRPr="00B96C9A">
        <w:t>1</w:t>
      </w:r>
      <w:r w:rsidR="00436488" w:rsidRPr="00B96C9A">
        <w:rPr>
          <w:cs/>
        </w:rPr>
        <w:t>.</w:t>
      </w:r>
      <w:r w:rsidR="00436488" w:rsidRPr="00B96C9A">
        <w:t>2  Software</w:t>
      </w:r>
    </w:p>
    <w:p w14:paraId="6335C514" w14:textId="77777777" w:rsidR="00436488" w:rsidRPr="00B96C9A" w:rsidRDefault="00392E28" w:rsidP="00392E28">
      <w:pPr>
        <w:spacing w:after="0" w:line="240" w:lineRule="auto"/>
      </w:pPr>
      <w:r w:rsidRPr="00B96C9A">
        <w:rPr>
          <w:cs/>
        </w:rPr>
        <w:t xml:space="preserve">                             </w:t>
      </w:r>
      <w:r w:rsidR="00436488" w:rsidRPr="00B96C9A">
        <w:rPr>
          <w:cs/>
        </w:rPr>
        <w:t xml:space="preserve">- </w:t>
      </w:r>
      <w:r w:rsidRPr="00B96C9A">
        <w:rPr>
          <w:cs/>
        </w:rPr>
        <w:t xml:space="preserve"> </w:t>
      </w:r>
      <w:r w:rsidR="00436488" w:rsidRPr="00B96C9A">
        <w:rPr>
          <w:cs/>
        </w:rPr>
        <w:t xml:space="preserve">ใช้โปรแกรม </w:t>
      </w:r>
      <w:proofErr w:type="spellStart"/>
      <w:r w:rsidR="00E23C0C" w:rsidRPr="00B96C9A">
        <w:t>PhpStorm</w:t>
      </w:r>
      <w:proofErr w:type="spellEnd"/>
      <w:r w:rsidR="00436488" w:rsidRPr="00B96C9A">
        <w:rPr>
          <w:cs/>
        </w:rPr>
        <w:t xml:space="preserve"> ในการพัฒนาเว็บไซต์ </w:t>
      </w:r>
    </w:p>
    <w:p w14:paraId="20D673B3" w14:textId="77777777" w:rsidR="00436488" w:rsidRPr="00B96C9A" w:rsidRDefault="00392E28" w:rsidP="00392E28">
      <w:pPr>
        <w:spacing w:after="0" w:line="240" w:lineRule="auto"/>
      </w:pPr>
      <w:r w:rsidRPr="00B96C9A">
        <w:rPr>
          <w:cs/>
        </w:rPr>
        <w:t xml:space="preserve">                             </w:t>
      </w:r>
      <w:r w:rsidR="00436488" w:rsidRPr="00B96C9A">
        <w:rPr>
          <w:cs/>
        </w:rPr>
        <w:t>-</w:t>
      </w:r>
      <w:r w:rsidRPr="00B96C9A">
        <w:rPr>
          <w:cs/>
        </w:rPr>
        <w:t xml:space="preserve"> </w:t>
      </w:r>
      <w:r w:rsidR="00436488" w:rsidRPr="00B96C9A">
        <w:rPr>
          <w:cs/>
        </w:rPr>
        <w:t xml:space="preserve"> ใช้ </w:t>
      </w:r>
      <w:r w:rsidR="00436488" w:rsidRPr="00B96C9A">
        <w:t>MySQL</w:t>
      </w:r>
      <w:r w:rsidR="00E23C0C" w:rsidRPr="00B96C9A">
        <w:rPr>
          <w:cs/>
        </w:rPr>
        <w:t xml:space="preserve"> </w:t>
      </w:r>
      <w:r w:rsidR="00436488" w:rsidRPr="00B96C9A">
        <w:rPr>
          <w:cs/>
        </w:rPr>
        <w:t>ในการจัดเก็บข้อมูล</w:t>
      </w:r>
    </w:p>
    <w:p w14:paraId="5E214EED" w14:textId="77777777" w:rsidR="00436488" w:rsidRPr="00B96C9A" w:rsidRDefault="00392E28" w:rsidP="00392E28">
      <w:pPr>
        <w:spacing w:after="0" w:line="240" w:lineRule="auto"/>
      </w:pPr>
      <w:r w:rsidRPr="00B96C9A">
        <w:rPr>
          <w:cs/>
        </w:rPr>
        <w:t xml:space="preserve">                             </w:t>
      </w:r>
      <w:r w:rsidR="00436488" w:rsidRPr="00B96C9A">
        <w:rPr>
          <w:cs/>
        </w:rPr>
        <w:t>-</w:t>
      </w:r>
      <w:r w:rsidRPr="00B96C9A">
        <w:rPr>
          <w:cs/>
        </w:rPr>
        <w:t xml:space="preserve"> </w:t>
      </w:r>
      <w:r w:rsidR="00436488" w:rsidRPr="00B96C9A">
        <w:rPr>
          <w:cs/>
        </w:rPr>
        <w:t xml:space="preserve"> ใช้โปรแกรม </w:t>
      </w:r>
      <w:r w:rsidR="00436488" w:rsidRPr="00B96C9A">
        <w:t xml:space="preserve">Photoshop </w:t>
      </w:r>
      <w:r w:rsidR="00E23C0C" w:rsidRPr="00B96C9A">
        <w:t>CC</w:t>
      </w:r>
      <w:r w:rsidR="00436488" w:rsidRPr="00B96C9A">
        <w:rPr>
          <w:cs/>
        </w:rPr>
        <w:t xml:space="preserve"> ในการออกแบบภาพ</w:t>
      </w:r>
    </w:p>
    <w:p w14:paraId="3EDDBD14" w14:textId="77777777" w:rsidR="00436488" w:rsidRPr="00B96C9A" w:rsidRDefault="00392E28" w:rsidP="00392E28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</w:t>
      </w:r>
      <w:r w:rsidR="00436488" w:rsidRPr="00B96C9A">
        <w:rPr>
          <w:cs/>
        </w:rPr>
        <w:t xml:space="preserve">- </w:t>
      </w:r>
      <w:r w:rsidRPr="00B96C9A">
        <w:rPr>
          <w:cs/>
        </w:rPr>
        <w:t xml:space="preserve"> </w:t>
      </w:r>
      <w:r w:rsidR="00436488" w:rsidRPr="00B96C9A">
        <w:rPr>
          <w:cs/>
        </w:rPr>
        <w:t>ใช้</w:t>
      </w:r>
      <w:r w:rsidR="00E23C0C" w:rsidRPr="00B96C9A">
        <w:rPr>
          <w:cs/>
        </w:rPr>
        <w:t>โปรแกรม</w:t>
      </w:r>
      <w:r w:rsidR="00436488" w:rsidRPr="00B96C9A">
        <w:rPr>
          <w:cs/>
        </w:rPr>
        <w:t xml:space="preserve"> </w:t>
      </w:r>
      <w:r w:rsidR="00436488" w:rsidRPr="00B96C9A">
        <w:t>Xampp</w:t>
      </w:r>
      <w:r w:rsidR="00E23C0C" w:rsidRPr="00B96C9A">
        <w:rPr>
          <w:cs/>
        </w:rPr>
        <w:t xml:space="preserve"> ในการ</w:t>
      </w:r>
      <w:r w:rsidR="006A04B1" w:rsidRPr="00B96C9A">
        <w:rPr>
          <w:cs/>
        </w:rPr>
        <w:t>รันระบบ</w:t>
      </w:r>
    </w:p>
    <w:p w14:paraId="5BAB8015" w14:textId="77777777" w:rsidR="00436488" w:rsidRPr="00B96C9A" w:rsidRDefault="00392E28" w:rsidP="00392E28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</w:t>
      </w:r>
      <w:r w:rsidR="00436488" w:rsidRPr="00B96C9A">
        <w:rPr>
          <w:cs/>
        </w:rPr>
        <w:t>-</w:t>
      </w:r>
      <w:r w:rsidRPr="00B96C9A">
        <w:rPr>
          <w:cs/>
        </w:rPr>
        <w:t xml:space="preserve"> </w:t>
      </w:r>
      <w:r w:rsidR="00436488" w:rsidRPr="00B96C9A">
        <w:rPr>
          <w:cs/>
        </w:rPr>
        <w:t xml:space="preserve"> ใช้ </w:t>
      </w:r>
      <w:r w:rsidR="006A04B1" w:rsidRPr="00B96C9A">
        <w:t xml:space="preserve">Git Bash </w:t>
      </w:r>
      <w:r w:rsidR="006A04B1" w:rsidRPr="00B96C9A">
        <w:rPr>
          <w:cs/>
        </w:rPr>
        <w:t>ในการจัดการ</w:t>
      </w:r>
      <w:r w:rsidR="00775E63" w:rsidRPr="00B96C9A">
        <w:rPr>
          <w:cs/>
        </w:rPr>
        <w:t>โครงงาน</w:t>
      </w:r>
      <w:r w:rsidR="006A04B1" w:rsidRPr="00B96C9A">
        <w:rPr>
          <w:cs/>
        </w:rPr>
        <w:t>และส่วนเสริม</w:t>
      </w:r>
    </w:p>
    <w:p w14:paraId="5D5D7AF9" w14:textId="77777777" w:rsidR="006A04B1" w:rsidRPr="00B96C9A" w:rsidRDefault="00392E28" w:rsidP="006A04B1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</w:t>
      </w:r>
      <w:r w:rsidR="00436488" w:rsidRPr="00B96C9A">
        <w:rPr>
          <w:cs/>
        </w:rPr>
        <w:t>-</w:t>
      </w:r>
      <w:r w:rsidRPr="00B96C9A">
        <w:rPr>
          <w:cs/>
        </w:rPr>
        <w:t xml:space="preserve"> </w:t>
      </w:r>
      <w:r w:rsidR="00436488" w:rsidRPr="00B96C9A">
        <w:rPr>
          <w:cs/>
        </w:rPr>
        <w:t xml:space="preserve"> ใช้</w:t>
      </w:r>
      <w:r w:rsidR="006A04B1" w:rsidRPr="00B96C9A">
        <w:rPr>
          <w:cs/>
        </w:rPr>
        <w:t>โปรแกรม</w:t>
      </w:r>
      <w:r w:rsidR="00436488" w:rsidRPr="00B96C9A">
        <w:rPr>
          <w:cs/>
        </w:rPr>
        <w:t xml:space="preserve"> </w:t>
      </w:r>
      <w:proofErr w:type="spellStart"/>
      <w:r w:rsidR="006A04B1" w:rsidRPr="00B96C9A">
        <w:t>Navicat</w:t>
      </w:r>
      <w:proofErr w:type="spellEnd"/>
      <w:r w:rsidR="006A04B1" w:rsidRPr="00B96C9A">
        <w:t xml:space="preserve"> </w:t>
      </w:r>
      <w:r w:rsidR="006A04B1" w:rsidRPr="00B96C9A">
        <w:rPr>
          <w:cs/>
        </w:rPr>
        <w:t>ในการจัดการและสำรองฐานข้อมูล</w:t>
      </w:r>
    </w:p>
    <w:p w14:paraId="66437806" w14:textId="77777777" w:rsidR="006A04B1" w:rsidRPr="00B96C9A" w:rsidRDefault="006A04B1" w:rsidP="006A04B1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ใช้โปรแกรม </w:t>
      </w:r>
      <w:r w:rsidRPr="00B96C9A">
        <w:t xml:space="preserve">MySQL Workbench </w:t>
      </w:r>
      <w:r w:rsidRPr="00B96C9A">
        <w:rPr>
          <w:cs/>
        </w:rPr>
        <w:t>ในการออกแบบฐานข้อมูล</w:t>
      </w:r>
    </w:p>
    <w:p w14:paraId="456068A7" w14:textId="77777777" w:rsidR="00436488" w:rsidRPr="00B96C9A" w:rsidRDefault="006A04B1" w:rsidP="005E6F47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ใช้โปรแกรม </w:t>
      </w:r>
      <w:r w:rsidRPr="00B96C9A">
        <w:t xml:space="preserve">Postman </w:t>
      </w:r>
      <w:r w:rsidRPr="00B96C9A">
        <w:rPr>
          <w:cs/>
        </w:rPr>
        <w:t xml:space="preserve">ในการทดสอบ </w:t>
      </w:r>
      <w:r w:rsidRPr="00B96C9A">
        <w:t>API</w:t>
      </w:r>
    </w:p>
    <w:p w14:paraId="1E9BACC8" w14:textId="77777777" w:rsidR="00392E28" w:rsidRPr="00B96C9A" w:rsidRDefault="00392E28" w:rsidP="00392E28">
      <w:pPr>
        <w:spacing w:after="0" w:line="240" w:lineRule="auto"/>
      </w:pPr>
      <w:r w:rsidRPr="00B96C9A">
        <w:rPr>
          <w:cs/>
        </w:rPr>
        <w:t xml:space="preserve">                  </w:t>
      </w:r>
      <w:r w:rsidRPr="00B96C9A">
        <w:t>4</w:t>
      </w:r>
      <w:r w:rsidRPr="00B96C9A">
        <w:rPr>
          <w:cs/>
        </w:rPr>
        <w:t>.</w:t>
      </w:r>
      <w:r w:rsidRPr="00B96C9A">
        <w:t>3</w:t>
      </w:r>
      <w:r w:rsidRPr="00B96C9A">
        <w:rPr>
          <w:cs/>
        </w:rPr>
        <w:t>.</w:t>
      </w:r>
      <w:r w:rsidRPr="00B96C9A">
        <w:t>1</w:t>
      </w:r>
      <w:r w:rsidRPr="00B96C9A">
        <w:rPr>
          <w:cs/>
        </w:rPr>
        <w:t>.</w:t>
      </w:r>
      <w:r w:rsidRPr="00B96C9A">
        <w:t>3  Software Library</w:t>
      </w:r>
    </w:p>
    <w:p w14:paraId="55402D87" w14:textId="77777777" w:rsidR="00392E28" w:rsidRPr="00B96C9A" w:rsidRDefault="00392E28" w:rsidP="00392E28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proofErr w:type="spellStart"/>
      <w:r w:rsidRPr="00B96C9A">
        <w:t>Elasticserch</w:t>
      </w:r>
      <w:proofErr w:type="spellEnd"/>
      <w:r w:rsidR="006A04B1" w:rsidRPr="00B96C9A">
        <w:rPr>
          <w:cs/>
        </w:rPr>
        <w:t xml:space="preserve"> ในการค้นหาโครงงานและสร้างแท็กอัตโนมัติ</w:t>
      </w:r>
    </w:p>
    <w:p w14:paraId="1A1F68B7" w14:textId="77777777" w:rsidR="00392E28" w:rsidRPr="00B96C9A" w:rsidRDefault="00392E28" w:rsidP="005E6F47">
      <w:pPr>
        <w:spacing w:after="0" w:line="240" w:lineRule="auto"/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Kibana</w:t>
      </w:r>
      <w:r w:rsidR="006A04B1" w:rsidRPr="00B96C9A">
        <w:rPr>
          <w:cs/>
        </w:rPr>
        <w:t xml:space="preserve"> ในการทดสอบการทำงานของ </w:t>
      </w:r>
      <w:r w:rsidR="006A04B1" w:rsidRPr="00B96C9A">
        <w:t>Elasticsearch</w:t>
      </w:r>
    </w:p>
    <w:p w14:paraId="4200F1B2" w14:textId="77777777" w:rsidR="00392E28" w:rsidRPr="00B96C9A" w:rsidRDefault="00392E28" w:rsidP="005E6F47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office2text</w:t>
      </w:r>
      <w:r w:rsidR="006A04B1" w:rsidRPr="00B96C9A">
        <w:rPr>
          <w:cs/>
        </w:rPr>
        <w:t xml:space="preserve"> ในการแปลงไฟล์เอกสารโครงงานไปเป็นตัวอักษร</w:t>
      </w:r>
    </w:p>
    <w:p w14:paraId="394522DD" w14:textId="77777777" w:rsidR="00E23C0C" w:rsidRPr="00B96C9A" w:rsidRDefault="00E23C0C" w:rsidP="005E6F47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bootstrap</w:t>
      </w:r>
      <w:r w:rsidR="006A04B1" w:rsidRPr="00B96C9A">
        <w:rPr>
          <w:cs/>
        </w:rPr>
        <w:t xml:space="preserve"> ในการจัดรูปแบบหน้าเว็บไซต์</w:t>
      </w:r>
    </w:p>
    <w:p w14:paraId="2C575306" w14:textId="77777777" w:rsidR="00E23C0C" w:rsidRPr="00B96C9A" w:rsidRDefault="00E23C0C" w:rsidP="005E6F47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timeago</w:t>
      </w:r>
      <w:r w:rsidR="006A04B1" w:rsidRPr="00B96C9A">
        <w:rPr>
          <w:cs/>
        </w:rPr>
        <w:t xml:space="preserve"> ในการแสดงเวลา</w:t>
      </w:r>
    </w:p>
    <w:p w14:paraId="2D18E5BF" w14:textId="77777777" w:rsidR="00E23C0C" w:rsidRPr="00B96C9A" w:rsidRDefault="00E23C0C" w:rsidP="005E6F47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toastr</w:t>
      </w:r>
      <w:r w:rsidR="006A04B1" w:rsidRPr="00B96C9A">
        <w:rPr>
          <w:cs/>
        </w:rPr>
        <w:t xml:space="preserve"> ในการแสดงแจ้งเตือนไปยังผู้ใช้</w:t>
      </w:r>
    </w:p>
    <w:p w14:paraId="2F329EB0" w14:textId="77777777" w:rsidR="00E23C0C" w:rsidRPr="00B96C9A" w:rsidRDefault="00E23C0C" w:rsidP="005E6F47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widget</w:t>
      </w:r>
      <w:r w:rsidRPr="00B96C9A">
        <w:rPr>
          <w:cs/>
        </w:rPr>
        <w:t>-</w:t>
      </w:r>
      <w:r w:rsidRPr="00B96C9A">
        <w:t>select2</w:t>
      </w:r>
      <w:r w:rsidR="006A04B1" w:rsidRPr="00B96C9A">
        <w:rPr>
          <w:cs/>
        </w:rPr>
        <w:t xml:space="preserve"> ในการแสดงผลตัวเลือกให้ผู้ใช้</w:t>
      </w:r>
    </w:p>
    <w:p w14:paraId="43FE98A9" w14:textId="77777777" w:rsidR="00E23C0C" w:rsidRPr="00B96C9A" w:rsidRDefault="00E23C0C" w:rsidP="005E6F47">
      <w:pPr>
        <w:spacing w:after="0" w:line="240" w:lineRule="auto"/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widget</w:t>
      </w:r>
      <w:r w:rsidRPr="00B96C9A">
        <w:rPr>
          <w:cs/>
        </w:rPr>
        <w:t>-</w:t>
      </w:r>
      <w:r w:rsidRPr="00B96C9A">
        <w:t>datepicker</w:t>
      </w:r>
      <w:r w:rsidR="006A04B1" w:rsidRPr="00B96C9A">
        <w:rPr>
          <w:cs/>
        </w:rPr>
        <w:t xml:space="preserve"> สำหรับเลือก </w:t>
      </w:r>
      <w:r w:rsidR="006A04B1" w:rsidRPr="00B96C9A">
        <w:t xml:space="preserve">Input </w:t>
      </w:r>
      <w:r w:rsidR="006A04B1" w:rsidRPr="00B96C9A">
        <w:rPr>
          <w:cs/>
        </w:rPr>
        <w:t xml:space="preserve">ที่เป็น </w:t>
      </w:r>
      <w:r w:rsidR="006A04B1" w:rsidRPr="00B96C9A">
        <w:t>Date</w:t>
      </w:r>
    </w:p>
    <w:p w14:paraId="19335341" w14:textId="77777777" w:rsidR="00E23C0C" w:rsidRPr="00B96C9A" w:rsidRDefault="00E23C0C" w:rsidP="005E6F47">
      <w:pPr>
        <w:spacing w:after="0" w:line="240" w:lineRule="auto"/>
        <w:rPr>
          <w:cs/>
        </w:rPr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thai</w:t>
      </w:r>
      <w:r w:rsidRPr="00B96C9A">
        <w:rPr>
          <w:cs/>
        </w:rPr>
        <w:t>-</w:t>
      </w:r>
      <w:r w:rsidRPr="00B96C9A">
        <w:t>year</w:t>
      </w:r>
      <w:r w:rsidRPr="00B96C9A">
        <w:rPr>
          <w:cs/>
        </w:rPr>
        <w:t>-</w:t>
      </w:r>
      <w:r w:rsidRPr="00B96C9A">
        <w:t>formatter</w:t>
      </w:r>
      <w:r w:rsidR="006A04B1" w:rsidRPr="00B96C9A">
        <w:rPr>
          <w:cs/>
        </w:rPr>
        <w:t xml:space="preserve"> เพื่อแสดงเดือนเป็นภาษาไทย</w:t>
      </w:r>
    </w:p>
    <w:p w14:paraId="610D9F81" w14:textId="77777777" w:rsidR="00E23C0C" w:rsidRPr="00B96C9A" w:rsidRDefault="00E23C0C" w:rsidP="005E6F47">
      <w:pPr>
        <w:spacing w:after="0" w:line="240" w:lineRule="auto"/>
      </w:pPr>
      <w:r w:rsidRPr="00B96C9A">
        <w:rPr>
          <w:cs/>
        </w:rPr>
        <w:t xml:space="preserve">                             -  </w:t>
      </w:r>
      <w:r w:rsidR="006A04B1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httpclient</w:t>
      </w:r>
      <w:r w:rsidR="006A04B1" w:rsidRPr="00B96C9A">
        <w:rPr>
          <w:cs/>
        </w:rPr>
        <w:t xml:space="preserve"> ในการติดต่อเรียกใช้ข้อมูลจาก </w:t>
      </w:r>
      <w:r w:rsidR="006A04B1" w:rsidRPr="00B96C9A">
        <w:t>API</w:t>
      </w:r>
    </w:p>
    <w:p w14:paraId="62AD0F39" w14:textId="77777777" w:rsidR="00E23C0C" w:rsidRPr="00B96C9A" w:rsidRDefault="00E23C0C" w:rsidP="005E6F47">
      <w:pPr>
        <w:spacing w:after="0" w:line="240" w:lineRule="auto"/>
      </w:pPr>
      <w:r w:rsidRPr="00B96C9A">
        <w:rPr>
          <w:cs/>
        </w:rPr>
        <w:t xml:space="preserve">                             -  </w:t>
      </w:r>
      <w:r w:rsidR="00506DFE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file</w:t>
      </w:r>
      <w:r w:rsidRPr="00B96C9A">
        <w:rPr>
          <w:cs/>
        </w:rPr>
        <w:t>-</w:t>
      </w:r>
      <w:r w:rsidRPr="00B96C9A">
        <w:t>upload</w:t>
      </w:r>
      <w:r w:rsidRPr="00B96C9A">
        <w:rPr>
          <w:cs/>
        </w:rPr>
        <w:t>-</w:t>
      </w:r>
      <w:r w:rsidRPr="00B96C9A">
        <w:t>widget</w:t>
      </w:r>
      <w:r w:rsidR="00506DFE" w:rsidRPr="00B96C9A">
        <w:rPr>
          <w:cs/>
        </w:rPr>
        <w:t xml:space="preserve"> สำหรับเลือก </w:t>
      </w:r>
      <w:r w:rsidR="00506DFE" w:rsidRPr="00B96C9A">
        <w:t xml:space="preserve">Input </w:t>
      </w:r>
      <w:r w:rsidR="00506DFE" w:rsidRPr="00B96C9A">
        <w:rPr>
          <w:cs/>
        </w:rPr>
        <w:t xml:space="preserve">ที่เป็น </w:t>
      </w:r>
      <w:r w:rsidR="00506DFE" w:rsidRPr="00B96C9A">
        <w:t>File</w:t>
      </w:r>
    </w:p>
    <w:p w14:paraId="242DE51C" w14:textId="77777777" w:rsidR="00E23C0C" w:rsidRPr="00B96C9A" w:rsidRDefault="00E23C0C" w:rsidP="005E6F47">
      <w:pPr>
        <w:spacing w:after="0" w:line="240" w:lineRule="auto"/>
      </w:pPr>
      <w:r w:rsidRPr="00B96C9A">
        <w:rPr>
          <w:cs/>
        </w:rPr>
        <w:t xml:space="preserve">                             -  </w:t>
      </w:r>
      <w:r w:rsidR="00506DFE" w:rsidRPr="00B96C9A">
        <w:rPr>
          <w:cs/>
        </w:rPr>
        <w:t xml:space="preserve">ใช้ </w:t>
      </w:r>
      <w:r w:rsidRPr="00B96C9A">
        <w:t>yii2</w:t>
      </w:r>
      <w:r w:rsidRPr="00B96C9A">
        <w:rPr>
          <w:cs/>
        </w:rPr>
        <w:t>-</w:t>
      </w:r>
      <w:r w:rsidRPr="00B96C9A">
        <w:t>elasticsearch</w:t>
      </w:r>
      <w:r w:rsidR="00506DFE" w:rsidRPr="00B96C9A">
        <w:rPr>
          <w:cs/>
        </w:rPr>
        <w:t xml:space="preserve"> สำหรับเชื่อมต่อกับ </w:t>
      </w:r>
      <w:r w:rsidR="00506DFE" w:rsidRPr="00B96C9A">
        <w:t>Elasticsearch</w:t>
      </w:r>
    </w:p>
    <w:p w14:paraId="0FBB3020" w14:textId="77777777" w:rsidR="00DF263E" w:rsidRPr="00B96C9A" w:rsidRDefault="00506DFE" w:rsidP="2B70ABAF">
      <w:pPr>
        <w:spacing w:after="0" w:line="240" w:lineRule="auto"/>
        <w:rPr>
          <w:rFonts w:eastAsia="Cordia New"/>
        </w:rPr>
      </w:pPr>
      <w:r w:rsidRPr="00B96C9A">
        <w:rPr>
          <w:cs/>
        </w:rPr>
        <w:t xml:space="preserve">          4.3.2  </w:t>
      </w:r>
      <w:r w:rsidR="00DF263E" w:rsidRPr="00B96C9A">
        <w:rPr>
          <w:cs/>
        </w:rPr>
        <w:t>โครงสร้างระบบในภาพรวม</w:t>
      </w:r>
      <w:r w:rsidRPr="00B96C9A">
        <w:rPr>
          <w:cs/>
        </w:rPr>
        <w:t xml:space="preserve"> (</w:t>
      </w:r>
      <w:r w:rsidRPr="00B96C9A">
        <w:t>Infra</w:t>
      </w:r>
      <w:r w:rsidR="00DF263E" w:rsidRPr="00B96C9A">
        <w:t>structure</w:t>
      </w:r>
      <w:r w:rsidR="00DF263E" w:rsidRPr="00B96C9A">
        <w:rPr>
          <w:cs/>
        </w:rPr>
        <w:t>)</w:t>
      </w:r>
    </w:p>
    <w:p w14:paraId="1B320402" w14:textId="77777777" w:rsidR="00DF263E" w:rsidRPr="00B96C9A" w:rsidRDefault="00DF263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จากการวิเคราะห์และออกแบบระบบจะแบ่งระบบออกเป็น 5 ส่วน คือ</w:t>
      </w:r>
    </w:p>
    <w:p w14:paraId="68D08608" w14:textId="77777777" w:rsidR="00DF263E" w:rsidRPr="00B96C9A" w:rsidRDefault="00DF263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</w:t>
      </w:r>
      <w:r w:rsidRPr="00B96C9A">
        <w:rPr>
          <w:cs/>
        </w:rPr>
        <w:t>4.3.2</w:t>
      </w:r>
      <w:r w:rsidRPr="00B96C9A">
        <w:rPr>
          <w:rFonts w:eastAsia="Cordia New"/>
          <w:cs/>
        </w:rPr>
        <w:t xml:space="preserve">.1  </w:t>
      </w:r>
      <w:r w:rsidRPr="00B96C9A">
        <w:rPr>
          <w:rFonts w:eastAsia="Cordia New"/>
        </w:rPr>
        <w:t xml:space="preserve">Yii2 Framework </w:t>
      </w:r>
      <w:r w:rsidRPr="00B96C9A">
        <w:rPr>
          <w:rFonts w:eastAsia="Cordia New"/>
          <w:cs/>
        </w:rPr>
        <w:t>(</w:t>
      </w:r>
      <w:r w:rsidRPr="00B96C9A">
        <w:rPr>
          <w:rFonts w:eastAsia="Cordia New"/>
        </w:rPr>
        <w:t>E</w:t>
      </w:r>
      <w:r w:rsidRPr="00B96C9A">
        <w:rPr>
          <w:rFonts w:eastAsia="Cordia New"/>
          <w:cs/>
        </w:rPr>
        <w:t>-</w:t>
      </w:r>
      <w:r w:rsidRPr="00B96C9A">
        <w:rPr>
          <w:rFonts w:eastAsia="Cordia New"/>
        </w:rPr>
        <w:t>Project Module</w:t>
      </w:r>
      <w:r w:rsidRPr="00B96C9A">
        <w:rPr>
          <w:rFonts w:eastAsia="Cordia New"/>
          <w:cs/>
        </w:rPr>
        <w:t xml:space="preserve">) เป็นโมดูลย่อย ซึ่งทำหน้าที่ในการโต้ตอบกับผู้ใช้และประมวลผลการทำงาน โดยจะใช้ข้อมูลจากฐานข้อมูล </w:t>
      </w:r>
      <w:r w:rsidRPr="00B96C9A">
        <w:rPr>
          <w:rFonts w:eastAsia="Cordia New"/>
        </w:rPr>
        <w:t xml:space="preserve">MySQL </w:t>
      </w:r>
      <w:r w:rsidRPr="00B96C9A">
        <w:rPr>
          <w:rFonts w:eastAsia="Cordia New"/>
          <w:cs/>
        </w:rPr>
        <w:t xml:space="preserve">เป็นหลัก และใช้ </w:t>
      </w:r>
      <w:r w:rsidRPr="00B96C9A">
        <w:rPr>
          <w:rFonts w:eastAsia="Cordia New"/>
        </w:rPr>
        <w:t>Elasticsearch</w:t>
      </w:r>
      <w:r w:rsidRPr="00B96C9A">
        <w:rPr>
          <w:rFonts w:eastAsia="Cordia New"/>
          <w:cs/>
        </w:rPr>
        <w:t xml:space="preserve"> ในการสืบค้นข้อมูล</w:t>
      </w:r>
    </w:p>
    <w:p w14:paraId="22B2E1C9" w14:textId="77777777" w:rsidR="00DF263E" w:rsidRPr="00B96C9A" w:rsidRDefault="00DF263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</w:t>
      </w:r>
      <w:r w:rsidRPr="00B96C9A">
        <w:rPr>
          <w:cs/>
        </w:rPr>
        <w:t>4.3.2</w:t>
      </w:r>
      <w:r w:rsidRPr="00B96C9A">
        <w:rPr>
          <w:rFonts w:eastAsia="Cordia New"/>
          <w:cs/>
        </w:rPr>
        <w:t xml:space="preserve">.2  </w:t>
      </w:r>
      <w:r w:rsidRPr="00B96C9A">
        <w:rPr>
          <w:rFonts w:eastAsia="Cordia New"/>
        </w:rPr>
        <w:t xml:space="preserve">MySQL </w:t>
      </w:r>
      <w:r w:rsidRPr="00B96C9A">
        <w:rPr>
          <w:rFonts w:eastAsia="Cordia New"/>
          <w:cs/>
        </w:rPr>
        <w:t>ทำหน้าที่เป็นฐานข้อมูลหลักของระบบ โดยจะเก็บข้อมูลและความสัมพันธ์ทั้งหมด รวมไปถึงความสำพันธ์กับฐานข้อมูลในโมดูลอื่น ๆ ด้วย (อาจมีการเปลี่ยนแปลงตามความต้องการของภาควิชา)</w:t>
      </w:r>
    </w:p>
    <w:p w14:paraId="438C9FAE" w14:textId="77777777" w:rsidR="00DF263E" w:rsidRPr="00B96C9A" w:rsidRDefault="00DF263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</w:t>
      </w:r>
      <w:r w:rsidRPr="00B96C9A">
        <w:rPr>
          <w:cs/>
        </w:rPr>
        <w:t>4.3.2</w:t>
      </w:r>
      <w:r w:rsidRPr="00B96C9A">
        <w:rPr>
          <w:rFonts w:eastAsia="Cordia New"/>
          <w:cs/>
        </w:rPr>
        <w:t xml:space="preserve">.3  </w:t>
      </w:r>
      <w:r w:rsidRPr="00B96C9A">
        <w:rPr>
          <w:rFonts w:eastAsia="Cordia New"/>
        </w:rPr>
        <w:t xml:space="preserve">Elasticsearch </w:t>
      </w:r>
      <w:r w:rsidRPr="00B96C9A">
        <w:rPr>
          <w:rFonts w:eastAsia="Cordia New"/>
          <w:cs/>
        </w:rPr>
        <w:t xml:space="preserve">ทำหน้าที่ในการจัดเก็บและค้นคืนสารสนเทศจากเอกสารโครงงาน ซึ่งในการใช้งานจะเชื่อมต่อกับระบบอื่นผ่าน </w:t>
      </w:r>
      <w:proofErr w:type="spellStart"/>
      <w:r w:rsidRPr="00B96C9A">
        <w:rPr>
          <w:rFonts w:eastAsia="Cordia New"/>
        </w:rPr>
        <w:t>RESTFul</w:t>
      </w:r>
      <w:proofErr w:type="spellEnd"/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 xml:space="preserve">API </w:t>
      </w:r>
    </w:p>
    <w:p w14:paraId="04D6B0E1" w14:textId="77777777" w:rsidR="00DF263E" w:rsidRPr="00B96C9A" w:rsidRDefault="00DF263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</w:t>
      </w:r>
      <w:r w:rsidRPr="00B96C9A">
        <w:rPr>
          <w:cs/>
        </w:rPr>
        <w:t>4.3.2</w:t>
      </w:r>
      <w:r w:rsidRPr="00B96C9A">
        <w:rPr>
          <w:rFonts w:eastAsia="Cordia New"/>
          <w:cs/>
        </w:rPr>
        <w:t xml:space="preserve">.4  </w:t>
      </w:r>
      <w:r w:rsidRPr="00B96C9A">
        <w:rPr>
          <w:rFonts w:eastAsia="Cordia New"/>
        </w:rPr>
        <w:t xml:space="preserve">Kibana </w:t>
      </w:r>
      <w:r w:rsidRPr="00B96C9A">
        <w:rPr>
          <w:rFonts w:eastAsia="Cordia New"/>
          <w:cs/>
        </w:rPr>
        <w:t xml:space="preserve">เป็น </w:t>
      </w:r>
      <w:r w:rsidRPr="00B96C9A">
        <w:rPr>
          <w:rFonts w:eastAsia="Cordia New"/>
        </w:rPr>
        <w:t xml:space="preserve">Dashboard </w:t>
      </w:r>
      <w:r w:rsidRPr="00B96C9A">
        <w:rPr>
          <w:rFonts w:eastAsia="Cordia New"/>
          <w:cs/>
        </w:rPr>
        <w:t xml:space="preserve">สำหรับดูข้อมูลสรุปและตั้งค่าการทำงานของ </w:t>
      </w:r>
      <w:r w:rsidRPr="00B96C9A">
        <w:rPr>
          <w:rFonts w:eastAsia="Cordia New"/>
        </w:rPr>
        <w:t>Elasticsearch</w:t>
      </w:r>
    </w:p>
    <w:p w14:paraId="3B4C52F9" w14:textId="77777777" w:rsidR="00DF263E" w:rsidRPr="00B96C9A" w:rsidRDefault="00DF263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</w:t>
      </w:r>
      <w:r w:rsidRPr="00B96C9A">
        <w:rPr>
          <w:cs/>
        </w:rPr>
        <w:t>4.3.2</w:t>
      </w:r>
      <w:r w:rsidRPr="00B96C9A">
        <w:rPr>
          <w:rFonts w:eastAsia="Cordia New"/>
          <w:cs/>
        </w:rPr>
        <w:t xml:space="preserve">.5  </w:t>
      </w:r>
      <w:proofErr w:type="spellStart"/>
      <w:r w:rsidRPr="00B96C9A">
        <w:rPr>
          <w:rFonts w:eastAsia="Cordia New"/>
        </w:rPr>
        <w:t>SwaggerUI</w:t>
      </w:r>
      <w:proofErr w:type="spellEnd"/>
      <w:r w:rsidRPr="00B96C9A">
        <w:rPr>
          <w:rFonts w:eastAsia="Cordia New"/>
        </w:rPr>
        <w:t xml:space="preserve"> </w:t>
      </w:r>
      <w:r w:rsidRPr="00B96C9A">
        <w:rPr>
          <w:rFonts w:eastAsia="Cordia New"/>
          <w:cs/>
        </w:rPr>
        <w:t xml:space="preserve">คือ </w:t>
      </w:r>
      <w:r w:rsidRPr="00B96C9A">
        <w:rPr>
          <w:rFonts w:eastAsia="Cordia New"/>
        </w:rPr>
        <w:t xml:space="preserve">Document API </w:t>
      </w:r>
      <w:r w:rsidRPr="00B96C9A">
        <w:rPr>
          <w:rFonts w:eastAsia="Cordia New"/>
          <w:cs/>
        </w:rPr>
        <w:t xml:space="preserve">ทำหน้าที่อธิบาย </w:t>
      </w:r>
      <w:r w:rsidRPr="00B96C9A">
        <w:rPr>
          <w:rFonts w:eastAsia="Cordia New"/>
        </w:rPr>
        <w:t xml:space="preserve">API </w:t>
      </w:r>
      <w:r w:rsidRPr="00B96C9A">
        <w:rPr>
          <w:rFonts w:eastAsia="Cordia New"/>
          <w:cs/>
        </w:rPr>
        <w:t>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ของระบบให้โมดูลอื่นที่นำไปใช้ และยังสามารถทดสอบ </w:t>
      </w:r>
      <w:r w:rsidRPr="00B96C9A">
        <w:rPr>
          <w:rFonts w:eastAsia="Cordia New"/>
        </w:rPr>
        <w:t xml:space="preserve">API </w:t>
      </w:r>
      <w:r w:rsidRPr="00B96C9A">
        <w:rPr>
          <w:rFonts w:eastAsia="Cordia New"/>
          <w:cs/>
        </w:rPr>
        <w:t xml:space="preserve">ได้ผ่านทางหน้าของ </w:t>
      </w:r>
      <w:r w:rsidRPr="00B96C9A">
        <w:rPr>
          <w:rFonts w:eastAsia="Cordia New"/>
        </w:rPr>
        <w:t xml:space="preserve">Swagger </w:t>
      </w:r>
      <w:r w:rsidRPr="00B96C9A">
        <w:rPr>
          <w:rFonts w:eastAsia="Cordia New"/>
          <w:cs/>
        </w:rPr>
        <w:t>ได้</w:t>
      </w:r>
    </w:p>
    <w:p w14:paraId="7A17ECE0" w14:textId="77777777" w:rsidR="00DF263E" w:rsidRPr="00B96C9A" w:rsidRDefault="00DF263E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โดยระบบทั้งหมดจะสามารถเข้าใช้งานได้เฉพาะเครือข่ายของมหาวิทยาลัยขอนแก่นเท่านั้น โดยจะมีโครงสร้างดังภาพที่ 18</w:t>
      </w:r>
    </w:p>
    <w:p w14:paraId="02E74617" w14:textId="77777777" w:rsidR="00DF263E" w:rsidRPr="00B96C9A" w:rsidRDefault="00DF263E" w:rsidP="00DF263E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noProof/>
        </w:rPr>
        <w:drawing>
          <wp:inline distT="0" distB="0" distL="0" distR="0" wp14:anchorId="1E57D46B" wp14:editId="2A7CD075">
            <wp:extent cx="5271770" cy="3315970"/>
            <wp:effectExtent l="0" t="0" r="5080" b="0"/>
            <wp:docPr id="267" name="รูปภาพ 267" descr="C:\Users\KCSThailand\AppData\Local\Microsoft\Windows\INetCache\Content.Word\EProjec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CSThailand\AppData\Local\Microsoft\Windows\INetCache\Content.Word\EProject.png"/>
                    <pic:cNvPicPr>
                      <a:picLocks noChangeAspect="1" noChangeArrowheads="1"/>
                    </pic:cNvPicPr>
                  </pic:nvPicPr>
                  <pic:blipFill>
                    <a:blip r:embed="rId1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3315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788571" w14:textId="77777777" w:rsidR="00DF263E" w:rsidRPr="00B96C9A" w:rsidRDefault="00DF263E" w:rsidP="00DF263E">
      <w:pPr>
        <w:spacing w:after="0" w:line="240" w:lineRule="auto"/>
        <w:jc w:val="thaiDistribute"/>
        <w:rPr>
          <w:rFonts w:eastAsia="Cordia New"/>
        </w:rPr>
      </w:pPr>
    </w:p>
    <w:p w14:paraId="13A43CE3" w14:textId="0D31C1A6" w:rsidR="00DF263E" w:rsidRPr="00B96C9A" w:rsidRDefault="00DF263E" w:rsidP="00DF263E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="001016FC" w:rsidRPr="00B96C9A">
        <w:rPr>
          <w:b/>
          <w:bCs/>
          <w:cs/>
        </w:rPr>
        <w:t>143</w:t>
      </w:r>
      <w:r w:rsidRPr="00B96C9A">
        <w:rPr>
          <w:cs/>
        </w:rPr>
        <w:t xml:space="preserve">  โครงสร้างระบบระบบจัดการโครงงานและงานวิจัยคอมพิวเตอร์</w:t>
      </w:r>
    </w:p>
    <w:p w14:paraId="1EC08C2F" w14:textId="77777777" w:rsidR="00DF263E" w:rsidRPr="00B96C9A" w:rsidRDefault="00DF263E" w:rsidP="00506DFE">
      <w:pPr>
        <w:spacing w:after="0" w:line="240" w:lineRule="auto"/>
        <w:rPr>
          <w:rFonts w:eastAsia="Calibri"/>
          <w:spacing w:val="-8"/>
          <w:szCs w:val="36"/>
        </w:rPr>
      </w:pPr>
    </w:p>
    <w:p w14:paraId="5BCEB7FF" w14:textId="77777777" w:rsidR="00ED0189" w:rsidRPr="00B96C9A" w:rsidRDefault="00E83FBC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sz w:val="32"/>
          <w:szCs w:val="32"/>
        </w:rPr>
        <w:t>4</w:t>
      </w:r>
      <w:r w:rsidRPr="00B96C9A">
        <w:rPr>
          <w:b/>
          <w:bCs/>
          <w:sz w:val="32"/>
          <w:szCs w:val="32"/>
          <w:cs/>
        </w:rPr>
        <w:t>.4    การทดสอบระบบ</w:t>
      </w:r>
    </w:p>
    <w:p w14:paraId="24759212" w14:textId="77777777" w:rsidR="00E77F03" w:rsidRPr="00B96C9A" w:rsidRDefault="00ED0189" w:rsidP="00ED0189">
      <w:pPr>
        <w:spacing w:after="0"/>
      </w:pPr>
      <w:r w:rsidRPr="00B96C9A">
        <w:rPr>
          <w:cs/>
        </w:rPr>
        <w:t xml:space="preserve">          </w:t>
      </w:r>
      <w:r w:rsidR="00E77F03" w:rsidRPr="00B96C9A">
        <w:rPr>
          <w:cs/>
        </w:rPr>
        <w:t>เพื่อกำหนดรูปแบบและเงื่อนไขในการทดสอบระบบ ซึ่งมีความจำเป็นในการตรวจสอบความสมบูรณ์ถูกต้องของระบบ และทำการทดสอบจนกว่าจะไม่พบข้อผิดพลาดของระบบและพร้อมจะนำไปใช้งานได้จริง ซึ่งมีการทดสอบ ดังนี้</w:t>
      </w:r>
    </w:p>
    <w:p w14:paraId="4D718D9C" w14:textId="77777777" w:rsidR="00A47B48" w:rsidRPr="00B96C9A" w:rsidRDefault="00A47B48" w:rsidP="00ED0189">
      <w:pPr>
        <w:spacing w:after="0" w:line="240" w:lineRule="auto"/>
        <w:rPr>
          <w:cs/>
        </w:rPr>
        <w:sectPr w:rsidR="00A47B48" w:rsidRPr="00B96C9A" w:rsidSect="00F674EB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1852880B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t xml:space="preserve">  4</w:t>
      </w:r>
      <w:r w:rsidRPr="00B96C9A">
        <w:rPr>
          <w:cs/>
        </w:rPr>
        <w:t>.</w:t>
      </w:r>
      <w:r w:rsidRPr="00B96C9A">
        <w:t>4</w:t>
      </w:r>
      <w:r w:rsidRPr="00B96C9A">
        <w:rPr>
          <w:cs/>
        </w:rPr>
        <w:t>.</w:t>
      </w:r>
      <w:r w:rsidRPr="00B96C9A">
        <w:t xml:space="preserve">1  </w:t>
      </w:r>
      <w:r w:rsidRPr="00B96C9A">
        <w:rPr>
          <w:cs/>
        </w:rPr>
        <w:t>รายการทดสอบระบบ</w:t>
      </w:r>
    </w:p>
    <w:p w14:paraId="3139D6D4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 xml:space="preserve">1  </w:t>
      </w:r>
      <w:r w:rsidRPr="00B96C9A">
        <w:rPr>
          <w:rFonts w:eastAsia="Calibri"/>
          <w:spacing w:val="-8"/>
          <w:cs/>
        </w:rPr>
        <w:t>เข้าสู่ระบบ (</w:t>
      </w:r>
      <w:r w:rsidRPr="00B96C9A">
        <w:rPr>
          <w:rFonts w:eastAsia="Calibri"/>
          <w:spacing w:val="-8"/>
        </w:rPr>
        <w:t>UC001</w:t>
      </w:r>
      <w:r w:rsidRPr="00B96C9A">
        <w:rPr>
          <w:rFonts w:eastAsia="Calibri"/>
          <w:spacing w:val="-8"/>
          <w:cs/>
        </w:rPr>
        <w:t>)</w:t>
      </w:r>
    </w:p>
    <w:p w14:paraId="12F34BC6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</w:rPr>
      </w:pPr>
    </w:p>
    <w:p w14:paraId="1AAEACB8" w14:textId="6E531663" w:rsidR="00A47B48" w:rsidRPr="00B96C9A" w:rsidRDefault="00A47B48" w:rsidP="00A47B48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="00960385" w:rsidRPr="00B96C9A">
        <w:rPr>
          <w:b/>
          <w:bCs/>
          <w:cs/>
        </w:rPr>
        <w:t>6</w:t>
      </w:r>
      <w:r w:rsidR="0030468C" w:rsidRPr="00B96C9A">
        <w:rPr>
          <w:b/>
          <w:bCs/>
          <w:cs/>
        </w:rPr>
        <w:t>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เข้าสู่ระบบ</w:t>
      </w:r>
    </w:p>
    <w:p w14:paraId="3A24D4C1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17" w:type="dxa"/>
        <w:tblLayout w:type="fixed"/>
        <w:tblLook w:val="04A0" w:firstRow="1" w:lastRow="0" w:firstColumn="1" w:lastColumn="0" w:noHBand="0" w:noVBand="1"/>
      </w:tblPr>
      <w:tblGrid>
        <w:gridCol w:w="1090"/>
        <w:gridCol w:w="1925"/>
        <w:gridCol w:w="3324"/>
        <w:gridCol w:w="1208"/>
        <w:gridCol w:w="770"/>
      </w:tblGrid>
      <w:tr w:rsidR="00A47B48" w:rsidRPr="00B96C9A" w14:paraId="62FB9737" w14:textId="77777777" w:rsidTr="2B70ABAF">
        <w:trPr>
          <w:trHeight w:val="557"/>
        </w:trPr>
        <w:tc>
          <w:tcPr>
            <w:tcW w:w="1090" w:type="dxa"/>
          </w:tcPr>
          <w:p w14:paraId="3202B5A6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25" w:type="dxa"/>
          </w:tcPr>
          <w:p w14:paraId="2CFF6A5C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24" w:type="dxa"/>
          </w:tcPr>
          <w:p w14:paraId="5DA0291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1208" w:type="dxa"/>
          </w:tcPr>
          <w:p w14:paraId="6454E66A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770" w:type="dxa"/>
          </w:tcPr>
          <w:p w14:paraId="28185DE8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49D7484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1AB3E7A2" w14:textId="77777777" w:rsidTr="2B70ABAF">
        <w:trPr>
          <w:trHeight w:val="478"/>
        </w:trPr>
        <w:tc>
          <w:tcPr>
            <w:tcW w:w="1090" w:type="dxa"/>
          </w:tcPr>
          <w:p w14:paraId="68E4FC42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25" w:type="dxa"/>
          </w:tcPr>
          <w:p w14:paraId="33AE63A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ระบบสำเร็จ</w:t>
            </w:r>
          </w:p>
        </w:tc>
        <w:tc>
          <w:tcPr>
            <w:tcW w:w="3324" w:type="dxa"/>
          </w:tcPr>
          <w:p w14:paraId="44325BF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แรก และแสดงข้อมูลผู้ใช้งานที่มุมขวาบน</w:t>
            </w:r>
          </w:p>
        </w:tc>
        <w:tc>
          <w:tcPr>
            <w:tcW w:w="1208" w:type="dxa"/>
          </w:tcPr>
          <w:p w14:paraId="5AFF834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0" w:type="dxa"/>
          </w:tcPr>
          <w:p w14:paraId="175B0AA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4CECE41C" w14:textId="77777777" w:rsidTr="2B70ABAF">
        <w:trPr>
          <w:trHeight w:val="461"/>
        </w:trPr>
        <w:tc>
          <w:tcPr>
            <w:tcW w:w="1090" w:type="dxa"/>
          </w:tcPr>
          <w:p w14:paraId="02C9F238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25" w:type="dxa"/>
          </w:tcPr>
          <w:p w14:paraId="185E02F2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ระบบไม่สำเร็จ</w:t>
            </w:r>
          </w:p>
        </w:tc>
        <w:tc>
          <w:tcPr>
            <w:tcW w:w="3324" w:type="dxa"/>
          </w:tcPr>
          <w:p w14:paraId="69A3C505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อยู่ที่หน้าเข้าสู่ระบบ และแสดงข้อความข้อผิดพลาด </w:t>
            </w:r>
          </w:p>
        </w:tc>
        <w:tc>
          <w:tcPr>
            <w:tcW w:w="1208" w:type="dxa"/>
          </w:tcPr>
          <w:p w14:paraId="4ACA501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0" w:type="dxa"/>
          </w:tcPr>
          <w:p w14:paraId="4E70800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36F7F644" w14:textId="77777777" w:rsidR="00A47B48" w:rsidRPr="00B96C9A" w:rsidRDefault="00A47B48" w:rsidP="00A47B48">
      <w:pPr>
        <w:spacing w:after="0" w:line="240" w:lineRule="auto"/>
      </w:pPr>
    </w:p>
    <w:p w14:paraId="61AF5E5A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 xml:space="preserve">2  </w:t>
      </w:r>
      <w:r w:rsidRPr="00B96C9A">
        <w:rPr>
          <w:rFonts w:eastAsia="Calibri"/>
          <w:spacing w:val="-8"/>
          <w:cs/>
        </w:rPr>
        <w:t>หน้าหลัก (</w:t>
      </w:r>
      <w:r w:rsidRPr="00B96C9A">
        <w:rPr>
          <w:rFonts w:eastAsia="Calibri"/>
          <w:spacing w:val="-8"/>
        </w:rPr>
        <w:t>UC00</w:t>
      </w:r>
      <w:r w:rsidRPr="00B96C9A">
        <w:rPr>
          <w:rFonts w:eastAsia="Calibri"/>
          <w:spacing w:val="-8"/>
          <w:cs/>
        </w:rPr>
        <w:t>2)</w:t>
      </w:r>
    </w:p>
    <w:p w14:paraId="1FC37FC2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2A08FFE2" w14:textId="677D9DCF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  <w:cs/>
        </w:rPr>
        <w:t>65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หน้าหลัก</w:t>
      </w:r>
    </w:p>
    <w:p w14:paraId="364D42BD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09" w:type="dxa"/>
        <w:tblLayout w:type="fixed"/>
        <w:tblLook w:val="04A0" w:firstRow="1" w:lastRow="0" w:firstColumn="1" w:lastColumn="0" w:noHBand="0" w:noVBand="1"/>
      </w:tblPr>
      <w:tblGrid>
        <w:gridCol w:w="1089"/>
        <w:gridCol w:w="1923"/>
        <w:gridCol w:w="3320"/>
        <w:gridCol w:w="1207"/>
        <w:gridCol w:w="770"/>
      </w:tblGrid>
      <w:tr w:rsidR="00A47B48" w:rsidRPr="00B96C9A" w14:paraId="606D872C" w14:textId="77777777" w:rsidTr="2B70ABAF">
        <w:trPr>
          <w:trHeight w:val="577"/>
        </w:trPr>
        <w:tc>
          <w:tcPr>
            <w:tcW w:w="1089" w:type="dxa"/>
          </w:tcPr>
          <w:p w14:paraId="4D062AF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23" w:type="dxa"/>
          </w:tcPr>
          <w:p w14:paraId="00AC466B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20" w:type="dxa"/>
          </w:tcPr>
          <w:p w14:paraId="6C1618D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07" w:type="dxa"/>
          </w:tcPr>
          <w:p w14:paraId="26C2C84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0" w:type="dxa"/>
          </w:tcPr>
          <w:p w14:paraId="1989C2E1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5505F3F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52BAE5A4" w14:textId="77777777" w:rsidTr="2B70ABAF">
        <w:trPr>
          <w:trHeight w:val="494"/>
        </w:trPr>
        <w:tc>
          <w:tcPr>
            <w:tcW w:w="1089" w:type="dxa"/>
          </w:tcPr>
          <w:p w14:paraId="64E79C84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23" w:type="dxa"/>
          </w:tcPr>
          <w:p w14:paraId="246C659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้หน้าหลัก</w:t>
            </w:r>
          </w:p>
        </w:tc>
        <w:tc>
          <w:tcPr>
            <w:tcW w:w="3320" w:type="dxa"/>
          </w:tcPr>
          <w:p w14:paraId="6D834D4A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หน้าหลักแสดงข่าวสาร และประกาศหาที่ปรึกษา โดยมีการแสดงข้อมูลไม่เกิน 10 รายการ หากเกินกว่านั้นจะนำไปไว้ในหน้าถัดไป</w:t>
            </w:r>
          </w:p>
        </w:tc>
        <w:tc>
          <w:tcPr>
            <w:tcW w:w="1207" w:type="dxa"/>
          </w:tcPr>
          <w:p w14:paraId="6139097D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0" w:type="dxa"/>
          </w:tcPr>
          <w:p w14:paraId="642DF91E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67089413" w14:textId="77777777" w:rsidR="00A47B48" w:rsidRPr="00B96C9A" w:rsidRDefault="00A47B48" w:rsidP="00A47B48">
      <w:pPr>
        <w:spacing w:after="0" w:line="240" w:lineRule="auto"/>
        <w:rPr>
          <w:cs/>
        </w:rPr>
      </w:pPr>
    </w:p>
    <w:p w14:paraId="4F259264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3  สืบค้นข้อมูล (</w:t>
      </w:r>
      <w:r w:rsidRPr="00B96C9A">
        <w:rPr>
          <w:rFonts w:eastAsia="Calibri"/>
          <w:spacing w:val="-8"/>
        </w:rPr>
        <w:t>UC003</w:t>
      </w:r>
      <w:r w:rsidRPr="00B96C9A">
        <w:rPr>
          <w:rFonts w:eastAsia="Calibri"/>
          <w:spacing w:val="-8"/>
          <w:cs/>
        </w:rPr>
        <w:t>)</w:t>
      </w:r>
    </w:p>
    <w:p w14:paraId="6F6DD8F9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6429AFB5" w14:textId="5762894A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960385" w:rsidRPr="00B96C9A">
        <w:rPr>
          <w:b/>
          <w:bCs/>
          <w:cs/>
        </w:rPr>
        <w:t>6</w:t>
      </w:r>
      <w:r w:rsidR="0030468C" w:rsidRPr="00B96C9A">
        <w:rPr>
          <w:b/>
          <w:bCs/>
          <w:cs/>
        </w:rPr>
        <w:t>6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หน้า</w:t>
      </w:r>
      <w:r w:rsidRPr="00B96C9A">
        <w:rPr>
          <w:rFonts w:eastAsia="Calibri"/>
          <w:spacing w:val="-8"/>
          <w:cs/>
        </w:rPr>
        <w:t>สืบค้นข้อมูล</w:t>
      </w:r>
    </w:p>
    <w:p w14:paraId="2E469848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16" w:type="dxa"/>
        <w:tblLayout w:type="fixed"/>
        <w:tblLook w:val="04A0" w:firstRow="1" w:lastRow="0" w:firstColumn="1" w:lastColumn="0" w:noHBand="0" w:noVBand="1"/>
      </w:tblPr>
      <w:tblGrid>
        <w:gridCol w:w="1089"/>
        <w:gridCol w:w="1925"/>
        <w:gridCol w:w="3324"/>
        <w:gridCol w:w="1208"/>
        <w:gridCol w:w="770"/>
      </w:tblGrid>
      <w:tr w:rsidR="00A47B48" w:rsidRPr="00B96C9A" w14:paraId="4CAFBD9F" w14:textId="77777777" w:rsidTr="2B70ABAF">
        <w:trPr>
          <w:trHeight w:val="535"/>
          <w:tblHeader/>
        </w:trPr>
        <w:tc>
          <w:tcPr>
            <w:tcW w:w="1089" w:type="dxa"/>
          </w:tcPr>
          <w:p w14:paraId="654CE0B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25" w:type="dxa"/>
          </w:tcPr>
          <w:p w14:paraId="5155AF2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24" w:type="dxa"/>
          </w:tcPr>
          <w:p w14:paraId="5F2D9A33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08" w:type="dxa"/>
          </w:tcPr>
          <w:p w14:paraId="73817C5A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0" w:type="dxa"/>
          </w:tcPr>
          <w:p w14:paraId="498C8321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2E8F5B56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7713288F" w14:textId="77777777" w:rsidTr="2B70ABAF">
        <w:trPr>
          <w:trHeight w:val="458"/>
        </w:trPr>
        <w:tc>
          <w:tcPr>
            <w:tcW w:w="1089" w:type="dxa"/>
          </w:tcPr>
          <w:p w14:paraId="0D0A4C44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25" w:type="dxa"/>
          </w:tcPr>
          <w:p w14:paraId="5F1C7576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้หน้าสืบค้นข้อมูล</w:t>
            </w:r>
          </w:p>
        </w:tc>
        <w:tc>
          <w:tcPr>
            <w:tcW w:w="3324" w:type="dxa"/>
          </w:tcPr>
          <w:p w14:paraId="61D328E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ผล</w:t>
            </w:r>
            <w:proofErr w:type="spellStart"/>
            <w:r w:rsidRPr="00B96C9A">
              <w:rPr>
                <w:rFonts w:ascii="TH Sarabun New" w:hAnsi="TH Sarabun New" w:cs="TH Sarabun New"/>
                <w:cs/>
              </w:rPr>
              <w:t>ลัพท์</w:t>
            </w:r>
            <w:proofErr w:type="spellEnd"/>
            <w:r w:rsidRPr="00B96C9A">
              <w:rPr>
                <w:rFonts w:ascii="TH Sarabun New" w:hAnsi="TH Sarabun New" w:cs="TH Sarabun New"/>
                <w:cs/>
              </w:rPr>
              <w:t>การค้นหาโครงงาน โดยมีการแสดงข้อมูลไม่เกิน 10 รายการ หากเกินกว่านั้นจะนำไปไว้ในหน้าถัดไป</w:t>
            </w:r>
          </w:p>
        </w:tc>
        <w:tc>
          <w:tcPr>
            <w:tcW w:w="1208" w:type="dxa"/>
          </w:tcPr>
          <w:p w14:paraId="7CD4009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0" w:type="dxa"/>
          </w:tcPr>
          <w:p w14:paraId="6C28DF8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2522D182" w14:textId="77777777" w:rsidTr="2B70ABAF">
        <w:trPr>
          <w:trHeight w:val="458"/>
        </w:trPr>
        <w:tc>
          <w:tcPr>
            <w:tcW w:w="1089" w:type="dxa"/>
          </w:tcPr>
          <w:p w14:paraId="3507E7EB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25" w:type="dxa"/>
          </w:tcPr>
          <w:p w14:paraId="0B58E07D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ืบค้นข้อมูลจากคำค้น</w:t>
            </w:r>
          </w:p>
        </w:tc>
        <w:tc>
          <w:tcPr>
            <w:tcW w:w="3324" w:type="dxa"/>
          </w:tcPr>
          <w:p w14:paraId="6BA8E523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ผล</w:t>
            </w:r>
            <w:proofErr w:type="spellStart"/>
            <w:r w:rsidRPr="00B96C9A">
              <w:rPr>
                <w:rFonts w:ascii="TH Sarabun New" w:hAnsi="TH Sarabun New" w:cs="TH Sarabun New"/>
                <w:cs/>
              </w:rPr>
              <w:t>ลัพท์</w:t>
            </w:r>
            <w:proofErr w:type="spellEnd"/>
            <w:r w:rsidRPr="00B96C9A">
              <w:rPr>
                <w:rFonts w:ascii="TH Sarabun New" w:hAnsi="TH Sarabun New" w:cs="TH Sarabun New"/>
                <w:cs/>
              </w:rPr>
              <w:t>การค้นหาโครงงาน โดยมีการแสดงข้อมูลไม่เกิน 10 รายการ หากเกินกว่านั้นจะนำไปไว้ในหน้าถัดไป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</w:p>
          <w:p w14:paraId="496B65BA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lastRenderedPageBreak/>
              <w:t xml:space="preserve">ในช่อง </w:t>
            </w:r>
            <w:r w:rsidRPr="00B96C9A">
              <w:rPr>
                <w:rFonts w:ascii="TH Sarabun New" w:hAnsi="TH Sarabun New" w:cs="TH Sarabun New"/>
              </w:rPr>
              <w:t xml:space="preserve">Input </w:t>
            </w:r>
            <w:r w:rsidRPr="00B96C9A">
              <w:rPr>
                <w:rFonts w:ascii="TH Sarabun New" w:hAnsi="TH Sarabun New" w:cs="TH Sarabun New"/>
                <w:cs/>
              </w:rPr>
              <w:t>จะมีข้อมูลเดิมที่กรอกเอาไว้ ปรากฏอยู่</w:t>
            </w:r>
          </w:p>
        </w:tc>
        <w:tc>
          <w:tcPr>
            <w:tcW w:w="1208" w:type="dxa"/>
          </w:tcPr>
          <w:p w14:paraId="382A6DB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0" w:type="dxa"/>
          </w:tcPr>
          <w:p w14:paraId="4EBF8A2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245330C2" w14:textId="77777777" w:rsidTr="2B70ABAF">
        <w:trPr>
          <w:trHeight w:val="458"/>
        </w:trPr>
        <w:tc>
          <w:tcPr>
            <w:tcW w:w="1089" w:type="dxa"/>
          </w:tcPr>
          <w:p w14:paraId="43CC2093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25" w:type="dxa"/>
          </w:tcPr>
          <w:p w14:paraId="090A71A9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ม่พบข้อมูลโครงงาน</w:t>
            </w:r>
          </w:p>
        </w:tc>
        <w:tc>
          <w:tcPr>
            <w:tcW w:w="3324" w:type="dxa"/>
          </w:tcPr>
          <w:p w14:paraId="70B7141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แสดงข้อความว่า “ไม่พบข้อมูล” </w:t>
            </w:r>
            <w:r w:rsidRPr="00B96C9A">
              <w:rPr>
                <w:rFonts w:ascii="TH Sarabun New" w:hAnsi="TH Sarabun New" w:cs="TH Sarabun New"/>
              </w:rPr>
              <w:t>,</w:t>
            </w:r>
          </w:p>
          <w:p w14:paraId="3A8AC34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ในช่อง </w:t>
            </w:r>
            <w:r w:rsidRPr="00B96C9A">
              <w:rPr>
                <w:rFonts w:ascii="TH Sarabun New" w:hAnsi="TH Sarabun New" w:cs="TH Sarabun New"/>
              </w:rPr>
              <w:t xml:space="preserve">Input </w:t>
            </w:r>
            <w:r w:rsidRPr="00B96C9A">
              <w:rPr>
                <w:rFonts w:ascii="TH Sarabun New" w:hAnsi="TH Sarabun New" w:cs="TH Sarabun New"/>
                <w:cs/>
              </w:rPr>
              <w:t>จะมีข้อมูลเดิมที่กรอกเอาไว้ ปรากฏอยู่</w:t>
            </w:r>
          </w:p>
        </w:tc>
        <w:tc>
          <w:tcPr>
            <w:tcW w:w="1208" w:type="dxa"/>
          </w:tcPr>
          <w:p w14:paraId="787307B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0" w:type="dxa"/>
          </w:tcPr>
          <w:p w14:paraId="6FFBA76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26823774" w14:textId="77777777" w:rsidR="00A47B48" w:rsidRPr="00B96C9A" w:rsidRDefault="00A47B48" w:rsidP="00A47B48">
      <w:pPr>
        <w:spacing w:after="0" w:line="240" w:lineRule="auto"/>
      </w:pPr>
    </w:p>
    <w:p w14:paraId="6C9620B9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4  หน้าข่าวสาร (</w:t>
      </w:r>
      <w:r w:rsidRPr="00B96C9A">
        <w:rPr>
          <w:rFonts w:eastAsia="Calibri"/>
          <w:spacing w:val="-8"/>
        </w:rPr>
        <w:t>UC004</w:t>
      </w:r>
      <w:r w:rsidRPr="00B96C9A">
        <w:rPr>
          <w:rFonts w:eastAsia="Calibri"/>
          <w:spacing w:val="-8"/>
          <w:cs/>
        </w:rPr>
        <w:t>)</w:t>
      </w:r>
    </w:p>
    <w:p w14:paraId="56725344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7AF12D7E" w14:textId="1D035E83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960385" w:rsidRPr="00B96C9A">
        <w:rPr>
          <w:b/>
          <w:bCs/>
          <w:cs/>
        </w:rPr>
        <w:t>6</w:t>
      </w:r>
      <w:r w:rsidR="0030468C" w:rsidRPr="00B96C9A">
        <w:rPr>
          <w:b/>
          <w:bCs/>
          <w:cs/>
        </w:rPr>
        <w:t>7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หน้า</w:t>
      </w:r>
      <w:r w:rsidRPr="00B96C9A">
        <w:rPr>
          <w:rFonts w:eastAsia="Calibri"/>
          <w:spacing w:val="-8"/>
          <w:cs/>
        </w:rPr>
        <w:t>ข่าวสาร</w:t>
      </w:r>
    </w:p>
    <w:p w14:paraId="116B3A28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2C42C743" w14:textId="77777777" w:rsidTr="2B70ABAF">
        <w:trPr>
          <w:trHeight w:val="623"/>
          <w:tblHeader/>
        </w:trPr>
        <w:tc>
          <w:tcPr>
            <w:tcW w:w="1093" w:type="dxa"/>
          </w:tcPr>
          <w:p w14:paraId="59A2BBEA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30FE05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231F4041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00F0C9B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3078467B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1134A8F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444F4015" w14:textId="77777777" w:rsidTr="2B70ABAF">
        <w:trPr>
          <w:trHeight w:val="534"/>
        </w:trPr>
        <w:tc>
          <w:tcPr>
            <w:tcW w:w="1093" w:type="dxa"/>
          </w:tcPr>
          <w:p w14:paraId="18E32807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5D8345B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้หน้าข่าวสาร</w:t>
            </w:r>
          </w:p>
        </w:tc>
        <w:tc>
          <w:tcPr>
            <w:tcW w:w="3333" w:type="dxa"/>
          </w:tcPr>
          <w:p w14:paraId="10170D7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่าวสาร โดยมีการแสดงข้อมูลไม่เกิน 10 รายการ หากเกินกว่านั้นจะนำไปไว้ในหน้าถัดไป</w:t>
            </w:r>
          </w:p>
        </w:tc>
        <w:tc>
          <w:tcPr>
            <w:tcW w:w="1211" w:type="dxa"/>
          </w:tcPr>
          <w:p w14:paraId="5F6B2C18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D878D9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2F5A2CE3" w14:textId="77777777" w:rsidR="00A47B48" w:rsidRPr="00B96C9A" w:rsidRDefault="00A47B48" w:rsidP="00A47B48">
      <w:pPr>
        <w:spacing w:after="0" w:line="240" w:lineRule="auto"/>
      </w:pPr>
    </w:p>
    <w:p w14:paraId="3178D057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5  หน้าดูรายละเอียดข่าว (</w:t>
      </w:r>
      <w:r w:rsidRPr="00B96C9A">
        <w:rPr>
          <w:rFonts w:eastAsia="Calibri"/>
          <w:spacing w:val="-8"/>
        </w:rPr>
        <w:t>UC004</w:t>
      </w:r>
      <w:r w:rsidRPr="00B96C9A">
        <w:rPr>
          <w:rFonts w:eastAsia="Calibri"/>
          <w:spacing w:val="-8"/>
          <w:cs/>
        </w:rPr>
        <w:t>)</w:t>
      </w:r>
    </w:p>
    <w:p w14:paraId="02DD6536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028086A9" w14:textId="33570A42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960385" w:rsidRPr="00B96C9A">
        <w:rPr>
          <w:b/>
          <w:bCs/>
          <w:cs/>
        </w:rPr>
        <w:t>6</w:t>
      </w:r>
      <w:r w:rsidR="0030468C" w:rsidRPr="00B96C9A">
        <w:rPr>
          <w:b/>
          <w:bCs/>
          <w:cs/>
        </w:rPr>
        <w:t>8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หน้า</w:t>
      </w:r>
      <w:r w:rsidRPr="00B96C9A">
        <w:rPr>
          <w:rFonts w:eastAsia="Calibri"/>
          <w:spacing w:val="-8"/>
          <w:cs/>
        </w:rPr>
        <w:t>ดูรายละเอียดข่าว</w:t>
      </w:r>
    </w:p>
    <w:p w14:paraId="17BAC429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700C1A54" w14:textId="77777777" w:rsidTr="2B70ABAF">
        <w:trPr>
          <w:trHeight w:val="623"/>
          <w:tblHeader/>
        </w:trPr>
        <w:tc>
          <w:tcPr>
            <w:tcW w:w="1093" w:type="dxa"/>
          </w:tcPr>
          <w:p w14:paraId="73041D4C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7FE4DEF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0A4AA93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6D4948D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2F7D297E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6FAD8D21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66C08A75" w14:textId="77777777" w:rsidTr="2B70ABAF">
        <w:trPr>
          <w:trHeight w:val="534"/>
        </w:trPr>
        <w:tc>
          <w:tcPr>
            <w:tcW w:w="1093" w:type="dxa"/>
          </w:tcPr>
          <w:p w14:paraId="1B5B05B9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0DF751C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ผู้ใช้ไม่ได้เข้าสู่ระบบ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อาจารย์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นักศึกษา</w:t>
            </w:r>
          </w:p>
        </w:tc>
        <w:tc>
          <w:tcPr>
            <w:tcW w:w="3333" w:type="dxa"/>
          </w:tcPr>
          <w:p w14:paraId="64089196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รายละเอียดข่าว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วันเวลาที่โพสต์ข่าว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ชื่อผู้ใช้ที่โพสต์ข่าว และต้องไม่มีปุ่มแก้ไข และลบข่าว</w:t>
            </w:r>
          </w:p>
        </w:tc>
        <w:tc>
          <w:tcPr>
            <w:tcW w:w="1211" w:type="dxa"/>
          </w:tcPr>
          <w:p w14:paraId="37C608F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3531E5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0941E26A" w14:textId="77777777" w:rsidTr="2B70ABAF">
        <w:trPr>
          <w:trHeight w:val="534"/>
        </w:trPr>
        <w:tc>
          <w:tcPr>
            <w:tcW w:w="1093" w:type="dxa"/>
          </w:tcPr>
          <w:p w14:paraId="038C9EF2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44BA67B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ผู้ใช้เป็นผู้ดูแลระบบ</w:t>
            </w:r>
          </w:p>
        </w:tc>
        <w:tc>
          <w:tcPr>
            <w:tcW w:w="3333" w:type="dxa"/>
          </w:tcPr>
          <w:p w14:paraId="3E2A452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รายละเอียดข่าว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วันเวลาที่โพสต์ข่าว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ชื่อผู้ใช้ที่โพสต์ข่าว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แสดงปุ่มแก้ไข และปุ่มลบข่าว</w:t>
            </w:r>
          </w:p>
        </w:tc>
        <w:tc>
          <w:tcPr>
            <w:tcW w:w="1211" w:type="dxa"/>
          </w:tcPr>
          <w:p w14:paraId="76ABC94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37566A8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3F97AB6A" w14:textId="77777777" w:rsidR="00A47B48" w:rsidRPr="00B96C9A" w:rsidRDefault="00A47B48" w:rsidP="00A47B48">
      <w:pPr>
        <w:spacing w:after="0" w:line="240" w:lineRule="auto"/>
        <w:rPr>
          <w:cs/>
        </w:rPr>
        <w:sectPr w:rsidR="00A47B48" w:rsidRPr="00B96C9A" w:rsidSect="00F674EB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3897D01C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6  ดูปฏิทิน (</w:t>
      </w:r>
      <w:r w:rsidRPr="00B96C9A">
        <w:rPr>
          <w:rFonts w:eastAsia="Calibri"/>
          <w:spacing w:val="-8"/>
        </w:rPr>
        <w:t>UC005</w:t>
      </w:r>
      <w:r w:rsidRPr="00B96C9A">
        <w:rPr>
          <w:rFonts w:eastAsia="Calibri"/>
          <w:spacing w:val="-8"/>
          <w:cs/>
        </w:rPr>
        <w:t>)</w:t>
      </w:r>
    </w:p>
    <w:p w14:paraId="33178A67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29256F28" w14:textId="2A346985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  <w:cs/>
        </w:rPr>
        <w:t>69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หน้า</w:t>
      </w:r>
      <w:r w:rsidRPr="00B96C9A">
        <w:rPr>
          <w:rFonts w:eastAsia="Calibri"/>
          <w:spacing w:val="-8"/>
          <w:cs/>
        </w:rPr>
        <w:t>ปฏิทิน</w:t>
      </w:r>
    </w:p>
    <w:p w14:paraId="1C260DED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1BE3966C" w14:textId="77777777" w:rsidTr="2B70ABAF">
        <w:trPr>
          <w:trHeight w:val="623"/>
          <w:tblHeader/>
        </w:trPr>
        <w:tc>
          <w:tcPr>
            <w:tcW w:w="1093" w:type="dxa"/>
          </w:tcPr>
          <w:p w14:paraId="7AF10001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0A9A2E7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57F42CC4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4D66503E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692129B8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384A77D2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03E8B3C6" w14:textId="77777777" w:rsidTr="2B70ABAF">
        <w:trPr>
          <w:trHeight w:val="534"/>
        </w:trPr>
        <w:tc>
          <w:tcPr>
            <w:tcW w:w="1093" w:type="dxa"/>
          </w:tcPr>
          <w:p w14:paraId="050E6CA1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156A033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ปฏิทิน</w:t>
            </w:r>
          </w:p>
        </w:tc>
        <w:tc>
          <w:tcPr>
            <w:tcW w:w="3333" w:type="dxa"/>
          </w:tcPr>
          <w:p w14:paraId="1F0A9E6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ปฏิทินกิจกรรม โดยประกอบไปด้วย ลำดับ, กิจกรรม, วันที่, และแบบฟอร์มที่ใช้</w:t>
            </w:r>
          </w:p>
        </w:tc>
        <w:tc>
          <w:tcPr>
            <w:tcW w:w="1211" w:type="dxa"/>
          </w:tcPr>
          <w:p w14:paraId="756B1F6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9A040F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11457252" w14:textId="77777777" w:rsidR="00A47B48" w:rsidRPr="00B96C9A" w:rsidRDefault="00A47B48" w:rsidP="00A47B48">
      <w:pPr>
        <w:spacing w:after="0" w:line="240" w:lineRule="auto"/>
      </w:pPr>
    </w:p>
    <w:p w14:paraId="303F80E4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7  ดาวน์โหลดเอกสารที่เกี่ยวข้องจากหน้าปฏิทิน (</w:t>
      </w:r>
      <w:r w:rsidRPr="00B96C9A">
        <w:rPr>
          <w:rFonts w:eastAsia="Calibri"/>
          <w:spacing w:val="-8"/>
        </w:rPr>
        <w:t>UC005</w:t>
      </w:r>
      <w:r w:rsidRPr="00B96C9A">
        <w:rPr>
          <w:rFonts w:eastAsia="Calibri"/>
          <w:spacing w:val="-8"/>
          <w:cs/>
        </w:rPr>
        <w:t>)</w:t>
      </w:r>
    </w:p>
    <w:p w14:paraId="0F408126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38A74BDF" w14:textId="06DF12DE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960385" w:rsidRPr="00B96C9A">
        <w:rPr>
          <w:b/>
          <w:bCs/>
          <w:cs/>
        </w:rPr>
        <w:t>7</w:t>
      </w:r>
      <w:r w:rsidR="0030468C" w:rsidRPr="00B96C9A">
        <w:rPr>
          <w:b/>
          <w:bCs/>
          <w:cs/>
        </w:rPr>
        <w:t>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ดาวน์โหลดเอกสารที่เกี่ยวข้องจากหน้าปฏิทิน</w:t>
      </w:r>
    </w:p>
    <w:p w14:paraId="05168547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20A319D4" w14:textId="77777777" w:rsidTr="2B70ABAF">
        <w:trPr>
          <w:trHeight w:val="623"/>
          <w:tblHeader/>
        </w:trPr>
        <w:tc>
          <w:tcPr>
            <w:tcW w:w="1093" w:type="dxa"/>
          </w:tcPr>
          <w:p w14:paraId="4C03B16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44B9E0F6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29F812B6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2CF2A5B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73CB150B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50F34B78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0BDB425C" w14:textId="77777777" w:rsidTr="2B70ABAF">
        <w:trPr>
          <w:trHeight w:val="534"/>
        </w:trPr>
        <w:tc>
          <w:tcPr>
            <w:tcW w:w="1093" w:type="dxa"/>
          </w:tcPr>
          <w:p w14:paraId="2C22AEB0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4994532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ดาวน์โหลดเอกสารที่เกี่ยวข้อง</w:t>
            </w:r>
          </w:p>
        </w:tc>
        <w:tc>
          <w:tcPr>
            <w:tcW w:w="3333" w:type="dxa"/>
          </w:tcPr>
          <w:p w14:paraId="5A46E85E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ดาวน์โหลดเอกสารได้ตามปกติ</w:t>
            </w:r>
          </w:p>
        </w:tc>
        <w:tc>
          <w:tcPr>
            <w:tcW w:w="1211" w:type="dxa"/>
          </w:tcPr>
          <w:p w14:paraId="6D4D38E2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68C3508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758D7DB7" w14:textId="77777777" w:rsidR="00A47B48" w:rsidRPr="00B96C9A" w:rsidRDefault="00A47B48" w:rsidP="00A47B48">
      <w:pPr>
        <w:spacing w:after="0" w:line="240" w:lineRule="auto"/>
      </w:pPr>
    </w:p>
    <w:p w14:paraId="501CBB75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8  ดาวน์โหลดเอกสาร (</w:t>
      </w:r>
      <w:r w:rsidRPr="00B96C9A">
        <w:rPr>
          <w:rFonts w:eastAsia="Calibri"/>
          <w:spacing w:val="-8"/>
        </w:rPr>
        <w:t>UC006</w:t>
      </w:r>
      <w:r w:rsidRPr="00B96C9A">
        <w:rPr>
          <w:rFonts w:eastAsia="Calibri"/>
          <w:spacing w:val="-8"/>
          <w:cs/>
        </w:rPr>
        <w:t>)</w:t>
      </w:r>
    </w:p>
    <w:p w14:paraId="79505995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1A89A06B" w14:textId="6AEF2F85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  <w:cs/>
        </w:rPr>
        <w:t>7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ดาวน์โหลดเอกสาร</w:t>
      </w:r>
    </w:p>
    <w:p w14:paraId="2CDBE2F1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1BDC28F1" w14:textId="77777777" w:rsidTr="2B70ABAF">
        <w:trPr>
          <w:trHeight w:val="623"/>
          <w:tblHeader/>
        </w:trPr>
        <w:tc>
          <w:tcPr>
            <w:tcW w:w="1093" w:type="dxa"/>
          </w:tcPr>
          <w:p w14:paraId="0A9E08A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6BBDAA21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6634A32E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0C650AD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1B5D4F2B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65B2EA8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7F22336D" w14:textId="77777777" w:rsidTr="2B70ABAF">
        <w:trPr>
          <w:trHeight w:val="534"/>
        </w:trPr>
        <w:tc>
          <w:tcPr>
            <w:tcW w:w="1093" w:type="dxa"/>
          </w:tcPr>
          <w:p w14:paraId="681B6E9B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7F6F0DF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ปฏิทิน ในกรณีผู้ใช้ไม่ใช่ผู้ดูแลระบบ</w:t>
            </w:r>
          </w:p>
        </w:tc>
        <w:tc>
          <w:tcPr>
            <w:tcW w:w="3333" w:type="dxa"/>
          </w:tcPr>
          <w:p w14:paraId="6277BEE1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่าวสาร โดยมีการแสดงข้อมูลไม่เกิน 10 รายการ หากเกินกว่านั้นจะนำไปไว้ในหน้าถัดไป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มีการแสดงปุ่มดาวน์โหลดเอกสาร แต่ไม่มีการแสดงปุ่มลบและแก้ไขเอกสาร</w:t>
            </w:r>
          </w:p>
        </w:tc>
        <w:tc>
          <w:tcPr>
            <w:tcW w:w="1211" w:type="dxa"/>
          </w:tcPr>
          <w:p w14:paraId="26E2AB36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0CEF88D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09C989ED" w14:textId="77777777" w:rsidTr="2B70ABAF">
        <w:trPr>
          <w:trHeight w:val="534"/>
        </w:trPr>
        <w:tc>
          <w:tcPr>
            <w:tcW w:w="1093" w:type="dxa"/>
          </w:tcPr>
          <w:p w14:paraId="5E1BE69D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6F6B055A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ปฏิทิน ในกรณีผู้ใช้เป็นผู้ดูแลระบบ</w:t>
            </w:r>
          </w:p>
        </w:tc>
        <w:tc>
          <w:tcPr>
            <w:tcW w:w="3333" w:type="dxa"/>
          </w:tcPr>
          <w:p w14:paraId="77B9323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่าวสาร โดยมีการแสดงข้อมูลไม่เกิน 10 รายการ หากเกินกว่านั้นจะนำไปไว้ในหน้าถัดไป</w:t>
            </w:r>
            <w:r w:rsidRPr="00B96C9A">
              <w:rPr>
                <w:rFonts w:ascii="TH Sarabun New" w:hAnsi="TH Sarabun New" w:cs="TH Sarabun New"/>
              </w:rPr>
              <w:t xml:space="preserve">, </w:t>
            </w:r>
            <w:r w:rsidRPr="00B96C9A">
              <w:rPr>
                <w:rFonts w:ascii="TH Sarabun New" w:hAnsi="TH Sarabun New" w:cs="TH Sarabun New"/>
                <w:cs/>
              </w:rPr>
              <w:t>มีการแสดงปุ่มดาวน์โหลด, ลบ, และแก้ไขเอกสาร</w:t>
            </w:r>
          </w:p>
        </w:tc>
        <w:tc>
          <w:tcPr>
            <w:tcW w:w="1211" w:type="dxa"/>
          </w:tcPr>
          <w:p w14:paraId="16C9921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DF6A29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13BD0C9C" w14:textId="77777777" w:rsidR="00A47B48" w:rsidRPr="00B96C9A" w:rsidRDefault="00A47B48" w:rsidP="00A47B48">
      <w:pPr>
        <w:spacing w:after="0" w:line="240" w:lineRule="auto"/>
      </w:pPr>
    </w:p>
    <w:p w14:paraId="56998966" w14:textId="77777777" w:rsidR="00A47B48" w:rsidRPr="00B96C9A" w:rsidRDefault="00A47B48" w:rsidP="00A47B48">
      <w:pPr>
        <w:spacing w:after="0" w:line="240" w:lineRule="auto"/>
      </w:pPr>
    </w:p>
    <w:p w14:paraId="5B38E7E4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9  ร้องขอเปลี่ยนอาจารย์ที่ปรึกษา (</w:t>
      </w:r>
      <w:r w:rsidRPr="00B96C9A">
        <w:rPr>
          <w:rFonts w:eastAsia="Calibri"/>
          <w:spacing w:val="-8"/>
        </w:rPr>
        <w:t>UC007</w:t>
      </w:r>
      <w:r w:rsidRPr="00B96C9A">
        <w:rPr>
          <w:rFonts w:eastAsia="Calibri"/>
          <w:spacing w:val="-8"/>
          <w:cs/>
        </w:rPr>
        <w:t>)</w:t>
      </w:r>
    </w:p>
    <w:p w14:paraId="31250DDD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7591B0AC" w14:textId="757C84A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ร้องขอเปลี่ยนอาจารย์ที่ปรึกษา</w:t>
      </w:r>
    </w:p>
    <w:p w14:paraId="7133AB12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767709AA" w14:textId="77777777" w:rsidTr="2B70ABAF">
        <w:trPr>
          <w:trHeight w:val="623"/>
          <w:tblHeader/>
        </w:trPr>
        <w:tc>
          <w:tcPr>
            <w:tcW w:w="1093" w:type="dxa"/>
          </w:tcPr>
          <w:p w14:paraId="6636C3A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DFCD01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46C79D7B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72F14814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2D6723A6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68CF5EDC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720EE6B8" w14:textId="77777777" w:rsidTr="2B70ABAF">
        <w:trPr>
          <w:trHeight w:val="534"/>
        </w:trPr>
        <w:tc>
          <w:tcPr>
            <w:tcW w:w="1093" w:type="dxa"/>
          </w:tcPr>
          <w:p w14:paraId="4FBAC69A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4B61E7E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คำร้อง ในกรณีที่มีที่ปรึกษาแล้ว</w:t>
            </w:r>
          </w:p>
        </w:tc>
        <w:tc>
          <w:tcPr>
            <w:tcW w:w="3333" w:type="dxa"/>
          </w:tcPr>
          <w:p w14:paraId="060B2AB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ยู่หน้าเดิม พร้อมแสดงข้อความแจ้งเตือนว่ามีที่ปรึกษาแล้ว</w:t>
            </w:r>
          </w:p>
        </w:tc>
        <w:tc>
          <w:tcPr>
            <w:tcW w:w="1211" w:type="dxa"/>
          </w:tcPr>
          <w:p w14:paraId="757384F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BC14F5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6D6D28DB" w14:textId="77777777" w:rsidTr="2B70ABAF">
        <w:trPr>
          <w:trHeight w:val="534"/>
        </w:trPr>
        <w:tc>
          <w:tcPr>
            <w:tcW w:w="1093" w:type="dxa"/>
          </w:tcPr>
          <w:p w14:paraId="40B620BF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26131BA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คำร้อง ในกรณีที่มีคำร้องอยู่ในระหว่างการ</w:t>
            </w:r>
            <w:r w:rsidR="001F5F6F" w:rsidRPr="00B96C9A">
              <w:rPr>
                <w:rFonts w:ascii="TH Sarabun New" w:hAnsi="TH Sarabun New" w:cs="TH Sarabun New"/>
                <w:cs/>
              </w:rPr>
              <w:t>พิจารณา</w:t>
            </w:r>
          </w:p>
        </w:tc>
        <w:tc>
          <w:tcPr>
            <w:tcW w:w="3333" w:type="dxa"/>
          </w:tcPr>
          <w:p w14:paraId="4617939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ปลี่ยนหน้าไปยังหน้าคำร้อง และแสดงข้อความแจ้งเตือนว่าคำร้องอยู่ระหว่าง</w:t>
            </w:r>
            <w:r w:rsidR="001F5F6F" w:rsidRPr="00B96C9A">
              <w:rPr>
                <w:rFonts w:ascii="TH Sarabun New" w:hAnsi="TH Sarabun New" w:cs="TH Sarabun New"/>
                <w:cs/>
              </w:rPr>
              <w:t>พิจารณา</w:t>
            </w:r>
          </w:p>
        </w:tc>
        <w:tc>
          <w:tcPr>
            <w:tcW w:w="1211" w:type="dxa"/>
          </w:tcPr>
          <w:p w14:paraId="118669EB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C9A1038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414CEC19" w14:textId="77777777" w:rsidTr="2B70ABAF">
        <w:trPr>
          <w:trHeight w:val="534"/>
        </w:trPr>
        <w:tc>
          <w:tcPr>
            <w:tcW w:w="1093" w:type="dxa"/>
          </w:tcPr>
          <w:p w14:paraId="0FC544C9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1DEC83CD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คำร้อง ในกรณีที่มีที่ปรึกษาแล้ว</w:t>
            </w:r>
          </w:p>
        </w:tc>
        <w:tc>
          <w:tcPr>
            <w:tcW w:w="3333" w:type="dxa"/>
          </w:tcPr>
          <w:p w14:paraId="15890C7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แบบฟอร์มคำร้องครบถ้วน</w:t>
            </w:r>
          </w:p>
        </w:tc>
        <w:tc>
          <w:tcPr>
            <w:tcW w:w="1211" w:type="dxa"/>
          </w:tcPr>
          <w:p w14:paraId="45B00586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CD0CCC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47807DB5" w14:textId="77777777" w:rsidTr="2B70ABAF">
        <w:trPr>
          <w:trHeight w:val="534"/>
        </w:trPr>
        <w:tc>
          <w:tcPr>
            <w:tcW w:w="1093" w:type="dxa"/>
          </w:tcPr>
          <w:p w14:paraId="3F0A53F3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4</w:t>
            </w:r>
          </w:p>
        </w:tc>
        <w:tc>
          <w:tcPr>
            <w:tcW w:w="1931" w:type="dxa"/>
          </w:tcPr>
          <w:p w14:paraId="0A43551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ดบันทึกคำร้อง ข้อมูลถูกต้อง</w:t>
            </w:r>
          </w:p>
        </w:tc>
        <w:tc>
          <w:tcPr>
            <w:tcW w:w="3333" w:type="dxa"/>
          </w:tcPr>
          <w:p w14:paraId="5424159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ปลี่ยนหน้าไปยังหน้าคำร้อง พร้อมแจ้งเตือนว่าบันทึกข้อมูลสำเร็จ</w:t>
            </w:r>
          </w:p>
        </w:tc>
        <w:tc>
          <w:tcPr>
            <w:tcW w:w="1211" w:type="dxa"/>
          </w:tcPr>
          <w:p w14:paraId="075D319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D43A793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17CF7C57" w14:textId="77777777" w:rsidTr="2B70ABAF">
        <w:trPr>
          <w:trHeight w:val="534"/>
        </w:trPr>
        <w:tc>
          <w:tcPr>
            <w:tcW w:w="1093" w:type="dxa"/>
          </w:tcPr>
          <w:p w14:paraId="27635149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5</w:t>
            </w:r>
          </w:p>
        </w:tc>
        <w:tc>
          <w:tcPr>
            <w:tcW w:w="1931" w:type="dxa"/>
          </w:tcPr>
          <w:p w14:paraId="283230C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ดบันทึกคำร้อง ข้อมูลผิด</w:t>
            </w:r>
          </w:p>
        </w:tc>
        <w:tc>
          <w:tcPr>
            <w:tcW w:w="3333" w:type="dxa"/>
          </w:tcPr>
          <w:p w14:paraId="2885A17A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ยู่หน้าเดิม พร้อมแสดงข้อผิดพลาด</w:t>
            </w:r>
          </w:p>
        </w:tc>
        <w:tc>
          <w:tcPr>
            <w:tcW w:w="1211" w:type="dxa"/>
          </w:tcPr>
          <w:p w14:paraId="299089BB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9009E8E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0DE1C56A" w14:textId="77777777" w:rsidR="00A47B48" w:rsidRPr="00B96C9A" w:rsidRDefault="00A47B48" w:rsidP="00A47B48">
      <w:pPr>
        <w:spacing w:after="0" w:line="240" w:lineRule="auto"/>
      </w:pPr>
    </w:p>
    <w:p w14:paraId="295F22A4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0  ร้องขอเปลี่ยนหัวข้อโครงงาน (</w:t>
      </w:r>
      <w:r w:rsidRPr="00B96C9A">
        <w:rPr>
          <w:rFonts w:eastAsia="Calibri"/>
          <w:spacing w:val="-8"/>
        </w:rPr>
        <w:t>UC008</w:t>
      </w:r>
      <w:r w:rsidRPr="00B96C9A">
        <w:rPr>
          <w:rFonts w:eastAsia="Calibri"/>
          <w:spacing w:val="-8"/>
          <w:cs/>
        </w:rPr>
        <w:t>)</w:t>
      </w:r>
    </w:p>
    <w:p w14:paraId="41C0AAB8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17623714" w14:textId="2625636F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ร้องขอเปลี่ยนหัวข้อโครงงาน</w:t>
      </w:r>
    </w:p>
    <w:p w14:paraId="2DE7B2C3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0EAC31B7" w14:textId="77777777" w:rsidTr="2B70ABAF">
        <w:trPr>
          <w:trHeight w:val="623"/>
          <w:tblHeader/>
        </w:trPr>
        <w:tc>
          <w:tcPr>
            <w:tcW w:w="1093" w:type="dxa"/>
          </w:tcPr>
          <w:p w14:paraId="2CC1BB08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1F30F3BB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34030DE6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7438F68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856D8A2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46C1AA3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3A5D036A" w14:textId="77777777" w:rsidTr="2B70ABAF">
        <w:trPr>
          <w:trHeight w:val="534"/>
        </w:trPr>
        <w:tc>
          <w:tcPr>
            <w:tcW w:w="1093" w:type="dxa"/>
          </w:tcPr>
          <w:p w14:paraId="7EFBE742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20E3CE82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คำร้อง ในกรณีที่ยังไม่มีที่ปรึกษา</w:t>
            </w:r>
          </w:p>
        </w:tc>
        <w:tc>
          <w:tcPr>
            <w:tcW w:w="3333" w:type="dxa"/>
          </w:tcPr>
          <w:p w14:paraId="5E760AB2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ยู่หน้าเดิม พร้อมแสดงข้อความแจ้งเตือนว่าคุณยังไม่มีที่ปรึกษา</w:t>
            </w:r>
          </w:p>
        </w:tc>
        <w:tc>
          <w:tcPr>
            <w:tcW w:w="1211" w:type="dxa"/>
          </w:tcPr>
          <w:p w14:paraId="718534B7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E44397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3B96FA89" w14:textId="77777777" w:rsidTr="2B70ABAF">
        <w:trPr>
          <w:trHeight w:val="534"/>
        </w:trPr>
        <w:tc>
          <w:tcPr>
            <w:tcW w:w="1093" w:type="dxa"/>
          </w:tcPr>
          <w:p w14:paraId="1D58BF0B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70A5D20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คำร้อง ในกรณีที่มีคำร้องอยู่ในระหว่างการ</w:t>
            </w:r>
            <w:r w:rsidR="001F5F6F" w:rsidRPr="00B96C9A">
              <w:rPr>
                <w:rFonts w:ascii="TH Sarabun New" w:hAnsi="TH Sarabun New" w:cs="TH Sarabun New"/>
                <w:cs/>
              </w:rPr>
              <w:t>พิจารณา</w:t>
            </w:r>
          </w:p>
        </w:tc>
        <w:tc>
          <w:tcPr>
            <w:tcW w:w="3333" w:type="dxa"/>
          </w:tcPr>
          <w:p w14:paraId="24781A63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ปลี่ยนหน้าไปยังหน้าคำร้อง และแสดงข้อความแจ้งเตือนว่าคำร้องอยู่ระหว่าง</w:t>
            </w:r>
            <w:r w:rsidR="001F5F6F" w:rsidRPr="00B96C9A">
              <w:rPr>
                <w:rFonts w:ascii="TH Sarabun New" w:hAnsi="TH Sarabun New" w:cs="TH Sarabun New"/>
                <w:cs/>
              </w:rPr>
              <w:t>พิจารณา</w:t>
            </w:r>
          </w:p>
        </w:tc>
        <w:tc>
          <w:tcPr>
            <w:tcW w:w="1211" w:type="dxa"/>
          </w:tcPr>
          <w:p w14:paraId="2E98FD8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3E436C1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13DA60D5" w14:textId="77777777" w:rsidTr="2B70ABAF">
        <w:trPr>
          <w:trHeight w:val="534"/>
        </w:trPr>
        <w:tc>
          <w:tcPr>
            <w:tcW w:w="1093" w:type="dxa"/>
          </w:tcPr>
          <w:p w14:paraId="2A16327C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309B9B49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ดบันทึกคำร้อง</w:t>
            </w:r>
          </w:p>
        </w:tc>
        <w:tc>
          <w:tcPr>
            <w:tcW w:w="3333" w:type="dxa"/>
          </w:tcPr>
          <w:p w14:paraId="5CA109F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ปลี่ยนหน้าไปยังหน้าคำร้อง พร้อมแจ้งเตือนว่าบันทึกข้อมูลสำเร็จ</w:t>
            </w:r>
          </w:p>
        </w:tc>
        <w:tc>
          <w:tcPr>
            <w:tcW w:w="1211" w:type="dxa"/>
          </w:tcPr>
          <w:p w14:paraId="29096A9B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94B968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3BC1902A" w14:textId="77777777" w:rsidR="00A47B48" w:rsidRPr="00B96C9A" w:rsidRDefault="00A47B48" w:rsidP="00A47B48">
      <w:pPr>
        <w:spacing w:after="0" w:line="240" w:lineRule="auto"/>
      </w:pPr>
    </w:p>
    <w:p w14:paraId="0BC46B5C" w14:textId="77777777" w:rsidR="00A47B48" w:rsidRPr="00B96C9A" w:rsidRDefault="00A47B48" w:rsidP="00A47B48">
      <w:pPr>
        <w:spacing w:after="0" w:line="240" w:lineRule="auto"/>
      </w:pPr>
    </w:p>
    <w:p w14:paraId="09576292" w14:textId="77777777" w:rsidR="00A47B48" w:rsidRPr="00B96C9A" w:rsidRDefault="00A47B48" w:rsidP="00A47B48">
      <w:pPr>
        <w:spacing w:after="0" w:line="240" w:lineRule="auto"/>
      </w:pPr>
    </w:p>
    <w:p w14:paraId="786D2CB7" w14:textId="77777777" w:rsidR="00D179EC" w:rsidRPr="00B96C9A" w:rsidRDefault="00D179EC" w:rsidP="00A47B48">
      <w:pPr>
        <w:spacing w:after="0" w:line="240" w:lineRule="auto"/>
      </w:pPr>
    </w:p>
    <w:p w14:paraId="0F5952BB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1  เพิ่ม/แก้ไข ข้อมูลโครงงาน (</w:t>
      </w:r>
      <w:r w:rsidRPr="00B96C9A">
        <w:rPr>
          <w:rFonts w:eastAsia="Calibri"/>
          <w:spacing w:val="-8"/>
        </w:rPr>
        <w:t>UC00</w:t>
      </w:r>
      <w:r w:rsidRPr="00B96C9A">
        <w:rPr>
          <w:rFonts w:eastAsia="Calibri"/>
          <w:spacing w:val="-8"/>
          <w:cs/>
        </w:rPr>
        <w:t>9)</w:t>
      </w:r>
    </w:p>
    <w:p w14:paraId="70C79949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34507F0E" w14:textId="199AB9B4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เพิ่ม/แก้ไข ข้อมูลโครงงาน</w:t>
      </w:r>
    </w:p>
    <w:p w14:paraId="0F27078B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47A76B9C" w14:textId="77777777" w:rsidTr="2B70ABAF">
        <w:trPr>
          <w:trHeight w:val="623"/>
          <w:tblHeader/>
        </w:trPr>
        <w:tc>
          <w:tcPr>
            <w:tcW w:w="1093" w:type="dxa"/>
          </w:tcPr>
          <w:p w14:paraId="67590F9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EB851F2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602CAA4C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2C8E095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60091F60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59059EBC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6E3F66FC" w14:textId="77777777" w:rsidTr="2B70ABAF">
        <w:trPr>
          <w:trHeight w:val="534"/>
        </w:trPr>
        <w:tc>
          <w:tcPr>
            <w:tcW w:w="1093" w:type="dxa"/>
          </w:tcPr>
          <w:p w14:paraId="7CD82D4A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0C4E662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แก้ไขข้อมูลครั้งแรก</w:t>
            </w:r>
          </w:p>
        </w:tc>
        <w:tc>
          <w:tcPr>
            <w:tcW w:w="3333" w:type="dxa"/>
          </w:tcPr>
          <w:p w14:paraId="36B07F0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ช่อง </w:t>
            </w:r>
            <w:r w:rsidRPr="00B96C9A">
              <w:rPr>
                <w:rFonts w:ascii="TH Sarabun New" w:hAnsi="TH Sarabun New" w:cs="TH Sarabun New"/>
              </w:rPr>
              <w:t xml:space="preserve">Input </w:t>
            </w:r>
            <w:r w:rsidRPr="00B96C9A">
              <w:rPr>
                <w:rFonts w:ascii="TH Sarabun New" w:hAnsi="TH Sarabun New" w:cs="TH Sarabun New"/>
                <w:cs/>
              </w:rPr>
              <w:t>ข้อมูลชื่อโครงงานภาษาไทยและภาษาอังกฤษ สามารถกรอกได้</w:t>
            </w:r>
          </w:p>
        </w:tc>
        <w:tc>
          <w:tcPr>
            <w:tcW w:w="1211" w:type="dxa"/>
          </w:tcPr>
          <w:p w14:paraId="2C05886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B4FC4D7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717C2C24" w14:textId="77777777" w:rsidTr="2B70ABAF">
        <w:trPr>
          <w:trHeight w:val="534"/>
        </w:trPr>
        <w:tc>
          <w:tcPr>
            <w:tcW w:w="1093" w:type="dxa"/>
          </w:tcPr>
          <w:p w14:paraId="115ECD8E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7D008BB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ไม่ได้แก้ไขข้อมูลครั้งแรก</w:t>
            </w:r>
          </w:p>
        </w:tc>
        <w:tc>
          <w:tcPr>
            <w:tcW w:w="3333" w:type="dxa"/>
          </w:tcPr>
          <w:p w14:paraId="18FDB29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ช่อง </w:t>
            </w:r>
            <w:r w:rsidRPr="00B96C9A">
              <w:rPr>
                <w:rFonts w:ascii="TH Sarabun New" w:hAnsi="TH Sarabun New" w:cs="TH Sarabun New"/>
              </w:rPr>
              <w:t xml:space="preserve">Input </w:t>
            </w:r>
            <w:r w:rsidRPr="00B96C9A">
              <w:rPr>
                <w:rFonts w:ascii="TH Sarabun New" w:hAnsi="TH Sarabun New" w:cs="TH Sarabun New"/>
                <w:cs/>
              </w:rPr>
              <w:t>ข้อมูลชื่อโครงงานภาษาไทยและภาษาอังกฤษ ไม่สามารถกรอกได้ แต่แสดงเป็นข้อความสีเทา</w:t>
            </w:r>
          </w:p>
        </w:tc>
        <w:tc>
          <w:tcPr>
            <w:tcW w:w="1211" w:type="dxa"/>
          </w:tcPr>
          <w:p w14:paraId="57BA330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D44BFBB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7D99BEEF" w14:textId="77777777" w:rsidTr="2B70ABAF">
        <w:trPr>
          <w:trHeight w:val="534"/>
        </w:trPr>
        <w:tc>
          <w:tcPr>
            <w:tcW w:w="1093" w:type="dxa"/>
          </w:tcPr>
          <w:p w14:paraId="43B65EA8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465A3D5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ดบันทึกข้อมูล กรณีข้อมูลถูกต้อง</w:t>
            </w:r>
          </w:p>
        </w:tc>
        <w:tc>
          <w:tcPr>
            <w:tcW w:w="3333" w:type="dxa"/>
          </w:tcPr>
          <w:p w14:paraId="0EF09C3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แจ้งเตือนว่าบันทึกข้อมูลเรียบร้อยแล้ว</w:t>
            </w:r>
          </w:p>
        </w:tc>
        <w:tc>
          <w:tcPr>
            <w:tcW w:w="1211" w:type="dxa"/>
          </w:tcPr>
          <w:p w14:paraId="3FA66AE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E60409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5CC6F6ED" w14:textId="77777777" w:rsidTr="2B70ABAF">
        <w:trPr>
          <w:trHeight w:val="534"/>
        </w:trPr>
        <w:tc>
          <w:tcPr>
            <w:tcW w:w="1093" w:type="dxa"/>
          </w:tcPr>
          <w:p w14:paraId="0E3EC2F3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4</w:t>
            </w:r>
          </w:p>
        </w:tc>
        <w:tc>
          <w:tcPr>
            <w:tcW w:w="1931" w:type="dxa"/>
          </w:tcPr>
          <w:p w14:paraId="18C99BF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ดบันทึกข้อมูล กรณีข้อมูลไม่ถูกต้อง</w:t>
            </w:r>
          </w:p>
        </w:tc>
        <w:tc>
          <w:tcPr>
            <w:tcW w:w="3333" w:type="dxa"/>
          </w:tcPr>
          <w:p w14:paraId="0970918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ผิดพลาดพร้อมแจ้งเตือนว่ามีข้อผิดพลาด</w:t>
            </w:r>
          </w:p>
        </w:tc>
        <w:tc>
          <w:tcPr>
            <w:tcW w:w="1211" w:type="dxa"/>
          </w:tcPr>
          <w:p w14:paraId="3E8C5A4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97085B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07323458" w14:textId="77777777" w:rsidTr="2B70ABAF">
        <w:trPr>
          <w:trHeight w:val="534"/>
        </w:trPr>
        <w:tc>
          <w:tcPr>
            <w:tcW w:w="1093" w:type="dxa"/>
          </w:tcPr>
          <w:p w14:paraId="57FBD171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5</w:t>
            </w:r>
          </w:p>
        </w:tc>
        <w:tc>
          <w:tcPr>
            <w:tcW w:w="1931" w:type="dxa"/>
          </w:tcPr>
          <w:p w14:paraId="729EB2BD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ยังไม่มีที่ปรึกษาโครงงาน</w:t>
            </w:r>
          </w:p>
        </w:tc>
        <w:tc>
          <w:tcPr>
            <w:tcW w:w="3333" w:type="dxa"/>
          </w:tcPr>
          <w:p w14:paraId="4D3C02EE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ยู่หน้าเดิมและแสดงแจ้งเตือนว่าไม่มีที่ปรึกษาโครงงาน</w:t>
            </w:r>
          </w:p>
        </w:tc>
        <w:tc>
          <w:tcPr>
            <w:tcW w:w="1211" w:type="dxa"/>
          </w:tcPr>
          <w:p w14:paraId="1249517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1C7C08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2C0ECF04" w14:textId="77777777" w:rsidR="00A47B48" w:rsidRPr="00B96C9A" w:rsidRDefault="00A47B48" w:rsidP="00A47B48">
      <w:pPr>
        <w:spacing w:after="0" w:line="240" w:lineRule="auto"/>
      </w:pPr>
    </w:p>
    <w:p w14:paraId="4F288506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2  ดูนักศึกษาที่ยังไม่เพิ่มโครงงาน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0)</w:t>
      </w:r>
    </w:p>
    <w:p w14:paraId="60841656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4659D54E" w14:textId="578B5C4F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5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ดูนักศึกษาที่ยังไม่เพิ่มโครงงาน</w:t>
      </w:r>
    </w:p>
    <w:p w14:paraId="7F58F908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2E3FA310" w14:textId="77777777" w:rsidTr="2B70ABAF">
        <w:trPr>
          <w:trHeight w:val="623"/>
          <w:tblHeader/>
        </w:trPr>
        <w:tc>
          <w:tcPr>
            <w:tcW w:w="1093" w:type="dxa"/>
          </w:tcPr>
          <w:p w14:paraId="1356B71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00BAF20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1EE4D0D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4B2D769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2A2B6F10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5F507FB1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6CCFD88F" w14:textId="77777777" w:rsidTr="2B70ABAF">
        <w:trPr>
          <w:trHeight w:val="534"/>
        </w:trPr>
        <w:tc>
          <w:tcPr>
            <w:tcW w:w="1093" w:type="dxa"/>
          </w:tcPr>
          <w:p w14:paraId="5A5F56A8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168C4D91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นักศึกษาที่ยังไม่เพิ่มโครงงาน</w:t>
            </w:r>
          </w:p>
        </w:tc>
        <w:tc>
          <w:tcPr>
            <w:tcW w:w="3333" w:type="dxa"/>
          </w:tcPr>
          <w:p w14:paraId="1F8861A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มูลที่ครบถ้วน</w:t>
            </w:r>
          </w:p>
        </w:tc>
        <w:tc>
          <w:tcPr>
            <w:tcW w:w="1211" w:type="dxa"/>
          </w:tcPr>
          <w:p w14:paraId="4E183E48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31A237B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62C58AF4" w14:textId="77777777" w:rsidTr="2B70ABAF">
        <w:trPr>
          <w:trHeight w:val="534"/>
        </w:trPr>
        <w:tc>
          <w:tcPr>
            <w:tcW w:w="1093" w:type="dxa"/>
          </w:tcPr>
          <w:p w14:paraId="7CB3CC99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18BD041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นักศึกษาที่ยังไม่เพิ่มโครงงาน กรณีที่ไม่พบข้อมูล</w:t>
            </w:r>
          </w:p>
        </w:tc>
        <w:tc>
          <w:tcPr>
            <w:tcW w:w="3333" w:type="dxa"/>
          </w:tcPr>
          <w:p w14:paraId="2652BF99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ความ ไม่พบข้อมูล</w:t>
            </w:r>
          </w:p>
        </w:tc>
        <w:tc>
          <w:tcPr>
            <w:tcW w:w="1211" w:type="dxa"/>
          </w:tcPr>
          <w:p w14:paraId="4F8D10D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71CD0F01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4F709A91" w14:textId="77777777" w:rsidR="00A47B48" w:rsidRPr="00B96C9A" w:rsidRDefault="00A47B48" w:rsidP="00A47B48">
      <w:pPr>
        <w:spacing w:after="0" w:line="240" w:lineRule="auto"/>
      </w:pPr>
    </w:p>
    <w:p w14:paraId="2DE6840B" w14:textId="77777777" w:rsidR="00A47B48" w:rsidRPr="00B96C9A" w:rsidRDefault="00A47B48" w:rsidP="00A47B48">
      <w:pPr>
        <w:spacing w:after="0" w:line="240" w:lineRule="auto"/>
      </w:pPr>
    </w:p>
    <w:p w14:paraId="7F646BE4" w14:textId="77777777" w:rsidR="00A47B48" w:rsidRPr="00B96C9A" w:rsidRDefault="00A47B48" w:rsidP="00A47B48">
      <w:pPr>
        <w:spacing w:after="0" w:line="240" w:lineRule="auto"/>
      </w:pPr>
    </w:p>
    <w:p w14:paraId="4A8BF81F" w14:textId="77777777" w:rsidR="00A47B48" w:rsidRPr="00B96C9A" w:rsidRDefault="00A47B48" w:rsidP="00A47B48">
      <w:pPr>
        <w:spacing w:after="0" w:line="240" w:lineRule="auto"/>
      </w:pPr>
    </w:p>
    <w:p w14:paraId="76BAA57C" w14:textId="77777777" w:rsidR="00D179EC" w:rsidRPr="00B96C9A" w:rsidRDefault="00D179EC" w:rsidP="00A47B48">
      <w:pPr>
        <w:spacing w:after="0" w:line="240" w:lineRule="auto"/>
      </w:pPr>
    </w:p>
    <w:p w14:paraId="716B7949" w14:textId="77777777" w:rsidR="00A47B48" w:rsidRPr="00B96C9A" w:rsidRDefault="00A47B48" w:rsidP="00A47B48">
      <w:pPr>
        <w:spacing w:after="0" w:line="240" w:lineRule="auto"/>
      </w:pPr>
    </w:p>
    <w:p w14:paraId="4318CD72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3  ดูกลุ่มที่ยังไม่ส่งเอกสารโครงงาน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1)</w:t>
      </w:r>
    </w:p>
    <w:p w14:paraId="298E65DB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56E65B6C" w14:textId="63D7E1C3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6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ดูกลุ่มที่ยังไม่ส่งเอกสารโครงงาน</w:t>
      </w:r>
    </w:p>
    <w:p w14:paraId="5E4E2868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36403393" w14:textId="77777777" w:rsidTr="2B70ABAF">
        <w:trPr>
          <w:trHeight w:val="623"/>
          <w:tblHeader/>
        </w:trPr>
        <w:tc>
          <w:tcPr>
            <w:tcW w:w="1093" w:type="dxa"/>
          </w:tcPr>
          <w:p w14:paraId="77710661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460EA6F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3B27D84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029FE186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A9B9617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4DD9C3FA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51009062" w14:textId="77777777" w:rsidTr="2B70ABAF">
        <w:trPr>
          <w:trHeight w:val="534"/>
        </w:trPr>
        <w:tc>
          <w:tcPr>
            <w:tcW w:w="1093" w:type="dxa"/>
          </w:tcPr>
          <w:p w14:paraId="58075B81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2D4E3A2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ดูกลุ่มที่ยังไม่ส่งเอกสารโครงงาน</w:t>
            </w:r>
          </w:p>
        </w:tc>
        <w:tc>
          <w:tcPr>
            <w:tcW w:w="3333" w:type="dxa"/>
          </w:tcPr>
          <w:p w14:paraId="2D1ADA2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มูลที่ครบถ้วน</w:t>
            </w:r>
          </w:p>
        </w:tc>
        <w:tc>
          <w:tcPr>
            <w:tcW w:w="1211" w:type="dxa"/>
          </w:tcPr>
          <w:p w14:paraId="7A2F7256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9425697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2A60B250" w14:textId="77777777" w:rsidTr="2B70ABAF">
        <w:trPr>
          <w:trHeight w:val="534"/>
        </w:trPr>
        <w:tc>
          <w:tcPr>
            <w:tcW w:w="1093" w:type="dxa"/>
          </w:tcPr>
          <w:p w14:paraId="1DAFDBEA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7E94717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ดูกลุ่มที่ยังไม่ส่งเอกสาร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กรณีที่ไม่พบข้อมูล</w:t>
            </w:r>
          </w:p>
        </w:tc>
        <w:tc>
          <w:tcPr>
            <w:tcW w:w="3333" w:type="dxa"/>
          </w:tcPr>
          <w:p w14:paraId="1FD159FE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ความ ไม่พบข้อมูล</w:t>
            </w:r>
          </w:p>
        </w:tc>
        <w:tc>
          <w:tcPr>
            <w:tcW w:w="1211" w:type="dxa"/>
          </w:tcPr>
          <w:p w14:paraId="3D7619A6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76C2CDDE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5AA579DB" w14:textId="77777777" w:rsidR="00A47B48" w:rsidRPr="00B96C9A" w:rsidRDefault="00A47B48" w:rsidP="00A47B48">
      <w:pPr>
        <w:spacing w:after="0" w:line="240" w:lineRule="auto"/>
      </w:pPr>
    </w:p>
    <w:p w14:paraId="1940BBC0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4  ดูนักศึกษาที่ยังไม่มีที่ปรึกษาโครงงาน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2)</w:t>
      </w:r>
    </w:p>
    <w:p w14:paraId="636F6B85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447CC50D" w14:textId="30BBF713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7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ดูนักศึกษาที่ยังไม่มีที่ปรึกษาโครงงาน</w:t>
      </w:r>
    </w:p>
    <w:p w14:paraId="01A0679B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61C1CAC7" w14:textId="77777777" w:rsidTr="2B70ABAF">
        <w:trPr>
          <w:trHeight w:val="623"/>
          <w:tblHeader/>
        </w:trPr>
        <w:tc>
          <w:tcPr>
            <w:tcW w:w="1093" w:type="dxa"/>
          </w:tcPr>
          <w:p w14:paraId="01B35DA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91CC04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3F09961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6DCF81E3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CB6CEA3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1C220FB8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43CDA551" w14:textId="77777777" w:rsidTr="2B70ABAF">
        <w:trPr>
          <w:trHeight w:val="534"/>
        </w:trPr>
        <w:tc>
          <w:tcPr>
            <w:tcW w:w="1093" w:type="dxa"/>
          </w:tcPr>
          <w:p w14:paraId="628D1254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5904F8C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ดูนักศึกษาที่ยังไม่มีที่ปรึกษาโครงงาน</w:t>
            </w:r>
          </w:p>
        </w:tc>
        <w:tc>
          <w:tcPr>
            <w:tcW w:w="3333" w:type="dxa"/>
          </w:tcPr>
          <w:p w14:paraId="2EC8E973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มูลที่ครบถ้วน</w:t>
            </w:r>
          </w:p>
        </w:tc>
        <w:tc>
          <w:tcPr>
            <w:tcW w:w="1211" w:type="dxa"/>
          </w:tcPr>
          <w:p w14:paraId="6CB09D9E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E9BA31E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1038CE31" w14:textId="77777777" w:rsidTr="2B70ABAF">
        <w:trPr>
          <w:trHeight w:val="534"/>
        </w:trPr>
        <w:tc>
          <w:tcPr>
            <w:tcW w:w="1093" w:type="dxa"/>
          </w:tcPr>
          <w:p w14:paraId="434BF216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539311C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ดูนักศึกษาที่ยังไม่มีที่ปรึกษาโครงงาน</w:t>
            </w:r>
            <w:r w:rsidRPr="00B96C9A">
              <w:rPr>
                <w:rFonts w:ascii="TH Sarabun New" w:hAnsi="TH Sarabun New" w:cs="TH Sarabun New"/>
                <w:cs/>
              </w:rPr>
              <w:t>กรณีที่ไม่พบข้อมูล</w:t>
            </w:r>
          </w:p>
        </w:tc>
        <w:tc>
          <w:tcPr>
            <w:tcW w:w="3333" w:type="dxa"/>
          </w:tcPr>
          <w:p w14:paraId="4C1DECB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ความ ไม่พบข้อมูล</w:t>
            </w:r>
          </w:p>
        </w:tc>
        <w:tc>
          <w:tcPr>
            <w:tcW w:w="1211" w:type="dxa"/>
          </w:tcPr>
          <w:p w14:paraId="330DFD4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3ABA1808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6E4AD4C3" w14:textId="77777777" w:rsidR="00A47B48" w:rsidRPr="00B96C9A" w:rsidRDefault="00A47B48" w:rsidP="00A47B48">
      <w:pPr>
        <w:spacing w:after="0" w:line="240" w:lineRule="auto"/>
      </w:pPr>
    </w:p>
    <w:p w14:paraId="47D12810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5  ดูสถานะอาจารย์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3)</w:t>
      </w:r>
    </w:p>
    <w:p w14:paraId="3DFAC4F4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5862A7FF" w14:textId="23FD4AE4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8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ดูสถานะอาจารย์</w:t>
      </w:r>
    </w:p>
    <w:p w14:paraId="5BD3B5EE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4DA1381A" w14:textId="77777777" w:rsidTr="2B70ABAF">
        <w:trPr>
          <w:trHeight w:val="623"/>
          <w:tblHeader/>
        </w:trPr>
        <w:tc>
          <w:tcPr>
            <w:tcW w:w="1093" w:type="dxa"/>
          </w:tcPr>
          <w:p w14:paraId="63F7528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222735C2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554605FA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7A6031FE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576AC5DF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3635EBBB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5E3A3BD5" w14:textId="77777777" w:rsidTr="2B70ABAF">
        <w:trPr>
          <w:trHeight w:val="534"/>
        </w:trPr>
        <w:tc>
          <w:tcPr>
            <w:tcW w:w="1093" w:type="dxa"/>
          </w:tcPr>
          <w:p w14:paraId="3CF22F1D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32063411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ดูสถานะอาจารย์</w:t>
            </w:r>
          </w:p>
        </w:tc>
        <w:tc>
          <w:tcPr>
            <w:tcW w:w="3333" w:type="dxa"/>
          </w:tcPr>
          <w:p w14:paraId="3308436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มูลครบถ้วน</w:t>
            </w:r>
          </w:p>
        </w:tc>
        <w:tc>
          <w:tcPr>
            <w:tcW w:w="1211" w:type="dxa"/>
          </w:tcPr>
          <w:p w14:paraId="5F0F5881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AC337A2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7B164F7D" w14:textId="77777777" w:rsidR="00A47B48" w:rsidRPr="00B96C9A" w:rsidRDefault="00A47B48" w:rsidP="00A47B48">
      <w:pPr>
        <w:spacing w:after="0" w:line="240" w:lineRule="auto"/>
      </w:pPr>
    </w:p>
    <w:p w14:paraId="21F46AF1" w14:textId="77777777" w:rsidR="00D179EC" w:rsidRPr="00B96C9A" w:rsidRDefault="00D179EC" w:rsidP="00A47B48">
      <w:pPr>
        <w:spacing w:after="0" w:line="240" w:lineRule="auto"/>
      </w:pPr>
    </w:p>
    <w:p w14:paraId="38B77532" w14:textId="77777777" w:rsidR="00D179EC" w:rsidRPr="00B96C9A" w:rsidRDefault="00D179EC" w:rsidP="00A47B48">
      <w:pPr>
        <w:spacing w:after="0" w:line="240" w:lineRule="auto"/>
      </w:pPr>
    </w:p>
    <w:p w14:paraId="7117CA3D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6  ดูคณะกรรมการสอบ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4)</w:t>
      </w:r>
    </w:p>
    <w:p w14:paraId="38B68683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4D532F46" w14:textId="74871996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79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ดูคณะกรรมการสอบ</w:t>
      </w:r>
    </w:p>
    <w:p w14:paraId="0B49688D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5FD8A6FC" w14:textId="77777777" w:rsidTr="2B70ABAF">
        <w:trPr>
          <w:trHeight w:val="623"/>
          <w:tblHeader/>
        </w:trPr>
        <w:tc>
          <w:tcPr>
            <w:tcW w:w="1093" w:type="dxa"/>
          </w:tcPr>
          <w:p w14:paraId="1A3C8DB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20156A91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70A60248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2BB27A8B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79140008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0F52356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108373A2" w14:textId="77777777" w:rsidTr="2B70ABAF">
        <w:trPr>
          <w:trHeight w:val="534"/>
        </w:trPr>
        <w:tc>
          <w:tcPr>
            <w:tcW w:w="1093" w:type="dxa"/>
          </w:tcPr>
          <w:p w14:paraId="158AEC37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0D94A53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ดูคณะกรรมการสอบ</w:t>
            </w:r>
          </w:p>
        </w:tc>
        <w:tc>
          <w:tcPr>
            <w:tcW w:w="3333" w:type="dxa"/>
          </w:tcPr>
          <w:p w14:paraId="1A93016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แสดงข้อมูลครบถ้วน </w:t>
            </w:r>
          </w:p>
        </w:tc>
        <w:tc>
          <w:tcPr>
            <w:tcW w:w="1211" w:type="dxa"/>
          </w:tcPr>
          <w:p w14:paraId="14A99EC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A3C909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1DF7B69D" w14:textId="77777777" w:rsidR="00A47B48" w:rsidRPr="00B96C9A" w:rsidRDefault="00A47B48" w:rsidP="00A47B48">
      <w:pPr>
        <w:spacing w:after="0" w:line="240" w:lineRule="auto"/>
      </w:pPr>
    </w:p>
    <w:p w14:paraId="432577AE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7  ยื่นคำร้องขอให้อาจารย์เป็นที่ปรึกษา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5)</w:t>
      </w:r>
    </w:p>
    <w:p w14:paraId="0F6D3577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6BA8D53E" w14:textId="7FBF432C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8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ยื่นคำร้องขอให้อาจารย์เป็นที่ปรึกษา</w:t>
      </w:r>
    </w:p>
    <w:p w14:paraId="4709A282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4031941F" w14:textId="77777777" w:rsidTr="2B70ABAF">
        <w:trPr>
          <w:trHeight w:val="623"/>
          <w:tblHeader/>
        </w:trPr>
        <w:tc>
          <w:tcPr>
            <w:tcW w:w="1093" w:type="dxa"/>
          </w:tcPr>
          <w:p w14:paraId="57AC4026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0625D35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742A5D4A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1849DD2A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64B662B5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43F59A69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64C07CA8" w14:textId="77777777" w:rsidTr="2B70ABAF">
        <w:trPr>
          <w:trHeight w:val="534"/>
        </w:trPr>
        <w:tc>
          <w:tcPr>
            <w:tcW w:w="1093" w:type="dxa"/>
          </w:tcPr>
          <w:p w14:paraId="490C4B45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77B0600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ยื่นคำร้องขอให้อาจารย์เป็นที่ปรึกษา</w:t>
            </w:r>
            <w:r w:rsidRPr="00B96C9A">
              <w:rPr>
                <w:rFonts w:ascii="TH Sarabun New" w:hAnsi="TH Sarabun New" w:cs="TH Sarabun New"/>
                <w:cs/>
              </w:rPr>
              <w:t xml:space="preserve"> ในกรณีที่มีที่ปรึกษาแล้ว</w:t>
            </w:r>
          </w:p>
        </w:tc>
        <w:tc>
          <w:tcPr>
            <w:tcW w:w="3333" w:type="dxa"/>
          </w:tcPr>
          <w:p w14:paraId="4460845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ยู่หน้าเดิม พร้อมแสดงข้อความแจ้งเตือนว่ามีที่ปรึกษาแล้ว</w:t>
            </w:r>
          </w:p>
        </w:tc>
        <w:tc>
          <w:tcPr>
            <w:tcW w:w="1211" w:type="dxa"/>
          </w:tcPr>
          <w:p w14:paraId="45C3015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517FFE2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722E7F49" w14:textId="77777777" w:rsidTr="2B70ABAF">
        <w:trPr>
          <w:trHeight w:val="534"/>
        </w:trPr>
        <w:tc>
          <w:tcPr>
            <w:tcW w:w="1093" w:type="dxa"/>
          </w:tcPr>
          <w:p w14:paraId="477B2707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5A9503E5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ยื่นคำร้องขอให้อาจารย์เป็นที่ปรึกษา</w:t>
            </w:r>
            <w:r w:rsidRPr="00B96C9A">
              <w:rPr>
                <w:rFonts w:ascii="TH Sarabun New" w:hAnsi="TH Sarabun New" w:cs="TH Sarabun New"/>
                <w:cs/>
              </w:rPr>
              <w:t xml:space="preserve"> ในกรณีที่มีคำร้องอยู่ในระหว่างการ</w:t>
            </w:r>
            <w:r w:rsidR="001F5F6F" w:rsidRPr="00B96C9A">
              <w:rPr>
                <w:rFonts w:ascii="TH Sarabun New" w:hAnsi="TH Sarabun New" w:cs="TH Sarabun New"/>
                <w:cs/>
              </w:rPr>
              <w:t>พิจารณา</w:t>
            </w:r>
          </w:p>
        </w:tc>
        <w:tc>
          <w:tcPr>
            <w:tcW w:w="3333" w:type="dxa"/>
          </w:tcPr>
          <w:p w14:paraId="21C3458E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ปลี่ยนหน้าไปยังหน้าคำร้อง และแสดงข้อความแจ้งเตือนว่าคำร้องอยู่ระหว่าง</w:t>
            </w:r>
            <w:r w:rsidR="001F5F6F" w:rsidRPr="00B96C9A">
              <w:rPr>
                <w:rFonts w:ascii="TH Sarabun New" w:hAnsi="TH Sarabun New" w:cs="TH Sarabun New"/>
                <w:cs/>
              </w:rPr>
              <w:t>พิจารณา</w:t>
            </w:r>
          </w:p>
        </w:tc>
        <w:tc>
          <w:tcPr>
            <w:tcW w:w="1211" w:type="dxa"/>
          </w:tcPr>
          <w:p w14:paraId="5B50188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AC8BE0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63EADBDE" w14:textId="77777777" w:rsidTr="2B70ABAF">
        <w:trPr>
          <w:trHeight w:val="534"/>
        </w:trPr>
        <w:tc>
          <w:tcPr>
            <w:tcW w:w="1093" w:type="dxa"/>
          </w:tcPr>
          <w:p w14:paraId="7CD5F992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37D43F2A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ยื่นคำร้องขอให้อาจารย์เป็นที่ปรึกษา</w:t>
            </w:r>
            <w:r w:rsidRPr="00B96C9A">
              <w:rPr>
                <w:rFonts w:ascii="TH Sarabun New" w:hAnsi="TH Sarabun New" w:cs="TH Sarabun New"/>
                <w:cs/>
              </w:rPr>
              <w:t xml:space="preserve"> ในกรณีปกติ</w:t>
            </w:r>
          </w:p>
        </w:tc>
        <w:tc>
          <w:tcPr>
            <w:tcW w:w="3333" w:type="dxa"/>
          </w:tcPr>
          <w:p w14:paraId="6488021A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แบบฟอร์มคำร้องครบถ้วน</w:t>
            </w:r>
          </w:p>
        </w:tc>
        <w:tc>
          <w:tcPr>
            <w:tcW w:w="1211" w:type="dxa"/>
          </w:tcPr>
          <w:p w14:paraId="50C5831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443464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517C3AD9" w14:textId="77777777" w:rsidTr="2B70ABAF">
        <w:trPr>
          <w:trHeight w:val="534"/>
        </w:trPr>
        <w:tc>
          <w:tcPr>
            <w:tcW w:w="1093" w:type="dxa"/>
          </w:tcPr>
          <w:p w14:paraId="4401AC97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4</w:t>
            </w:r>
          </w:p>
        </w:tc>
        <w:tc>
          <w:tcPr>
            <w:tcW w:w="1931" w:type="dxa"/>
          </w:tcPr>
          <w:p w14:paraId="0F46E7A3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ดบันทึก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ยื่นคำร้องขอให้อาจารย์เป็นที่ปรึกษา</w:t>
            </w:r>
            <w:r w:rsidRPr="00B96C9A">
              <w:rPr>
                <w:rFonts w:ascii="TH Sarabun New" w:hAnsi="TH Sarabun New" w:cs="TH Sarabun New"/>
                <w:cs/>
              </w:rPr>
              <w:t xml:space="preserve"> กรณีข้อมูลถูกต้อง</w:t>
            </w:r>
          </w:p>
        </w:tc>
        <w:tc>
          <w:tcPr>
            <w:tcW w:w="3333" w:type="dxa"/>
          </w:tcPr>
          <w:p w14:paraId="2E311655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ปลี่ยนหน้าไปยังหน้าคำร้อง พร้อมแจ้งเตือนว่าบันทึกข้อมูลสำเร็จ</w:t>
            </w:r>
          </w:p>
        </w:tc>
        <w:tc>
          <w:tcPr>
            <w:tcW w:w="1211" w:type="dxa"/>
          </w:tcPr>
          <w:p w14:paraId="2C32849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9162453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6D4E4D59" w14:textId="77777777" w:rsidTr="2B70ABAF">
        <w:trPr>
          <w:trHeight w:val="534"/>
        </w:trPr>
        <w:tc>
          <w:tcPr>
            <w:tcW w:w="1093" w:type="dxa"/>
          </w:tcPr>
          <w:p w14:paraId="25EA879A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5</w:t>
            </w:r>
          </w:p>
        </w:tc>
        <w:tc>
          <w:tcPr>
            <w:tcW w:w="1931" w:type="dxa"/>
          </w:tcPr>
          <w:p w14:paraId="3160E095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ดบันทึก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ยื่นคำร้องขอให้อาจารย์เป็นที่ปรึกษา กรณี</w:t>
            </w:r>
            <w:r w:rsidRPr="00B96C9A">
              <w:rPr>
                <w:rFonts w:ascii="TH Sarabun New" w:hAnsi="TH Sarabun New" w:cs="TH Sarabun New"/>
                <w:cs/>
              </w:rPr>
              <w:t>ข้อมูลผิด</w:t>
            </w:r>
          </w:p>
        </w:tc>
        <w:tc>
          <w:tcPr>
            <w:tcW w:w="3333" w:type="dxa"/>
          </w:tcPr>
          <w:p w14:paraId="6C949276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ยู่หน้าเดิม พร้อมแสดงข้อผิดพลาด</w:t>
            </w:r>
          </w:p>
        </w:tc>
        <w:tc>
          <w:tcPr>
            <w:tcW w:w="1211" w:type="dxa"/>
          </w:tcPr>
          <w:p w14:paraId="1AC3AD02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FD0EE2E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6FFA4C16" w14:textId="77777777" w:rsidR="00A47B48" w:rsidRPr="00B96C9A" w:rsidRDefault="00A47B48" w:rsidP="00A47B48">
      <w:pPr>
        <w:spacing w:after="0" w:line="240" w:lineRule="auto"/>
      </w:pPr>
    </w:p>
    <w:p w14:paraId="7045D276" w14:textId="77777777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18  อัพโหลดเอกสารโครงงาน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6)</w:t>
      </w:r>
    </w:p>
    <w:p w14:paraId="41A7FD6A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64B1B1C8" w14:textId="081F2239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8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อัพโหลดเอกสารโครงงาน</w:t>
      </w:r>
    </w:p>
    <w:p w14:paraId="0FFE438A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3477BBC8" w14:textId="77777777" w:rsidTr="2B70ABAF">
        <w:trPr>
          <w:trHeight w:val="623"/>
          <w:tblHeader/>
        </w:trPr>
        <w:tc>
          <w:tcPr>
            <w:tcW w:w="1093" w:type="dxa"/>
          </w:tcPr>
          <w:p w14:paraId="2871BE9B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2EAA0000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4ACEC29C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790CC6D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7A361793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0833560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2C73184A" w14:textId="77777777" w:rsidTr="2B70ABAF">
        <w:trPr>
          <w:trHeight w:val="534"/>
        </w:trPr>
        <w:tc>
          <w:tcPr>
            <w:tcW w:w="1093" w:type="dxa"/>
          </w:tcPr>
          <w:p w14:paraId="706BC9CF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722A0873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ข้าสู่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อัพโหลดเอกสารโครงงาน</w:t>
            </w:r>
          </w:p>
        </w:tc>
        <w:tc>
          <w:tcPr>
            <w:tcW w:w="3333" w:type="dxa"/>
          </w:tcPr>
          <w:p w14:paraId="5193268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แสดงรายการอัพโหลดครบถ้วน  </w:t>
            </w:r>
          </w:p>
        </w:tc>
        <w:tc>
          <w:tcPr>
            <w:tcW w:w="1211" w:type="dxa"/>
          </w:tcPr>
          <w:p w14:paraId="1539E18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88E0C1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26EAFC33" w14:textId="77777777" w:rsidTr="2B70ABAF">
        <w:trPr>
          <w:trHeight w:val="534"/>
        </w:trPr>
        <w:tc>
          <w:tcPr>
            <w:tcW w:w="1093" w:type="dxa"/>
          </w:tcPr>
          <w:p w14:paraId="5677965D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44D0529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ัพโหลดเอกสารสำเร็จ</w:t>
            </w:r>
          </w:p>
        </w:tc>
        <w:tc>
          <w:tcPr>
            <w:tcW w:w="3333" w:type="dxa"/>
          </w:tcPr>
          <w:p w14:paraId="06FC43E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ลับไปยังหน้าเดิม และแสดงแจ้งเตือนว่าอัพโหลดเอกสารสำเร็จ</w:t>
            </w:r>
          </w:p>
        </w:tc>
        <w:tc>
          <w:tcPr>
            <w:tcW w:w="1211" w:type="dxa"/>
          </w:tcPr>
          <w:p w14:paraId="16C64D8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0995F5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0C564E5D" w14:textId="77777777" w:rsidTr="2B70ABAF">
        <w:trPr>
          <w:trHeight w:val="534"/>
        </w:trPr>
        <w:tc>
          <w:tcPr>
            <w:tcW w:w="1093" w:type="dxa"/>
          </w:tcPr>
          <w:p w14:paraId="1FD9EC79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06519D6D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ัพโหลดเอกสารไม่สำเร็จ</w:t>
            </w:r>
          </w:p>
        </w:tc>
        <w:tc>
          <w:tcPr>
            <w:tcW w:w="3333" w:type="dxa"/>
          </w:tcPr>
          <w:p w14:paraId="04110C4F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ข้อความผิดพลาด</w:t>
            </w:r>
          </w:p>
        </w:tc>
        <w:tc>
          <w:tcPr>
            <w:tcW w:w="1211" w:type="dxa"/>
          </w:tcPr>
          <w:p w14:paraId="1D11DE8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192EB36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6608EDCB" w14:textId="77777777" w:rsidR="00A47B48" w:rsidRPr="00B96C9A" w:rsidRDefault="00A47B48" w:rsidP="00A47B48">
      <w:pPr>
        <w:spacing w:after="0" w:line="240" w:lineRule="auto"/>
      </w:pPr>
    </w:p>
    <w:p w14:paraId="06A19B3F" w14:textId="0EC1CA71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="00CF40C3" w:rsidRPr="00B96C9A">
        <w:rPr>
          <w:rFonts w:eastAsia="Calibri"/>
          <w:spacing w:val="-8"/>
        </w:rPr>
        <w:t>19</w:t>
      </w:r>
      <w:r w:rsidRPr="00B96C9A">
        <w:rPr>
          <w:rFonts w:eastAsia="Calibri"/>
          <w:spacing w:val="-8"/>
          <w:cs/>
        </w:rPr>
        <w:t xml:space="preserve">  จัดการเอกสารประกอบการเผยแพร่ผลงาน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7)</w:t>
      </w:r>
    </w:p>
    <w:p w14:paraId="54BEA5BE" w14:textId="77777777" w:rsidR="00D179EC" w:rsidRPr="00B96C9A" w:rsidRDefault="00D179EC" w:rsidP="00A47B48">
      <w:pPr>
        <w:spacing w:after="0" w:line="240" w:lineRule="auto"/>
        <w:rPr>
          <w:rFonts w:eastAsia="Calibri"/>
          <w:spacing w:val="-8"/>
          <w:cs/>
        </w:rPr>
      </w:pPr>
    </w:p>
    <w:p w14:paraId="30E95AA4" w14:textId="7FC19779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30468C" w:rsidRPr="00B96C9A">
        <w:rPr>
          <w:b/>
          <w:bCs/>
        </w:rPr>
        <w:t>8</w:t>
      </w:r>
      <w:r w:rsidR="004D1055" w:rsidRPr="00B96C9A">
        <w:rPr>
          <w:b/>
          <w:bCs/>
        </w:rPr>
        <w:t>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จัดการเอกสารประกอบการเผยแพร่ผลงาน</w:t>
      </w:r>
    </w:p>
    <w:p w14:paraId="03471FA5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3E09133C" w14:textId="77777777" w:rsidTr="2B70ABAF">
        <w:trPr>
          <w:trHeight w:val="623"/>
          <w:tblHeader/>
        </w:trPr>
        <w:tc>
          <w:tcPr>
            <w:tcW w:w="1093" w:type="dxa"/>
          </w:tcPr>
          <w:p w14:paraId="5A95BD2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3D86748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6A32784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2D3E007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3EA46437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43A57868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40114EB7" w14:textId="77777777" w:rsidTr="2B70ABAF">
        <w:trPr>
          <w:trHeight w:val="534"/>
        </w:trPr>
        <w:tc>
          <w:tcPr>
            <w:tcW w:w="1093" w:type="dxa"/>
          </w:tcPr>
          <w:p w14:paraId="7D33BC62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44CF08C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พิ่ม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เอกสารประกอบการเผยแพร่ผลงาน</w:t>
            </w:r>
          </w:p>
        </w:tc>
        <w:tc>
          <w:tcPr>
            <w:tcW w:w="3333" w:type="dxa"/>
          </w:tcPr>
          <w:p w14:paraId="55902922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มีประเอกสารประกอบการเผยแพร่ผลงานเพิ่มขึ้นมาตามที่เพิ่มไว้</w:t>
            </w:r>
          </w:p>
        </w:tc>
        <w:tc>
          <w:tcPr>
            <w:tcW w:w="1211" w:type="dxa"/>
          </w:tcPr>
          <w:p w14:paraId="1686E6B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04D49B4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572EA289" w14:textId="77777777" w:rsidTr="2B70ABAF">
        <w:trPr>
          <w:trHeight w:val="534"/>
        </w:trPr>
        <w:tc>
          <w:tcPr>
            <w:tcW w:w="1093" w:type="dxa"/>
          </w:tcPr>
          <w:p w14:paraId="73059187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37ACDA16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ลบ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เอกสารประกอบการเผยแพร่ผลงาน</w:t>
            </w:r>
          </w:p>
        </w:tc>
        <w:tc>
          <w:tcPr>
            <w:tcW w:w="3333" w:type="dxa"/>
          </w:tcPr>
          <w:p w14:paraId="7D374326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เอกสารประกอบการเผยแพร่ผลงานถูกลบสำเร็จ</w:t>
            </w:r>
          </w:p>
        </w:tc>
        <w:tc>
          <w:tcPr>
            <w:tcW w:w="1211" w:type="dxa"/>
          </w:tcPr>
          <w:p w14:paraId="4C17FBB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F219A7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2E589650" w14:textId="77777777" w:rsidTr="2B70ABAF">
        <w:trPr>
          <w:trHeight w:val="534"/>
        </w:trPr>
        <w:tc>
          <w:tcPr>
            <w:tcW w:w="1093" w:type="dxa"/>
          </w:tcPr>
          <w:p w14:paraId="331E5888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2E372F6D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ัพโหลดไฟล์ลงใ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เอกสารประกอบการเผยแพร่ผลงาน</w:t>
            </w:r>
          </w:p>
        </w:tc>
        <w:tc>
          <w:tcPr>
            <w:tcW w:w="3333" w:type="dxa"/>
          </w:tcPr>
          <w:p w14:paraId="1623302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เอกสารประกอบการเผยแพร่ผลงาน</w:t>
            </w:r>
            <w:r w:rsidRPr="00B96C9A">
              <w:rPr>
                <w:rFonts w:ascii="TH Sarabun New" w:hAnsi="TH Sarabun New" w:cs="TH Sarabun New"/>
                <w:cs/>
              </w:rPr>
              <w:t>มีไฟล์เพิ่มขึ้นมา</w:t>
            </w:r>
          </w:p>
        </w:tc>
        <w:tc>
          <w:tcPr>
            <w:tcW w:w="1211" w:type="dxa"/>
          </w:tcPr>
          <w:p w14:paraId="5EFB33E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603797D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178B561A" w14:textId="378B7938" w:rsidR="00A47B48" w:rsidRPr="00B96C9A" w:rsidRDefault="00A47B48" w:rsidP="00A47B48">
      <w:pPr>
        <w:spacing w:after="0" w:line="240" w:lineRule="auto"/>
      </w:pPr>
    </w:p>
    <w:p w14:paraId="7CB631E8" w14:textId="005A95BE" w:rsidR="00CF40C3" w:rsidRPr="00B96C9A" w:rsidRDefault="00CF40C3" w:rsidP="00A47B48">
      <w:pPr>
        <w:spacing w:after="0" w:line="240" w:lineRule="auto"/>
      </w:pPr>
    </w:p>
    <w:p w14:paraId="2E2F414A" w14:textId="18D1CA54" w:rsidR="00CF40C3" w:rsidRPr="00B96C9A" w:rsidRDefault="00CF40C3" w:rsidP="00A47B48">
      <w:pPr>
        <w:spacing w:after="0" w:line="240" w:lineRule="auto"/>
      </w:pPr>
    </w:p>
    <w:p w14:paraId="434BC731" w14:textId="3BCA7041" w:rsidR="00CF40C3" w:rsidRPr="00B96C9A" w:rsidRDefault="00CF40C3" w:rsidP="00A47B48">
      <w:pPr>
        <w:spacing w:after="0" w:line="240" w:lineRule="auto"/>
      </w:pPr>
    </w:p>
    <w:p w14:paraId="60414DBF" w14:textId="43364B63" w:rsidR="00CF40C3" w:rsidRPr="00B96C9A" w:rsidRDefault="00CF40C3" w:rsidP="00A47B48">
      <w:pPr>
        <w:spacing w:after="0" w:line="240" w:lineRule="auto"/>
      </w:pPr>
    </w:p>
    <w:p w14:paraId="14F6ECB5" w14:textId="620ACBF1" w:rsidR="00CF40C3" w:rsidRPr="00B96C9A" w:rsidRDefault="00CF40C3" w:rsidP="00A47B48">
      <w:pPr>
        <w:spacing w:after="0" w:line="240" w:lineRule="auto"/>
      </w:pPr>
    </w:p>
    <w:p w14:paraId="533ED14A" w14:textId="41DCD261" w:rsidR="00CF40C3" w:rsidRPr="00B96C9A" w:rsidRDefault="00CF40C3" w:rsidP="00A47B48">
      <w:pPr>
        <w:spacing w:after="0" w:line="240" w:lineRule="auto"/>
      </w:pPr>
    </w:p>
    <w:p w14:paraId="4F7FB9E4" w14:textId="2A36F256" w:rsidR="00CF40C3" w:rsidRPr="00B96C9A" w:rsidRDefault="00CF40C3" w:rsidP="00A47B48">
      <w:pPr>
        <w:spacing w:after="0" w:line="240" w:lineRule="auto"/>
      </w:pPr>
    </w:p>
    <w:p w14:paraId="18FBA7D5" w14:textId="77777777" w:rsidR="00CF40C3" w:rsidRPr="00B96C9A" w:rsidRDefault="00CF40C3" w:rsidP="00A47B48">
      <w:pPr>
        <w:spacing w:after="0" w:line="240" w:lineRule="auto"/>
      </w:pPr>
    </w:p>
    <w:p w14:paraId="5772F185" w14:textId="3294687B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0</w:t>
      </w:r>
      <w:r w:rsidRPr="00B96C9A">
        <w:rPr>
          <w:rFonts w:eastAsia="Calibri"/>
          <w:spacing w:val="-8"/>
          <w:cs/>
        </w:rPr>
        <w:t xml:space="preserve">  ดูสถานะคำร้อง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8)</w:t>
      </w:r>
    </w:p>
    <w:p w14:paraId="6FA85F7E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29645F5C" w14:textId="1B8526A2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8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ดูสถานะคำร้อง</w:t>
      </w:r>
    </w:p>
    <w:p w14:paraId="0AAB0632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575A4CB4" w14:textId="77777777" w:rsidTr="2B70ABAF">
        <w:trPr>
          <w:trHeight w:val="623"/>
          <w:tblHeader/>
        </w:trPr>
        <w:tc>
          <w:tcPr>
            <w:tcW w:w="1093" w:type="dxa"/>
          </w:tcPr>
          <w:p w14:paraId="5E19615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0EB9054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6B0C3C1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4F6B6E77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6779B926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43C0D28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37555690" w14:textId="77777777" w:rsidTr="2B70ABAF">
        <w:trPr>
          <w:trHeight w:val="534"/>
        </w:trPr>
        <w:tc>
          <w:tcPr>
            <w:tcW w:w="1093" w:type="dxa"/>
          </w:tcPr>
          <w:p w14:paraId="3E3D7B4B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57AFC74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มีข้อมูลคำร้อง</w:t>
            </w:r>
          </w:p>
        </w:tc>
        <w:tc>
          <w:tcPr>
            <w:tcW w:w="3333" w:type="dxa"/>
          </w:tcPr>
          <w:p w14:paraId="0D7D0999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รายการคำร้องได้ถูกต้องตามที่ออกแบบไว้</w:t>
            </w:r>
          </w:p>
        </w:tc>
        <w:tc>
          <w:tcPr>
            <w:tcW w:w="1211" w:type="dxa"/>
          </w:tcPr>
          <w:p w14:paraId="10E5F067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0444D46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7707FC1B" w14:textId="77777777" w:rsidTr="2B70ABAF">
        <w:trPr>
          <w:trHeight w:val="534"/>
        </w:trPr>
        <w:tc>
          <w:tcPr>
            <w:tcW w:w="1093" w:type="dxa"/>
          </w:tcPr>
          <w:p w14:paraId="5FE6ADE0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2FA942DE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ไม่มีข้อมูลคำร้อง</w:t>
            </w:r>
          </w:p>
        </w:tc>
        <w:tc>
          <w:tcPr>
            <w:tcW w:w="3333" w:type="dxa"/>
          </w:tcPr>
          <w:p w14:paraId="0B7705FC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บอกผู้ใช้ ว่าไม่มีคำร้องในระบบ</w:t>
            </w:r>
          </w:p>
        </w:tc>
        <w:tc>
          <w:tcPr>
            <w:tcW w:w="1211" w:type="dxa"/>
          </w:tcPr>
          <w:p w14:paraId="702D4506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3BDE507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085F8B5A" w14:textId="77777777" w:rsidR="00A47B48" w:rsidRPr="00B96C9A" w:rsidRDefault="00A47B48" w:rsidP="00A47B48">
      <w:pPr>
        <w:spacing w:after="0" w:line="240" w:lineRule="auto"/>
      </w:pPr>
    </w:p>
    <w:p w14:paraId="5471B2C4" w14:textId="2960A73A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 xml:space="preserve">  ดูคำร้อง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19)</w:t>
      </w:r>
    </w:p>
    <w:p w14:paraId="28E3F673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4C726D2C" w14:textId="1B44396C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8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ดูคำร้อง</w:t>
      </w:r>
    </w:p>
    <w:p w14:paraId="5CD31131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384B982E" w14:textId="77777777" w:rsidTr="2B70ABAF">
        <w:trPr>
          <w:trHeight w:val="623"/>
          <w:tblHeader/>
        </w:trPr>
        <w:tc>
          <w:tcPr>
            <w:tcW w:w="1093" w:type="dxa"/>
          </w:tcPr>
          <w:p w14:paraId="2847675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653FC3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6F00EAF4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11428C54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10E2564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56BD53FB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7C65CAC8" w14:textId="77777777" w:rsidTr="2B70ABAF">
        <w:trPr>
          <w:trHeight w:val="534"/>
        </w:trPr>
        <w:tc>
          <w:tcPr>
            <w:tcW w:w="1093" w:type="dxa"/>
          </w:tcPr>
          <w:p w14:paraId="4719E7F0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47E3CA1D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มีข้อมูลคำร้อง</w:t>
            </w:r>
          </w:p>
        </w:tc>
        <w:tc>
          <w:tcPr>
            <w:tcW w:w="3333" w:type="dxa"/>
          </w:tcPr>
          <w:p w14:paraId="08CD91E8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รายการคำร้องได้ถูกต้องตามที่ออกแบบไว้</w:t>
            </w:r>
          </w:p>
        </w:tc>
        <w:tc>
          <w:tcPr>
            <w:tcW w:w="1211" w:type="dxa"/>
          </w:tcPr>
          <w:p w14:paraId="51631CD0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25545DB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00A51A9B" w14:textId="77777777" w:rsidTr="2B70ABAF">
        <w:trPr>
          <w:trHeight w:val="534"/>
        </w:trPr>
        <w:tc>
          <w:tcPr>
            <w:tcW w:w="1093" w:type="dxa"/>
          </w:tcPr>
          <w:p w14:paraId="68214DE5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60B6321E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ไม่มีข้อมูลคำร้อง</w:t>
            </w:r>
          </w:p>
        </w:tc>
        <w:tc>
          <w:tcPr>
            <w:tcW w:w="3333" w:type="dxa"/>
          </w:tcPr>
          <w:p w14:paraId="48AD804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บอกผู้ใช้ ว่าไม่มีคำร้องในระบบ</w:t>
            </w:r>
          </w:p>
        </w:tc>
        <w:tc>
          <w:tcPr>
            <w:tcW w:w="1211" w:type="dxa"/>
          </w:tcPr>
          <w:p w14:paraId="431E829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48515E1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4A9CF64C" w14:textId="77777777" w:rsidTr="2B70ABAF">
        <w:trPr>
          <w:trHeight w:val="534"/>
        </w:trPr>
        <w:tc>
          <w:tcPr>
            <w:tcW w:w="1093" w:type="dxa"/>
          </w:tcPr>
          <w:p w14:paraId="58FA52D2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16482A12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รายละเอียดคำร้อง</w:t>
            </w:r>
          </w:p>
        </w:tc>
        <w:tc>
          <w:tcPr>
            <w:tcW w:w="3333" w:type="dxa"/>
          </w:tcPr>
          <w:p w14:paraId="6982A311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สดง </w:t>
            </w:r>
            <w:r w:rsidRPr="00B96C9A">
              <w:rPr>
                <w:rFonts w:ascii="TH Sarabun New" w:hAnsi="TH Sarabun New" w:cs="TH Sarabun New"/>
                <w:spacing w:val="-8"/>
              </w:rPr>
              <w:t xml:space="preserve">Modal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รายละเอียดของคำร้อง พร้อมทั้ง </w:t>
            </w:r>
            <w:r w:rsidRPr="00B96C9A">
              <w:rPr>
                <w:rFonts w:ascii="TH Sarabun New" w:hAnsi="TH Sarabun New" w:cs="TH Sarabun New"/>
                <w:spacing w:val="-8"/>
              </w:rPr>
              <w:t xml:space="preserve">Button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ในการยอมรับและปฏิเสธคำร้อง</w:t>
            </w:r>
          </w:p>
        </w:tc>
        <w:tc>
          <w:tcPr>
            <w:tcW w:w="1211" w:type="dxa"/>
          </w:tcPr>
          <w:p w14:paraId="53B6BBA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44A1F3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57D5227F" w14:textId="77777777" w:rsidTr="2B70ABAF">
        <w:trPr>
          <w:trHeight w:val="534"/>
        </w:trPr>
        <w:tc>
          <w:tcPr>
            <w:tcW w:w="1093" w:type="dxa"/>
          </w:tcPr>
          <w:p w14:paraId="02A18F9D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4</w:t>
            </w:r>
          </w:p>
        </w:tc>
        <w:tc>
          <w:tcPr>
            <w:tcW w:w="1931" w:type="dxa"/>
          </w:tcPr>
          <w:p w14:paraId="0B0F30E3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นุมัติคำร้อง</w:t>
            </w:r>
          </w:p>
        </w:tc>
        <w:tc>
          <w:tcPr>
            <w:tcW w:w="3333" w:type="dxa"/>
          </w:tcPr>
          <w:p w14:paraId="60D32671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บอกว่าอนุมัติคำร้องสำเร็จ และคำร้องในหน้าต้องหายไป</w:t>
            </w:r>
          </w:p>
        </w:tc>
        <w:tc>
          <w:tcPr>
            <w:tcW w:w="1211" w:type="dxa"/>
          </w:tcPr>
          <w:p w14:paraId="1F76B3CE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7DCAC92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05150A5C" w14:textId="77777777" w:rsidTr="2B70ABAF">
        <w:trPr>
          <w:trHeight w:val="534"/>
        </w:trPr>
        <w:tc>
          <w:tcPr>
            <w:tcW w:w="1093" w:type="dxa"/>
          </w:tcPr>
          <w:p w14:paraId="26994A97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5</w:t>
            </w:r>
          </w:p>
        </w:tc>
        <w:tc>
          <w:tcPr>
            <w:tcW w:w="1931" w:type="dxa"/>
          </w:tcPr>
          <w:p w14:paraId="61CF3E46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ม่อนุมัติคำร้อง</w:t>
            </w:r>
          </w:p>
        </w:tc>
        <w:tc>
          <w:tcPr>
            <w:tcW w:w="3333" w:type="dxa"/>
          </w:tcPr>
          <w:p w14:paraId="6694DED7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ว่าไม่อนุมัติคำร้องและคำร้องในหน้าต้องหายไป</w:t>
            </w:r>
          </w:p>
        </w:tc>
        <w:tc>
          <w:tcPr>
            <w:tcW w:w="1211" w:type="dxa"/>
          </w:tcPr>
          <w:p w14:paraId="7835CF05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353E8C1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133B2186" w14:textId="4A2A61E2" w:rsidR="00A47B48" w:rsidRPr="00B96C9A" w:rsidRDefault="00A47B48" w:rsidP="00A47B48">
      <w:pPr>
        <w:spacing w:after="0" w:line="240" w:lineRule="auto"/>
      </w:pPr>
    </w:p>
    <w:p w14:paraId="56F9FB62" w14:textId="46B95580" w:rsidR="00CF40C3" w:rsidRPr="00B96C9A" w:rsidRDefault="00CF40C3" w:rsidP="00A47B48">
      <w:pPr>
        <w:spacing w:after="0" w:line="240" w:lineRule="auto"/>
      </w:pPr>
    </w:p>
    <w:p w14:paraId="4F11EB36" w14:textId="56F83AFD" w:rsidR="00CF40C3" w:rsidRPr="00B96C9A" w:rsidRDefault="00CF40C3" w:rsidP="00A47B48">
      <w:pPr>
        <w:spacing w:after="0" w:line="240" w:lineRule="auto"/>
      </w:pPr>
    </w:p>
    <w:p w14:paraId="0BFBE603" w14:textId="4DA88E74" w:rsidR="00CF40C3" w:rsidRPr="00B96C9A" w:rsidRDefault="00CF40C3" w:rsidP="00A47B48">
      <w:pPr>
        <w:spacing w:after="0" w:line="240" w:lineRule="auto"/>
      </w:pPr>
    </w:p>
    <w:p w14:paraId="566DC996" w14:textId="4E1868DB" w:rsidR="00CF40C3" w:rsidRPr="00B96C9A" w:rsidRDefault="00CF40C3" w:rsidP="00A47B48">
      <w:pPr>
        <w:spacing w:after="0" w:line="240" w:lineRule="auto"/>
      </w:pPr>
    </w:p>
    <w:p w14:paraId="197B6876" w14:textId="132ED2B7" w:rsidR="00CF40C3" w:rsidRPr="00B96C9A" w:rsidRDefault="00CF40C3" w:rsidP="00A47B48">
      <w:pPr>
        <w:spacing w:after="0" w:line="240" w:lineRule="auto"/>
      </w:pPr>
    </w:p>
    <w:p w14:paraId="06567845" w14:textId="421A8C81" w:rsidR="00CF40C3" w:rsidRPr="00B96C9A" w:rsidRDefault="00CF40C3" w:rsidP="00A47B48">
      <w:pPr>
        <w:spacing w:after="0" w:line="240" w:lineRule="auto"/>
      </w:pPr>
    </w:p>
    <w:p w14:paraId="0F8D0828" w14:textId="51E80625" w:rsidR="00CF40C3" w:rsidRPr="00B96C9A" w:rsidRDefault="00CF40C3" w:rsidP="00A47B48">
      <w:pPr>
        <w:spacing w:after="0" w:line="240" w:lineRule="auto"/>
      </w:pPr>
    </w:p>
    <w:p w14:paraId="4D408C63" w14:textId="77777777" w:rsidR="00CF40C3" w:rsidRPr="00B96C9A" w:rsidRDefault="00CF40C3" w:rsidP="00A47B48">
      <w:pPr>
        <w:spacing w:after="0" w:line="240" w:lineRule="auto"/>
        <w:rPr>
          <w:cs/>
        </w:rPr>
      </w:pPr>
    </w:p>
    <w:p w14:paraId="5E81CAB3" w14:textId="087759FA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2</w:t>
      </w:r>
      <w:r w:rsidRPr="00B96C9A">
        <w:rPr>
          <w:rFonts w:eastAsia="Calibri"/>
          <w:spacing w:val="-8"/>
          <w:cs/>
        </w:rPr>
        <w:t xml:space="preserve">  ประกาศหาที่ปรึกษา (</w:t>
      </w:r>
      <w:r w:rsidRPr="00B96C9A">
        <w:rPr>
          <w:rFonts w:eastAsia="Calibri"/>
          <w:spacing w:val="-8"/>
        </w:rPr>
        <w:t>UC020</w:t>
      </w:r>
      <w:r w:rsidRPr="00B96C9A">
        <w:rPr>
          <w:rFonts w:eastAsia="Calibri"/>
          <w:spacing w:val="-8"/>
          <w:cs/>
        </w:rPr>
        <w:t>)</w:t>
      </w:r>
    </w:p>
    <w:p w14:paraId="344A17A2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p w14:paraId="19797D31" w14:textId="3ADB84DA" w:rsidR="00A47B48" w:rsidRPr="00B96C9A" w:rsidRDefault="00A47B48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85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ประกาศหาที่ปรึกษา</w:t>
      </w:r>
    </w:p>
    <w:p w14:paraId="64C48462" w14:textId="77777777" w:rsidR="00A47B48" w:rsidRPr="00B96C9A" w:rsidRDefault="00A47B48" w:rsidP="00A47B48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47B48" w:rsidRPr="00B96C9A" w14:paraId="4A99DAB2" w14:textId="77777777" w:rsidTr="2B70ABAF">
        <w:trPr>
          <w:trHeight w:val="623"/>
          <w:tblHeader/>
        </w:trPr>
        <w:tc>
          <w:tcPr>
            <w:tcW w:w="1093" w:type="dxa"/>
          </w:tcPr>
          <w:p w14:paraId="62179DA8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3F08321D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38775495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54F4ADFF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9C3EF9F" w14:textId="77777777" w:rsidR="00A47B48" w:rsidRPr="00B96C9A" w:rsidRDefault="00A47B48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7CCC7462" w14:textId="77777777" w:rsidR="00A47B48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47B48" w:rsidRPr="00B96C9A" w14:paraId="26D1687C" w14:textId="77777777" w:rsidTr="2B70ABAF">
        <w:trPr>
          <w:trHeight w:val="534"/>
        </w:trPr>
        <w:tc>
          <w:tcPr>
            <w:tcW w:w="1093" w:type="dxa"/>
          </w:tcPr>
          <w:p w14:paraId="0B67CBB0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27FDDD6E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มีข้อมูลคำร้อง</w:t>
            </w:r>
          </w:p>
        </w:tc>
        <w:tc>
          <w:tcPr>
            <w:tcW w:w="3333" w:type="dxa"/>
          </w:tcPr>
          <w:p w14:paraId="51248B2B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รายการคำร้องได้ถูกต้องตามที่ออกแบบไว้</w:t>
            </w:r>
          </w:p>
        </w:tc>
        <w:tc>
          <w:tcPr>
            <w:tcW w:w="1211" w:type="dxa"/>
          </w:tcPr>
          <w:p w14:paraId="01FBD208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34B5357A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3C8A6E5D" w14:textId="77777777" w:rsidTr="2B70ABAF">
        <w:trPr>
          <w:trHeight w:val="534"/>
        </w:trPr>
        <w:tc>
          <w:tcPr>
            <w:tcW w:w="1093" w:type="dxa"/>
          </w:tcPr>
          <w:p w14:paraId="4AA21B63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48018399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รณีที่ไม่มีข้อมูลคำร้อง</w:t>
            </w:r>
          </w:p>
        </w:tc>
        <w:tc>
          <w:tcPr>
            <w:tcW w:w="3333" w:type="dxa"/>
          </w:tcPr>
          <w:p w14:paraId="7D226E3A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บอกผู้ใช้ ว่าไม่มีคำร้องในระบบ</w:t>
            </w:r>
          </w:p>
        </w:tc>
        <w:tc>
          <w:tcPr>
            <w:tcW w:w="1211" w:type="dxa"/>
          </w:tcPr>
          <w:p w14:paraId="2CEBAB9F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823B2A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74D3C4A4" w14:textId="77777777" w:rsidTr="2B70ABAF">
        <w:trPr>
          <w:trHeight w:val="534"/>
        </w:trPr>
        <w:tc>
          <w:tcPr>
            <w:tcW w:w="1093" w:type="dxa"/>
          </w:tcPr>
          <w:p w14:paraId="25B8C59F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3</w:t>
            </w:r>
          </w:p>
        </w:tc>
        <w:tc>
          <w:tcPr>
            <w:tcW w:w="1931" w:type="dxa"/>
          </w:tcPr>
          <w:p w14:paraId="3C82247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รายละเอียดคำร้อง</w:t>
            </w:r>
          </w:p>
        </w:tc>
        <w:tc>
          <w:tcPr>
            <w:tcW w:w="3333" w:type="dxa"/>
          </w:tcPr>
          <w:p w14:paraId="67BD38C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สดง </w:t>
            </w:r>
            <w:r w:rsidRPr="00B96C9A">
              <w:rPr>
                <w:rFonts w:ascii="TH Sarabun New" w:hAnsi="TH Sarabun New" w:cs="TH Sarabun New"/>
                <w:spacing w:val="-8"/>
              </w:rPr>
              <w:t xml:space="preserve">Modal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รายละเอียดของคำร้อง พร้อมทั้ง </w:t>
            </w:r>
            <w:r w:rsidRPr="00B96C9A">
              <w:rPr>
                <w:rFonts w:ascii="TH Sarabun New" w:hAnsi="TH Sarabun New" w:cs="TH Sarabun New"/>
                <w:spacing w:val="-8"/>
              </w:rPr>
              <w:t xml:space="preserve">Button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ในการยอมรับและปฏิเสธคำร้อง</w:t>
            </w:r>
          </w:p>
        </w:tc>
        <w:tc>
          <w:tcPr>
            <w:tcW w:w="1211" w:type="dxa"/>
          </w:tcPr>
          <w:p w14:paraId="613709F2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7856DD8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29D7F66F" w14:textId="77777777" w:rsidTr="2B70ABAF">
        <w:trPr>
          <w:trHeight w:val="534"/>
        </w:trPr>
        <w:tc>
          <w:tcPr>
            <w:tcW w:w="1093" w:type="dxa"/>
          </w:tcPr>
          <w:p w14:paraId="7B2BCB39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4</w:t>
            </w:r>
          </w:p>
        </w:tc>
        <w:tc>
          <w:tcPr>
            <w:tcW w:w="1931" w:type="dxa"/>
          </w:tcPr>
          <w:p w14:paraId="5A204F74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อนุมัติคำร้อง</w:t>
            </w:r>
          </w:p>
        </w:tc>
        <w:tc>
          <w:tcPr>
            <w:tcW w:w="3333" w:type="dxa"/>
          </w:tcPr>
          <w:p w14:paraId="2494F7D3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บอกว่าอนุมัติคำร้องสำเร็จ และคำร้องในหน้าต้องหายไป</w:t>
            </w:r>
          </w:p>
        </w:tc>
        <w:tc>
          <w:tcPr>
            <w:tcW w:w="1211" w:type="dxa"/>
          </w:tcPr>
          <w:p w14:paraId="01F41599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BED4E0D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  <w:tr w:rsidR="00A47B48" w:rsidRPr="00B96C9A" w14:paraId="2CD8B411" w14:textId="77777777" w:rsidTr="2B70ABAF">
        <w:trPr>
          <w:trHeight w:val="534"/>
        </w:trPr>
        <w:tc>
          <w:tcPr>
            <w:tcW w:w="1093" w:type="dxa"/>
          </w:tcPr>
          <w:p w14:paraId="5D15C326" w14:textId="77777777" w:rsidR="00A47B48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5</w:t>
            </w:r>
          </w:p>
        </w:tc>
        <w:tc>
          <w:tcPr>
            <w:tcW w:w="1931" w:type="dxa"/>
          </w:tcPr>
          <w:p w14:paraId="26EC7AA9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ม่อนุมัติคำร้อง</w:t>
            </w:r>
          </w:p>
        </w:tc>
        <w:tc>
          <w:tcPr>
            <w:tcW w:w="3333" w:type="dxa"/>
          </w:tcPr>
          <w:p w14:paraId="592A6C20" w14:textId="77777777" w:rsidR="00A47B48" w:rsidRPr="00B96C9A" w:rsidRDefault="00A47B4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ว่าไม่อนุมัติคำร้องและคำร้องในหน้าต้องหายไป</w:t>
            </w:r>
          </w:p>
        </w:tc>
        <w:tc>
          <w:tcPr>
            <w:tcW w:w="1211" w:type="dxa"/>
          </w:tcPr>
          <w:p w14:paraId="4B82F372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79C244DC" w14:textId="77777777" w:rsidR="00A47B48" w:rsidRPr="00B96C9A" w:rsidRDefault="00A47B48" w:rsidP="005A45EA">
            <w:pPr>
              <w:rPr>
                <w:rFonts w:ascii="TH Sarabun New" w:hAnsi="TH Sarabun New" w:cs="TH Sarabun New"/>
              </w:rPr>
            </w:pPr>
          </w:p>
        </w:tc>
      </w:tr>
    </w:tbl>
    <w:p w14:paraId="1080CBAB" w14:textId="77777777" w:rsidR="000032F0" w:rsidRPr="00B96C9A" w:rsidRDefault="000032F0" w:rsidP="00A47B48">
      <w:pPr>
        <w:spacing w:after="0" w:line="240" w:lineRule="auto"/>
      </w:pPr>
    </w:p>
    <w:p w14:paraId="38120A48" w14:textId="2844C901" w:rsidR="00A47B48" w:rsidRPr="00B96C9A" w:rsidRDefault="000032F0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3</w:t>
      </w:r>
      <w:r w:rsidRPr="00B96C9A">
        <w:rPr>
          <w:rFonts w:eastAsia="Calibri"/>
          <w:spacing w:val="-8"/>
          <w:cs/>
        </w:rPr>
        <w:t xml:space="preserve">  เพิ่มข่าว (</w:t>
      </w:r>
      <w:r w:rsidRPr="00B96C9A">
        <w:rPr>
          <w:rFonts w:eastAsia="Calibri"/>
          <w:spacing w:val="-8"/>
        </w:rPr>
        <w:t>UC021</w:t>
      </w:r>
      <w:r w:rsidRPr="00B96C9A">
        <w:rPr>
          <w:rFonts w:eastAsia="Calibri"/>
          <w:spacing w:val="-8"/>
          <w:cs/>
        </w:rPr>
        <w:t>)</w:t>
      </w:r>
    </w:p>
    <w:p w14:paraId="2721379C" w14:textId="77777777" w:rsidR="000032F0" w:rsidRPr="00B96C9A" w:rsidRDefault="000032F0" w:rsidP="00A47B48">
      <w:pPr>
        <w:spacing w:after="0" w:line="240" w:lineRule="auto"/>
      </w:pPr>
    </w:p>
    <w:p w14:paraId="405F3224" w14:textId="11104EA7" w:rsidR="000032F0" w:rsidRPr="00B96C9A" w:rsidRDefault="000032F0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86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เพิ่มข่าว</w:t>
      </w:r>
    </w:p>
    <w:p w14:paraId="1F135A15" w14:textId="77777777" w:rsidR="000032F0" w:rsidRPr="00B96C9A" w:rsidRDefault="000032F0" w:rsidP="000032F0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0032F0" w:rsidRPr="00B96C9A" w14:paraId="6E488EE8" w14:textId="77777777" w:rsidTr="2B70ABAF">
        <w:trPr>
          <w:trHeight w:val="623"/>
          <w:tblHeader/>
        </w:trPr>
        <w:tc>
          <w:tcPr>
            <w:tcW w:w="1093" w:type="dxa"/>
          </w:tcPr>
          <w:p w14:paraId="4473AAA6" w14:textId="77777777" w:rsidR="000032F0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24668609" w14:textId="77777777" w:rsidR="000032F0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0C30D80C" w14:textId="77777777" w:rsidR="000032F0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48DCF07E" w14:textId="77777777" w:rsidR="000032F0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5F02EB16" w14:textId="77777777" w:rsidR="000032F0" w:rsidRPr="00B96C9A" w:rsidRDefault="000032F0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0E01989E" w14:textId="77777777" w:rsidR="000032F0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0032F0" w:rsidRPr="00B96C9A" w14:paraId="71A54926" w14:textId="77777777" w:rsidTr="2B70ABAF">
        <w:trPr>
          <w:trHeight w:val="534"/>
        </w:trPr>
        <w:tc>
          <w:tcPr>
            <w:tcW w:w="1093" w:type="dxa"/>
          </w:tcPr>
          <w:p w14:paraId="709F4C3F" w14:textId="77777777" w:rsidR="000032F0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2A3CF15E" w14:textId="77777777" w:rsidR="000032F0" w:rsidRPr="00B96C9A" w:rsidRDefault="000032F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พิ่มข่าวสำเร็จ</w:t>
            </w:r>
          </w:p>
        </w:tc>
        <w:tc>
          <w:tcPr>
            <w:tcW w:w="3333" w:type="dxa"/>
          </w:tcPr>
          <w:p w14:paraId="7F046CF3" w14:textId="77777777" w:rsidR="000032F0" w:rsidRPr="00B96C9A" w:rsidRDefault="000032F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รายละเอียดข่าว</w:t>
            </w:r>
            <w:r w:rsidR="002F4D08"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เพิ่มข่าวสำเร็จ</w:t>
            </w:r>
          </w:p>
        </w:tc>
        <w:tc>
          <w:tcPr>
            <w:tcW w:w="1211" w:type="dxa"/>
          </w:tcPr>
          <w:p w14:paraId="67D4A341" w14:textId="77777777" w:rsidR="000032F0" w:rsidRPr="00B96C9A" w:rsidRDefault="000032F0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387F3EA" w14:textId="77777777" w:rsidR="000032F0" w:rsidRPr="00B96C9A" w:rsidRDefault="000032F0" w:rsidP="00A500FB">
            <w:pPr>
              <w:rPr>
                <w:rFonts w:ascii="TH Sarabun New" w:hAnsi="TH Sarabun New" w:cs="TH Sarabun New"/>
              </w:rPr>
            </w:pPr>
          </w:p>
        </w:tc>
      </w:tr>
      <w:tr w:rsidR="000032F0" w:rsidRPr="00B96C9A" w14:paraId="4D9B37EF" w14:textId="77777777" w:rsidTr="2B70ABAF">
        <w:trPr>
          <w:trHeight w:val="534"/>
        </w:trPr>
        <w:tc>
          <w:tcPr>
            <w:tcW w:w="1093" w:type="dxa"/>
          </w:tcPr>
          <w:p w14:paraId="6CF41B48" w14:textId="77777777" w:rsidR="000032F0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6BC78952" w14:textId="77777777" w:rsidR="000032F0" w:rsidRPr="00B96C9A" w:rsidRDefault="000032F0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พิ่มข่าวไม่สำเร็จ</w:t>
            </w:r>
          </w:p>
        </w:tc>
        <w:tc>
          <w:tcPr>
            <w:tcW w:w="3333" w:type="dxa"/>
          </w:tcPr>
          <w:p w14:paraId="60EC0BD8" w14:textId="77777777" w:rsidR="000032F0" w:rsidRPr="00B96C9A" w:rsidRDefault="002F4D08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ผิดพลาด และแสดง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5A8F3D73" w14:textId="77777777" w:rsidR="000032F0" w:rsidRPr="00B96C9A" w:rsidRDefault="000032F0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43558C4" w14:textId="77777777" w:rsidR="000032F0" w:rsidRPr="00B96C9A" w:rsidRDefault="000032F0" w:rsidP="00A500FB">
            <w:pPr>
              <w:rPr>
                <w:rFonts w:ascii="TH Sarabun New" w:hAnsi="TH Sarabun New" w:cs="TH Sarabun New"/>
              </w:rPr>
            </w:pPr>
          </w:p>
        </w:tc>
      </w:tr>
    </w:tbl>
    <w:p w14:paraId="56BDB8C5" w14:textId="5395CC72" w:rsidR="00A47B48" w:rsidRPr="00B96C9A" w:rsidRDefault="00A47B48" w:rsidP="00ED0189">
      <w:pPr>
        <w:spacing w:after="0" w:line="240" w:lineRule="auto"/>
      </w:pPr>
    </w:p>
    <w:p w14:paraId="34D11585" w14:textId="2D0EEA5D" w:rsidR="00CF40C3" w:rsidRPr="00B96C9A" w:rsidRDefault="00CF40C3" w:rsidP="00ED0189">
      <w:pPr>
        <w:spacing w:after="0" w:line="240" w:lineRule="auto"/>
      </w:pPr>
    </w:p>
    <w:p w14:paraId="3041C6C1" w14:textId="0097FB37" w:rsidR="00CF40C3" w:rsidRPr="00B96C9A" w:rsidRDefault="00CF40C3" w:rsidP="00ED0189">
      <w:pPr>
        <w:spacing w:after="0" w:line="240" w:lineRule="auto"/>
      </w:pPr>
    </w:p>
    <w:p w14:paraId="618D20D4" w14:textId="664094C4" w:rsidR="00CF40C3" w:rsidRPr="00B96C9A" w:rsidRDefault="00CF40C3" w:rsidP="00ED0189">
      <w:pPr>
        <w:spacing w:after="0" w:line="240" w:lineRule="auto"/>
      </w:pPr>
    </w:p>
    <w:p w14:paraId="56980C1A" w14:textId="16673C06" w:rsidR="00CF40C3" w:rsidRPr="00B96C9A" w:rsidRDefault="00CF40C3" w:rsidP="00ED0189">
      <w:pPr>
        <w:spacing w:after="0" w:line="240" w:lineRule="auto"/>
      </w:pPr>
    </w:p>
    <w:p w14:paraId="11766D60" w14:textId="0BEA76CA" w:rsidR="00CF40C3" w:rsidRPr="00B96C9A" w:rsidRDefault="00CF40C3" w:rsidP="00ED0189">
      <w:pPr>
        <w:spacing w:after="0" w:line="240" w:lineRule="auto"/>
      </w:pPr>
    </w:p>
    <w:p w14:paraId="3CDBE851" w14:textId="7001EF06" w:rsidR="00CF40C3" w:rsidRPr="00B96C9A" w:rsidRDefault="00CF40C3" w:rsidP="00ED0189">
      <w:pPr>
        <w:spacing w:after="0" w:line="240" w:lineRule="auto"/>
      </w:pPr>
    </w:p>
    <w:p w14:paraId="153BB377" w14:textId="77777777" w:rsidR="00CF40C3" w:rsidRPr="00B96C9A" w:rsidRDefault="00CF40C3" w:rsidP="00ED0189">
      <w:pPr>
        <w:spacing w:after="0" w:line="240" w:lineRule="auto"/>
      </w:pPr>
    </w:p>
    <w:p w14:paraId="47663B74" w14:textId="68223571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 xml:space="preserve">  แก้ไขข่าว (</w:t>
      </w:r>
      <w:r w:rsidRPr="00B96C9A">
        <w:rPr>
          <w:rFonts w:eastAsia="Calibri"/>
          <w:spacing w:val="-8"/>
        </w:rPr>
        <w:t>UC022</w:t>
      </w:r>
      <w:r w:rsidRPr="00B96C9A">
        <w:rPr>
          <w:rFonts w:eastAsia="Calibri"/>
          <w:spacing w:val="-8"/>
          <w:cs/>
        </w:rPr>
        <w:t>)</w:t>
      </w:r>
    </w:p>
    <w:p w14:paraId="38039B78" w14:textId="77777777" w:rsidR="00A500FB" w:rsidRPr="00B96C9A" w:rsidRDefault="00A500FB" w:rsidP="00A500FB">
      <w:pPr>
        <w:spacing w:after="0" w:line="240" w:lineRule="auto"/>
      </w:pPr>
    </w:p>
    <w:p w14:paraId="7D702B9F" w14:textId="71F0E1A7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87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แก้ไขข่าว</w:t>
      </w:r>
    </w:p>
    <w:p w14:paraId="53467B94" w14:textId="77777777" w:rsidR="00A500FB" w:rsidRPr="00B96C9A" w:rsidRDefault="00A500FB" w:rsidP="00A500FB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500FB" w:rsidRPr="00B96C9A" w14:paraId="24E8E302" w14:textId="77777777" w:rsidTr="2B70ABAF">
        <w:trPr>
          <w:trHeight w:val="623"/>
          <w:tblHeader/>
        </w:trPr>
        <w:tc>
          <w:tcPr>
            <w:tcW w:w="1093" w:type="dxa"/>
          </w:tcPr>
          <w:p w14:paraId="51FFD0AE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DF57CF9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2DC84D86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7852EB30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201584A7" w14:textId="77777777" w:rsidR="00A500FB" w:rsidRPr="00B96C9A" w:rsidRDefault="00A500FB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748ECA04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500FB" w:rsidRPr="00B96C9A" w14:paraId="1475AEA7" w14:textId="77777777" w:rsidTr="2B70ABAF">
        <w:trPr>
          <w:trHeight w:val="534"/>
        </w:trPr>
        <w:tc>
          <w:tcPr>
            <w:tcW w:w="1093" w:type="dxa"/>
          </w:tcPr>
          <w:p w14:paraId="15597867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246CD57F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ก้ไข</w:t>
            </w:r>
            <w:r w:rsidRPr="00B96C9A">
              <w:rPr>
                <w:rFonts w:ascii="TH Sarabun New" w:hAnsi="TH Sarabun New" w:cs="TH Sarabun New"/>
                <w:cs/>
              </w:rPr>
              <w:t>ข่าวสำเร็จ</w:t>
            </w:r>
          </w:p>
        </w:tc>
        <w:tc>
          <w:tcPr>
            <w:tcW w:w="3333" w:type="dxa"/>
          </w:tcPr>
          <w:p w14:paraId="7E4726F3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ไปยังหน้ารายละเอียดข่าว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แก้ไข</w:t>
            </w:r>
            <w:r w:rsidRPr="00B96C9A">
              <w:rPr>
                <w:rFonts w:ascii="TH Sarabun New" w:hAnsi="TH Sarabun New" w:cs="TH Sarabun New"/>
                <w:cs/>
              </w:rPr>
              <w:t>ข่าวสำเร็จ</w:t>
            </w:r>
          </w:p>
        </w:tc>
        <w:tc>
          <w:tcPr>
            <w:tcW w:w="1211" w:type="dxa"/>
          </w:tcPr>
          <w:p w14:paraId="0AAE32DD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7E2020E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  <w:tr w:rsidR="00A500FB" w:rsidRPr="00B96C9A" w14:paraId="4840BB60" w14:textId="77777777" w:rsidTr="2B70ABAF">
        <w:trPr>
          <w:trHeight w:val="534"/>
        </w:trPr>
        <w:tc>
          <w:tcPr>
            <w:tcW w:w="1093" w:type="dxa"/>
          </w:tcPr>
          <w:p w14:paraId="01B9EECD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550ACF71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ก้ไข</w:t>
            </w:r>
            <w:r w:rsidRPr="00B96C9A">
              <w:rPr>
                <w:rFonts w:ascii="TH Sarabun New" w:hAnsi="TH Sarabun New" w:cs="TH Sarabun New"/>
                <w:cs/>
              </w:rPr>
              <w:t>ข่าวไม่สำเร็จ</w:t>
            </w:r>
          </w:p>
        </w:tc>
        <w:tc>
          <w:tcPr>
            <w:tcW w:w="3333" w:type="dxa"/>
          </w:tcPr>
          <w:p w14:paraId="1AC4F8E6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สดงข้อความผิดพลาด และแสดง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118D47AE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7403938F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</w:tbl>
    <w:p w14:paraId="76613766" w14:textId="77777777" w:rsidR="00A500FB" w:rsidRPr="00B96C9A" w:rsidRDefault="00A500FB" w:rsidP="00A500FB">
      <w:pPr>
        <w:spacing w:after="0" w:line="240" w:lineRule="auto"/>
      </w:pPr>
    </w:p>
    <w:p w14:paraId="0A9748FB" w14:textId="621D74F7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5</w:t>
      </w:r>
      <w:r w:rsidRPr="00B96C9A">
        <w:rPr>
          <w:rFonts w:eastAsia="Calibri"/>
          <w:spacing w:val="-8"/>
          <w:cs/>
        </w:rPr>
        <w:t xml:space="preserve">  ลบข่าว (</w:t>
      </w:r>
      <w:r w:rsidRPr="00B96C9A">
        <w:rPr>
          <w:rFonts w:eastAsia="Calibri"/>
          <w:spacing w:val="-8"/>
        </w:rPr>
        <w:t>UC023</w:t>
      </w:r>
      <w:r w:rsidRPr="00B96C9A">
        <w:rPr>
          <w:rFonts w:eastAsia="Calibri"/>
          <w:spacing w:val="-8"/>
          <w:cs/>
        </w:rPr>
        <w:t>)</w:t>
      </w:r>
    </w:p>
    <w:p w14:paraId="68D781A6" w14:textId="77777777" w:rsidR="00A500FB" w:rsidRPr="00B96C9A" w:rsidRDefault="00A500FB" w:rsidP="00A500FB">
      <w:pPr>
        <w:spacing w:after="0" w:line="240" w:lineRule="auto"/>
      </w:pPr>
    </w:p>
    <w:p w14:paraId="2E95AD8C" w14:textId="62BA300A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88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ลบข่าว</w:t>
      </w:r>
    </w:p>
    <w:p w14:paraId="3F2FB172" w14:textId="77777777" w:rsidR="00A500FB" w:rsidRPr="00B96C9A" w:rsidRDefault="00A500FB" w:rsidP="00A500FB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500FB" w:rsidRPr="00B96C9A" w14:paraId="6D03703E" w14:textId="77777777" w:rsidTr="2B70ABAF">
        <w:trPr>
          <w:trHeight w:val="623"/>
          <w:tblHeader/>
        </w:trPr>
        <w:tc>
          <w:tcPr>
            <w:tcW w:w="1093" w:type="dxa"/>
          </w:tcPr>
          <w:p w14:paraId="23B7373C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46CEC3F3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0540223D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086E334A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06B2490C" w14:textId="77777777" w:rsidR="00A500FB" w:rsidRPr="00B96C9A" w:rsidRDefault="00A500FB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00A8F674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500FB" w:rsidRPr="00B96C9A" w14:paraId="557925B3" w14:textId="77777777" w:rsidTr="2B70ABAF">
        <w:trPr>
          <w:trHeight w:val="534"/>
        </w:trPr>
        <w:tc>
          <w:tcPr>
            <w:tcW w:w="1093" w:type="dxa"/>
          </w:tcPr>
          <w:p w14:paraId="37F5EBE4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70676876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Pr="00B96C9A">
              <w:rPr>
                <w:rFonts w:ascii="TH Sarabun New" w:hAnsi="TH Sarabun New" w:cs="TH Sarabun New"/>
                <w:cs/>
              </w:rPr>
              <w:t>ข่าวสำเร็จ</w:t>
            </w:r>
          </w:p>
        </w:tc>
        <w:tc>
          <w:tcPr>
            <w:tcW w:w="3333" w:type="dxa"/>
          </w:tcPr>
          <w:p w14:paraId="4A1F6084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ไปยังหน้าข่าวสาร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Pr="00B96C9A">
              <w:rPr>
                <w:rFonts w:ascii="TH Sarabun New" w:hAnsi="TH Sarabun New" w:cs="TH Sarabun New"/>
                <w:cs/>
              </w:rPr>
              <w:t>ข่าวสำเร็จ</w:t>
            </w:r>
          </w:p>
        </w:tc>
        <w:tc>
          <w:tcPr>
            <w:tcW w:w="1211" w:type="dxa"/>
          </w:tcPr>
          <w:p w14:paraId="30C6864A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B1A92A8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  <w:tr w:rsidR="00A500FB" w:rsidRPr="00B96C9A" w14:paraId="02BE88F7" w14:textId="77777777" w:rsidTr="2B70ABAF">
        <w:trPr>
          <w:trHeight w:val="534"/>
        </w:trPr>
        <w:tc>
          <w:tcPr>
            <w:tcW w:w="1093" w:type="dxa"/>
          </w:tcPr>
          <w:p w14:paraId="23A828BC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052F6C92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Pr="00B96C9A">
              <w:rPr>
                <w:rFonts w:ascii="TH Sarabun New" w:hAnsi="TH Sarabun New" w:cs="TH Sarabun New"/>
                <w:cs/>
              </w:rPr>
              <w:t>ข่าวไม่สำเร็จ</w:t>
            </w:r>
          </w:p>
        </w:tc>
        <w:tc>
          <w:tcPr>
            <w:tcW w:w="3333" w:type="dxa"/>
          </w:tcPr>
          <w:p w14:paraId="0764E054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43FEAE56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C72FF72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</w:tbl>
    <w:p w14:paraId="62992952" w14:textId="77777777" w:rsidR="00A500FB" w:rsidRPr="00B96C9A" w:rsidRDefault="00A500FB" w:rsidP="00ED0189">
      <w:pPr>
        <w:spacing w:after="0" w:line="240" w:lineRule="auto"/>
      </w:pPr>
    </w:p>
    <w:p w14:paraId="28D31479" w14:textId="01DDD826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6</w:t>
      </w:r>
      <w:r w:rsidRPr="00B96C9A">
        <w:rPr>
          <w:rFonts w:eastAsia="Calibri"/>
          <w:spacing w:val="-8"/>
          <w:cs/>
        </w:rPr>
        <w:t xml:space="preserve">  อนุมัติข่าว (</w:t>
      </w:r>
      <w:r w:rsidRPr="00B96C9A">
        <w:rPr>
          <w:rFonts w:eastAsia="Calibri"/>
          <w:spacing w:val="-8"/>
        </w:rPr>
        <w:t>UC024</w:t>
      </w:r>
      <w:r w:rsidRPr="00B96C9A">
        <w:rPr>
          <w:rFonts w:eastAsia="Calibri"/>
          <w:spacing w:val="-8"/>
          <w:cs/>
        </w:rPr>
        <w:t>)</w:t>
      </w:r>
    </w:p>
    <w:p w14:paraId="44C51CBB" w14:textId="77777777" w:rsidR="00A500FB" w:rsidRPr="00B96C9A" w:rsidRDefault="00A500FB" w:rsidP="00A500FB">
      <w:pPr>
        <w:spacing w:after="0" w:line="240" w:lineRule="auto"/>
      </w:pPr>
    </w:p>
    <w:p w14:paraId="58EC034E" w14:textId="1C0C3CB8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89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อนุมัติข่าว</w:t>
      </w:r>
    </w:p>
    <w:p w14:paraId="7147AB36" w14:textId="77777777" w:rsidR="00A500FB" w:rsidRPr="00B96C9A" w:rsidRDefault="00A500FB" w:rsidP="00A500FB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500FB" w:rsidRPr="00B96C9A" w14:paraId="5541CCCB" w14:textId="77777777" w:rsidTr="2B70ABAF">
        <w:trPr>
          <w:trHeight w:val="623"/>
          <w:tblHeader/>
        </w:trPr>
        <w:tc>
          <w:tcPr>
            <w:tcW w:w="1093" w:type="dxa"/>
          </w:tcPr>
          <w:p w14:paraId="65803BB0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037EBF8F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308784A7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59F8BAE1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36263D21" w14:textId="77777777" w:rsidR="00A500FB" w:rsidRPr="00B96C9A" w:rsidRDefault="00A500FB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7403EA56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500FB" w:rsidRPr="00B96C9A" w14:paraId="790AA35F" w14:textId="77777777" w:rsidTr="2B70ABAF">
        <w:trPr>
          <w:trHeight w:val="534"/>
        </w:trPr>
        <w:tc>
          <w:tcPr>
            <w:tcW w:w="1093" w:type="dxa"/>
          </w:tcPr>
          <w:p w14:paraId="585A62C8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1E8C8719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อนุมัติ</w:t>
            </w:r>
            <w:r w:rsidRPr="00B96C9A">
              <w:rPr>
                <w:rFonts w:ascii="TH Sarabun New" w:hAnsi="TH Sarabun New" w:cs="TH Sarabun New"/>
                <w:cs/>
              </w:rPr>
              <w:t>ข่าวสำเร็จ</w:t>
            </w:r>
          </w:p>
        </w:tc>
        <w:tc>
          <w:tcPr>
            <w:tcW w:w="3333" w:type="dxa"/>
          </w:tcPr>
          <w:p w14:paraId="102787E7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ไปยังหน้าอนุมัติข่าว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อนุมัติ</w:t>
            </w:r>
            <w:r w:rsidRPr="00B96C9A">
              <w:rPr>
                <w:rFonts w:ascii="TH Sarabun New" w:hAnsi="TH Sarabun New" w:cs="TH Sarabun New"/>
                <w:cs/>
              </w:rPr>
              <w:t>ข่าวสำเร็จ</w:t>
            </w:r>
          </w:p>
        </w:tc>
        <w:tc>
          <w:tcPr>
            <w:tcW w:w="1211" w:type="dxa"/>
          </w:tcPr>
          <w:p w14:paraId="579556C6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72ECA11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  <w:tr w:rsidR="00A500FB" w:rsidRPr="00B96C9A" w14:paraId="46759CA0" w14:textId="77777777" w:rsidTr="2B70ABAF">
        <w:trPr>
          <w:trHeight w:val="534"/>
        </w:trPr>
        <w:tc>
          <w:tcPr>
            <w:tcW w:w="1093" w:type="dxa"/>
          </w:tcPr>
          <w:p w14:paraId="282A725E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7F72478D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อนุมัติ</w:t>
            </w:r>
            <w:r w:rsidRPr="00B96C9A">
              <w:rPr>
                <w:rFonts w:ascii="TH Sarabun New" w:hAnsi="TH Sarabun New" w:cs="TH Sarabun New"/>
                <w:cs/>
              </w:rPr>
              <w:t>ข่าวไม่สำเร็จ</w:t>
            </w:r>
          </w:p>
        </w:tc>
        <w:tc>
          <w:tcPr>
            <w:tcW w:w="3333" w:type="dxa"/>
          </w:tcPr>
          <w:p w14:paraId="5E2FF065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70263C6A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5E893AA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</w:tbl>
    <w:p w14:paraId="290684FC" w14:textId="77777777" w:rsidR="00A500FB" w:rsidRPr="00B96C9A" w:rsidRDefault="00A500FB" w:rsidP="00ED0189">
      <w:pPr>
        <w:spacing w:after="0" w:line="240" w:lineRule="auto"/>
      </w:pPr>
    </w:p>
    <w:p w14:paraId="7A288FBC" w14:textId="77777777" w:rsidR="00A500FB" w:rsidRPr="00B96C9A" w:rsidRDefault="00A500FB" w:rsidP="00ED0189">
      <w:pPr>
        <w:spacing w:after="0" w:line="240" w:lineRule="auto"/>
      </w:pPr>
    </w:p>
    <w:p w14:paraId="011F177C" w14:textId="77777777" w:rsidR="00A500FB" w:rsidRPr="00B96C9A" w:rsidRDefault="00A500FB" w:rsidP="00ED0189">
      <w:pPr>
        <w:spacing w:after="0" w:line="240" w:lineRule="auto"/>
      </w:pPr>
    </w:p>
    <w:p w14:paraId="20D4B103" w14:textId="19404210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7</w:t>
      </w:r>
      <w:r w:rsidRPr="00B96C9A">
        <w:rPr>
          <w:rFonts w:eastAsia="Calibri"/>
          <w:spacing w:val="-8"/>
          <w:cs/>
        </w:rPr>
        <w:t xml:space="preserve">  เพิ่มปฏิทิน (</w:t>
      </w:r>
      <w:r w:rsidRPr="00B96C9A">
        <w:rPr>
          <w:rFonts w:eastAsia="Calibri"/>
          <w:spacing w:val="-8"/>
        </w:rPr>
        <w:t>UC025</w:t>
      </w:r>
      <w:r w:rsidRPr="00B96C9A">
        <w:rPr>
          <w:rFonts w:eastAsia="Calibri"/>
          <w:spacing w:val="-8"/>
          <w:cs/>
        </w:rPr>
        <w:t>)</w:t>
      </w:r>
    </w:p>
    <w:p w14:paraId="1A978614" w14:textId="77777777" w:rsidR="00A500FB" w:rsidRPr="00B96C9A" w:rsidRDefault="00A500FB" w:rsidP="00A500FB">
      <w:pPr>
        <w:spacing w:after="0" w:line="240" w:lineRule="auto"/>
      </w:pPr>
    </w:p>
    <w:p w14:paraId="41FF5EE8" w14:textId="2D7DAC15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9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เพิ่มปฏิทิน</w:t>
      </w:r>
    </w:p>
    <w:p w14:paraId="7CE8BDDC" w14:textId="77777777" w:rsidR="00A500FB" w:rsidRPr="00B96C9A" w:rsidRDefault="00A500FB" w:rsidP="00A500FB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500FB" w:rsidRPr="00B96C9A" w14:paraId="7AE68DDD" w14:textId="77777777" w:rsidTr="2B70ABAF">
        <w:trPr>
          <w:trHeight w:val="623"/>
          <w:tblHeader/>
        </w:trPr>
        <w:tc>
          <w:tcPr>
            <w:tcW w:w="1093" w:type="dxa"/>
          </w:tcPr>
          <w:p w14:paraId="07C8A5B3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37897269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2EF6EA55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51887D98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7C470B54" w14:textId="77777777" w:rsidR="00A500FB" w:rsidRPr="00B96C9A" w:rsidRDefault="00A500FB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4C8A90EC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500FB" w:rsidRPr="00B96C9A" w14:paraId="0139C185" w14:textId="77777777" w:rsidTr="2B70ABAF">
        <w:trPr>
          <w:trHeight w:val="534"/>
        </w:trPr>
        <w:tc>
          <w:tcPr>
            <w:tcW w:w="1093" w:type="dxa"/>
          </w:tcPr>
          <w:p w14:paraId="79DD5935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3BB44542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ปฏิทิ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0DD1CA53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ปฏิทิ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ปฏิทิ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444B815B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FAE6A89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  <w:tr w:rsidR="00A500FB" w:rsidRPr="00B96C9A" w14:paraId="12F8C846" w14:textId="77777777" w:rsidTr="2B70ABAF">
        <w:trPr>
          <w:trHeight w:val="534"/>
        </w:trPr>
        <w:tc>
          <w:tcPr>
            <w:tcW w:w="1093" w:type="dxa"/>
          </w:tcPr>
          <w:p w14:paraId="1FC1C430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67903A1B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ปฏิทิน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23120CE4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0685585B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49B4026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</w:tbl>
    <w:p w14:paraId="6D27F06E" w14:textId="77777777" w:rsidR="00A500FB" w:rsidRPr="00B96C9A" w:rsidRDefault="00A500FB" w:rsidP="00A500FB">
      <w:pPr>
        <w:spacing w:after="0" w:line="240" w:lineRule="auto"/>
      </w:pPr>
    </w:p>
    <w:p w14:paraId="303FA559" w14:textId="725C7E1D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2</w:t>
      </w:r>
      <w:r w:rsidR="00CF40C3" w:rsidRPr="00B96C9A">
        <w:rPr>
          <w:rFonts w:eastAsia="Calibri"/>
          <w:spacing w:val="-8"/>
        </w:rPr>
        <w:t>8</w:t>
      </w:r>
      <w:r w:rsidRPr="00B96C9A">
        <w:rPr>
          <w:rFonts w:eastAsia="Calibri"/>
          <w:spacing w:val="-8"/>
          <w:cs/>
        </w:rPr>
        <w:t xml:space="preserve">  </w:t>
      </w:r>
      <w:r w:rsidR="00902CA4" w:rsidRPr="00B96C9A">
        <w:rPr>
          <w:rFonts w:eastAsia="Calibri"/>
          <w:spacing w:val="-8"/>
          <w:cs/>
        </w:rPr>
        <w:t>ลบ</w:t>
      </w:r>
      <w:r w:rsidRPr="00B96C9A">
        <w:rPr>
          <w:rFonts w:eastAsia="Calibri"/>
          <w:spacing w:val="-8"/>
          <w:cs/>
        </w:rPr>
        <w:t>ปฏิทิน (</w:t>
      </w:r>
      <w:r w:rsidRPr="00B96C9A">
        <w:rPr>
          <w:rFonts w:eastAsia="Calibri"/>
          <w:spacing w:val="-8"/>
        </w:rPr>
        <w:t>UC026</w:t>
      </w:r>
      <w:r w:rsidRPr="00B96C9A">
        <w:rPr>
          <w:rFonts w:eastAsia="Calibri"/>
          <w:spacing w:val="-8"/>
          <w:cs/>
        </w:rPr>
        <w:t>)</w:t>
      </w:r>
    </w:p>
    <w:p w14:paraId="14B704B4" w14:textId="77777777" w:rsidR="00A500FB" w:rsidRPr="00B96C9A" w:rsidRDefault="00A500FB" w:rsidP="00A500FB">
      <w:pPr>
        <w:spacing w:after="0" w:line="240" w:lineRule="auto"/>
      </w:pPr>
    </w:p>
    <w:p w14:paraId="4C3C17CD" w14:textId="4B7C6591" w:rsidR="00A500FB" w:rsidRPr="00B96C9A" w:rsidRDefault="00A500FB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9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</w:t>
      </w:r>
      <w:r w:rsidR="00902CA4" w:rsidRPr="00B96C9A">
        <w:rPr>
          <w:rFonts w:eastAsia="Calibri"/>
          <w:spacing w:val="-8"/>
          <w:cs/>
        </w:rPr>
        <w:t>ลบ</w:t>
      </w:r>
      <w:r w:rsidRPr="00B96C9A">
        <w:rPr>
          <w:rFonts w:eastAsia="Calibri"/>
          <w:spacing w:val="-8"/>
          <w:cs/>
        </w:rPr>
        <w:t>ปฏิทิน</w:t>
      </w:r>
    </w:p>
    <w:p w14:paraId="3869E5F8" w14:textId="77777777" w:rsidR="00A500FB" w:rsidRPr="00B96C9A" w:rsidRDefault="00A500FB" w:rsidP="00A500FB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A500FB" w:rsidRPr="00B96C9A" w14:paraId="66DC2281" w14:textId="77777777" w:rsidTr="2B70ABAF">
        <w:trPr>
          <w:trHeight w:val="623"/>
          <w:tblHeader/>
        </w:trPr>
        <w:tc>
          <w:tcPr>
            <w:tcW w:w="1093" w:type="dxa"/>
          </w:tcPr>
          <w:p w14:paraId="51A83468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3CEF6767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475EAA4B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15B7CADA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6EDCB3C" w14:textId="77777777" w:rsidR="00A500FB" w:rsidRPr="00B96C9A" w:rsidRDefault="00A500FB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2B9AA5EC" w14:textId="77777777" w:rsidR="00A500FB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A500FB" w:rsidRPr="00B96C9A" w14:paraId="5F18A217" w14:textId="77777777" w:rsidTr="2B70ABAF">
        <w:trPr>
          <w:trHeight w:val="534"/>
        </w:trPr>
        <w:tc>
          <w:tcPr>
            <w:tcW w:w="1093" w:type="dxa"/>
          </w:tcPr>
          <w:p w14:paraId="26248B8D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630A6E25" w14:textId="77777777" w:rsidR="00A500FB" w:rsidRPr="00B96C9A" w:rsidRDefault="00902CA4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="00A500FB" w:rsidRPr="00B96C9A">
              <w:rPr>
                <w:rFonts w:ascii="TH Sarabun New" w:hAnsi="TH Sarabun New" w:cs="TH Sarabun New"/>
                <w:spacing w:val="-8"/>
                <w:cs/>
              </w:rPr>
              <w:t xml:space="preserve">ปฏิทิน </w:t>
            </w:r>
            <w:r w:rsidR="00A500FB"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22307E0D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ปฏิทิ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="00902CA4"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ปฏิทิ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39606ED2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3884DAC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  <w:tr w:rsidR="00A500FB" w:rsidRPr="00B96C9A" w14:paraId="7E68436B" w14:textId="77777777" w:rsidTr="2B70ABAF">
        <w:trPr>
          <w:trHeight w:val="534"/>
        </w:trPr>
        <w:tc>
          <w:tcPr>
            <w:tcW w:w="1093" w:type="dxa"/>
          </w:tcPr>
          <w:p w14:paraId="4F0F27B1" w14:textId="77777777" w:rsidR="00A500FB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13729B41" w14:textId="77777777" w:rsidR="00A500FB" w:rsidRPr="00B96C9A" w:rsidRDefault="00902CA4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="00A500FB" w:rsidRPr="00B96C9A">
              <w:rPr>
                <w:rFonts w:ascii="TH Sarabun New" w:hAnsi="TH Sarabun New" w:cs="TH Sarabun New"/>
                <w:spacing w:val="-8"/>
                <w:cs/>
              </w:rPr>
              <w:t xml:space="preserve">ปฏิทิน </w:t>
            </w:r>
            <w:r w:rsidR="00A500FB"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2EBAB9F2" w14:textId="77777777" w:rsidR="00A500FB" w:rsidRPr="00B96C9A" w:rsidRDefault="00A500FB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4C7C4EA2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7E16EE6" w14:textId="77777777" w:rsidR="00A500FB" w:rsidRPr="00B96C9A" w:rsidRDefault="00A500FB" w:rsidP="00A500FB">
            <w:pPr>
              <w:rPr>
                <w:rFonts w:ascii="TH Sarabun New" w:hAnsi="TH Sarabun New" w:cs="TH Sarabun New"/>
              </w:rPr>
            </w:pPr>
          </w:p>
        </w:tc>
      </w:tr>
    </w:tbl>
    <w:p w14:paraId="00EF6639" w14:textId="77777777" w:rsidR="00A500FB" w:rsidRPr="00B96C9A" w:rsidRDefault="00A500FB" w:rsidP="00A500FB">
      <w:pPr>
        <w:spacing w:after="0" w:line="240" w:lineRule="auto"/>
      </w:pPr>
    </w:p>
    <w:p w14:paraId="7B31400B" w14:textId="5FE64EA5" w:rsidR="00902CA4" w:rsidRPr="00B96C9A" w:rsidRDefault="00902CA4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="00CF40C3" w:rsidRPr="00B96C9A">
        <w:rPr>
          <w:rFonts w:eastAsia="Calibri"/>
          <w:spacing w:val="-8"/>
        </w:rPr>
        <w:t>29</w:t>
      </w:r>
      <w:r w:rsidRPr="00B96C9A">
        <w:rPr>
          <w:rFonts w:eastAsia="Calibri"/>
          <w:spacing w:val="-8"/>
          <w:cs/>
        </w:rPr>
        <w:t xml:space="preserve">  แก้ไขปฏิทิน (</w:t>
      </w:r>
      <w:r w:rsidRPr="00B96C9A">
        <w:rPr>
          <w:rFonts w:eastAsia="Calibri"/>
          <w:spacing w:val="-8"/>
        </w:rPr>
        <w:t>UC02</w:t>
      </w:r>
      <w:r w:rsidRPr="00B96C9A">
        <w:rPr>
          <w:rFonts w:eastAsia="Calibri"/>
          <w:spacing w:val="-8"/>
          <w:cs/>
        </w:rPr>
        <w:t>7)</w:t>
      </w:r>
    </w:p>
    <w:p w14:paraId="2B72CDB3" w14:textId="77777777" w:rsidR="00902CA4" w:rsidRPr="00B96C9A" w:rsidRDefault="00902CA4" w:rsidP="00902CA4">
      <w:pPr>
        <w:spacing w:after="0" w:line="240" w:lineRule="auto"/>
      </w:pPr>
    </w:p>
    <w:p w14:paraId="6E4A1A06" w14:textId="37753248" w:rsidR="00902CA4" w:rsidRPr="00B96C9A" w:rsidRDefault="00902CA4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9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แก้ไขปฏิทิน</w:t>
      </w:r>
    </w:p>
    <w:p w14:paraId="2BD55BC1" w14:textId="77777777" w:rsidR="00902CA4" w:rsidRPr="00B96C9A" w:rsidRDefault="00902CA4" w:rsidP="00902CA4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902CA4" w:rsidRPr="00B96C9A" w14:paraId="43875916" w14:textId="77777777" w:rsidTr="2B70ABAF">
        <w:trPr>
          <w:trHeight w:val="623"/>
          <w:tblHeader/>
        </w:trPr>
        <w:tc>
          <w:tcPr>
            <w:tcW w:w="1093" w:type="dxa"/>
          </w:tcPr>
          <w:p w14:paraId="332DD374" w14:textId="77777777" w:rsidR="00902CA4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0015E8E7" w14:textId="77777777" w:rsidR="00902CA4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63949EA3" w14:textId="77777777" w:rsidR="00902CA4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5796C050" w14:textId="77777777" w:rsidR="00902CA4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D5C9028" w14:textId="77777777" w:rsidR="00902CA4" w:rsidRPr="00B96C9A" w:rsidRDefault="00902CA4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7313393A" w14:textId="77777777" w:rsidR="00902CA4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902CA4" w:rsidRPr="00B96C9A" w14:paraId="5BA50CCD" w14:textId="77777777" w:rsidTr="2B70ABAF">
        <w:trPr>
          <w:trHeight w:val="534"/>
        </w:trPr>
        <w:tc>
          <w:tcPr>
            <w:tcW w:w="1093" w:type="dxa"/>
          </w:tcPr>
          <w:p w14:paraId="3A7173F0" w14:textId="77777777" w:rsidR="00902CA4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2D799AF3" w14:textId="77777777" w:rsidR="00902CA4" w:rsidRPr="00B96C9A" w:rsidRDefault="00902CA4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ปฏิทิ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2D3A312C" w14:textId="77777777" w:rsidR="00902CA4" w:rsidRPr="00B96C9A" w:rsidRDefault="00902CA4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ปฏิทิ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ปฏิทิ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2C7D371B" w14:textId="77777777" w:rsidR="00902CA4" w:rsidRPr="00B96C9A" w:rsidRDefault="00902CA4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AB7E3A5" w14:textId="77777777" w:rsidR="00902CA4" w:rsidRPr="00B96C9A" w:rsidRDefault="00902CA4" w:rsidP="00BF4BF6">
            <w:pPr>
              <w:rPr>
                <w:rFonts w:ascii="TH Sarabun New" w:hAnsi="TH Sarabun New" w:cs="TH Sarabun New"/>
              </w:rPr>
            </w:pPr>
          </w:p>
        </w:tc>
      </w:tr>
      <w:tr w:rsidR="00902CA4" w:rsidRPr="00B96C9A" w14:paraId="2CCBD9F3" w14:textId="77777777" w:rsidTr="2B70ABAF">
        <w:trPr>
          <w:trHeight w:val="534"/>
        </w:trPr>
        <w:tc>
          <w:tcPr>
            <w:tcW w:w="1093" w:type="dxa"/>
          </w:tcPr>
          <w:p w14:paraId="65E908D6" w14:textId="77777777" w:rsidR="00902CA4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3804D6F4" w14:textId="77777777" w:rsidR="00902CA4" w:rsidRPr="00B96C9A" w:rsidRDefault="00902CA4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ปฏิทิน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2CB726FC" w14:textId="77777777" w:rsidR="00902CA4" w:rsidRPr="00B96C9A" w:rsidRDefault="00902CA4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095F4AF2" w14:textId="77777777" w:rsidR="00902CA4" w:rsidRPr="00B96C9A" w:rsidRDefault="00902CA4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7CADEA3" w14:textId="77777777" w:rsidR="00902CA4" w:rsidRPr="00B96C9A" w:rsidRDefault="00902CA4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237504BD" w14:textId="77777777" w:rsidR="00902CA4" w:rsidRPr="00B96C9A" w:rsidRDefault="00902CA4" w:rsidP="00902CA4">
      <w:pPr>
        <w:spacing w:after="0" w:line="240" w:lineRule="auto"/>
      </w:pPr>
    </w:p>
    <w:p w14:paraId="5B4388BF" w14:textId="77777777" w:rsidR="00A500FB" w:rsidRPr="00B96C9A" w:rsidRDefault="00A500FB" w:rsidP="00A500FB">
      <w:pPr>
        <w:spacing w:after="0" w:line="240" w:lineRule="auto"/>
      </w:pPr>
    </w:p>
    <w:p w14:paraId="48E1E92B" w14:textId="77777777" w:rsidR="00BC3A0E" w:rsidRPr="00B96C9A" w:rsidRDefault="00BC3A0E" w:rsidP="00A500FB">
      <w:pPr>
        <w:spacing w:after="0" w:line="240" w:lineRule="auto"/>
      </w:pPr>
    </w:p>
    <w:p w14:paraId="1DBAF209" w14:textId="467C1110" w:rsidR="00B52925" w:rsidRPr="00B96C9A" w:rsidRDefault="00B52925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3</w:t>
      </w:r>
      <w:r w:rsidR="00CF40C3" w:rsidRPr="00B96C9A">
        <w:rPr>
          <w:rFonts w:eastAsia="Calibri"/>
          <w:spacing w:val="-8"/>
        </w:rPr>
        <w:t>0</w:t>
      </w:r>
      <w:r w:rsidRPr="00B96C9A">
        <w:rPr>
          <w:rFonts w:eastAsia="Calibri"/>
          <w:spacing w:val="-8"/>
          <w:cs/>
        </w:rPr>
        <w:t xml:space="preserve">  เพิ่มเอกสารและแบบฟอร์มโครงงาน (</w:t>
      </w:r>
      <w:r w:rsidRPr="00B96C9A">
        <w:rPr>
          <w:rFonts w:eastAsia="Calibri"/>
          <w:spacing w:val="-8"/>
        </w:rPr>
        <w:t>UC02</w:t>
      </w:r>
      <w:r w:rsidRPr="00B96C9A">
        <w:rPr>
          <w:rFonts w:eastAsia="Calibri"/>
          <w:spacing w:val="-8"/>
          <w:cs/>
        </w:rPr>
        <w:t>8)</w:t>
      </w:r>
    </w:p>
    <w:p w14:paraId="27E40DD3" w14:textId="77777777" w:rsidR="00B52925" w:rsidRPr="00B96C9A" w:rsidRDefault="00B52925" w:rsidP="00B52925">
      <w:pPr>
        <w:spacing w:after="0" w:line="240" w:lineRule="auto"/>
      </w:pPr>
    </w:p>
    <w:p w14:paraId="72F32739" w14:textId="28D7CCD8" w:rsidR="00B52925" w:rsidRPr="00B96C9A" w:rsidRDefault="00B52925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9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เพิ่มปฏิทิน</w:t>
      </w:r>
    </w:p>
    <w:p w14:paraId="7534B229" w14:textId="77777777" w:rsidR="00B52925" w:rsidRPr="00B96C9A" w:rsidRDefault="00B52925" w:rsidP="00B52925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B52925" w:rsidRPr="00B96C9A" w14:paraId="4E458D10" w14:textId="77777777" w:rsidTr="2B70ABAF">
        <w:trPr>
          <w:trHeight w:val="623"/>
          <w:tblHeader/>
        </w:trPr>
        <w:tc>
          <w:tcPr>
            <w:tcW w:w="1093" w:type="dxa"/>
          </w:tcPr>
          <w:p w14:paraId="01A3C3DD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029D973B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72BF70C6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35564610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9CAB525" w14:textId="77777777" w:rsidR="00B52925" w:rsidRPr="00B96C9A" w:rsidRDefault="00B52925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00942469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B52925" w:rsidRPr="00B96C9A" w14:paraId="6B805DB0" w14:textId="77777777" w:rsidTr="2B70ABAF">
        <w:trPr>
          <w:trHeight w:val="534"/>
        </w:trPr>
        <w:tc>
          <w:tcPr>
            <w:tcW w:w="1093" w:type="dxa"/>
          </w:tcPr>
          <w:p w14:paraId="5D416C23" w14:textId="77777777" w:rsidR="00B52925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31DE7167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เอกสารและแบบฟอร์มโครง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3DB14B78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เอกสารและแบบฟอร์ม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เอกสารและแบบฟอร์มโครง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55A90645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50627070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</w:tr>
      <w:tr w:rsidR="00B52925" w:rsidRPr="00B96C9A" w14:paraId="0C4355B0" w14:textId="77777777" w:rsidTr="2B70ABAF">
        <w:trPr>
          <w:trHeight w:val="534"/>
        </w:trPr>
        <w:tc>
          <w:tcPr>
            <w:tcW w:w="1093" w:type="dxa"/>
          </w:tcPr>
          <w:p w14:paraId="36972372" w14:textId="77777777" w:rsidR="00B52925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5F37A5A7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เพิ่มเอกสารและแบบฟอร์มโครงงาน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74DADE51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0B8FC3CA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556C153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0E3AEDD3" w14:textId="77777777" w:rsidR="00B52925" w:rsidRPr="00B96C9A" w:rsidRDefault="00B52925" w:rsidP="00B52925">
      <w:pPr>
        <w:spacing w:after="0" w:line="240" w:lineRule="auto"/>
      </w:pPr>
    </w:p>
    <w:p w14:paraId="05C26390" w14:textId="74959C8D" w:rsidR="00B52925" w:rsidRPr="00B96C9A" w:rsidRDefault="00B52925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3</w:t>
      </w:r>
      <w:r w:rsidR="00CF40C3"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 xml:space="preserve">  ลบเอกสารและแบบฟอร์มโครงงาน (</w:t>
      </w:r>
      <w:r w:rsidRPr="00B96C9A">
        <w:rPr>
          <w:rFonts w:eastAsia="Calibri"/>
          <w:spacing w:val="-8"/>
        </w:rPr>
        <w:t>UC02</w:t>
      </w:r>
      <w:r w:rsidRPr="00B96C9A">
        <w:rPr>
          <w:rFonts w:eastAsia="Calibri"/>
          <w:spacing w:val="-8"/>
          <w:cs/>
        </w:rPr>
        <w:t>9)</w:t>
      </w:r>
    </w:p>
    <w:p w14:paraId="0D724FBA" w14:textId="77777777" w:rsidR="00B52925" w:rsidRPr="00B96C9A" w:rsidRDefault="00B52925" w:rsidP="00B52925">
      <w:pPr>
        <w:spacing w:after="0" w:line="240" w:lineRule="auto"/>
      </w:pPr>
    </w:p>
    <w:p w14:paraId="75693FD3" w14:textId="72D49877" w:rsidR="00B52925" w:rsidRPr="00B96C9A" w:rsidRDefault="00B52925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9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ลบเอกสารและแบบฟอร์มโครงงาน</w:t>
      </w:r>
    </w:p>
    <w:p w14:paraId="61C276C3" w14:textId="77777777" w:rsidR="00B52925" w:rsidRPr="00B96C9A" w:rsidRDefault="00B52925" w:rsidP="00B52925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B52925" w:rsidRPr="00B96C9A" w14:paraId="08BDDFA6" w14:textId="77777777" w:rsidTr="2B70ABAF">
        <w:trPr>
          <w:trHeight w:val="623"/>
          <w:tblHeader/>
        </w:trPr>
        <w:tc>
          <w:tcPr>
            <w:tcW w:w="1093" w:type="dxa"/>
          </w:tcPr>
          <w:p w14:paraId="7C531371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1A1DD8E1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0615E8EA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1194FCD4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1BB3FDC0" w14:textId="77777777" w:rsidR="00B52925" w:rsidRPr="00B96C9A" w:rsidRDefault="00B52925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631A7315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B52925" w:rsidRPr="00B96C9A" w14:paraId="70C3D7F4" w14:textId="77777777" w:rsidTr="2B70ABAF">
        <w:trPr>
          <w:trHeight w:val="534"/>
        </w:trPr>
        <w:tc>
          <w:tcPr>
            <w:tcW w:w="1093" w:type="dxa"/>
          </w:tcPr>
          <w:p w14:paraId="77398FCF" w14:textId="77777777" w:rsidR="00B52925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764EF45A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ลบเอกสารและแบบฟอร์มโครง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4E012026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เอกสารและแบบฟอร์ม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ลบเอกสารและแบบฟอร์มโครง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1C3B2A99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4DDEC6D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</w:tr>
      <w:tr w:rsidR="00B52925" w:rsidRPr="00B96C9A" w14:paraId="7B9E8CC2" w14:textId="77777777" w:rsidTr="2B70ABAF">
        <w:trPr>
          <w:trHeight w:val="534"/>
        </w:trPr>
        <w:tc>
          <w:tcPr>
            <w:tcW w:w="1093" w:type="dxa"/>
          </w:tcPr>
          <w:p w14:paraId="24409AFC" w14:textId="77777777" w:rsidR="00B52925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5D868C63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ลบเอกสารและแบบฟอร์มโครงงาน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0DC49FD0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4B33ACFA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187FD86D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0C8AF367" w14:textId="77777777" w:rsidR="00B52925" w:rsidRPr="00B96C9A" w:rsidRDefault="00B52925" w:rsidP="00B52925">
      <w:pPr>
        <w:spacing w:after="0" w:line="240" w:lineRule="auto"/>
      </w:pPr>
    </w:p>
    <w:p w14:paraId="49A872E3" w14:textId="77777777" w:rsidR="00B52925" w:rsidRPr="00B96C9A" w:rsidRDefault="00B52925" w:rsidP="00B52925">
      <w:pPr>
        <w:spacing w:after="0" w:line="240" w:lineRule="auto"/>
      </w:pPr>
    </w:p>
    <w:p w14:paraId="5E4C3858" w14:textId="77777777" w:rsidR="00B52925" w:rsidRPr="00B96C9A" w:rsidRDefault="00B52925" w:rsidP="00B52925">
      <w:pPr>
        <w:spacing w:after="0" w:line="240" w:lineRule="auto"/>
      </w:pPr>
    </w:p>
    <w:p w14:paraId="2D1A658E" w14:textId="77777777" w:rsidR="00B52925" w:rsidRPr="00B96C9A" w:rsidRDefault="00B52925" w:rsidP="00B52925">
      <w:pPr>
        <w:spacing w:after="0" w:line="240" w:lineRule="auto"/>
      </w:pPr>
    </w:p>
    <w:p w14:paraId="68B6CD67" w14:textId="77777777" w:rsidR="00B52925" w:rsidRPr="00B96C9A" w:rsidRDefault="00B52925" w:rsidP="00B52925">
      <w:pPr>
        <w:spacing w:after="0" w:line="240" w:lineRule="auto"/>
      </w:pPr>
    </w:p>
    <w:p w14:paraId="47F2D9EF" w14:textId="77777777" w:rsidR="00B52925" w:rsidRPr="00B96C9A" w:rsidRDefault="00B52925" w:rsidP="00B52925">
      <w:pPr>
        <w:spacing w:after="0" w:line="240" w:lineRule="auto"/>
      </w:pPr>
    </w:p>
    <w:p w14:paraId="4A9F86C8" w14:textId="77777777" w:rsidR="00B52925" w:rsidRPr="00B96C9A" w:rsidRDefault="00B52925" w:rsidP="00B52925">
      <w:pPr>
        <w:spacing w:after="0" w:line="240" w:lineRule="auto"/>
      </w:pPr>
    </w:p>
    <w:p w14:paraId="65028224" w14:textId="77777777" w:rsidR="00B52925" w:rsidRPr="00B96C9A" w:rsidRDefault="00B52925" w:rsidP="00B52925">
      <w:pPr>
        <w:spacing w:after="0" w:line="240" w:lineRule="auto"/>
      </w:pPr>
    </w:p>
    <w:p w14:paraId="2C4796F7" w14:textId="77777777" w:rsidR="00B52925" w:rsidRPr="00B96C9A" w:rsidRDefault="00B52925" w:rsidP="00B52925">
      <w:pPr>
        <w:spacing w:after="0" w:line="240" w:lineRule="auto"/>
      </w:pPr>
    </w:p>
    <w:p w14:paraId="51774D2F" w14:textId="77777777" w:rsidR="00BC3A0E" w:rsidRPr="00B96C9A" w:rsidRDefault="00BC3A0E" w:rsidP="00B52925">
      <w:pPr>
        <w:spacing w:after="0" w:line="240" w:lineRule="auto"/>
      </w:pPr>
    </w:p>
    <w:p w14:paraId="68D8DA8A" w14:textId="58FE6B18" w:rsidR="00B52925" w:rsidRPr="00B96C9A" w:rsidRDefault="00B52925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3</w:t>
      </w:r>
      <w:r w:rsidR="00CF40C3" w:rsidRPr="00B96C9A">
        <w:rPr>
          <w:rFonts w:eastAsia="Calibri"/>
          <w:spacing w:val="-8"/>
        </w:rPr>
        <w:t>2</w:t>
      </w:r>
      <w:r w:rsidRPr="00B96C9A">
        <w:rPr>
          <w:rFonts w:eastAsia="Calibri"/>
          <w:spacing w:val="-8"/>
          <w:cs/>
        </w:rPr>
        <w:t xml:space="preserve">  แก้ไขปฏิทิน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30)</w:t>
      </w:r>
    </w:p>
    <w:p w14:paraId="6244D17F" w14:textId="77777777" w:rsidR="00B52925" w:rsidRPr="00B96C9A" w:rsidRDefault="00B52925" w:rsidP="00B52925">
      <w:pPr>
        <w:spacing w:after="0" w:line="240" w:lineRule="auto"/>
      </w:pPr>
    </w:p>
    <w:p w14:paraId="0525EE86" w14:textId="28239268" w:rsidR="00B52925" w:rsidRPr="00B96C9A" w:rsidRDefault="00B52925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4D1055" w:rsidRPr="00B96C9A">
        <w:rPr>
          <w:b/>
          <w:bCs/>
        </w:rPr>
        <w:t>95</w:t>
      </w:r>
      <w:r w:rsidRPr="00B96C9A">
        <w:rPr>
          <w:b/>
          <w:bCs/>
          <w:cs/>
        </w:rPr>
        <w:t xml:space="preserve">  </w:t>
      </w:r>
      <w:bookmarkStart w:id="181" w:name="_Hlk499080609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แก้ไขปฏิทิน</w:t>
      </w:r>
      <w:bookmarkEnd w:id="181"/>
    </w:p>
    <w:p w14:paraId="1B3C480C" w14:textId="77777777" w:rsidR="00B52925" w:rsidRPr="00B96C9A" w:rsidRDefault="00B52925" w:rsidP="00B52925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B52925" w:rsidRPr="00B96C9A" w14:paraId="63C5A00E" w14:textId="77777777" w:rsidTr="2B70ABAF">
        <w:trPr>
          <w:trHeight w:val="623"/>
          <w:tblHeader/>
        </w:trPr>
        <w:tc>
          <w:tcPr>
            <w:tcW w:w="1093" w:type="dxa"/>
          </w:tcPr>
          <w:p w14:paraId="72A4C521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362B7BD9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3D3B0D39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1D7711EF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7BF7C993" w14:textId="77777777" w:rsidR="00B52925" w:rsidRPr="00B96C9A" w:rsidRDefault="00B52925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6BFCFEBE" w14:textId="77777777" w:rsidR="00B52925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B52925" w:rsidRPr="00B96C9A" w14:paraId="6D51D78F" w14:textId="77777777" w:rsidTr="2B70ABAF">
        <w:trPr>
          <w:trHeight w:val="534"/>
        </w:trPr>
        <w:tc>
          <w:tcPr>
            <w:tcW w:w="1093" w:type="dxa"/>
          </w:tcPr>
          <w:p w14:paraId="2F9A1B9E" w14:textId="77777777" w:rsidR="00B52925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462250C5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เอกสารและแบบฟอร์มโครง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2D815D46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เอกสารและแบบฟอร์ม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เอกสารและแบบฟอร์มโครง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56E419C0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7BCB3FE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</w:tr>
      <w:tr w:rsidR="00B52925" w:rsidRPr="00B96C9A" w14:paraId="641556FA" w14:textId="77777777" w:rsidTr="2B70ABAF">
        <w:trPr>
          <w:trHeight w:val="534"/>
        </w:trPr>
        <w:tc>
          <w:tcPr>
            <w:tcW w:w="1093" w:type="dxa"/>
          </w:tcPr>
          <w:p w14:paraId="77C7834E" w14:textId="77777777" w:rsidR="00B52925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3C053901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ก้ไขเอกสารและแบบฟอร์มโครงงาน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2F68A3F8" w14:textId="77777777" w:rsidR="00B52925" w:rsidRPr="00B96C9A" w:rsidRDefault="00B52925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5C673B4E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7F5B13D9" w14:textId="77777777" w:rsidR="00B52925" w:rsidRPr="00B96C9A" w:rsidRDefault="00B52925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21B6AB6F" w14:textId="77777777" w:rsidR="00B52925" w:rsidRPr="00B96C9A" w:rsidRDefault="00B52925" w:rsidP="00ED0189">
      <w:pPr>
        <w:spacing w:after="0" w:line="240" w:lineRule="auto"/>
      </w:pPr>
    </w:p>
    <w:p w14:paraId="77DB8967" w14:textId="669C3B02" w:rsidR="00393EC7" w:rsidRPr="00B96C9A" w:rsidRDefault="00393EC7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3</w:t>
      </w:r>
      <w:r w:rsidR="00CF40C3" w:rsidRPr="00B96C9A">
        <w:rPr>
          <w:rFonts w:eastAsia="Calibri"/>
          <w:spacing w:val="-8"/>
        </w:rPr>
        <w:t>3</w:t>
      </w:r>
      <w:r w:rsidRPr="00B96C9A">
        <w:rPr>
          <w:rFonts w:eastAsia="Calibri"/>
          <w:spacing w:val="-8"/>
          <w:cs/>
        </w:rPr>
        <w:t xml:space="preserve">  เพิ่ม</w:t>
      </w:r>
      <w:r w:rsidR="0043738E" w:rsidRPr="00B96C9A">
        <w:rPr>
          <w:rFonts w:eastAsia="Calibri"/>
          <w:spacing w:val="-8"/>
          <w:cs/>
        </w:rPr>
        <w:t>ประเภทโครงงาน</w:t>
      </w:r>
      <w:r w:rsidRPr="00B96C9A">
        <w:rPr>
          <w:rFonts w:eastAsia="Calibri"/>
          <w:spacing w:val="-8"/>
          <w:cs/>
        </w:rPr>
        <w:t xml:space="preserve"> (</w:t>
      </w:r>
      <w:r w:rsidRPr="00B96C9A">
        <w:rPr>
          <w:rFonts w:eastAsia="Calibri"/>
          <w:spacing w:val="-8"/>
        </w:rPr>
        <w:t>UC031</w:t>
      </w:r>
      <w:r w:rsidRPr="00B96C9A">
        <w:rPr>
          <w:rFonts w:eastAsia="Calibri"/>
          <w:spacing w:val="-8"/>
          <w:cs/>
        </w:rPr>
        <w:t>)</w:t>
      </w:r>
    </w:p>
    <w:p w14:paraId="3C332A95" w14:textId="77777777" w:rsidR="00393EC7" w:rsidRPr="00B96C9A" w:rsidRDefault="00393EC7" w:rsidP="00393EC7">
      <w:pPr>
        <w:spacing w:after="0" w:line="240" w:lineRule="auto"/>
      </w:pPr>
    </w:p>
    <w:p w14:paraId="11F55AD7" w14:textId="4435E093" w:rsidR="00393EC7" w:rsidRPr="00B96C9A" w:rsidRDefault="00393EC7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96</w:t>
      </w:r>
      <w:r w:rsidRPr="00B96C9A">
        <w:rPr>
          <w:b/>
          <w:bCs/>
          <w:cs/>
        </w:rPr>
        <w:t xml:space="preserve">  </w:t>
      </w:r>
      <w:bookmarkStart w:id="182" w:name="_Hlk499080952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เพิ่ม</w:t>
      </w:r>
      <w:r w:rsidR="0043738E" w:rsidRPr="00B96C9A">
        <w:rPr>
          <w:rFonts w:eastAsia="Calibri"/>
          <w:spacing w:val="-8"/>
          <w:cs/>
        </w:rPr>
        <w:t>ประเภทโครงงาน</w:t>
      </w:r>
    </w:p>
    <w:bookmarkEnd w:id="182"/>
    <w:p w14:paraId="0CAAB33D" w14:textId="77777777" w:rsidR="00393EC7" w:rsidRPr="00B96C9A" w:rsidRDefault="00393EC7" w:rsidP="00393EC7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393EC7" w:rsidRPr="00B96C9A" w14:paraId="6EC24C67" w14:textId="77777777" w:rsidTr="2B70ABAF">
        <w:trPr>
          <w:trHeight w:val="623"/>
          <w:tblHeader/>
        </w:trPr>
        <w:tc>
          <w:tcPr>
            <w:tcW w:w="1093" w:type="dxa"/>
          </w:tcPr>
          <w:p w14:paraId="0BAAE96E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36C9D244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7794421B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0DB909FC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0EC0CBE9" w14:textId="77777777" w:rsidR="00393EC7" w:rsidRPr="00B96C9A" w:rsidRDefault="00393EC7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155B6870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393EC7" w:rsidRPr="00B96C9A" w14:paraId="18EA6157" w14:textId="77777777" w:rsidTr="2B70ABAF">
        <w:trPr>
          <w:trHeight w:val="534"/>
        </w:trPr>
        <w:tc>
          <w:tcPr>
            <w:tcW w:w="1093" w:type="dxa"/>
          </w:tcPr>
          <w:p w14:paraId="2EFA02B5" w14:textId="77777777" w:rsidR="00393EC7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484693D3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เพิ่ม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56A1D6B9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เพิ่ม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19B76594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BC0A799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</w:tr>
      <w:tr w:rsidR="00393EC7" w:rsidRPr="00B96C9A" w14:paraId="7E9D21C7" w14:textId="77777777" w:rsidTr="2B70ABAF">
        <w:trPr>
          <w:trHeight w:val="534"/>
        </w:trPr>
        <w:tc>
          <w:tcPr>
            <w:tcW w:w="1093" w:type="dxa"/>
          </w:tcPr>
          <w:p w14:paraId="72A50864" w14:textId="77777777" w:rsidR="00393EC7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403FD09A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เพิ่ม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6B32698D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08083C9D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3F0A0636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6D25B92A" w14:textId="77777777" w:rsidR="00393EC7" w:rsidRPr="00B96C9A" w:rsidRDefault="00393EC7" w:rsidP="00393EC7">
      <w:pPr>
        <w:spacing w:after="0" w:line="240" w:lineRule="auto"/>
      </w:pPr>
    </w:p>
    <w:p w14:paraId="5B3D736C" w14:textId="77777777" w:rsidR="0043738E" w:rsidRPr="00B96C9A" w:rsidRDefault="0043738E" w:rsidP="00393EC7">
      <w:pPr>
        <w:spacing w:after="0" w:line="240" w:lineRule="auto"/>
      </w:pPr>
    </w:p>
    <w:p w14:paraId="5F81D71D" w14:textId="77777777" w:rsidR="0043738E" w:rsidRPr="00B96C9A" w:rsidRDefault="0043738E" w:rsidP="00393EC7">
      <w:pPr>
        <w:spacing w:after="0" w:line="240" w:lineRule="auto"/>
      </w:pPr>
    </w:p>
    <w:p w14:paraId="13266E6C" w14:textId="77777777" w:rsidR="0043738E" w:rsidRPr="00B96C9A" w:rsidRDefault="0043738E" w:rsidP="00393EC7">
      <w:pPr>
        <w:spacing w:after="0" w:line="240" w:lineRule="auto"/>
      </w:pPr>
    </w:p>
    <w:p w14:paraId="4466D484" w14:textId="77777777" w:rsidR="0043738E" w:rsidRPr="00B96C9A" w:rsidRDefault="0043738E" w:rsidP="00393EC7">
      <w:pPr>
        <w:spacing w:after="0" w:line="240" w:lineRule="auto"/>
      </w:pPr>
    </w:p>
    <w:p w14:paraId="37F39708" w14:textId="77777777" w:rsidR="0043738E" w:rsidRPr="00B96C9A" w:rsidRDefault="0043738E" w:rsidP="00393EC7">
      <w:pPr>
        <w:spacing w:after="0" w:line="240" w:lineRule="auto"/>
      </w:pPr>
    </w:p>
    <w:p w14:paraId="16F5E7E6" w14:textId="77777777" w:rsidR="0043738E" w:rsidRPr="00B96C9A" w:rsidRDefault="0043738E" w:rsidP="00393EC7">
      <w:pPr>
        <w:spacing w:after="0" w:line="240" w:lineRule="auto"/>
      </w:pPr>
    </w:p>
    <w:p w14:paraId="72CE1BCC" w14:textId="77777777" w:rsidR="00BC3A0E" w:rsidRPr="00B96C9A" w:rsidRDefault="00BC3A0E" w:rsidP="00393EC7">
      <w:pPr>
        <w:spacing w:after="0" w:line="240" w:lineRule="auto"/>
      </w:pPr>
    </w:p>
    <w:p w14:paraId="680D589E" w14:textId="77777777" w:rsidR="0043738E" w:rsidRPr="00B96C9A" w:rsidRDefault="0043738E" w:rsidP="00393EC7">
      <w:pPr>
        <w:spacing w:after="0" w:line="240" w:lineRule="auto"/>
      </w:pPr>
    </w:p>
    <w:p w14:paraId="630D9ACF" w14:textId="77777777" w:rsidR="0043738E" w:rsidRPr="00B96C9A" w:rsidRDefault="0043738E" w:rsidP="00393EC7">
      <w:pPr>
        <w:spacing w:after="0" w:line="240" w:lineRule="auto"/>
      </w:pPr>
    </w:p>
    <w:p w14:paraId="1BF8E93E" w14:textId="77777777" w:rsidR="0043738E" w:rsidRPr="00B96C9A" w:rsidRDefault="0043738E" w:rsidP="00393EC7">
      <w:pPr>
        <w:spacing w:after="0" w:line="240" w:lineRule="auto"/>
      </w:pPr>
    </w:p>
    <w:p w14:paraId="3718B489" w14:textId="19A80D7E" w:rsidR="00393EC7" w:rsidRPr="00B96C9A" w:rsidRDefault="00393EC7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3</w:t>
      </w:r>
      <w:r w:rsidR="00CF40C3"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 xml:space="preserve">  ลบ</w:t>
      </w:r>
      <w:r w:rsidR="0043738E" w:rsidRPr="00B96C9A">
        <w:rPr>
          <w:rFonts w:eastAsia="Calibri"/>
          <w:spacing w:val="-8"/>
          <w:cs/>
        </w:rPr>
        <w:t>ประเภทโครงงาน</w:t>
      </w:r>
      <w:r w:rsidRPr="00B96C9A">
        <w:rPr>
          <w:rFonts w:eastAsia="Calibri"/>
          <w:spacing w:val="-8"/>
          <w:cs/>
        </w:rPr>
        <w:t xml:space="preserve"> (</w:t>
      </w:r>
      <w:r w:rsidRPr="00B96C9A">
        <w:rPr>
          <w:rFonts w:eastAsia="Calibri"/>
          <w:spacing w:val="-8"/>
        </w:rPr>
        <w:t>UC032</w:t>
      </w:r>
      <w:r w:rsidRPr="00B96C9A">
        <w:rPr>
          <w:rFonts w:eastAsia="Calibri"/>
          <w:spacing w:val="-8"/>
          <w:cs/>
        </w:rPr>
        <w:t>)</w:t>
      </w:r>
    </w:p>
    <w:p w14:paraId="49D2AA69" w14:textId="77777777" w:rsidR="00393EC7" w:rsidRPr="00B96C9A" w:rsidRDefault="00393EC7" w:rsidP="00393EC7">
      <w:pPr>
        <w:spacing w:after="0" w:line="240" w:lineRule="auto"/>
      </w:pPr>
    </w:p>
    <w:p w14:paraId="31E0524A" w14:textId="1C53C802" w:rsidR="00393EC7" w:rsidRPr="00B96C9A" w:rsidRDefault="00393EC7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97</w:t>
      </w:r>
      <w:r w:rsidRPr="00B96C9A">
        <w:rPr>
          <w:b/>
          <w:bCs/>
          <w:cs/>
        </w:rPr>
        <w:t xml:space="preserve">  </w:t>
      </w:r>
      <w:bookmarkStart w:id="183" w:name="_Hlk499081029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ลบ</w:t>
      </w:r>
      <w:r w:rsidR="0043738E" w:rsidRPr="00B96C9A">
        <w:rPr>
          <w:rFonts w:eastAsia="Calibri"/>
          <w:spacing w:val="-8"/>
          <w:cs/>
        </w:rPr>
        <w:t>ประเภทโครงงาน</w:t>
      </w:r>
      <w:bookmarkEnd w:id="183"/>
    </w:p>
    <w:p w14:paraId="05C1BA0D" w14:textId="77777777" w:rsidR="00393EC7" w:rsidRPr="00B96C9A" w:rsidRDefault="00393EC7" w:rsidP="00393EC7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393EC7" w:rsidRPr="00B96C9A" w14:paraId="78B2D179" w14:textId="77777777" w:rsidTr="2B70ABAF">
        <w:trPr>
          <w:trHeight w:val="623"/>
          <w:tblHeader/>
        </w:trPr>
        <w:tc>
          <w:tcPr>
            <w:tcW w:w="1093" w:type="dxa"/>
          </w:tcPr>
          <w:p w14:paraId="740B3E0A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6E58041C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41A29764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15969C7D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DFE33FD" w14:textId="77777777" w:rsidR="00393EC7" w:rsidRPr="00B96C9A" w:rsidRDefault="00393EC7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2C1D3CD0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393EC7" w:rsidRPr="00B96C9A" w14:paraId="22F21308" w14:textId="77777777" w:rsidTr="2B70ABAF">
        <w:trPr>
          <w:trHeight w:val="534"/>
        </w:trPr>
        <w:tc>
          <w:tcPr>
            <w:tcW w:w="1093" w:type="dxa"/>
          </w:tcPr>
          <w:p w14:paraId="7F1B0DF5" w14:textId="77777777" w:rsidR="00393EC7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4BF36BB6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5477FAC2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19DBD5EC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21AA725D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</w:tr>
      <w:tr w:rsidR="00393EC7" w:rsidRPr="00B96C9A" w14:paraId="0D498FAF" w14:textId="77777777" w:rsidTr="2B70ABAF">
        <w:trPr>
          <w:trHeight w:val="534"/>
        </w:trPr>
        <w:tc>
          <w:tcPr>
            <w:tcW w:w="1093" w:type="dxa"/>
          </w:tcPr>
          <w:p w14:paraId="3BD0EB0E" w14:textId="77777777" w:rsidR="00393EC7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58D6470F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ลบ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2F70F586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1B87DED0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67B8FD4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5A19F3FB" w14:textId="77777777" w:rsidR="00393EC7" w:rsidRPr="00B96C9A" w:rsidRDefault="00393EC7" w:rsidP="00393EC7">
      <w:pPr>
        <w:spacing w:after="0" w:line="240" w:lineRule="auto"/>
      </w:pPr>
    </w:p>
    <w:p w14:paraId="30B1C1FF" w14:textId="3A0DC616" w:rsidR="00393EC7" w:rsidRPr="00B96C9A" w:rsidRDefault="00393EC7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3</w:t>
      </w:r>
      <w:r w:rsidR="00CF40C3" w:rsidRPr="00B96C9A">
        <w:rPr>
          <w:rFonts w:eastAsia="Calibri"/>
          <w:spacing w:val="-8"/>
        </w:rPr>
        <w:t>5</w:t>
      </w:r>
      <w:r w:rsidRPr="00B96C9A">
        <w:rPr>
          <w:rFonts w:eastAsia="Calibri"/>
          <w:spacing w:val="-8"/>
          <w:cs/>
        </w:rPr>
        <w:t xml:space="preserve">  แก้ไข</w:t>
      </w:r>
      <w:r w:rsidR="0043738E" w:rsidRPr="00B96C9A">
        <w:rPr>
          <w:rFonts w:eastAsia="Calibri"/>
          <w:spacing w:val="-8"/>
          <w:cs/>
        </w:rPr>
        <w:t>ประเภทโครงงาน</w:t>
      </w:r>
      <w:r w:rsidRPr="00B96C9A">
        <w:rPr>
          <w:rFonts w:eastAsia="Calibri"/>
          <w:spacing w:val="-8"/>
          <w:cs/>
        </w:rPr>
        <w:t xml:space="preserve"> (</w:t>
      </w:r>
      <w:r w:rsidRPr="00B96C9A">
        <w:rPr>
          <w:rFonts w:eastAsia="Calibri"/>
          <w:spacing w:val="-8"/>
        </w:rPr>
        <w:t>UC033</w:t>
      </w:r>
      <w:r w:rsidRPr="00B96C9A">
        <w:rPr>
          <w:rFonts w:eastAsia="Calibri"/>
          <w:spacing w:val="-8"/>
          <w:cs/>
        </w:rPr>
        <w:t>)</w:t>
      </w:r>
    </w:p>
    <w:p w14:paraId="2E6C1700" w14:textId="77777777" w:rsidR="00393EC7" w:rsidRPr="00B96C9A" w:rsidRDefault="00393EC7" w:rsidP="00393EC7">
      <w:pPr>
        <w:spacing w:after="0" w:line="240" w:lineRule="auto"/>
      </w:pPr>
    </w:p>
    <w:p w14:paraId="03BB19CB" w14:textId="7941C19D" w:rsidR="00393EC7" w:rsidRPr="00B96C9A" w:rsidRDefault="00393EC7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98</w:t>
      </w:r>
      <w:r w:rsidRPr="00B96C9A">
        <w:rPr>
          <w:b/>
          <w:bCs/>
          <w:cs/>
        </w:rPr>
        <w:t xml:space="preserve">  </w:t>
      </w:r>
      <w:bookmarkStart w:id="184" w:name="_Hlk499081049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แก้ไข</w:t>
      </w:r>
      <w:r w:rsidR="0043738E" w:rsidRPr="00B96C9A">
        <w:rPr>
          <w:rFonts w:eastAsia="Calibri"/>
          <w:spacing w:val="-8"/>
          <w:cs/>
        </w:rPr>
        <w:t>ประเภทโครงงาน</w:t>
      </w:r>
      <w:bookmarkEnd w:id="184"/>
    </w:p>
    <w:p w14:paraId="3BD93C77" w14:textId="77777777" w:rsidR="00393EC7" w:rsidRPr="00B96C9A" w:rsidRDefault="00393EC7" w:rsidP="00393EC7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393EC7" w:rsidRPr="00B96C9A" w14:paraId="481B5A9F" w14:textId="77777777" w:rsidTr="2B70ABAF">
        <w:trPr>
          <w:trHeight w:val="623"/>
          <w:tblHeader/>
        </w:trPr>
        <w:tc>
          <w:tcPr>
            <w:tcW w:w="1093" w:type="dxa"/>
          </w:tcPr>
          <w:p w14:paraId="17F17228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24B5229A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53FD3F04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35676AD3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5B79E97B" w14:textId="77777777" w:rsidR="00393EC7" w:rsidRPr="00B96C9A" w:rsidRDefault="00393EC7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6EFF02CD" w14:textId="77777777" w:rsidR="00393EC7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393EC7" w:rsidRPr="00B96C9A" w14:paraId="2F565F60" w14:textId="77777777" w:rsidTr="2B70ABAF">
        <w:trPr>
          <w:trHeight w:val="534"/>
        </w:trPr>
        <w:tc>
          <w:tcPr>
            <w:tcW w:w="1093" w:type="dxa"/>
          </w:tcPr>
          <w:p w14:paraId="5C70722E" w14:textId="77777777" w:rsidR="00393EC7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60D9488B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ก้ไข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0AC0E3AD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แก้ไข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24EB1BE5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A99F4EF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</w:tr>
      <w:tr w:rsidR="00393EC7" w:rsidRPr="00B96C9A" w14:paraId="7890394A" w14:textId="77777777" w:rsidTr="2B70ABAF">
        <w:trPr>
          <w:trHeight w:val="534"/>
        </w:trPr>
        <w:tc>
          <w:tcPr>
            <w:tcW w:w="1093" w:type="dxa"/>
          </w:tcPr>
          <w:p w14:paraId="1F95A498" w14:textId="77777777" w:rsidR="00393EC7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4AD80FF8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ก้ไข</w:t>
            </w:r>
            <w:r w:rsidR="0043738E" w:rsidRPr="00B96C9A">
              <w:rPr>
                <w:rFonts w:ascii="TH Sarabun New" w:hAnsi="TH Sarabun New" w:cs="TH Sarabun New"/>
                <w:spacing w:val="-8"/>
                <w:cs/>
              </w:rPr>
              <w:t>ประเภทโครงงาน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5DE97223" w14:textId="77777777" w:rsidR="00393EC7" w:rsidRPr="00B96C9A" w:rsidRDefault="00393EC7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5FCC88C5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44A7E886" w14:textId="77777777" w:rsidR="00393EC7" w:rsidRPr="00B96C9A" w:rsidRDefault="00393EC7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4FF2B934" w14:textId="77777777" w:rsidR="00393EC7" w:rsidRPr="00B96C9A" w:rsidRDefault="00393EC7" w:rsidP="00393EC7">
      <w:pPr>
        <w:spacing w:after="0" w:line="240" w:lineRule="auto"/>
      </w:pPr>
    </w:p>
    <w:p w14:paraId="2DB7DA55" w14:textId="77777777" w:rsidR="0043738E" w:rsidRPr="00B96C9A" w:rsidRDefault="0043738E" w:rsidP="00393EC7">
      <w:pPr>
        <w:spacing w:after="0" w:line="240" w:lineRule="auto"/>
      </w:pPr>
    </w:p>
    <w:p w14:paraId="013FAB93" w14:textId="77777777" w:rsidR="0043738E" w:rsidRPr="00B96C9A" w:rsidRDefault="0043738E" w:rsidP="00393EC7">
      <w:pPr>
        <w:spacing w:after="0" w:line="240" w:lineRule="auto"/>
      </w:pPr>
    </w:p>
    <w:p w14:paraId="02A5DED4" w14:textId="77777777" w:rsidR="0043738E" w:rsidRPr="00B96C9A" w:rsidRDefault="0043738E" w:rsidP="00393EC7">
      <w:pPr>
        <w:spacing w:after="0" w:line="240" w:lineRule="auto"/>
      </w:pPr>
    </w:p>
    <w:p w14:paraId="306215E1" w14:textId="77777777" w:rsidR="0043738E" w:rsidRPr="00B96C9A" w:rsidRDefault="0043738E" w:rsidP="00393EC7">
      <w:pPr>
        <w:spacing w:after="0" w:line="240" w:lineRule="auto"/>
      </w:pPr>
    </w:p>
    <w:p w14:paraId="3DEE13D1" w14:textId="77777777" w:rsidR="0043738E" w:rsidRPr="00B96C9A" w:rsidRDefault="0043738E" w:rsidP="00393EC7">
      <w:pPr>
        <w:spacing w:after="0" w:line="240" w:lineRule="auto"/>
      </w:pPr>
    </w:p>
    <w:p w14:paraId="717B1785" w14:textId="77777777" w:rsidR="0043738E" w:rsidRPr="00B96C9A" w:rsidRDefault="0043738E" w:rsidP="00393EC7">
      <w:pPr>
        <w:spacing w:after="0" w:line="240" w:lineRule="auto"/>
      </w:pPr>
    </w:p>
    <w:p w14:paraId="1A4242B4" w14:textId="77777777" w:rsidR="0043738E" w:rsidRPr="00B96C9A" w:rsidRDefault="0043738E" w:rsidP="00393EC7">
      <w:pPr>
        <w:spacing w:after="0" w:line="240" w:lineRule="auto"/>
      </w:pPr>
    </w:p>
    <w:p w14:paraId="7B05B0C1" w14:textId="77777777" w:rsidR="0043738E" w:rsidRPr="00B96C9A" w:rsidRDefault="0043738E" w:rsidP="00393EC7">
      <w:pPr>
        <w:spacing w:after="0" w:line="240" w:lineRule="auto"/>
      </w:pPr>
    </w:p>
    <w:p w14:paraId="245AD340" w14:textId="77777777" w:rsidR="0043738E" w:rsidRPr="00B96C9A" w:rsidRDefault="0043738E" w:rsidP="00393EC7">
      <w:pPr>
        <w:spacing w:after="0" w:line="240" w:lineRule="auto"/>
      </w:pPr>
    </w:p>
    <w:p w14:paraId="4B6710E5" w14:textId="77777777" w:rsidR="0043738E" w:rsidRPr="00B96C9A" w:rsidRDefault="0043738E" w:rsidP="00393EC7">
      <w:pPr>
        <w:spacing w:after="0" w:line="240" w:lineRule="auto"/>
      </w:pPr>
    </w:p>
    <w:p w14:paraId="4C000871" w14:textId="77777777" w:rsidR="0043738E" w:rsidRPr="00B96C9A" w:rsidRDefault="0043738E" w:rsidP="00393EC7">
      <w:pPr>
        <w:spacing w:after="0" w:line="240" w:lineRule="auto"/>
      </w:pPr>
    </w:p>
    <w:p w14:paraId="3850BC6E" w14:textId="77777777" w:rsidR="0043738E" w:rsidRPr="00B96C9A" w:rsidRDefault="0043738E" w:rsidP="00393EC7">
      <w:pPr>
        <w:spacing w:after="0" w:line="240" w:lineRule="auto"/>
      </w:pPr>
    </w:p>
    <w:p w14:paraId="0C599896" w14:textId="3441AEB9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3</w:t>
      </w:r>
      <w:r w:rsidR="00CF40C3" w:rsidRPr="00B96C9A">
        <w:rPr>
          <w:rFonts w:eastAsia="Calibri"/>
          <w:spacing w:val="-8"/>
        </w:rPr>
        <w:t>6</w:t>
      </w:r>
      <w:r w:rsidRPr="00B96C9A">
        <w:rPr>
          <w:rFonts w:eastAsia="Calibri"/>
          <w:spacing w:val="-8"/>
          <w:cs/>
        </w:rPr>
        <w:t xml:space="preserve">  เพิ่มประเภทเอกสารประกอบการเผยแพร่ผลงาน (</w:t>
      </w:r>
      <w:r w:rsidRPr="00B96C9A">
        <w:rPr>
          <w:rFonts w:eastAsia="Calibri"/>
          <w:spacing w:val="-8"/>
        </w:rPr>
        <w:t>UC034</w:t>
      </w:r>
      <w:r w:rsidRPr="00B96C9A">
        <w:rPr>
          <w:rFonts w:eastAsia="Calibri"/>
          <w:spacing w:val="-8"/>
          <w:cs/>
        </w:rPr>
        <w:t>)</w:t>
      </w:r>
    </w:p>
    <w:p w14:paraId="643F770D" w14:textId="77777777" w:rsidR="0043738E" w:rsidRPr="00B96C9A" w:rsidRDefault="0043738E" w:rsidP="0043738E">
      <w:pPr>
        <w:spacing w:after="0" w:line="240" w:lineRule="auto"/>
      </w:pPr>
    </w:p>
    <w:p w14:paraId="71C70F47" w14:textId="677C6FC9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99</w:t>
      </w:r>
      <w:r w:rsidRPr="00B96C9A">
        <w:rPr>
          <w:b/>
          <w:bCs/>
          <w:cs/>
        </w:rPr>
        <w:t xml:space="preserve">  </w:t>
      </w:r>
      <w:bookmarkStart w:id="185" w:name="_Hlk499081080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เพิ่มประเภทเอกสารประกอบการเผยแพร่ผลงาน</w:t>
      </w:r>
      <w:bookmarkEnd w:id="185"/>
    </w:p>
    <w:p w14:paraId="7CA203A9" w14:textId="77777777" w:rsidR="0043738E" w:rsidRPr="00B96C9A" w:rsidRDefault="0043738E" w:rsidP="0043738E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43738E" w:rsidRPr="00B96C9A" w14:paraId="13245599" w14:textId="77777777" w:rsidTr="2B70ABAF">
        <w:trPr>
          <w:trHeight w:val="623"/>
          <w:tblHeader/>
        </w:trPr>
        <w:tc>
          <w:tcPr>
            <w:tcW w:w="1093" w:type="dxa"/>
          </w:tcPr>
          <w:p w14:paraId="6E7367BF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C60063E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6ADC5C1A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22C63AA6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29C4A6AE" w14:textId="77777777" w:rsidR="0043738E" w:rsidRPr="00B96C9A" w:rsidRDefault="0043738E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783B39C6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43738E" w:rsidRPr="00B96C9A" w14:paraId="65E0CFAF" w14:textId="77777777" w:rsidTr="2B70ABAF">
        <w:trPr>
          <w:trHeight w:val="534"/>
        </w:trPr>
        <w:tc>
          <w:tcPr>
            <w:tcW w:w="1093" w:type="dxa"/>
          </w:tcPr>
          <w:p w14:paraId="73F47B03" w14:textId="77777777" w:rsidR="0043738E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05201748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3B29DBEE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ประเภทเอกสารประกอบการเผยแพร่ผล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4FE70AD5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D977142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</w:tr>
      <w:tr w:rsidR="0043738E" w:rsidRPr="00B96C9A" w14:paraId="75031119" w14:textId="77777777" w:rsidTr="2B70ABAF">
        <w:trPr>
          <w:trHeight w:val="534"/>
        </w:trPr>
        <w:tc>
          <w:tcPr>
            <w:tcW w:w="1093" w:type="dxa"/>
          </w:tcPr>
          <w:p w14:paraId="7C8C5D30" w14:textId="77777777" w:rsidR="0043738E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2FDFFADE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เพิ่ม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3EA7D703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47F0690D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CFB0531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11B3E64B" w14:textId="77777777" w:rsidR="0043738E" w:rsidRPr="00B96C9A" w:rsidRDefault="0043738E" w:rsidP="0043738E">
      <w:pPr>
        <w:spacing w:after="0" w:line="240" w:lineRule="auto"/>
      </w:pPr>
    </w:p>
    <w:p w14:paraId="3D96889D" w14:textId="519DD0C3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3</w:t>
      </w:r>
      <w:r w:rsidR="00CF40C3" w:rsidRPr="00B96C9A">
        <w:rPr>
          <w:rFonts w:eastAsia="Calibri"/>
          <w:spacing w:val="-8"/>
        </w:rPr>
        <w:t>7</w:t>
      </w:r>
      <w:r w:rsidRPr="00B96C9A">
        <w:rPr>
          <w:rFonts w:eastAsia="Calibri"/>
          <w:spacing w:val="-8"/>
          <w:cs/>
        </w:rPr>
        <w:t xml:space="preserve">  ลบประเภทเอกสารประกอบการเผยแพร่ผลงาน (</w:t>
      </w:r>
      <w:r w:rsidRPr="00B96C9A">
        <w:rPr>
          <w:rFonts w:eastAsia="Calibri"/>
          <w:spacing w:val="-8"/>
        </w:rPr>
        <w:t>UC035</w:t>
      </w:r>
      <w:r w:rsidRPr="00B96C9A">
        <w:rPr>
          <w:rFonts w:eastAsia="Calibri"/>
          <w:spacing w:val="-8"/>
          <w:cs/>
        </w:rPr>
        <w:t>)</w:t>
      </w:r>
    </w:p>
    <w:p w14:paraId="5303BFCF" w14:textId="77777777" w:rsidR="0043738E" w:rsidRPr="00B96C9A" w:rsidRDefault="0043738E" w:rsidP="0043738E">
      <w:pPr>
        <w:spacing w:after="0" w:line="240" w:lineRule="auto"/>
      </w:pPr>
    </w:p>
    <w:p w14:paraId="51E23AB2" w14:textId="054C44B8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100</w:t>
      </w:r>
      <w:r w:rsidRPr="00B96C9A">
        <w:rPr>
          <w:b/>
          <w:bCs/>
          <w:cs/>
        </w:rPr>
        <w:t xml:space="preserve">  </w:t>
      </w:r>
      <w:bookmarkStart w:id="186" w:name="_Hlk499081094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ลบประเภทเอกสารประกอบการเผยแพร่ผลงาน</w:t>
      </w:r>
      <w:bookmarkEnd w:id="186"/>
    </w:p>
    <w:p w14:paraId="6EF297FA" w14:textId="77777777" w:rsidR="0043738E" w:rsidRPr="00B96C9A" w:rsidRDefault="0043738E" w:rsidP="0043738E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43738E" w:rsidRPr="00B96C9A" w14:paraId="7C02BEAB" w14:textId="77777777" w:rsidTr="2B70ABAF">
        <w:trPr>
          <w:trHeight w:val="623"/>
          <w:tblHeader/>
        </w:trPr>
        <w:tc>
          <w:tcPr>
            <w:tcW w:w="1093" w:type="dxa"/>
          </w:tcPr>
          <w:p w14:paraId="6BBD3F70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5637A200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2F4EACA6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78421D31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1B66C62E" w14:textId="77777777" w:rsidR="0043738E" w:rsidRPr="00B96C9A" w:rsidRDefault="0043738E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50CDA368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43738E" w:rsidRPr="00B96C9A" w14:paraId="0FB746BA" w14:textId="77777777" w:rsidTr="2B70ABAF">
        <w:trPr>
          <w:trHeight w:val="534"/>
        </w:trPr>
        <w:tc>
          <w:tcPr>
            <w:tcW w:w="1093" w:type="dxa"/>
          </w:tcPr>
          <w:p w14:paraId="1059A9EC" w14:textId="77777777" w:rsidR="0043738E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5AD889B1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ลบ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402725AA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ประเภทเอกสารประกอบการเผยแพร่ผล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ลบประเภทเอกสารประกอบการเผยแพร่ผลงาน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38DCC6D8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8C52F61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</w:tr>
      <w:tr w:rsidR="0043738E" w:rsidRPr="00B96C9A" w14:paraId="31D76E95" w14:textId="77777777" w:rsidTr="2B70ABAF">
        <w:trPr>
          <w:trHeight w:val="534"/>
        </w:trPr>
        <w:tc>
          <w:tcPr>
            <w:tcW w:w="1093" w:type="dxa"/>
          </w:tcPr>
          <w:p w14:paraId="052100AD" w14:textId="77777777" w:rsidR="0043738E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5E239BAD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ลบ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171829D8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150A0FD3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3E0DC8A6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30BA21A5" w14:textId="77777777" w:rsidR="0043738E" w:rsidRPr="00B96C9A" w:rsidRDefault="0043738E" w:rsidP="0043738E">
      <w:pPr>
        <w:spacing w:after="0" w:line="240" w:lineRule="auto"/>
      </w:pPr>
    </w:p>
    <w:p w14:paraId="6FA996C6" w14:textId="77777777" w:rsidR="0043738E" w:rsidRPr="00B96C9A" w:rsidRDefault="0043738E" w:rsidP="0043738E">
      <w:pPr>
        <w:spacing w:after="0" w:line="240" w:lineRule="auto"/>
      </w:pPr>
    </w:p>
    <w:p w14:paraId="580A0FFB" w14:textId="77777777" w:rsidR="0043738E" w:rsidRPr="00B96C9A" w:rsidRDefault="0043738E" w:rsidP="0043738E">
      <w:pPr>
        <w:spacing w:after="0" w:line="240" w:lineRule="auto"/>
      </w:pPr>
    </w:p>
    <w:p w14:paraId="1513F950" w14:textId="77777777" w:rsidR="0043738E" w:rsidRPr="00B96C9A" w:rsidRDefault="0043738E" w:rsidP="0043738E">
      <w:pPr>
        <w:spacing w:after="0" w:line="240" w:lineRule="auto"/>
      </w:pPr>
    </w:p>
    <w:p w14:paraId="3A501F78" w14:textId="77777777" w:rsidR="0043738E" w:rsidRPr="00B96C9A" w:rsidRDefault="0043738E" w:rsidP="0043738E">
      <w:pPr>
        <w:spacing w:after="0" w:line="240" w:lineRule="auto"/>
      </w:pPr>
    </w:p>
    <w:p w14:paraId="2ED41B48" w14:textId="77777777" w:rsidR="0043738E" w:rsidRPr="00B96C9A" w:rsidRDefault="0043738E" w:rsidP="0043738E">
      <w:pPr>
        <w:spacing w:after="0" w:line="240" w:lineRule="auto"/>
      </w:pPr>
    </w:p>
    <w:p w14:paraId="1A276716" w14:textId="77777777" w:rsidR="0043738E" w:rsidRPr="00B96C9A" w:rsidRDefault="0043738E" w:rsidP="0043738E">
      <w:pPr>
        <w:spacing w:after="0" w:line="240" w:lineRule="auto"/>
      </w:pPr>
    </w:p>
    <w:p w14:paraId="74AA66DE" w14:textId="77777777" w:rsidR="00BC3A0E" w:rsidRPr="00B96C9A" w:rsidRDefault="00BC3A0E" w:rsidP="0043738E">
      <w:pPr>
        <w:spacing w:after="0" w:line="240" w:lineRule="auto"/>
      </w:pPr>
    </w:p>
    <w:p w14:paraId="48395579" w14:textId="556E9C90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lastRenderedPageBreak/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3</w:t>
      </w:r>
      <w:r w:rsidR="00CF40C3" w:rsidRPr="00B96C9A">
        <w:rPr>
          <w:rFonts w:eastAsia="Calibri"/>
          <w:spacing w:val="-8"/>
        </w:rPr>
        <w:t>8</w:t>
      </w:r>
      <w:r w:rsidRPr="00B96C9A">
        <w:rPr>
          <w:rFonts w:eastAsia="Calibri"/>
          <w:spacing w:val="-8"/>
          <w:cs/>
        </w:rPr>
        <w:t xml:space="preserve">  แก้ไขประเภทเอกสารประกอบการเผยแพร่ผลงาน (</w:t>
      </w:r>
      <w:r w:rsidRPr="00B96C9A">
        <w:rPr>
          <w:rFonts w:eastAsia="Calibri"/>
          <w:spacing w:val="-8"/>
        </w:rPr>
        <w:t>UC036</w:t>
      </w:r>
      <w:r w:rsidRPr="00B96C9A">
        <w:rPr>
          <w:rFonts w:eastAsia="Calibri"/>
          <w:spacing w:val="-8"/>
          <w:cs/>
        </w:rPr>
        <w:t>)</w:t>
      </w:r>
    </w:p>
    <w:p w14:paraId="5A90E27D" w14:textId="77777777" w:rsidR="0043738E" w:rsidRPr="00B96C9A" w:rsidRDefault="0043738E" w:rsidP="0043738E">
      <w:pPr>
        <w:spacing w:after="0" w:line="240" w:lineRule="auto"/>
      </w:pPr>
    </w:p>
    <w:p w14:paraId="034DC5F5" w14:textId="74B0797F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101</w:t>
      </w:r>
      <w:r w:rsidRPr="00B96C9A">
        <w:rPr>
          <w:b/>
          <w:bCs/>
          <w:cs/>
        </w:rPr>
        <w:t xml:space="preserve">  </w:t>
      </w:r>
      <w:bookmarkStart w:id="187" w:name="_Hlk499081123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แก้ไขประเภทเอกสารประกอบการเผยแพร่ผลงาน</w:t>
      </w:r>
      <w:bookmarkEnd w:id="187"/>
    </w:p>
    <w:p w14:paraId="59AFF4BC" w14:textId="77777777" w:rsidR="0043738E" w:rsidRPr="00B96C9A" w:rsidRDefault="0043738E" w:rsidP="0043738E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43738E" w:rsidRPr="00B96C9A" w14:paraId="552CEEC9" w14:textId="77777777" w:rsidTr="2B70ABAF">
        <w:trPr>
          <w:trHeight w:val="623"/>
          <w:tblHeader/>
        </w:trPr>
        <w:tc>
          <w:tcPr>
            <w:tcW w:w="1093" w:type="dxa"/>
          </w:tcPr>
          <w:p w14:paraId="4E4CBAFF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70AEAC4A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7814830C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45F4606A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B23A27E" w14:textId="77777777" w:rsidR="0043738E" w:rsidRPr="00B96C9A" w:rsidRDefault="0043738E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311D8966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43738E" w:rsidRPr="00B96C9A" w14:paraId="2B0DCBD2" w14:textId="77777777" w:rsidTr="2B70ABAF">
        <w:trPr>
          <w:trHeight w:val="534"/>
        </w:trPr>
        <w:tc>
          <w:tcPr>
            <w:tcW w:w="1093" w:type="dxa"/>
          </w:tcPr>
          <w:p w14:paraId="37D181F7" w14:textId="77777777" w:rsidR="0043738E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7B73BE9D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3333" w:type="dxa"/>
          </w:tcPr>
          <w:p w14:paraId="22647DBB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ไปยังหน้า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>รายละเอียดประเภทเอกสารประกอบการเผยแพร่ผล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 และแสดงแจ้งเตือนผู้ใช้ว่า </w:t>
            </w: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สำเร็จ</w:t>
            </w:r>
          </w:p>
        </w:tc>
        <w:tc>
          <w:tcPr>
            <w:tcW w:w="1211" w:type="dxa"/>
          </w:tcPr>
          <w:p w14:paraId="0438299B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79A0DB66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</w:tr>
      <w:tr w:rsidR="0043738E" w:rsidRPr="00B96C9A" w14:paraId="7964D9D8" w14:textId="77777777" w:rsidTr="2B70ABAF">
        <w:trPr>
          <w:trHeight w:val="534"/>
        </w:trPr>
        <w:tc>
          <w:tcPr>
            <w:tcW w:w="1093" w:type="dxa"/>
          </w:tcPr>
          <w:p w14:paraId="4B510331" w14:textId="77777777" w:rsidR="0043738E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2</w:t>
            </w:r>
          </w:p>
        </w:tc>
        <w:tc>
          <w:tcPr>
            <w:tcW w:w="1931" w:type="dxa"/>
          </w:tcPr>
          <w:p w14:paraId="7DF448B6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 xml:space="preserve">แก้ไขประเภทเอกสารประกอบการเผยแพร่ผลงาน </w:t>
            </w:r>
            <w:r w:rsidRPr="00B96C9A">
              <w:rPr>
                <w:rFonts w:ascii="TH Sarabun New" w:hAnsi="TH Sarabun New" w:cs="TH Sarabun New"/>
                <w:cs/>
              </w:rPr>
              <w:t>ไม่สำเร็จ</w:t>
            </w:r>
          </w:p>
        </w:tc>
        <w:tc>
          <w:tcPr>
            <w:tcW w:w="3333" w:type="dxa"/>
          </w:tcPr>
          <w:p w14:paraId="1F966D1F" w14:textId="77777777" w:rsidR="0043738E" w:rsidRPr="00B96C9A" w:rsidRDefault="0043738E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แจ้งเตือนต่อผู้ใช้ว่า เกิดข้อผิดพลาดในการบันทึกข้อมูล</w:t>
            </w:r>
          </w:p>
        </w:tc>
        <w:tc>
          <w:tcPr>
            <w:tcW w:w="1211" w:type="dxa"/>
          </w:tcPr>
          <w:p w14:paraId="68E5139A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372DF6E1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2D0637F2" w14:textId="77777777" w:rsidR="0043738E" w:rsidRPr="00B96C9A" w:rsidRDefault="0043738E" w:rsidP="0043738E">
      <w:pPr>
        <w:spacing w:after="0" w:line="240" w:lineRule="auto"/>
      </w:pPr>
    </w:p>
    <w:p w14:paraId="629CF7C8" w14:textId="3FC352F4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</w:t>
      </w:r>
      <w:r w:rsidR="00CF40C3" w:rsidRPr="00B96C9A">
        <w:rPr>
          <w:rFonts w:eastAsia="Calibri"/>
          <w:spacing w:val="-8"/>
        </w:rPr>
        <w:t>39</w:t>
      </w:r>
      <w:r w:rsidRPr="00B96C9A">
        <w:rPr>
          <w:rFonts w:eastAsia="Calibri"/>
          <w:spacing w:val="-8"/>
          <w:cs/>
        </w:rPr>
        <w:t xml:space="preserve">  จัดกลุ่มสอบ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37)</w:t>
      </w:r>
    </w:p>
    <w:p w14:paraId="3ADAAEB0" w14:textId="77777777" w:rsidR="0043738E" w:rsidRPr="00B96C9A" w:rsidRDefault="0043738E" w:rsidP="0043738E">
      <w:pPr>
        <w:spacing w:after="0" w:line="240" w:lineRule="auto"/>
      </w:pPr>
    </w:p>
    <w:p w14:paraId="726C7984" w14:textId="7972B9C6" w:rsidR="0043738E" w:rsidRPr="00B96C9A" w:rsidRDefault="0043738E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102</w:t>
      </w:r>
      <w:r w:rsidRPr="00B96C9A">
        <w:rPr>
          <w:b/>
          <w:bCs/>
          <w:cs/>
        </w:rPr>
        <w:t xml:space="preserve">  </w:t>
      </w:r>
      <w:bookmarkStart w:id="188" w:name="_Hlk499081208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จัดกลุ่มสอบ</w:t>
      </w:r>
      <w:bookmarkEnd w:id="188"/>
    </w:p>
    <w:p w14:paraId="467EA627" w14:textId="77777777" w:rsidR="0043738E" w:rsidRPr="00B96C9A" w:rsidRDefault="0043738E" w:rsidP="0043738E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43738E" w:rsidRPr="00B96C9A" w14:paraId="3A34FA7F" w14:textId="77777777" w:rsidTr="2B70ABAF">
        <w:trPr>
          <w:trHeight w:val="623"/>
          <w:tblHeader/>
        </w:trPr>
        <w:tc>
          <w:tcPr>
            <w:tcW w:w="1093" w:type="dxa"/>
          </w:tcPr>
          <w:p w14:paraId="03B900E9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6B649CD8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0DE1FF23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32058E26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1A2B16A2" w14:textId="77777777" w:rsidR="0043738E" w:rsidRPr="00B96C9A" w:rsidRDefault="0043738E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020FFBA1" w14:textId="77777777" w:rsidR="0043738E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43738E" w:rsidRPr="00B96C9A" w14:paraId="6A785710" w14:textId="77777777" w:rsidTr="2B70ABAF">
        <w:trPr>
          <w:trHeight w:val="534"/>
        </w:trPr>
        <w:tc>
          <w:tcPr>
            <w:tcW w:w="1093" w:type="dxa"/>
          </w:tcPr>
          <w:p w14:paraId="1D7ABE05" w14:textId="77777777" w:rsidR="0043738E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08D8952B" w14:textId="77777777" w:rsidR="0043738E" w:rsidRPr="00B96C9A" w:rsidRDefault="00BF4BF6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จัดกลุ่มสอบสำเร็จ</w:t>
            </w:r>
          </w:p>
        </w:tc>
        <w:tc>
          <w:tcPr>
            <w:tcW w:w="3333" w:type="dxa"/>
          </w:tcPr>
          <w:p w14:paraId="77DF53CE" w14:textId="77777777" w:rsidR="0043738E" w:rsidRPr="00B96C9A" w:rsidRDefault="00BF4BF6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ผล</w:t>
            </w:r>
            <w:proofErr w:type="spellStart"/>
            <w:r w:rsidRPr="00B96C9A">
              <w:rPr>
                <w:rFonts w:ascii="TH Sarabun New" w:hAnsi="TH Sarabun New" w:cs="TH Sarabun New"/>
                <w:cs/>
              </w:rPr>
              <w:t>ลัพท์</w:t>
            </w:r>
            <w:proofErr w:type="spellEnd"/>
            <w:r w:rsidRPr="00B96C9A">
              <w:rPr>
                <w:rFonts w:ascii="TH Sarabun New" w:hAnsi="TH Sarabun New" w:cs="TH Sarabun New"/>
                <w:cs/>
              </w:rPr>
              <w:t xml:space="preserve">การจัดกลุ่มสอบออกทางหน้าจอแสดงผล </w:t>
            </w:r>
          </w:p>
        </w:tc>
        <w:tc>
          <w:tcPr>
            <w:tcW w:w="1211" w:type="dxa"/>
          </w:tcPr>
          <w:p w14:paraId="4D9F0716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68DFBD91" w14:textId="77777777" w:rsidR="0043738E" w:rsidRPr="00B96C9A" w:rsidRDefault="0043738E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25B0F687" w14:textId="77777777" w:rsidR="0043738E" w:rsidRPr="00B96C9A" w:rsidRDefault="0043738E" w:rsidP="0043738E">
      <w:pPr>
        <w:spacing w:after="0" w:line="240" w:lineRule="auto"/>
      </w:pPr>
    </w:p>
    <w:p w14:paraId="10EE5A3C" w14:textId="0678EFB8" w:rsidR="00BF4BF6" w:rsidRPr="00B96C9A" w:rsidRDefault="00BF4BF6" w:rsidP="2B70ABAF">
      <w:pPr>
        <w:spacing w:after="0" w:line="240" w:lineRule="auto"/>
        <w:rPr>
          <w:rFonts w:eastAsia="Calibri"/>
        </w:rPr>
      </w:pPr>
      <w:r w:rsidRPr="00B96C9A">
        <w:rPr>
          <w:cs/>
        </w:rPr>
        <w:t xml:space="preserve">        </w:t>
      </w:r>
      <w:r w:rsidRPr="00B96C9A">
        <w:rPr>
          <w:rFonts w:eastAsia="Calibri"/>
          <w:spacing w:val="-8"/>
        </w:rPr>
        <w:t xml:space="preserve">                     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4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.4</w:t>
      </w:r>
      <w:r w:rsidR="00CF40C3" w:rsidRPr="00B96C9A">
        <w:rPr>
          <w:rFonts w:eastAsia="Calibri"/>
          <w:spacing w:val="-8"/>
        </w:rPr>
        <w:t>0</w:t>
      </w:r>
      <w:r w:rsidRPr="00B96C9A">
        <w:rPr>
          <w:rFonts w:eastAsia="Calibri"/>
          <w:spacing w:val="-8"/>
          <w:cs/>
        </w:rPr>
        <w:t xml:space="preserve">  </w:t>
      </w:r>
      <w:r w:rsidR="00F35616" w:rsidRPr="00B96C9A">
        <w:rPr>
          <w:rFonts w:eastAsia="Calibri"/>
          <w:spacing w:val="-8"/>
          <w:cs/>
        </w:rPr>
        <w:t>รันหมายเลขโครงงาน</w:t>
      </w:r>
      <w:r w:rsidRPr="00B96C9A">
        <w:rPr>
          <w:rFonts w:eastAsia="Calibri"/>
          <w:spacing w:val="-8"/>
          <w:cs/>
        </w:rPr>
        <w:t xml:space="preserve"> (</w:t>
      </w:r>
      <w:r w:rsidRPr="00B96C9A">
        <w:rPr>
          <w:rFonts w:eastAsia="Calibri"/>
          <w:spacing w:val="-8"/>
        </w:rPr>
        <w:t>UC0</w:t>
      </w:r>
      <w:r w:rsidRPr="00B96C9A">
        <w:rPr>
          <w:rFonts w:eastAsia="Calibri"/>
          <w:spacing w:val="-8"/>
          <w:cs/>
        </w:rPr>
        <w:t>38)</w:t>
      </w:r>
    </w:p>
    <w:p w14:paraId="23086453" w14:textId="77777777" w:rsidR="00BF4BF6" w:rsidRPr="00B96C9A" w:rsidRDefault="00BF4BF6" w:rsidP="00BF4BF6">
      <w:pPr>
        <w:spacing w:after="0" w:line="240" w:lineRule="auto"/>
      </w:pPr>
    </w:p>
    <w:p w14:paraId="13FD844B" w14:textId="2DBE7A37" w:rsidR="00BF4BF6" w:rsidRPr="00B96C9A" w:rsidRDefault="00BF4BF6" w:rsidP="2B70ABAF">
      <w:pPr>
        <w:spacing w:after="0" w:line="240" w:lineRule="auto"/>
        <w:rPr>
          <w:rFonts w:eastAsia="Calibri"/>
        </w:rPr>
      </w:pPr>
      <w:r w:rsidRPr="00B96C9A">
        <w:rPr>
          <w:b/>
          <w:bCs/>
          <w:cs/>
        </w:rPr>
        <w:t xml:space="preserve">ตารางที่ </w:t>
      </w:r>
      <w:r w:rsidR="00FF5C29" w:rsidRPr="00B96C9A">
        <w:rPr>
          <w:b/>
          <w:bCs/>
        </w:rPr>
        <w:t>103</w:t>
      </w:r>
      <w:r w:rsidRPr="00B96C9A">
        <w:rPr>
          <w:b/>
          <w:bCs/>
          <w:cs/>
        </w:rPr>
        <w:t xml:space="preserve">  </w:t>
      </w:r>
      <w:bookmarkStart w:id="189" w:name="_Hlk499081230"/>
      <w:r w:rsidRPr="00B96C9A">
        <w:rPr>
          <w:cs/>
        </w:rPr>
        <w:t>แสดงรายละเอียดการทดสอบ</w:t>
      </w:r>
      <w:r w:rsidRPr="00B96C9A">
        <w:rPr>
          <w:rFonts w:eastAsia="Calibri"/>
          <w:spacing w:val="-8"/>
          <w:cs/>
        </w:rPr>
        <w:t>หน้า</w:t>
      </w:r>
      <w:r w:rsidR="00F35616" w:rsidRPr="00B96C9A">
        <w:rPr>
          <w:rFonts w:eastAsia="Calibri"/>
          <w:spacing w:val="-8"/>
          <w:cs/>
        </w:rPr>
        <w:t>รันหมายเลขโครงงาน</w:t>
      </w:r>
    </w:p>
    <w:bookmarkEnd w:id="189"/>
    <w:p w14:paraId="7FC8F74D" w14:textId="77777777" w:rsidR="00BF4BF6" w:rsidRPr="00B96C9A" w:rsidRDefault="00BF4BF6" w:rsidP="00BF4BF6">
      <w:pPr>
        <w:spacing w:after="0" w:line="240" w:lineRule="auto"/>
        <w:rPr>
          <w:rFonts w:eastAsia="Calibri"/>
          <w:spacing w:val="-8"/>
          <w:cs/>
        </w:rPr>
      </w:pPr>
    </w:p>
    <w:tbl>
      <w:tblPr>
        <w:tblStyle w:val="af5"/>
        <w:tblW w:w="8341" w:type="dxa"/>
        <w:tblLayout w:type="fixed"/>
        <w:tblLook w:val="04A0" w:firstRow="1" w:lastRow="0" w:firstColumn="1" w:lastColumn="0" w:noHBand="0" w:noVBand="1"/>
      </w:tblPr>
      <w:tblGrid>
        <w:gridCol w:w="1093"/>
        <w:gridCol w:w="1931"/>
        <w:gridCol w:w="3333"/>
        <w:gridCol w:w="1211"/>
        <w:gridCol w:w="773"/>
      </w:tblGrid>
      <w:tr w:rsidR="00BF4BF6" w:rsidRPr="00B96C9A" w14:paraId="197C1254" w14:textId="77777777" w:rsidTr="2B70ABAF">
        <w:trPr>
          <w:trHeight w:val="623"/>
          <w:tblHeader/>
        </w:trPr>
        <w:tc>
          <w:tcPr>
            <w:tcW w:w="1093" w:type="dxa"/>
          </w:tcPr>
          <w:p w14:paraId="5BC43ECE" w14:textId="77777777" w:rsidR="00BF4BF6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Scenario ID</w:t>
            </w:r>
          </w:p>
        </w:tc>
        <w:tc>
          <w:tcPr>
            <w:tcW w:w="1931" w:type="dxa"/>
          </w:tcPr>
          <w:p w14:paraId="12AA4C2A" w14:textId="77777777" w:rsidR="00BF4BF6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Test Scenario</w:t>
            </w:r>
          </w:p>
        </w:tc>
        <w:tc>
          <w:tcPr>
            <w:tcW w:w="3333" w:type="dxa"/>
          </w:tcPr>
          <w:p w14:paraId="2A38AD3E" w14:textId="77777777" w:rsidR="00BF4BF6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Expected Result</w:t>
            </w:r>
          </w:p>
        </w:tc>
        <w:tc>
          <w:tcPr>
            <w:tcW w:w="1211" w:type="dxa"/>
          </w:tcPr>
          <w:p w14:paraId="5B5AF006" w14:textId="77777777" w:rsidR="00BF4BF6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Actual Result</w:t>
            </w:r>
          </w:p>
        </w:tc>
        <w:tc>
          <w:tcPr>
            <w:tcW w:w="773" w:type="dxa"/>
          </w:tcPr>
          <w:p w14:paraId="4AB7017A" w14:textId="77777777" w:rsidR="00BF4BF6" w:rsidRPr="00B96C9A" w:rsidRDefault="00BF4BF6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Pass</w:t>
            </w:r>
            <w:r w:rsidRPr="00B96C9A">
              <w:rPr>
                <w:rFonts w:ascii="TH Sarabun New" w:hAnsi="TH Sarabun New" w:cs="TH Sarabun New"/>
                <w:b/>
                <w:bCs/>
                <w:cs/>
              </w:rPr>
              <w:t>/</w:t>
            </w:r>
          </w:p>
          <w:p w14:paraId="69C0835A" w14:textId="77777777" w:rsidR="00BF4BF6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Fail</w:t>
            </w:r>
          </w:p>
        </w:tc>
      </w:tr>
      <w:tr w:rsidR="00BF4BF6" w:rsidRPr="00B96C9A" w14:paraId="7EE61676" w14:textId="77777777" w:rsidTr="2B70ABAF">
        <w:trPr>
          <w:trHeight w:val="534"/>
        </w:trPr>
        <w:tc>
          <w:tcPr>
            <w:tcW w:w="1093" w:type="dxa"/>
          </w:tcPr>
          <w:p w14:paraId="47D7D2F1" w14:textId="77777777" w:rsidR="00BF4BF6" w:rsidRPr="00B96C9A" w:rsidRDefault="2B70ABAF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</w:rPr>
              <w:t>TS001</w:t>
            </w:r>
          </w:p>
        </w:tc>
        <w:tc>
          <w:tcPr>
            <w:tcW w:w="1931" w:type="dxa"/>
          </w:tcPr>
          <w:p w14:paraId="3DC44AC2" w14:textId="77777777" w:rsidR="00BF4BF6" w:rsidRPr="00B96C9A" w:rsidRDefault="00F35616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spacing w:val="-8"/>
                <w:cs/>
              </w:rPr>
              <w:t>รันหมายเลขโครงงานสำเร็จ</w:t>
            </w:r>
          </w:p>
        </w:tc>
        <w:tc>
          <w:tcPr>
            <w:tcW w:w="3333" w:type="dxa"/>
          </w:tcPr>
          <w:p w14:paraId="2E74BAD6" w14:textId="77777777" w:rsidR="00BF4BF6" w:rsidRPr="00B96C9A" w:rsidRDefault="00BF4BF6" w:rsidP="2B70ABAF">
            <w:pPr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สดงผล</w:t>
            </w:r>
            <w:proofErr w:type="spellStart"/>
            <w:r w:rsidRPr="00B96C9A">
              <w:rPr>
                <w:rFonts w:ascii="TH Sarabun New" w:hAnsi="TH Sarabun New" w:cs="TH Sarabun New"/>
                <w:cs/>
              </w:rPr>
              <w:t>ลัพท์</w:t>
            </w:r>
            <w:proofErr w:type="spellEnd"/>
            <w:r w:rsidRPr="00B96C9A">
              <w:rPr>
                <w:rFonts w:ascii="TH Sarabun New" w:hAnsi="TH Sarabun New" w:cs="TH Sarabun New"/>
                <w:cs/>
              </w:rPr>
              <w:t>การ</w:t>
            </w:r>
            <w:r w:rsidR="00F35616" w:rsidRPr="00B96C9A">
              <w:rPr>
                <w:rFonts w:ascii="TH Sarabun New" w:hAnsi="TH Sarabun New" w:cs="TH Sarabun New"/>
                <w:spacing w:val="-8"/>
                <w:cs/>
              </w:rPr>
              <w:t>รันหมายเลขโครงงาน</w:t>
            </w:r>
            <w:r w:rsidRPr="00B96C9A">
              <w:rPr>
                <w:rFonts w:ascii="TH Sarabun New" w:hAnsi="TH Sarabun New" w:cs="TH Sarabun New"/>
                <w:cs/>
              </w:rPr>
              <w:t xml:space="preserve">ออกทางหน้าจอแสดงผล </w:t>
            </w:r>
          </w:p>
        </w:tc>
        <w:tc>
          <w:tcPr>
            <w:tcW w:w="1211" w:type="dxa"/>
          </w:tcPr>
          <w:p w14:paraId="4F306CB9" w14:textId="77777777" w:rsidR="00BF4BF6" w:rsidRPr="00B96C9A" w:rsidRDefault="00BF4BF6" w:rsidP="00BF4BF6">
            <w:pPr>
              <w:rPr>
                <w:rFonts w:ascii="TH Sarabun New" w:hAnsi="TH Sarabun New" w:cs="TH Sarabun New"/>
              </w:rPr>
            </w:pPr>
          </w:p>
        </w:tc>
        <w:tc>
          <w:tcPr>
            <w:tcW w:w="773" w:type="dxa"/>
          </w:tcPr>
          <w:p w14:paraId="0FC7CBE7" w14:textId="77777777" w:rsidR="00BF4BF6" w:rsidRPr="00B96C9A" w:rsidRDefault="00BF4BF6" w:rsidP="00BF4BF6">
            <w:pPr>
              <w:rPr>
                <w:rFonts w:ascii="TH Sarabun New" w:hAnsi="TH Sarabun New" w:cs="TH Sarabun New"/>
              </w:rPr>
            </w:pPr>
          </w:p>
        </w:tc>
      </w:tr>
    </w:tbl>
    <w:p w14:paraId="5BF899E3" w14:textId="77777777" w:rsidR="00BF4BF6" w:rsidRPr="00B96C9A" w:rsidRDefault="00BF4BF6" w:rsidP="00BF4BF6">
      <w:pPr>
        <w:spacing w:after="0" w:line="240" w:lineRule="auto"/>
      </w:pPr>
    </w:p>
    <w:p w14:paraId="6B347E64" w14:textId="77777777" w:rsidR="00393EC7" w:rsidRPr="00B96C9A" w:rsidRDefault="00393EC7" w:rsidP="00ED0189">
      <w:pPr>
        <w:spacing w:after="0" w:line="240" w:lineRule="auto"/>
        <w:rPr>
          <w:cs/>
        </w:rPr>
        <w:sectPr w:rsidR="00393EC7" w:rsidRPr="00B96C9A" w:rsidSect="00F674EB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57E1B5DE" w14:textId="77777777" w:rsidR="00ED0189" w:rsidRPr="00B96C9A" w:rsidRDefault="00ED0189" w:rsidP="00ED0189">
      <w:pPr>
        <w:spacing w:after="0" w:line="240" w:lineRule="auto"/>
      </w:pPr>
      <w:r w:rsidRPr="00B96C9A">
        <w:rPr>
          <w:cs/>
        </w:rPr>
        <w:lastRenderedPageBreak/>
        <w:t xml:space="preserve">        </w:t>
      </w:r>
      <w:r w:rsidRPr="00B96C9A">
        <w:t xml:space="preserve">  4</w:t>
      </w:r>
      <w:r w:rsidRPr="00B96C9A">
        <w:rPr>
          <w:cs/>
        </w:rPr>
        <w:t>.</w:t>
      </w:r>
      <w:r w:rsidRPr="00B96C9A">
        <w:t>4</w:t>
      </w:r>
      <w:r w:rsidRPr="00B96C9A">
        <w:rPr>
          <w:cs/>
        </w:rPr>
        <w:t>.2  แบบสอบถามความพึงพอใจ</w:t>
      </w:r>
    </w:p>
    <w:p w14:paraId="090AE316" w14:textId="77777777" w:rsidR="00ED0189" w:rsidRPr="00B96C9A" w:rsidRDefault="00ED0189" w:rsidP="00ED0189">
      <w:pPr>
        <w:spacing w:after="0" w:line="240" w:lineRule="auto"/>
      </w:pPr>
      <w:r w:rsidRPr="00B96C9A">
        <w:rPr>
          <w:cs/>
        </w:rPr>
        <w:t xml:space="preserve">                   4.4.2.1 สำหรับผู้ดูแลระบบ</w:t>
      </w:r>
    </w:p>
    <w:p w14:paraId="01B689E1" w14:textId="77777777" w:rsidR="00ED0189" w:rsidRPr="00B96C9A" w:rsidRDefault="00ED0189" w:rsidP="00ED0189">
      <w:pPr>
        <w:spacing w:after="0" w:line="240" w:lineRule="auto"/>
        <w:rPr>
          <w:cs/>
        </w:rPr>
      </w:pPr>
    </w:p>
    <w:p w14:paraId="52D429C5" w14:textId="77777777" w:rsidR="00ED0189" w:rsidRPr="00B96C9A" w:rsidRDefault="00ED0189" w:rsidP="2B70ABAF">
      <w:pPr>
        <w:spacing w:after="0" w:line="240" w:lineRule="auto"/>
        <w:jc w:val="center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แบบสอบถามความพึงพอใจ</w:t>
      </w:r>
    </w:p>
    <w:p w14:paraId="30534AC7" w14:textId="77777777" w:rsidR="00ED0189" w:rsidRPr="00B96C9A" w:rsidRDefault="00ED0189" w:rsidP="2B70ABAF">
      <w:pPr>
        <w:spacing w:after="0" w:line="240" w:lineRule="auto"/>
        <w:jc w:val="center"/>
        <w:rPr>
          <w:rFonts w:eastAsia="Calibri"/>
          <w:b/>
          <w:bCs/>
          <w:sz w:val="32"/>
          <w:szCs w:val="32"/>
        </w:rPr>
      </w:pPr>
      <w:r w:rsidRPr="00B96C9A">
        <w:rPr>
          <w:rFonts w:eastAsia="Calibri"/>
          <w:b/>
          <w:bCs/>
          <w:sz w:val="32"/>
          <w:szCs w:val="32"/>
          <w:cs/>
        </w:rPr>
        <w:t>เรื่อง ระบบจัดการโครงงานและงานวิจัยคอมพิวเตอร์</w:t>
      </w:r>
    </w:p>
    <w:p w14:paraId="06688778" w14:textId="77777777" w:rsidR="00ED0189" w:rsidRPr="00B96C9A" w:rsidRDefault="00ED0189" w:rsidP="00ED0189">
      <w:pPr>
        <w:pBdr>
          <w:bottom w:val="single" w:sz="4" w:space="1" w:color="auto"/>
        </w:pBdr>
        <w:spacing w:after="0" w:line="240" w:lineRule="auto"/>
        <w:jc w:val="center"/>
        <w:rPr>
          <w:rFonts w:eastAsia="Calibri"/>
          <w:b/>
          <w:bCs/>
          <w:sz w:val="32"/>
          <w:szCs w:val="32"/>
        </w:rPr>
      </w:pPr>
    </w:p>
    <w:p w14:paraId="7321AB88" w14:textId="77777777" w:rsidR="00F543F1" w:rsidRPr="00B96C9A" w:rsidRDefault="00F543F1" w:rsidP="00ED0189">
      <w:pPr>
        <w:tabs>
          <w:tab w:val="left" w:pos="690"/>
        </w:tabs>
        <w:spacing w:after="0" w:line="240" w:lineRule="auto"/>
        <w:jc w:val="center"/>
        <w:rPr>
          <w:b/>
          <w:bCs/>
          <w:u w:val="single"/>
        </w:rPr>
      </w:pPr>
    </w:p>
    <w:p w14:paraId="6DBE6F4C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center"/>
      </w:pPr>
      <w:r w:rsidRPr="00B96C9A">
        <w:rPr>
          <w:b/>
          <w:bCs/>
          <w:u w:val="single"/>
          <w:cs/>
        </w:rPr>
        <w:t>ผู้ตอบแบบสอบถามสำหรับผู้ดูแลระบบ</w:t>
      </w:r>
      <w:r w:rsidRPr="00B96C9A">
        <w:rPr>
          <w:b/>
          <w:bCs/>
          <w:u w:val="single"/>
          <w:cs/>
        </w:rPr>
        <w:br/>
      </w:r>
      <w:bookmarkStart w:id="190" w:name="_Hlk498035519"/>
      <w:r w:rsidRPr="00B96C9A">
        <w:rPr>
          <w:b/>
          <w:bCs/>
          <w:cs/>
        </w:rPr>
        <w:t>คำชี้แจง</w:t>
      </w:r>
      <w:r w:rsidRPr="00B96C9A">
        <w:rPr>
          <w:cs/>
        </w:rPr>
        <w:t xml:space="preserve">   เขียนเครื่องหมาย   </w:t>
      </w:r>
      <w:r w:rsidRPr="00B96C9A">
        <w:rPr>
          <w:b/>
          <w:bCs/>
        </w:rPr>
        <w:sym w:font="Wingdings 2" w:char="F050"/>
      </w:r>
      <w:r w:rsidRPr="00B96C9A">
        <w:rPr>
          <w:cs/>
        </w:rPr>
        <w:t xml:space="preserve">    ลงในช่องระดับความพึงพอใจตามความเป็นจริง</w:t>
      </w:r>
    </w:p>
    <w:tbl>
      <w:tblPr>
        <w:tblW w:w="1003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80" w:firstRow="0" w:lastRow="0" w:firstColumn="1" w:lastColumn="0" w:noHBand="0" w:noVBand="1"/>
      </w:tblPr>
      <w:tblGrid>
        <w:gridCol w:w="4649"/>
        <w:gridCol w:w="1134"/>
        <w:gridCol w:w="993"/>
        <w:gridCol w:w="1134"/>
        <w:gridCol w:w="992"/>
        <w:gridCol w:w="1134"/>
      </w:tblGrid>
      <w:tr w:rsidR="00ED0189" w:rsidRPr="00B96C9A" w14:paraId="261A1FAE" w14:textId="77777777" w:rsidTr="2B70ABAF">
        <w:trPr>
          <w:tblHeader/>
          <w:jc w:val="center"/>
        </w:trPr>
        <w:tc>
          <w:tcPr>
            <w:tcW w:w="4649" w:type="dxa"/>
            <w:vMerge w:val="restart"/>
            <w:shd w:val="clear" w:color="auto" w:fill="auto"/>
            <w:vAlign w:val="center"/>
          </w:tcPr>
          <w:p w14:paraId="3DC0B038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cs/>
              </w:rPr>
              <w:br w:type="page"/>
            </w:r>
            <w:r w:rsidRPr="00B96C9A">
              <w:rPr>
                <w:rFonts w:eastAsia="SimSun"/>
                <w:b/>
                <w:bCs/>
                <w:cs/>
              </w:rPr>
              <w:t>หัวข้อประเมิน</w:t>
            </w:r>
          </w:p>
        </w:tc>
        <w:tc>
          <w:tcPr>
            <w:tcW w:w="5387" w:type="dxa"/>
            <w:gridSpan w:val="5"/>
            <w:shd w:val="clear" w:color="auto" w:fill="auto"/>
            <w:vAlign w:val="center"/>
          </w:tcPr>
          <w:p w14:paraId="243526B1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 xml:space="preserve">ระดับความพึงพอใจ </w:t>
            </w:r>
          </w:p>
        </w:tc>
      </w:tr>
      <w:tr w:rsidR="00ED0189" w:rsidRPr="00B96C9A" w14:paraId="21432A89" w14:textId="77777777" w:rsidTr="2B70ABAF">
        <w:trPr>
          <w:trHeight w:val="922"/>
          <w:tblHeader/>
          <w:jc w:val="center"/>
        </w:trPr>
        <w:tc>
          <w:tcPr>
            <w:tcW w:w="4649" w:type="dxa"/>
            <w:vMerge/>
            <w:shd w:val="clear" w:color="auto" w:fill="auto"/>
            <w:vAlign w:val="center"/>
          </w:tcPr>
          <w:p w14:paraId="533E25B6" w14:textId="77777777" w:rsidR="00ED0189" w:rsidRPr="00B96C9A" w:rsidRDefault="00ED0189" w:rsidP="00FC294A">
            <w:pPr>
              <w:spacing w:after="0" w:line="240" w:lineRule="auto"/>
              <w:rPr>
                <w:rFonts w:eastAsia="SimSun"/>
                <w:b/>
                <w:bCs/>
              </w:rPr>
            </w:pPr>
          </w:p>
        </w:tc>
        <w:tc>
          <w:tcPr>
            <w:tcW w:w="1134" w:type="dxa"/>
            <w:shd w:val="clear" w:color="auto" w:fill="auto"/>
          </w:tcPr>
          <w:p w14:paraId="1239863F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มากที่สุด</w:t>
            </w:r>
          </w:p>
          <w:p w14:paraId="43DFCB2B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5</w:t>
            </w:r>
          </w:p>
        </w:tc>
        <w:tc>
          <w:tcPr>
            <w:tcW w:w="993" w:type="dxa"/>
            <w:shd w:val="clear" w:color="auto" w:fill="auto"/>
          </w:tcPr>
          <w:p w14:paraId="7B8217DE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มาก</w:t>
            </w:r>
          </w:p>
          <w:p w14:paraId="48DAAB64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4</w:t>
            </w:r>
          </w:p>
        </w:tc>
        <w:tc>
          <w:tcPr>
            <w:tcW w:w="1134" w:type="dxa"/>
            <w:shd w:val="clear" w:color="auto" w:fill="auto"/>
          </w:tcPr>
          <w:p w14:paraId="07EDEC08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ปานกลาง</w:t>
            </w:r>
          </w:p>
          <w:p w14:paraId="4D849412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3</w:t>
            </w:r>
          </w:p>
        </w:tc>
        <w:tc>
          <w:tcPr>
            <w:tcW w:w="992" w:type="dxa"/>
            <w:shd w:val="clear" w:color="auto" w:fill="auto"/>
          </w:tcPr>
          <w:p w14:paraId="723153F9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น้อย</w:t>
            </w:r>
          </w:p>
          <w:p w14:paraId="696F64B3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2</w:t>
            </w:r>
          </w:p>
        </w:tc>
        <w:tc>
          <w:tcPr>
            <w:tcW w:w="1134" w:type="dxa"/>
            <w:shd w:val="clear" w:color="auto" w:fill="auto"/>
          </w:tcPr>
          <w:p w14:paraId="717720EF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น้อยที่สุด</w:t>
            </w:r>
          </w:p>
          <w:p w14:paraId="02375EF9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1</w:t>
            </w:r>
          </w:p>
        </w:tc>
      </w:tr>
      <w:tr w:rsidR="00ED0189" w:rsidRPr="00B96C9A" w14:paraId="700A52A7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  <w:vAlign w:val="center"/>
          </w:tcPr>
          <w:p w14:paraId="28C38677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ด้านการออกแบบ</w:t>
            </w:r>
          </w:p>
        </w:tc>
      </w:tr>
      <w:tr w:rsidR="00ED0189" w:rsidRPr="00B96C9A" w14:paraId="2F65BC7B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711BF30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จัดวางองค์ประกอบของเว็บมีความเหมาะสม</w:t>
            </w:r>
          </w:p>
        </w:tc>
        <w:tc>
          <w:tcPr>
            <w:tcW w:w="1134" w:type="dxa"/>
            <w:shd w:val="clear" w:color="auto" w:fill="auto"/>
          </w:tcPr>
          <w:p w14:paraId="5EE06B4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628070A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46E01F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3B4F52E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D2B40E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6CD38F2C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CFC772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การใช้ภาษาถูกต้องเหมาะสม</w:t>
            </w:r>
          </w:p>
        </w:tc>
        <w:tc>
          <w:tcPr>
            <w:tcW w:w="1134" w:type="dxa"/>
            <w:shd w:val="clear" w:color="auto" w:fill="auto"/>
          </w:tcPr>
          <w:p w14:paraId="2C73DD0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73F3F31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0C1C27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544E856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35FC9F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67C44E0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B287CA7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3. การวางตำแหน่งของส่วนประกอบและเมนูต่าง ๆเหมาะสม</w:t>
            </w:r>
          </w:p>
        </w:tc>
        <w:tc>
          <w:tcPr>
            <w:tcW w:w="1134" w:type="dxa"/>
            <w:shd w:val="clear" w:color="auto" w:fill="auto"/>
          </w:tcPr>
          <w:p w14:paraId="2B42DB4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3EE2E6A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21B7161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07D75B8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BDE33F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946C0E9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86B1D6B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4. การเลือกใช้ชนิด ขนาด สีตัวอักษรบนเว็บไซต์มีความเหมาะสม</w:t>
            </w:r>
          </w:p>
        </w:tc>
        <w:tc>
          <w:tcPr>
            <w:tcW w:w="1134" w:type="dxa"/>
            <w:shd w:val="clear" w:color="auto" w:fill="auto"/>
          </w:tcPr>
          <w:p w14:paraId="305455C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2E6ABCA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4FD54AC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44A3BAB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583FF92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C190F07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A637FC4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5. การใช้สัญลักษณ์หรือรูปภาพสื่อความหมาย</w:t>
            </w:r>
          </w:p>
        </w:tc>
        <w:tc>
          <w:tcPr>
            <w:tcW w:w="1134" w:type="dxa"/>
            <w:shd w:val="clear" w:color="auto" w:fill="auto"/>
          </w:tcPr>
          <w:p w14:paraId="762942D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27F70F2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4C0BF56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01D21B6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473087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3F90440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862873C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6.  มีความชัดเจนของภาพ และ ตัวอักษร</w:t>
            </w:r>
          </w:p>
        </w:tc>
        <w:tc>
          <w:tcPr>
            <w:tcW w:w="1134" w:type="dxa"/>
            <w:shd w:val="clear" w:color="auto" w:fill="auto"/>
          </w:tcPr>
          <w:p w14:paraId="26EB073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218019C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4A69B07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53A4E3B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7C176D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098C73FF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</w:tcPr>
          <w:p w14:paraId="1324E5B1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b/>
                <w:bCs/>
                <w:cs/>
              </w:rPr>
              <w:t>ด้านการใช้งาน</w:t>
            </w:r>
          </w:p>
        </w:tc>
      </w:tr>
      <w:tr w:rsidR="00ED0189" w:rsidRPr="00B96C9A" w14:paraId="4A734E24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C4AB60E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ใช้คำสั่งต่าง ๆ ส่วนของเมนูมีความสะดวก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9372EA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2506526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E95068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62918B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1A678C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2C5F7D9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489A69A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ความเร็วในการทำงานของโปรแกรม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FC92E8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140A969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53FAC1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6BADA8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95D7E5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15A3ED9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FC22AE8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3. ระบบใช้งานง่ายและตรงกับความต้องการของผู้ใช้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6F4CF6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48C5D3C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85A2A9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620F6F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9B025B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78BFB5A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CDDB8D4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4. การทำงานของระบบสอดคล้องกับวัตถุประสงค์ของโครงงาน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1087F1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E00B30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BE00DC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D7E1C4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A0EDEF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0DD3C057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03674E7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5.การเพิ่มข่าว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42F872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2E60B6B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F4E524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0AB6AEA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D562B9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145D7BFE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F8673B8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6.การอนุมัติข่าวใช่งานได้สะดวก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412107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40E8F0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D91EBA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20AB6B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010822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359A546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16A7BBE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7.การค้นหาใช้งานได้งานได้ง่ายและแม่นยำ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D19FF8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96DE8E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88D3C4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D4EB04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ECDAC5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3DDABCC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126718E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8.ดูรายชื่อกลุ่มนักศึกษาที่ยังไม่ส่งเอกสารโครงงาน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ADF29A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E4CE58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70F007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5913ED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02418F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74F004D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A14673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9.ดูรายชื่อนักศึกษาที่ยังไม่มีที่ปรึกษาโครงงาน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BC83BA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5BA4BED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A3959A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530391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60A619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AB707B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CCB5C0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0.สถานะอาจารย์ที่ปรึกษา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09601A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45CB768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99019A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834DD0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F0F583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4161590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AAF24D5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lastRenderedPageBreak/>
              <w:t>11.เพิ่มไฟล์ดาวน์โหลด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C24F22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106B3FF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D812F6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0058D3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007535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EE5B3F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E461C0B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2.การเพิ่มปฏิทินใช้ง่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2AE869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C6E62B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1CCE23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C10291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304EC3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64292F6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D3521D5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3.การนำเข้ารายชื่อนักศึกษา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A5FB6D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4F5C3A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360837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78A027F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329663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011A245B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30CB870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4.เพิ่มประเภาโครงงาน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A0C8F0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ED8FB4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52CC1E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117EFC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E572B0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3361BE60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2F159C0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5.จัดกลุ่มสอบ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00CF86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CA2BB6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9FBF71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2423E3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25A75B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0F08550B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7D12FC2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6.รันเลขโครงงานได้สะดวก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F21F8D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1555633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7CC3DE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16E8EB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966FD1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9595D07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DB339DF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7.เพิ่มเอกสารเผยแพร่ผลงานได้สะดวก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FC006A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4CC7BC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3B4666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AC9DF6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D8C45A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4A16BB8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452C051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</w:t>
            </w:r>
            <w:r w:rsidR="00923B00" w:rsidRPr="00B96C9A">
              <w:rPr>
                <w:rFonts w:eastAsia="SimSun"/>
                <w:cs/>
              </w:rPr>
              <w:t>8</w:t>
            </w:r>
            <w:r w:rsidRPr="00B96C9A">
              <w:rPr>
                <w:rFonts w:eastAsia="SimSun"/>
                <w:cs/>
              </w:rPr>
              <w:t>.การออกรายงานมีความสะดวก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5A8B70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483161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3F4065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3A40D1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7975B9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F543F1" w:rsidRPr="00B96C9A" w14:paraId="4B2A66BB" w14:textId="77777777" w:rsidTr="2B70ABAF">
        <w:trPr>
          <w:jc w:val="center"/>
        </w:trPr>
        <w:tc>
          <w:tcPr>
            <w:tcW w:w="4649" w:type="dxa"/>
            <w:shd w:val="clear" w:color="auto" w:fill="auto"/>
            <w:vAlign w:val="center"/>
          </w:tcPr>
          <w:p w14:paraId="6FAE7710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ผลลัพธ์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31A9F85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F666AC8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71B8713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619A6AB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11B9B86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F543F1" w:rsidRPr="00B96C9A" w14:paraId="5EF1D861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4B3E1EF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ค้นหาของระบบใหม่ดีกว่าระบบเดิม</w:t>
            </w:r>
          </w:p>
        </w:tc>
        <w:tc>
          <w:tcPr>
            <w:tcW w:w="1134" w:type="dxa"/>
            <w:shd w:val="clear" w:color="auto" w:fill="auto"/>
          </w:tcPr>
          <w:p w14:paraId="73EF6B08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42EA109C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288C1082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20620AEB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C499BFB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F543F1" w:rsidRPr="00B96C9A" w14:paraId="1C2372CD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7F06E62A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ภาพรวมของเว็บใหม่ดีกว่าเว็บเดิม</w:t>
            </w:r>
          </w:p>
        </w:tc>
        <w:tc>
          <w:tcPr>
            <w:tcW w:w="1134" w:type="dxa"/>
            <w:shd w:val="clear" w:color="auto" w:fill="auto"/>
          </w:tcPr>
          <w:p w14:paraId="46B8CCCC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3A958B8C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161740BF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151B8C6C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5CE6C514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</w:tbl>
    <w:p w14:paraId="16F7D07B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both"/>
      </w:pPr>
    </w:p>
    <w:p w14:paraId="3C05C664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both"/>
      </w:pPr>
      <w:r w:rsidRPr="00B96C9A">
        <w:rPr>
          <w:cs/>
        </w:rPr>
        <w:t>ข้อเสนอแนะ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bookmarkEnd w:id="190"/>
    <w:p w14:paraId="4498BDA6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both"/>
        <w:rPr>
          <w:b/>
          <w:bCs/>
          <w:u w:val="single"/>
          <w:cs/>
        </w:rPr>
      </w:pPr>
      <w:r w:rsidRPr="00B96C9A">
        <w:rPr>
          <w:b/>
          <w:bCs/>
          <w:u w:val="single"/>
          <w:cs/>
        </w:rPr>
        <w:br w:type="page"/>
      </w:r>
    </w:p>
    <w:p w14:paraId="32B0628C" w14:textId="77777777" w:rsidR="00ED0189" w:rsidRPr="00B96C9A" w:rsidRDefault="00ED0189" w:rsidP="2B70ABAF">
      <w:pPr>
        <w:spacing w:after="0" w:line="240" w:lineRule="auto"/>
        <w:rPr>
          <w:b/>
          <w:bCs/>
          <w:sz w:val="32"/>
          <w:szCs w:val="32"/>
        </w:rPr>
      </w:pPr>
      <w:r w:rsidRPr="00B96C9A">
        <w:rPr>
          <w:cs/>
        </w:rPr>
        <w:lastRenderedPageBreak/>
        <w:t xml:space="preserve">                   4.4.2.2 สำหรับนักศึกษา</w:t>
      </w:r>
    </w:p>
    <w:p w14:paraId="33C15526" w14:textId="77777777" w:rsidR="00F543F1" w:rsidRPr="00B96C9A" w:rsidRDefault="00F543F1" w:rsidP="00ED0189">
      <w:pPr>
        <w:spacing w:after="0" w:line="240" w:lineRule="auto"/>
        <w:rPr>
          <w:b/>
          <w:bCs/>
          <w:sz w:val="32"/>
          <w:szCs w:val="32"/>
        </w:rPr>
      </w:pPr>
    </w:p>
    <w:p w14:paraId="1AEC66CD" w14:textId="77777777" w:rsidR="00ED0189" w:rsidRPr="00B96C9A" w:rsidRDefault="00ED0189" w:rsidP="2B70ABAF">
      <w:pPr>
        <w:spacing w:after="0" w:line="240" w:lineRule="auto"/>
        <w:jc w:val="center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แบบสอบถามความพึงพอใจ</w:t>
      </w:r>
    </w:p>
    <w:p w14:paraId="7A3091B3" w14:textId="77777777" w:rsidR="00ED0189" w:rsidRPr="00B96C9A" w:rsidRDefault="00ED0189" w:rsidP="2B70ABAF">
      <w:pPr>
        <w:spacing w:after="0" w:line="240" w:lineRule="auto"/>
        <w:jc w:val="center"/>
        <w:rPr>
          <w:rFonts w:eastAsia="Calibri"/>
          <w:b/>
          <w:bCs/>
          <w:sz w:val="32"/>
          <w:szCs w:val="32"/>
        </w:rPr>
      </w:pPr>
      <w:r w:rsidRPr="00B96C9A">
        <w:rPr>
          <w:rFonts w:eastAsia="Calibri"/>
          <w:b/>
          <w:bCs/>
          <w:sz w:val="32"/>
          <w:szCs w:val="32"/>
          <w:cs/>
        </w:rPr>
        <w:t>เรื่อง ระบบจัดการโครงงานและงานวิจัยคอมพิวเตอร์</w:t>
      </w:r>
    </w:p>
    <w:p w14:paraId="345267F4" w14:textId="77777777" w:rsidR="00ED0189" w:rsidRPr="00B96C9A" w:rsidRDefault="00ED0189" w:rsidP="00ED0189">
      <w:pPr>
        <w:pBdr>
          <w:bottom w:val="single" w:sz="4" w:space="1" w:color="auto"/>
        </w:pBdr>
        <w:spacing w:after="0" w:line="240" w:lineRule="auto"/>
        <w:jc w:val="center"/>
        <w:rPr>
          <w:rFonts w:eastAsia="Calibri"/>
          <w:b/>
          <w:bCs/>
          <w:sz w:val="32"/>
          <w:szCs w:val="32"/>
        </w:rPr>
      </w:pPr>
    </w:p>
    <w:p w14:paraId="586AD315" w14:textId="77777777" w:rsidR="00F543F1" w:rsidRPr="00B96C9A" w:rsidRDefault="00F543F1" w:rsidP="00ED0189">
      <w:pPr>
        <w:tabs>
          <w:tab w:val="left" w:pos="690"/>
        </w:tabs>
        <w:spacing w:after="0" w:line="240" w:lineRule="auto"/>
        <w:jc w:val="center"/>
        <w:rPr>
          <w:b/>
          <w:bCs/>
          <w:u w:val="single"/>
        </w:rPr>
      </w:pPr>
    </w:p>
    <w:p w14:paraId="1530A57F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center"/>
      </w:pPr>
      <w:r w:rsidRPr="00B96C9A">
        <w:rPr>
          <w:b/>
          <w:bCs/>
          <w:u w:val="single"/>
          <w:cs/>
        </w:rPr>
        <w:t>ผู้ตอบแบบสอบถามสำหรับนักศึกษา</w:t>
      </w:r>
      <w:r w:rsidRPr="00B96C9A">
        <w:rPr>
          <w:b/>
          <w:bCs/>
          <w:u w:val="single"/>
          <w:cs/>
        </w:rPr>
        <w:br/>
      </w:r>
      <w:r w:rsidRPr="00B96C9A">
        <w:rPr>
          <w:b/>
          <w:bCs/>
          <w:cs/>
        </w:rPr>
        <w:t>คำชี้แจง</w:t>
      </w:r>
      <w:r w:rsidRPr="00B96C9A">
        <w:rPr>
          <w:cs/>
        </w:rPr>
        <w:t xml:space="preserve">   เขียนเครื่องหมาย   </w:t>
      </w:r>
      <w:r w:rsidRPr="00B96C9A">
        <w:rPr>
          <w:b/>
          <w:bCs/>
        </w:rPr>
        <w:sym w:font="Wingdings 2" w:char="F050"/>
      </w:r>
      <w:r w:rsidRPr="00B96C9A">
        <w:rPr>
          <w:cs/>
        </w:rPr>
        <w:t xml:space="preserve">    ลงในช่องระดับความพึงพอใจตามความเป็นจริง</w:t>
      </w:r>
    </w:p>
    <w:tbl>
      <w:tblPr>
        <w:tblW w:w="1003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49"/>
        <w:gridCol w:w="1134"/>
        <w:gridCol w:w="993"/>
        <w:gridCol w:w="1134"/>
        <w:gridCol w:w="992"/>
        <w:gridCol w:w="1134"/>
      </w:tblGrid>
      <w:tr w:rsidR="00ED0189" w:rsidRPr="00B96C9A" w14:paraId="6C36294E" w14:textId="77777777" w:rsidTr="2B70ABAF">
        <w:trPr>
          <w:tblHeader/>
          <w:jc w:val="center"/>
        </w:trPr>
        <w:tc>
          <w:tcPr>
            <w:tcW w:w="4649" w:type="dxa"/>
            <w:vMerge w:val="restart"/>
            <w:shd w:val="clear" w:color="auto" w:fill="auto"/>
            <w:vAlign w:val="center"/>
          </w:tcPr>
          <w:p w14:paraId="0649BCF3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cs/>
              </w:rPr>
              <w:br w:type="page"/>
            </w:r>
            <w:r w:rsidRPr="00B96C9A">
              <w:rPr>
                <w:rFonts w:eastAsia="SimSun"/>
                <w:b/>
                <w:bCs/>
                <w:cs/>
              </w:rPr>
              <w:t>หัวข้อประเมิน</w:t>
            </w:r>
          </w:p>
        </w:tc>
        <w:tc>
          <w:tcPr>
            <w:tcW w:w="5387" w:type="dxa"/>
            <w:gridSpan w:val="5"/>
            <w:shd w:val="clear" w:color="auto" w:fill="auto"/>
            <w:vAlign w:val="center"/>
          </w:tcPr>
          <w:p w14:paraId="55E27883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 xml:space="preserve">ระดับความพึงพอใจ </w:t>
            </w:r>
          </w:p>
        </w:tc>
      </w:tr>
      <w:tr w:rsidR="00ED0189" w:rsidRPr="00B96C9A" w14:paraId="1BC567C5" w14:textId="77777777" w:rsidTr="2B70ABAF">
        <w:trPr>
          <w:trHeight w:val="922"/>
          <w:tblHeader/>
          <w:jc w:val="center"/>
        </w:trPr>
        <w:tc>
          <w:tcPr>
            <w:tcW w:w="4649" w:type="dxa"/>
            <w:vMerge/>
            <w:shd w:val="clear" w:color="auto" w:fill="auto"/>
            <w:vAlign w:val="center"/>
          </w:tcPr>
          <w:p w14:paraId="74DB8EDE" w14:textId="77777777" w:rsidR="00ED0189" w:rsidRPr="00B96C9A" w:rsidRDefault="00ED0189" w:rsidP="00FC294A">
            <w:pPr>
              <w:spacing w:after="0" w:line="240" w:lineRule="auto"/>
              <w:rPr>
                <w:rFonts w:eastAsia="SimSun"/>
                <w:b/>
                <w:bCs/>
              </w:rPr>
            </w:pPr>
          </w:p>
        </w:tc>
        <w:tc>
          <w:tcPr>
            <w:tcW w:w="1134" w:type="dxa"/>
            <w:shd w:val="clear" w:color="auto" w:fill="auto"/>
          </w:tcPr>
          <w:p w14:paraId="2604CC77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มากที่สุด</w:t>
            </w:r>
          </w:p>
          <w:p w14:paraId="2124C7C6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5</w:t>
            </w:r>
          </w:p>
        </w:tc>
        <w:tc>
          <w:tcPr>
            <w:tcW w:w="993" w:type="dxa"/>
            <w:shd w:val="clear" w:color="auto" w:fill="auto"/>
          </w:tcPr>
          <w:p w14:paraId="1B10C8E7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มาก</w:t>
            </w:r>
          </w:p>
          <w:p w14:paraId="6DF814D1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4</w:t>
            </w:r>
          </w:p>
        </w:tc>
        <w:tc>
          <w:tcPr>
            <w:tcW w:w="1134" w:type="dxa"/>
            <w:shd w:val="clear" w:color="auto" w:fill="auto"/>
          </w:tcPr>
          <w:p w14:paraId="61437A07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ปานกลาง</w:t>
            </w:r>
          </w:p>
          <w:p w14:paraId="74AD5228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3</w:t>
            </w:r>
          </w:p>
        </w:tc>
        <w:tc>
          <w:tcPr>
            <w:tcW w:w="992" w:type="dxa"/>
            <w:shd w:val="clear" w:color="auto" w:fill="auto"/>
          </w:tcPr>
          <w:p w14:paraId="3835ACC9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น้อย</w:t>
            </w:r>
          </w:p>
          <w:p w14:paraId="7E32765B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2</w:t>
            </w:r>
          </w:p>
        </w:tc>
        <w:tc>
          <w:tcPr>
            <w:tcW w:w="1134" w:type="dxa"/>
            <w:shd w:val="clear" w:color="auto" w:fill="auto"/>
          </w:tcPr>
          <w:p w14:paraId="70F36B01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น้อยที่สุด</w:t>
            </w:r>
          </w:p>
          <w:p w14:paraId="455CFF92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1</w:t>
            </w:r>
          </w:p>
        </w:tc>
      </w:tr>
      <w:tr w:rsidR="00ED0189" w:rsidRPr="00B96C9A" w14:paraId="2647F91A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  <w:vAlign w:val="center"/>
          </w:tcPr>
          <w:p w14:paraId="7F2AC15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ด้านการออกแบบ</w:t>
            </w:r>
          </w:p>
        </w:tc>
      </w:tr>
      <w:tr w:rsidR="00ED0189" w:rsidRPr="00B96C9A" w14:paraId="700FF27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22C33D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จัดวางองค์ประกอบของเว็บมีความเหมาะสม</w:t>
            </w:r>
          </w:p>
        </w:tc>
        <w:tc>
          <w:tcPr>
            <w:tcW w:w="1134" w:type="dxa"/>
            <w:shd w:val="clear" w:color="auto" w:fill="auto"/>
          </w:tcPr>
          <w:p w14:paraId="64CD66F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36F403D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4A4467C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3D4F511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26E6672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D3B060F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ED4F0DB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การใช้ภาษาถูกต้องเหมาะสม</w:t>
            </w:r>
          </w:p>
        </w:tc>
        <w:tc>
          <w:tcPr>
            <w:tcW w:w="1134" w:type="dxa"/>
            <w:shd w:val="clear" w:color="auto" w:fill="auto"/>
          </w:tcPr>
          <w:p w14:paraId="3A28DBB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4C81293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1216C58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0EA4756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5638D47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4487688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C6455D3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3. การวางตำแหน่งของส่วนประกอบและเมนูต่าง ๆเหมาะสม</w:t>
            </w:r>
          </w:p>
        </w:tc>
        <w:tc>
          <w:tcPr>
            <w:tcW w:w="1134" w:type="dxa"/>
            <w:shd w:val="clear" w:color="auto" w:fill="auto"/>
          </w:tcPr>
          <w:p w14:paraId="703D5A7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7CC466C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15A7377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4B075DA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4A04A1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76F1AB3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AF80F35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4. การเลือกใช้ชนิด ขนาด สีตัวอักษรบนเว็บไซต์มีความเหมาะสม</w:t>
            </w:r>
          </w:p>
        </w:tc>
        <w:tc>
          <w:tcPr>
            <w:tcW w:w="1134" w:type="dxa"/>
            <w:shd w:val="clear" w:color="auto" w:fill="auto"/>
          </w:tcPr>
          <w:p w14:paraId="096C28E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156974F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09B9F6A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3E3888B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19E092D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3CE888D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C602CE0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5. การใช้สัญลักษณ์หรือรูปภาพสื่อความหมาย</w:t>
            </w:r>
          </w:p>
        </w:tc>
        <w:tc>
          <w:tcPr>
            <w:tcW w:w="1134" w:type="dxa"/>
            <w:shd w:val="clear" w:color="auto" w:fill="auto"/>
          </w:tcPr>
          <w:p w14:paraId="70A6842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3F2808B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DE3DBD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297625F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349A702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1B2E9E97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5595C05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6.  มีความชัดเจนของภาพ และ ตัวอักษร</w:t>
            </w:r>
          </w:p>
        </w:tc>
        <w:tc>
          <w:tcPr>
            <w:tcW w:w="1134" w:type="dxa"/>
            <w:shd w:val="clear" w:color="auto" w:fill="auto"/>
          </w:tcPr>
          <w:p w14:paraId="102BFAA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023B42B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367B37D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301A8A1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052FF09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9CF5EBD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</w:tcPr>
          <w:p w14:paraId="6686BB61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b/>
                <w:bCs/>
                <w:cs/>
              </w:rPr>
              <w:t>ด้านการใช้งาน</w:t>
            </w:r>
          </w:p>
        </w:tc>
      </w:tr>
      <w:tr w:rsidR="00ED0189" w:rsidRPr="00B96C9A" w14:paraId="7D9F3D33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372651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ใช้คำสั่งต่าง ๆ ส่วนของเมนูมีความสะดวก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69CAA1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5336684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94A8A6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BABCCB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8D9264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10C00F7D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0FBB693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ความเร็วในการทำงานของโปรแกรม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39818B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CF9133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A635D6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1022CD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B7E8BA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08410F5E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31EDA05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3. ระบบใช้งานง่ายและตรงกับความต้องการของผู้ใช้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19EC0B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0254109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E0D17B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0754B84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82E6E0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650DF166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2F73B6D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4. การทำงานของระบบสอดคล้องกับวัตถุประสงค์ของโครงงาน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AF99D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8AEA83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F79677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F83B76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B2066A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DEC15D3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2F2B7C2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5.การดูข่าว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480884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21F9273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E61785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C53616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5CC693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3189A5F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50E331E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6.การค้นหาใช้งานได้งานได้ง่ายและแม่นยำ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CCBDC3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43CC0D6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62B506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6B888C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06378A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87B1AEC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1E72A72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7.สามารถเพิ่มโครง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C541BA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1B6818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194158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90B7F4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91F152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3E0E1B5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5C4B63D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8.สามารถแก้ไขโครง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690083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5E981FD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D0955B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A2B121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161114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6853F560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53F9B79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9.สามารถอัพโหลดเอกสารโครง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43C25B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427F65C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C71233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0B61DD1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46B6D7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1756A6A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77F96114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0.การแจ้งขอเปลี่ยนหัวข้อโครงงานทำได้ง่ายไม่ซับซ้อน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50E2A1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B72591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CD1079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A1E3C3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4F8377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E2CA47D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0801A3C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1.การยื่นขอ</w:t>
            </w:r>
            <w:r w:rsidR="00C32B28" w:rsidRPr="00B96C9A">
              <w:rPr>
                <w:rFonts w:eastAsia="SimSun"/>
                <w:cs/>
              </w:rPr>
              <w:t>เ</w:t>
            </w:r>
            <w:r w:rsidRPr="00B96C9A">
              <w:rPr>
                <w:rFonts w:eastAsia="SimSun"/>
                <w:cs/>
              </w:rPr>
              <w:t>ป็นที่ปรึกษาทำได้ง่ายไม่ซับซ้อน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D7B2C5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960D67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30FF99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6E7848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AD3107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305850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1AF2CC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2.สถานะคำร้องดู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85567D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F7DA0F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195DA6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7CE7BE9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1876A4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03A7ED1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5CC5553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lastRenderedPageBreak/>
              <w:t>13.การแจ้งขอเปลี่ยนที่ปรึกษาทำได้ง่ายไม่ซับซ้อน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AF2227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262072B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5DCACC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DDCCB7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A75B20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1B38581B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F200972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4..ดูรายชื่อกลุ่มนักศึกษาที่ยังไม่ส่งเอกสารโครงงาน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B17151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1F90A91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BB37E6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0004B48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F8E254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3C83DA84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B98C033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5.ดูรายชื่อนักศึกษาที่ยังไม่มีที่ปรึกษาโครงงาน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E124DC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F3F932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4FE202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4246D4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481396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6305327F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962D957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6.สถานะอาจารย์ที่ปรึกษา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0389AD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2699522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2F2259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7E9825B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DEC730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07CDA8E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96F2E5E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7.ดูปฏิทิ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952AC2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13A261F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795948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070D22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33B998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38A1CEC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0D95A9F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8.ดาวน์โหลด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D7641D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CC93BF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F0E184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AC5E8F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587BDD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F543F1" w:rsidRPr="00B96C9A" w14:paraId="043DA37A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  <w:vAlign w:val="center"/>
          </w:tcPr>
          <w:p w14:paraId="24845856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b/>
                <w:bCs/>
                <w:cs/>
              </w:rPr>
              <w:t>ผลลัพธ์</w:t>
            </w:r>
          </w:p>
        </w:tc>
      </w:tr>
      <w:tr w:rsidR="00F543F1" w:rsidRPr="00B96C9A" w14:paraId="7C74825F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4BB536B1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ค้นหาของระบบใหม่ดีกว่าระบบเดิม</w:t>
            </w:r>
          </w:p>
        </w:tc>
        <w:tc>
          <w:tcPr>
            <w:tcW w:w="1134" w:type="dxa"/>
            <w:shd w:val="clear" w:color="auto" w:fill="auto"/>
          </w:tcPr>
          <w:p w14:paraId="0200070F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561B8D5C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A0AE421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0EDEB170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1049DB73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F543F1" w:rsidRPr="00B96C9A" w14:paraId="74BEC127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CBA6E2D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ภาพรวมของเว็บใหม่ดีกว่าเว็บเดิม</w:t>
            </w:r>
          </w:p>
        </w:tc>
        <w:tc>
          <w:tcPr>
            <w:tcW w:w="1134" w:type="dxa"/>
            <w:shd w:val="clear" w:color="auto" w:fill="auto"/>
          </w:tcPr>
          <w:p w14:paraId="37216AF9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181195E5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5B037F2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045F433E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55A34C9B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</w:tbl>
    <w:p w14:paraId="5504F61E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both"/>
      </w:pPr>
    </w:p>
    <w:p w14:paraId="3A62CDF7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both"/>
      </w:pPr>
      <w:r w:rsidRPr="00B96C9A">
        <w:rPr>
          <w:cs/>
        </w:rPr>
        <w:t>ข้อเสนอแนะ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7B845A3D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both"/>
        <w:rPr>
          <w:b/>
          <w:bCs/>
          <w:u w:val="single"/>
          <w:cs/>
        </w:rPr>
      </w:pPr>
      <w:r w:rsidRPr="00B96C9A">
        <w:rPr>
          <w:b/>
          <w:bCs/>
          <w:u w:val="single"/>
          <w:cs/>
        </w:rPr>
        <w:br w:type="page"/>
      </w:r>
    </w:p>
    <w:p w14:paraId="1F86CA60" w14:textId="77777777" w:rsidR="00ED0189" w:rsidRPr="00B96C9A" w:rsidRDefault="00ED0189" w:rsidP="00ED0189">
      <w:pPr>
        <w:spacing w:after="0" w:line="240" w:lineRule="auto"/>
      </w:pPr>
      <w:r w:rsidRPr="00B96C9A">
        <w:rPr>
          <w:cs/>
        </w:rPr>
        <w:lastRenderedPageBreak/>
        <w:t xml:space="preserve">                   4.4.2.1 สำหรับอาจารย์</w:t>
      </w:r>
    </w:p>
    <w:p w14:paraId="110E943A" w14:textId="77777777" w:rsidR="00ED0189" w:rsidRPr="00B96C9A" w:rsidRDefault="00ED0189" w:rsidP="00ED0189">
      <w:pPr>
        <w:spacing w:after="0" w:line="240" w:lineRule="auto"/>
        <w:rPr>
          <w:b/>
          <w:bCs/>
          <w:sz w:val="32"/>
          <w:szCs w:val="32"/>
        </w:rPr>
      </w:pPr>
    </w:p>
    <w:p w14:paraId="77593641" w14:textId="77777777" w:rsidR="00ED0189" w:rsidRPr="00B96C9A" w:rsidRDefault="00ED0189" w:rsidP="2B70ABAF">
      <w:pPr>
        <w:spacing w:after="0" w:line="240" w:lineRule="auto"/>
        <w:jc w:val="center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แบบสอบถามความพึงพอใจ</w:t>
      </w:r>
    </w:p>
    <w:p w14:paraId="34835CDE" w14:textId="77777777" w:rsidR="00ED0189" w:rsidRPr="00B96C9A" w:rsidRDefault="00ED0189" w:rsidP="2B70ABAF">
      <w:pPr>
        <w:spacing w:after="0" w:line="240" w:lineRule="auto"/>
        <w:jc w:val="center"/>
        <w:rPr>
          <w:rFonts w:eastAsia="Calibri"/>
          <w:b/>
          <w:bCs/>
          <w:sz w:val="32"/>
          <w:szCs w:val="32"/>
        </w:rPr>
      </w:pPr>
      <w:r w:rsidRPr="00B96C9A">
        <w:rPr>
          <w:rFonts w:eastAsia="Calibri"/>
          <w:b/>
          <w:bCs/>
          <w:sz w:val="32"/>
          <w:szCs w:val="32"/>
          <w:cs/>
        </w:rPr>
        <w:t>เรื่อง ระบบจัดการโครงงานและงานวิจัยคอมพิวเตอร์</w:t>
      </w:r>
    </w:p>
    <w:p w14:paraId="2E8E70DD" w14:textId="77777777" w:rsidR="00ED0189" w:rsidRPr="00B96C9A" w:rsidRDefault="00ED0189" w:rsidP="00ED0189">
      <w:pPr>
        <w:pBdr>
          <w:bottom w:val="single" w:sz="4" w:space="1" w:color="auto"/>
        </w:pBdr>
        <w:spacing w:after="0" w:line="240" w:lineRule="auto"/>
        <w:jc w:val="center"/>
        <w:rPr>
          <w:rFonts w:eastAsia="Calibri"/>
          <w:b/>
          <w:bCs/>
          <w:sz w:val="32"/>
          <w:szCs w:val="32"/>
        </w:rPr>
      </w:pPr>
    </w:p>
    <w:p w14:paraId="298C9B50" w14:textId="77777777" w:rsidR="00F543F1" w:rsidRPr="00B96C9A" w:rsidRDefault="00F543F1" w:rsidP="00ED0189">
      <w:pPr>
        <w:tabs>
          <w:tab w:val="left" w:pos="690"/>
        </w:tabs>
        <w:spacing w:after="0" w:line="240" w:lineRule="auto"/>
        <w:jc w:val="center"/>
        <w:rPr>
          <w:b/>
          <w:bCs/>
          <w:u w:val="single"/>
        </w:rPr>
      </w:pPr>
    </w:p>
    <w:p w14:paraId="122F1B6A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center"/>
      </w:pPr>
      <w:r w:rsidRPr="00B96C9A">
        <w:rPr>
          <w:b/>
          <w:bCs/>
          <w:u w:val="single"/>
          <w:cs/>
        </w:rPr>
        <w:t>ผู้ตอบแบบสอบถามสำหรับอาจารย์</w:t>
      </w:r>
      <w:r w:rsidRPr="00B96C9A">
        <w:rPr>
          <w:b/>
          <w:bCs/>
          <w:u w:val="single"/>
          <w:cs/>
        </w:rPr>
        <w:br/>
      </w:r>
      <w:r w:rsidRPr="00B96C9A">
        <w:rPr>
          <w:b/>
          <w:bCs/>
          <w:cs/>
        </w:rPr>
        <w:t>คำชี้แจง</w:t>
      </w:r>
      <w:r w:rsidRPr="00B96C9A">
        <w:rPr>
          <w:cs/>
        </w:rPr>
        <w:t xml:space="preserve">   เขียนเครื่องหมาย   </w:t>
      </w:r>
      <w:r w:rsidRPr="00B96C9A">
        <w:rPr>
          <w:b/>
          <w:bCs/>
        </w:rPr>
        <w:sym w:font="Wingdings 2" w:char="F050"/>
      </w:r>
      <w:r w:rsidRPr="00B96C9A">
        <w:rPr>
          <w:cs/>
        </w:rPr>
        <w:t xml:space="preserve">    ลงในช่องระดับความพึงพอใจตามความเป็นจริง</w:t>
      </w:r>
    </w:p>
    <w:tbl>
      <w:tblPr>
        <w:tblW w:w="1003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49"/>
        <w:gridCol w:w="1134"/>
        <w:gridCol w:w="993"/>
        <w:gridCol w:w="1134"/>
        <w:gridCol w:w="992"/>
        <w:gridCol w:w="1134"/>
      </w:tblGrid>
      <w:tr w:rsidR="00ED0189" w:rsidRPr="00B96C9A" w14:paraId="4A5E94B9" w14:textId="77777777" w:rsidTr="2B70ABAF">
        <w:trPr>
          <w:tblHeader/>
          <w:jc w:val="center"/>
        </w:trPr>
        <w:tc>
          <w:tcPr>
            <w:tcW w:w="4649" w:type="dxa"/>
            <w:vMerge w:val="restart"/>
            <w:shd w:val="clear" w:color="auto" w:fill="auto"/>
            <w:vAlign w:val="center"/>
          </w:tcPr>
          <w:p w14:paraId="343B72B2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cs/>
              </w:rPr>
              <w:br w:type="page"/>
            </w:r>
            <w:r w:rsidRPr="00B96C9A">
              <w:rPr>
                <w:rFonts w:eastAsia="SimSun"/>
                <w:b/>
                <w:bCs/>
                <w:cs/>
              </w:rPr>
              <w:t>หัวข้อประเมิน</w:t>
            </w:r>
          </w:p>
        </w:tc>
        <w:tc>
          <w:tcPr>
            <w:tcW w:w="5387" w:type="dxa"/>
            <w:gridSpan w:val="5"/>
            <w:shd w:val="clear" w:color="auto" w:fill="auto"/>
            <w:vAlign w:val="center"/>
          </w:tcPr>
          <w:p w14:paraId="67ABF18D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ระดับความพึงพอใจ</w:t>
            </w:r>
          </w:p>
        </w:tc>
      </w:tr>
      <w:tr w:rsidR="00ED0189" w:rsidRPr="00B96C9A" w14:paraId="4FE2AFF3" w14:textId="77777777" w:rsidTr="2B70ABAF">
        <w:trPr>
          <w:trHeight w:val="922"/>
          <w:tblHeader/>
          <w:jc w:val="center"/>
        </w:trPr>
        <w:tc>
          <w:tcPr>
            <w:tcW w:w="4649" w:type="dxa"/>
            <w:vMerge/>
            <w:shd w:val="clear" w:color="auto" w:fill="auto"/>
            <w:vAlign w:val="center"/>
          </w:tcPr>
          <w:p w14:paraId="297C69A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</w:p>
        </w:tc>
        <w:tc>
          <w:tcPr>
            <w:tcW w:w="1134" w:type="dxa"/>
            <w:shd w:val="clear" w:color="auto" w:fill="auto"/>
          </w:tcPr>
          <w:p w14:paraId="24ED18F6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มากที่สุด</w:t>
            </w:r>
          </w:p>
          <w:p w14:paraId="36E3562E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5</w:t>
            </w:r>
          </w:p>
        </w:tc>
        <w:tc>
          <w:tcPr>
            <w:tcW w:w="993" w:type="dxa"/>
            <w:shd w:val="clear" w:color="auto" w:fill="auto"/>
          </w:tcPr>
          <w:p w14:paraId="4A6E011F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มาก</w:t>
            </w:r>
          </w:p>
          <w:p w14:paraId="792DD701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4</w:t>
            </w:r>
          </w:p>
        </w:tc>
        <w:tc>
          <w:tcPr>
            <w:tcW w:w="1134" w:type="dxa"/>
            <w:shd w:val="clear" w:color="auto" w:fill="auto"/>
          </w:tcPr>
          <w:p w14:paraId="6E9E2BE9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ปานกลาง</w:t>
            </w:r>
          </w:p>
          <w:p w14:paraId="45076EDF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3</w:t>
            </w:r>
          </w:p>
        </w:tc>
        <w:tc>
          <w:tcPr>
            <w:tcW w:w="992" w:type="dxa"/>
            <w:shd w:val="clear" w:color="auto" w:fill="auto"/>
          </w:tcPr>
          <w:p w14:paraId="49354A23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น้อย</w:t>
            </w:r>
          </w:p>
          <w:p w14:paraId="1C69F47D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2</w:t>
            </w:r>
          </w:p>
        </w:tc>
        <w:tc>
          <w:tcPr>
            <w:tcW w:w="1134" w:type="dxa"/>
            <w:shd w:val="clear" w:color="auto" w:fill="auto"/>
          </w:tcPr>
          <w:p w14:paraId="27D515BC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น้อยที่สุด</w:t>
            </w:r>
          </w:p>
          <w:p w14:paraId="34AF9B39" w14:textId="77777777" w:rsidR="00ED0189" w:rsidRPr="00B96C9A" w:rsidRDefault="00ED0189" w:rsidP="2B70ABAF">
            <w:pPr>
              <w:spacing w:after="0" w:line="240" w:lineRule="auto"/>
              <w:jc w:val="center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1</w:t>
            </w:r>
          </w:p>
        </w:tc>
      </w:tr>
      <w:tr w:rsidR="00ED0189" w:rsidRPr="00B96C9A" w14:paraId="71A2070B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  <w:vAlign w:val="center"/>
          </w:tcPr>
          <w:p w14:paraId="4684D9BD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  <w:b/>
                <w:bCs/>
              </w:rPr>
            </w:pPr>
            <w:r w:rsidRPr="00B96C9A">
              <w:rPr>
                <w:rFonts w:eastAsia="SimSun"/>
                <w:b/>
                <w:bCs/>
                <w:cs/>
              </w:rPr>
              <w:t>ด้านการออกแบบ</w:t>
            </w:r>
          </w:p>
        </w:tc>
      </w:tr>
      <w:tr w:rsidR="00ED0189" w:rsidRPr="00B96C9A" w14:paraId="23DC8075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FF51399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จัดวางองค์ประกอบของเว็บมีความเหมาะสม</w:t>
            </w:r>
          </w:p>
        </w:tc>
        <w:tc>
          <w:tcPr>
            <w:tcW w:w="1134" w:type="dxa"/>
            <w:shd w:val="clear" w:color="auto" w:fill="auto"/>
          </w:tcPr>
          <w:p w14:paraId="27FDD64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5012722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EB3295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6A47197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44A9097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9E67C88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D38CFC2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การใช้ภาษาถูกต้องเหมาะสม</w:t>
            </w:r>
          </w:p>
        </w:tc>
        <w:tc>
          <w:tcPr>
            <w:tcW w:w="1134" w:type="dxa"/>
            <w:shd w:val="clear" w:color="auto" w:fill="auto"/>
          </w:tcPr>
          <w:p w14:paraId="67873BB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4A0AA71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15B8B50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6A05DD0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7DFD4FA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693426FB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A4461C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3. การวางตำแหน่งของส่วนประกอบและเมนูต่าง ๆเหมาะสม</w:t>
            </w:r>
          </w:p>
        </w:tc>
        <w:tc>
          <w:tcPr>
            <w:tcW w:w="1134" w:type="dxa"/>
            <w:shd w:val="clear" w:color="auto" w:fill="auto"/>
          </w:tcPr>
          <w:p w14:paraId="4C679FD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3E6C4D8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5BE6298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27D2F2F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2BF8A9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4B61803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0C85583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4. การเลือกใช้ชนิด ขนาด สีตัวอักษรบนเว็บไซต์มีความเหมาะสม</w:t>
            </w:r>
          </w:p>
        </w:tc>
        <w:tc>
          <w:tcPr>
            <w:tcW w:w="1134" w:type="dxa"/>
            <w:shd w:val="clear" w:color="auto" w:fill="auto"/>
          </w:tcPr>
          <w:p w14:paraId="70852C6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40052C8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218A316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4D9607A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0FB02CD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DEDE51A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8C4235A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5. การใช้สัญลักษณ์หรือรูปภาพสื่อความหมาย</w:t>
            </w:r>
          </w:p>
        </w:tc>
        <w:tc>
          <w:tcPr>
            <w:tcW w:w="1134" w:type="dxa"/>
            <w:shd w:val="clear" w:color="auto" w:fill="auto"/>
          </w:tcPr>
          <w:p w14:paraId="678CFBB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26A0F13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0752E07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1179F70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0F0640BA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6BB3EC3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A7B05DE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6.  มีความชัดเจนของภาพ และ ตัวอักษร</w:t>
            </w:r>
          </w:p>
        </w:tc>
        <w:tc>
          <w:tcPr>
            <w:tcW w:w="1134" w:type="dxa"/>
            <w:shd w:val="clear" w:color="auto" w:fill="auto"/>
          </w:tcPr>
          <w:p w14:paraId="4C9CCD0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36721B9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5298995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433E73C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4DEC210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40CAD1B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</w:tcPr>
          <w:p w14:paraId="0863B468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b/>
                <w:bCs/>
                <w:cs/>
              </w:rPr>
              <w:t>ด้านการใช้งาน</w:t>
            </w:r>
          </w:p>
        </w:tc>
      </w:tr>
      <w:tr w:rsidR="00ED0189" w:rsidRPr="00B96C9A" w14:paraId="4D67B13F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559CEE9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ใช้คำสั่งต่าง ๆ ส่วนของเมนูมีความสะดวก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1637BE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0958D7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461A0D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06458C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4ADDF9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336CE64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1E078E70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ความเร็วในการทำงานของโปรแกรม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2F01C4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079B57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833A91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0EAB1C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6B39BC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0414A536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73CA4332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3. ระบบใช้งานง่ายและตรงกับความต้องการของผู้ใช้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180D17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5F0CF9F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259D73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7BA2F5C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5BBE38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47CB4F4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712C310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4. การทำงานของระบบสอดคล้องกับวัตถุประสงค์ของโครงงาน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5D20A5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5E46B8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6FECAE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7BBC39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94C058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32700070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7F36D538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5.การดูข่าว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59ECAB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7D3B49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FC48E5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7294F53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78F605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1433B2A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0DCD94D1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6.การค้นหาใช้งานได้งานได้ง่ายและแม่นยำ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2D2DE6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0EAA21E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FE28B2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1005B6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5BEBC1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768C4341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B418E8E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7.ดูรายชื่อกลุ่มนักศึกษาที่ยังไม่ส่งเอกสารโครงงาน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D069E5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51F4AD9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2B4791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09604C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643151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78BC04B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7DFD0E25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8..ดูคำร้องที่ปรึกษาทำได้ง่ายไม่ซับซ้อน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0149341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062218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FACBD5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0E96EA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646DCA6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64233C1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75CDDFA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9.ดูรายชื่อนักศึกษาที่ยังไม่มีที่ปรึกษาโครงงาน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0BCACC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013CB918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19571B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D37279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7F7534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05477104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4C83F64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0.ประกาศหาที่ปรึกษาทำ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34B5B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E2C3E3D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25CA7A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799083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4DBF4B5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110319A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20C74ED7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1.สถานะอาจารย์ที่ปรึกษา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928644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3D9BA6E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75F8F3E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806F96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E9A5030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43C376EC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EFB074F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lastRenderedPageBreak/>
              <w:t>14..ดูกรรมการสอบใช้งา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F54490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1F82578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664A28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DBC99C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764DEC9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295F1171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CB61486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5.ดูปฏิทิน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03E3BE3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5E8C39D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4931CA2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ABE498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118396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ED0189" w:rsidRPr="00B96C9A" w14:paraId="51DE5322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3F2CDA8B" w14:textId="77777777" w:rsidR="00ED0189" w:rsidRPr="00B96C9A" w:rsidRDefault="00ED0189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6.ดาวน์โหลดได้ง่าย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6C8CCB4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5061F6C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945CF0B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624B827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9B9A43C" w14:textId="77777777" w:rsidR="00ED0189" w:rsidRPr="00B96C9A" w:rsidRDefault="00ED0189" w:rsidP="00FC294A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F543F1" w:rsidRPr="00B96C9A" w14:paraId="749A249B" w14:textId="77777777" w:rsidTr="2B70ABAF">
        <w:trPr>
          <w:jc w:val="center"/>
        </w:trPr>
        <w:tc>
          <w:tcPr>
            <w:tcW w:w="10036" w:type="dxa"/>
            <w:gridSpan w:val="6"/>
            <w:shd w:val="clear" w:color="auto" w:fill="auto"/>
            <w:vAlign w:val="center"/>
          </w:tcPr>
          <w:p w14:paraId="5928282D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b/>
                <w:bCs/>
                <w:cs/>
              </w:rPr>
              <w:t>ผลลัพธ์</w:t>
            </w:r>
          </w:p>
        </w:tc>
      </w:tr>
      <w:tr w:rsidR="00F543F1" w:rsidRPr="00B96C9A" w14:paraId="5786BEB6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587B3B7A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1. การค้นหาของระบบใหม่ดีกว่าระบบเดิม</w:t>
            </w:r>
          </w:p>
        </w:tc>
        <w:tc>
          <w:tcPr>
            <w:tcW w:w="1134" w:type="dxa"/>
            <w:shd w:val="clear" w:color="auto" w:fill="auto"/>
          </w:tcPr>
          <w:p w14:paraId="0AA5AA30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107EB860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873F28B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432CBD20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26604D6B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  <w:tr w:rsidR="00F543F1" w:rsidRPr="00B96C9A" w14:paraId="2E1AF419" w14:textId="77777777" w:rsidTr="2B70ABAF">
        <w:trPr>
          <w:jc w:val="center"/>
        </w:trPr>
        <w:tc>
          <w:tcPr>
            <w:tcW w:w="4649" w:type="dxa"/>
            <w:shd w:val="clear" w:color="auto" w:fill="auto"/>
          </w:tcPr>
          <w:p w14:paraId="674F38D6" w14:textId="77777777" w:rsidR="00F543F1" w:rsidRPr="00B96C9A" w:rsidRDefault="00F543F1" w:rsidP="2B70ABAF">
            <w:pPr>
              <w:spacing w:after="0" w:line="240" w:lineRule="auto"/>
              <w:rPr>
                <w:rFonts w:eastAsia="SimSun"/>
              </w:rPr>
            </w:pPr>
            <w:r w:rsidRPr="00B96C9A">
              <w:rPr>
                <w:rFonts w:eastAsia="SimSun"/>
                <w:cs/>
              </w:rPr>
              <w:t>2. ภาพรวมของเว็บใหม่ดีกว่าเว็บเดิม</w:t>
            </w:r>
          </w:p>
        </w:tc>
        <w:tc>
          <w:tcPr>
            <w:tcW w:w="1134" w:type="dxa"/>
            <w:shd w:val="clear" w:color="auto" w:fill="auto"/>
          </w:tcPr>
          <w:p w14:paraId="65445915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3" w:type="dxa"/>
            <w:shd w:val="clear" w:color="auto" w:fill="auto"/>
          </w:tcPr>
          <w:p w14:paraId="0A1A77B0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346E547C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992" w:type="dxa"/>
            <w:shd w:val="clear" w:color="auto" w:fill="auto"/>
          </w:tcPr>
          <w:p w14:paraId="07ABDFB5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  <w:tc>
          <w:tcPr>
            <w:tcW w:w="1134" w:type="dxa"/>
            <w:shd w:val="clear" w:color="auto" w:fill="auto"/>
          </w:tcPr>
          <w:p w14:paraId="67B1E13E" w14:textId="77777777" w:rsidR="00F543F1" w:rsidRPr="00B96C9A" w:rsidRDefault="00F543F1" w:rsidP="00F543F1">
            <w:pPr>
              <w:spacing w:after="0" w:line="240" w:lineRule="auto"/>
              <w:jc w:val="center"/>
              <w:rPr>
                <w:rFonts w:eastAsia="SimSun"/>
              </w:rPr>
            </w:pPr>
          </w:p>
        </w:tc>
      </w:tr>
    </w:tbl>
    <w:p w14:paraId="5B131E20" w14:textId="77777777" w:rsidR="00ED0189" w:rsidRPr="00B96C9A" w:rsidRDefault="00ED0189" w:rsidP="00ED0189">
      <w:pPr>
        <w:tabs>
          <w:tab w:val="left" w:pos="690"/>
        </w:tabs>
        <w:spacing w:after="0" w:line="240" w:lineRule="auto"/>
        <w:jc w:val="center"/>
      </w:pPr>
    </w:p>
    <w:p w14:paraId="07779090" w14:textId="77777777" w:rsidR="00ED0189" w:rsidRPr="00B96C9A" w:rsidRDefault="00ED0189" w:rsidP="00ED0189">
      <w:pPr>
        <w:tabs>
          <w:tab w:val="left" w:pos="690"/>
        </w:tabs>
        <w:spacing w:after="0" w:line="240" w:lineRule="auto"/>
      </w:pPr>
      <w:r w:rsidRPr="00B96C9A">
        <w:rPr>
          <w:cs/>
        </w:rPr>
        <w:t>ข้อเสนอแนะ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10F19D1D" w14:textId="77777777" w:rsidR="00ED0189" w:rsidRPr="00B96C9A" w:rsidRDefault="00ED0189" w:rsidP="00ED0189">
      <w:pPr>
        <w:tabs>
          <w:tab w:val="left" w:pos="690"/>
        </w:tabs>
        <w:spacing w:after="0" w:line="240" w:lineRule="auto"/>
      </w:pPr>
    </w:p>
    <w:p w14:paraId="202508E0" w14:textId="77777777" w:rsidR="00ED0189" w:rsidRPr="00B96C9A" w:rsidRDefault="00ED0189" w:rsidP="00ED0189">
      <w:pPr>
        <w:spacing w:after="0" w:line="240" w:lineRule="auto"/>
        <w:rPr>
          <w:rFonts w:eastAsia="Calibri"/>
          <w:spacing w:val="-8"/>
          <w:cs/>
        </w:rPr>
      </w:pPr>
    </w:p>
    <w:p w14:paraId="47D23AB6" w14:textId="77777777" w:rsidR="00ED0189" w:rsidRPr="00B96C9A" w:rsidRDefault="00ED0189" w:rsidP="00ED0189">
      <w:pPr>
        <w:spacing w:after="0"/>
        <w:rPr>
          <w:cs/>
        </w:rPr>
      </w:pPr>
    </w:p>
    <w:p w14:paraId="672340F1" w14:textId="77777777" w:rsidR="00E83FBC" w:rsidRPr="00B96C9A" w:rsidRDefault="00E83FBC" w:rsidP="005E6F47">
      <w:pPr>
        <w:spacing w:after="0" w:line="240" w:lineRule="auto"/>
        <w:rPr>
          <w:rFonts w:eastAsia="Calibri"/>
          <w:spacing w:val="-8"/>
        </w:rPr>
      </w:pPr>
    </w:p>
    <w:p w14:paraId="4E7F3BCF" w14:textId="77777777" w:rsidR="00E83FBC" w:rsidRPr="00B96C9A" w:rsidRDefault="00E83FBC" w:rsidP="005E6F47">
      <w:pPr>
        <w:spacing w:after="0" w:line="240" w:lineRule="auto"/>
        <w:rPr>
          <w:rFonts w:eastAsia="Calibri"/>
          <w:spacing w:val="-8"/>
          <w:cs/>
        </w:rPr>
        <w:sectPr w:rsidR="00E83FBC" w:rsidRPr="00B96C9A" w:rsidSect="00F674EB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02266160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sz w:val="36"/>
          <w:szCs w:val="36"/>
        </w:rPr>
      </w:pPr>
      <w:r w:rsidRPr="00B96C9A">
        <w:rPr>
          <w:b/>
          <w:bCs/>
          <w:sz w:val="36"/>
          <w:szCs w:val="36"/>
          <w:cs/>
        </w:rPr>
        <w:lastRenderedPageBreak/>
        <w:t>บทที่ 5</w:t>
      </w:r>
    </w:p>
    <w:p w14:paraId="157245F1" w14:textId="77777777" w:rsidR="00402A76" w:rsidRPr="00B96C9A" w:rsidRDefault="00402A76" w:rsidP="2B70ABAF">
      <w:pPr>
        <w:spacing w:after="0" w:line="240" w:lineRule="auto"/>
        <w:jc w:val="center"/>
        <w:rPr>
          <w:b/>
          <w:bCs/>
          <w:sz w:val="36"/>
          <w:szCs w:val="36"/>
        </w:rPr>
      </w:pPr>
      <w:r w:rsidRPr="00B96C9A">
        <w:rPr>
          <w:b/>
          <w:bCs/>
          <w:sz w:val="36"/>
          <w:szCs w:val="36"/>
          <w:cs/>
        </w:rPr>
        <w:t>การสรุปผล</w:t>
      </w:r>
    </w:p>
    <w:p w14:paraId="5BF1EC84" w14:textId="77777777" w:rsidR="00934C2A" w:rsidRPr="00B96C9A" w:rsidRDefault="00934C2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jc w:val="center"/>
        <w:rPr>
          <w:b/>
          <w:bCs/>
        </w:rPr>
      </w:pPr>
    </w:p>
    <w:p w14:paraId="6B0B7D1C" w14:textId="77777777" w:rsidR="00ED0189" w:rsidRPr="00B96C9A" w:rsidRDefault="00ED0189" w:rsidP="005E6F47">
      <w:pPr>
        <w:tabs>
          <w:tab w:val="left" w:pos="693"/>
          <w:tab w:val="left" w:pos="720"/>
          <w:tab w:val="left" w:pos="1170"/>
        </w:tabs>
        <w:spacing w:after="0" w:line="240" w:lineRule="auto"/>
        <w:jc w:val="center"/>
        <w:rPr>
          <w:b/>
          <w:bCs/>
        </w:rPr>
      </w:pPr>
    </w:p>
    <w:p w14:paraId="32CB905C" w14:textId="77777777" w:rsidR="00542A83" w:rsidRPr="00B96C9A" w:rsidRDefault="00934C2A" w:rsidP="2B70ABAF">
      <w:pPr>
        <w:pStyle w:val="afb"/>
        <w:spacing w:after="0"/>
        <w:ind w:firstLine="0"/>
        <w:jc w:val="left"/>
        <w:rPr>
          <w:rFonts w:ascii="TH Sarabun New" w:hAnsi="TH Sarabun New" w:cs="TH Sarabun New"/>
          <w:b/>
          <w:bCs/>
          <w:sz w:val="32"/>
          <w:szCs w:val="32"/>
        </w:rPr>
      </w:pPr>
      <w:bookmarkStart w:id="191" w:name="_Toc405824545"/>
      <w:bookmarkStart w:id="192" w:name="_Toc437956172"/>
      <w:r w:rsidRPr="00B96C9A">
        <w:rPr>
          <w:rFonts w:ascii="TH Sarabun New" w:hAnsi="TH Sarabun New" w:cs="TH Sarabun New"/>
          <w:b/>
          <w:bCs/>
          <w:sz w:val="32"/>
          <w:szCs w:val="32"/>
        </w:rPr>
        <w:t>5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>.</w:t>
      </w:r>
      <w:r w:rsidRPr="00B96C9A">
        <w:rPr>
          <w:rFonts w:ascii="TH Sarabun New" w:hAnsi="TH Sarabun New" w:cs="TH Sarabun New"/>
          <w:b/>
          <w:bCs/>
          <w:sz w:val="32"/>
          <w:szCs w:val="32"/>
        </w:rPr>
        <w:t xml:space="preserve">1 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 xml:space="preserve">   สรุปผลการดำเนินโครงงาน</w:t>
      </w:r>
      <w:bookmarkEnd w:id="191"/>
      <w:bookmarkEnd w:id="192"/>
    </w:p>
    <w:p w14:paraId="466DF68F" w14:textId="2942634B" w:rsidR="003E69E8" w:rsidRPr="00B96C9A" w:rsidRDefault="00542A83" w:rsidP="2B70ABAF">
      <w:pPr>
        <w:pStyle w:val="afb"/>
        <w:spacing w:after="0"/>
        <w:ind w:firstLine="0"/>
        <w:jc w:val="left"/>
        <w:rPr>
          <w:rFonts w:ascii="TH Sarabun New" w:hAnsi="TH Sarabun New" w:cs="TH Sarabun New"/>
          <w:sz w:val="28"/>
          <w:szCs w:val="28"/>
        </w:rPr>
      </w:pPr>
      <w:r w:rsidRPr="00B96C9A">
        <w:rPr>
          <w:rFonts w:ascii="TH Sarabun New" w:hAnsi="TH Sarabun New" w:cs="TH Sarabun New"/>
          <w:cs/>
        </w:rPr>
        <w:t xml:space="preserve">           </w:t>
      </w:r>
      <w:r w:rsidR="00934C2A" w:rsidRPr="00B96C9A">
        <w:rPr>
          <w:rFonts w:ascii="TH Sarabun New" w:hAnsi="TH Sarabun New" w:cs="TH Sarabun New"/>
          <w:cs/>
        </w:rPr>
        <w:t>การพัฒนาระบบจัดการ</w:t>
      </w:r>
      <w:r w:rsidR="00583FFA" w:rsidRPr="00B96C9A">
        <w:rPr>
          <w:rFonts w:ascii="TH Sarabun New" w:hAnsi="TH Sarabun New" w:cs="TH Sarabun New"/>
          <w:cs/>
        </w:rPr>
        <w:t>โครงงานและงานวิจัยคอมพิวเตอร์</w:t>
      </w:r>
      <w:r w:rsidR="00934C2A" w:rsidRPr="00B96C9A">
        <w:rPr>
          <w:rFonts w:ascii="TH Sarabun New" w:hAnsi="TH Sarabun New" w:cs="TH Sarabun New"/>
          <w:cs/>
        </w:rPr>
        <w:t xml:space="preserve"> ทางผู้จัดทำโครงงานได้ดำเนินการแผนงานที่ได้กำหนดไว้ดัง</w:t>
      </w:r>
      <w:r w:rsidR="00146ED1" w:rsidRPr="00B96C9A">
        <w:rPr>
          <w:rFonts w:ascii="TH Sarabun New" w:hAnsi="TH Sarabun New" w:cs="TH Sarabun New"/>
          <w:cs/>
        </w:rPr>
        <w:t>ตาราง</w:t>
      </w:r>
      <w:r w:rsidR="00146ED1" w:rsidRPr="00B96C9A">
        <w:rPr>
          <w:rFonts w:ascii="TH Sarabun New" w:hAnsi="TH Sarabun New" w:cs="TH Sarabun New"/>
          <w:sz w:val="28"/>
          <w:szCs w:val="28"/>
          <w:cs/>
        </w:rPr>
        <w:t xml:space="preserve">ที่ </w:t>
      </w:r>
      <w:r w:rsidR="00232B99" w:rsidRPr="00B96C9A">
        <w:rPr>
          <w:rFonts w:ascii="TH Sarabun New" w:hAnsi="TH Sarabun New" w:cs="TH Sarabun New"/>
          <w:sz w:val="28"/>
          <w:szCs w:val="28"/>
        </w:rPr>
        <w:t>104</w:t>
      </w:r>
      <w:r w:rsidR="00146ED1" w:rsidRPr="00B96C9A">
        <w:rPr>
          <w:rFonts w:ascii="TH Sarabun New" w:hAnsi="TH Sarabun New" w:cs="TH Sarabun New"/>
          <w:sz w:val="28"/>
          <w:szCs w:val="28"/>
          <w:cs/>
        </w:rPr>
        <w:t xml:space="preserve"> และรูปที่ </w:t>
      </w:r>
      <w:r w:rsidR="00232B99" w:rsidRPr="00B96C9A">
        <w:rPr>
          <w:rFonts w:ascii="TH Sarabun New" w:hAnsi="TH Sarabun New" w:cs="TH Sarabun New"/>
          <w:sz w:val="28"/>
          <w:szCs w:val="28"/>
        </w:rPr>
        <w:t>144</w:t>
      </w:r>
    </w:p>
    <w:p w14:paraId="03989D53" w14:textId="77777777" w:rsidR="00583FFA" w:rsidRPr="00B96C9A" w:rsidRDefault="00583FFA" w:rsidP="00512F97">
      <w:pPr>
        <w:spacing w:after="0" w:line="240" w:lineRule="auto"/>
      </w:pPr>
    </w:p>
    <w:p w14:paraId="10D836AC" w14:textId="228B981E" w:rsidR="00934C2A" w:rsidRPr="00B96C9A" w:rsidRDefault="00934C2A" w:rsidP="2B70ABAF">
      <w:pPr>
        <w:pStyle w:val="afd"/>
        <w:keepNext/>
        <w:ind w:firstLine="0"/>
        <w:jc w:val="left"/>
        <w:rPr>
          <w:rFonts w:ascii="TH Sarabun New" w:hAnsi="TH Sarabun New" w:cs="TH Sarabun New"/>
          <w:b w:val="0"/>
          <w:bCs w:val="0"/>
          <w:sz w:val="28"/>
          <w:szCs w:val="28"/>
        </w:rPr>
      </w:pPr>
      <w:bookmarkStart w:id="193" w:name="_Toc405824309"/>
      <w:bookmarkStart w:id="194" w:name="_Toc437956322"/>
      <w:r w:rsidRPr="00B96C9A">
        <w:rPr>
          <w:rFonts w:ascii="TH Sarabun New" w:hAnsi="TH Sarabun New" w:cs="TH Sarabun New"/>
          <w:sz w:val="28"/>
          <w:szCs w:val="28"/>
          <w:cs/>
        </w:rPr>
        <w:t xml:space="preserve">ตารางที่ </w:t>
      </w:r>
      <w:r w:rsidR="00232B99" w:rsidRPr="00B96C9A">
        <w:rPr>
          <w:rFonts w:ascii="TH Sarabun New" w:hAnsi="TH Sarabun New" w:cs="TH Sarabun New"/>
          <w:sz w:val="28"/>
          <w:szCs w:val="28"/>
        </w:rPr>
        <w:t>104</w:t>
      </w:r>
      <w:r w:rsidRPr="00B96C9A">
        <w:rPr>
          <w:rFonts w:ascii="TH Sarabun New" w:hAnsi="TH Sarabun New" w:cs="TH Sarabun New"/>
          <w:sz w:val="28"/>
          <w:szCs w:val="28"/>
          <w:cs/>
        </w:rPr>
        <w:t xml:space="preserve">  </w:t>
      </w:r>
      <w:bookmarkStart w:id="195" w:name="_Hlk499081364"/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 xml:space="preserve">แสดงสรุปผลการดำเนินงานของความก้าวหน้าครั้งที่ 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</w:rPr>
        <w:t>1</w:t>
      </w:r>
      <w:bookmarkEnd w:id="193"/>
      <w:bookmarkEnd w:id="194"/>
      <w:bookmarkEnd w:id="195"/>
    </w:p>
    <w:p w14:paraId="51B61CD4" w14:textId="77777777" w:rsidR="00E107DE" w:rsidRPr="00B96C9A" w:rsidRDefault="00E107DE" w:rsidP="00583FFA">
      <w:pPr>
        <w:spacing w:after="0" w:line="240" w:lineRule="auto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42"/>
        <w:gridCol w:w="2554"/>
      </w:tblGrid>
      <w:tr w:rsidR="00934C2A" w:rsidRPr="00B96C9A" w14:paraId="4F964096" w14:textId="77777777" w:rsidTr="2B70ABAF">
        <w:tc>
          <w:tcPr>
            <w:tcW w:w="5742" w:type="dxa"/>
            <w:shd w:val="clear" w:color="auto" w:fill="4F81BD"/>
          </w:tcPr>
          <w:p w14:paraId="527CE1A2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  <w:b/>
                <w:bCs/>
                <w:color w:val="FFFFFF" w:themeColor="background1"/>
              </w:rPr>
            </w:pPr>
            <w:r w:rsidRPr="00B96C9A">
              <w:rPr>
                <w:rFonts w:eastAsia="Calibri"/>
                <w:b/>
                <w:bCs/>
                <w:color w:val="FFFFFF"/>
                <w:cs/>
              </w:rPr>
              <w:t>การดำเนินงาน</w:t>
            </w:r>
          </w:p>
        </w:tc>
        <w:tc>
          <w:tcPr>
            <w:tcW w:w="2554" w:type="dxa"/>
            <w:shd w:val="clear" w:color="auto" w:fill="4F81BD"/>
          </w:tcPr>
          <w:p w14:paraId="1BE8DDEB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  <w:b/>
                <w:bCs/>
                <w:color w:val="FFFFFF" w:themeColor="background1"/>
              </w:rPr>
            </w:pPr>
            <w:r w:rsidRPr="00B96C9A">
              <w:rPr>
                <w:rFonts w:eastAsia="Calibri"/>
                <w:b/>
                <w:bCs/>
                <w:color w:val="FFFFFF"/>
                <w:cs/>
              </w:rPr>
              <w:t>ความก้าวหน้า (%)</w:t>
            </w:r>
          </w:p>
        </w:tc>
      </w:tr>
      <w:tr w:rsidR="00934C2A" w:rsidRPr="00B96C9A" w14:paraId="5526094F" w14:textId="77777777" w:rsidTr="2B70ABAF">
        <w:tc>
          <w:tcPr>
            <w:tcW w:w="5742" w:type="dxa"/>
            <w:shd w:val="clear" w:color="auto" w:fill="auto"/>
          </w:tcPr>
          <w:p w14:paraId="52388785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 วางแผนและจัดทำข้อเสนอโครงงาน</w:t>
            </w:r>
          </w:p>
        </w:tc>
        <w:tc>
          <w:tcPr>
            <w:tcW w:w="2554" w:type="dxa"/>
            <w:shd w:val="clear" w:color="auto" w:fill="auto"/>
          </w:tcPr>
          <w:p w14:paraId="5DB3C8AA" w14:textId="77777777" w:rsidR="00934C2A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</w:tc>
      </w:tr>
      <w:tr w:rsidR="00934C2A" w:rsidRPr="00B96C9A" w14:paraId="132302B3" w14:textId="77777777" w:rsidTr="2B70ABAF">
        <w:tc>
          <w:tcPr>
            <w:tcW w:w="5742" w:type="dxa"/>
            <w:shd w:val="clear" w:color="auto" w:fill="auto"/>
          </w:tcPr>
          <w:p w14:paraId="2F3FF697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  <w:r w:rsidRPr="00B96C9A">
              <w:rPr>
                <w:rFonts w:eastAsia="Calibri"/>
                <w:cs/>
              </w:rPr>
              <w:t>. รวบรวมข้อมูล เว็บไซต์กรณีศึกษาและงานวิจัยที่เกี่ยวข้อง</w:t>
            </w:r>
          </w:p>
        </w:tc>
        <w:tc>
          <w:tcPr>
            <w:tcW w:w="2554" w:type="dxa"/>
            <w:shd w:val="clear" w:color="auto" w:fill="auto"/>
          </w:tcPr>
          <w:p w14:paraId="43E3BEFF" w14:textId="77777777" w:rsidR="00934C2A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</w:tc>
      </w:tr>
      <w:tr w:rsidR="00934C2A" w:rsidRPr="00B96C9A" w14:paraId="77474673" w14:textId="77777777" w:rsidTr="2B70ABAF">
        <w:tc>
          <w:tcPr>
            <w:tcW w:w="5742" w:type="dxa"/>
            <w:shd w:val="clear" w:color="auto" w:fill="auto"/>
          </w:tcPr>
          <w:p w14:paraId="412B3A22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3</w:t>
            </w:r>
            <w:r w:rsidRPr="00B96C9A">
              <w:rPr>
                <w:rFonts w:eastAsia="Calibri"/>
                <w:cs/>
              </w:rPr>
              <w:t>. ศึกษาข้อมูล อัลกอริทึมต่าง</w:t>
            </w:r>
            <w:r w:rsidR="00542A83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ๆ และวิธีใช้งานเครื่องมือต่าง</w:t>
            </w:r>
            <w:r w:rsidR="00542A83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ๆที่จะต้องใช้</w:t>
            </w:r>
          </w:p>
        </w:tc>
        <w:tc>
          <w:tcPr>
            <w:tcW w:w="2554" w:type="dxa"/>
            <w:shd w:val="clear" w:color="auto" w:fill="auto"/>
          </w:tcPr>
          <w:p w14:paraId="32621187" w14:textId="77777777" w:rsidR="00934C2A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95</w:t>
            </w:r>
          </w:p>
        </w:tc>
      </w:tr>
      <w:tr w:rsidR="00934C2A" w:rsidRPr="00B96C9A" w14:paraId="04821142" w14:textId="77777777" w:rsidTr="2B70ABAF">
        <w:tc>
          <w:tcPr>
            <w:tcW w:w="5742" w:type="dxa"/>
            <w:shd w:val="clear" w:color="auto" w:fill="auto"/>
          </w:tcPr>
          <w:p w14:paraId="0466A4E3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4</w:t>
            </w:r>
            <w:r w:rsidRPr="00B96C9A">
              <w:rPr>
                <w:rFonts w:eastAsia="Calibri"/>
                <w:cs/>
              </w:rPr>
              <w:t>. กำหนดขอบเขตและเป้าหมายของงาน</w:t>
            </w:r>
          </w:p>
        </w:tc>
        <w:tc>
          <w:tcPr>
            <w:tcW w:w="2554" w:type="dxa"/>
            <w:shd w:val="clear" w:color="auto" w:fill="auto"/>
          </w:tcPr>
          <w:p w14:paraId="70D05CB9" w14:textId="77777777" w:rsidR="00934C2A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95</w:t>
            </w:r>
          </w:p>
        </w:tc>
      </w:tr>
      <w:tr w:rsidR="00934C2A" w:rsidRPr="00B96C9A" w14:paraId="40D98BE3" w14:textId="77777777" w:rsidTr="2B70ABAF">
        <w:tc>
          <w:tcPr>
            <w:tcW w:w="5742" w:type="dxa"/>
            <w:shd w:val="clear" w:color="auto" w:fill="auto"/>
          </w:tcPr>
          <w:p w14:paraId="0CDCC1C2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5</w:t>
            </w:r>
            <w:r w:rsidRPr="00B96C9A">
              <w:rPr>
                <w:rFonts w:eastAsia="Calibri"/>
                <w:cs/>
              </w:rPr>
              <w:t>. วิเคราะห์ระบบและออกแบบระบบ</w:t>
            </w:r>
          </w:p>
        </w:tc>
        <w:tc>
          <w:tcPr>
            <w:tcW w:w="2554" w:type="dxa"/>
            <w:shd w:val="clear" w:color="auto" w:fill="auto"/>
          </w:tcPr>
          <w:p w14:paraId="0C01EC79" w14:textId="77777777" w:rsidR="00934C2A" w:rsidRPr="00B96C9A" w:rsidRDefault="00512F97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80</w:t>
            </w:r>
          </w:p>
        </w:tc>
      </w:tr>
      <w:tr w:rsidR="00934C2A" w:rsidRPr="00B96C9A" w14:paraId="32799BD7" w14:textId="77777777" w:rsidTr="2B70ABAF">
        <w:tc>
          <w:tcPr>
            <w:tcW w:w="5742" w:type="dxa"/>
            <w:shd w:val="clear" w:color="auto" w:fill="auto"/>
          </w:tcPr>
          <w:p w14:paraId="74D86A90" w14:textId="77777777" w:rsidR="00934C2A" w:rsidRPr="00B96C9A" w:rsidRDefault="00934C2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</w:rPr>
              <w:t>6</w:t>
            </w:r>
            <w:r w:rsidRPr="00B96C9A">
              <w:rPr>
                <w:rFonts w:eastAsia="Calibri"/>
                <w:cs/>
              </w:rPr>
              <w:t>. พัฒนาส่วนของโปรแกรม</w:t>
            </w:r>
          </w:p>
        </w:tc>
        <w:tc>
          <w:tcPr>
            <w:tcW w:w="2554" w:type="dxa"/>
            <w:shd w:val="clear" w:color="auto" w:fill="auto"/>
          </w:tcPr>
          <w:p w14:paraId="2D7D141E" w14:textId="77777777" w:rsidR="00934C2A" w:rsidRPr="00B96C9A" w:rsidRDefault="008D2C57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63</w:t>
            </w:r>
            <w:r w:rsidR="00684813" w:rsidRPr="00B96C9A">
              <w:rPr>
                <w:rFonts w:eastAsia="Calibri"/>
                <w:cs/>
              </w:rPr>
              <w:t xml:space="preserve"> *</w:t>
            </w:r>
          </w:p>
        </w:tc>
      </w:tr>
      <w:tr w:rsidR="00E107DE" w:rsidRPr="00B96C9A" w14:paraId="228EC4E3" w14:textId="77777777" w:rsidTr="2B70ABAF">
        <w:tc>
          <w:tcPr>
            <w:tcW w:w="5742" w:type="dxa"/>
            <w:shd w:val="clear" w:color="auto" w:fill="auto"/>
          </w:tcPr>
          <w:p w14:paraId="7E5C51E1" w14:textId="77777777" w:rsidR="00A9784C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A9784C" w:rsidRPr="00B96C9A">
              <w:rPr>
                <w:rFonts w:eastAsia="Calibri"/>
                <w:cs/>
              </w:rPr>
              <w:t xml:space="preserve">.1 </w:t>
            </w:r>
            <w:r w:rsidRPr="00B96C9A">
              <w:rPr>
                <w:rFonts w:eastAsia="Calibri"/>
                <w:cs/>
              </w:rPr>
              <w:t>ฟังก์ชัน</w:t>
            </w:r>
            <w:r w:rsidR="00A9784C" w:rsidRPr="00B96C9A">
              <w:rPr>
                <w:rFonts w:eastAsia="Calibri"/>
                <w:cs/>
              </w:rPr>
              <w:t>เข้าสู่ระบบ</w:t>
            </w:r>
            <w:r w:rsidR="00146ED1" w:rsidRPr="00B96C9A">
              <w:rPr>
                <w:rFonts w:eastAsia="Calibri"/>
                <w:cs/>
              </w:rPr>
              <w:t xml:space="preserve"> (ดึงจากระบบข้อมูลบุคคล)</w:t>
            </w:r>
          </w:p>
          <w:p w14:paraId="36BE2F95" w14:textId="77777777" w:rsidR="00A9784C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</w:t>
            </w:r>
            <w:r w:rsidR="00A9784C" w:rsidRPr="00B96C9A">
              <w:rPr>
                <w:rFonts w:eastAsia="Calibri"/>
                <w:cs/>
              </w:rPr>
              <w:t>6</w:t>
            </w:r>
            <w:r w:rsidR="00583FFA" w:rsidRPr="00B96C9A">
              <w:rPr>
                <w:rFonts w:eastAsia="Calibri"/>
                <w:cs/>
              </w:rPr>
              <w:t>.</w:t>
            </w:r>
            <w:r w:rsidR="00A9784C" w:rsidRPr="00B96C9A">
              <w:rPr>
                <w:rFonts w:eastAsia="Calibri"/>
                <w:cs/>
              </w:rPr>
              <w:t>2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</w:t>
            </w:r>
            <w:r w:rsidR="00A9784C" w:rsidRPr="00B96C9A">
              <w:rPr>
                <w:rFonts w:eastAsia="Calibri"/>
                <w:cs/>
              </w:rPr>
              <w:t>เพิ่มข่าว</w:t>
            </w:r>
          </w:p>
          <w:p w14:paraId="393430EF" w14:textId="77777777" w:rsidR="00A9784C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</w:t>
            </w:r>
            <w:r w:rsidR="00A9784C" w:rsidRPr="00B96C9A">
              <w:rPr>
                <w:rFonts w:eastAsia="Calibri"/>
                <w:cs/>
              </w:rPr>
              <w:t>6</w:t>
            </w:r>
            <w:r w:rsidR="00583FFA" w:rsidRPr="00B96C9A">
              <w:rPr>
                <w:rFonts w:eastAsia="Calibri"/>
                <w:cs/>
              </w:rPr>
              <w:t>.</w:t>
            </w:r>
            <w:r w:rsidR="00A9784C" w:rsidRPr="00B96C9A">
              <w:rPr>
                <w:rFonts w:eastAsia="Calibri"/>
                <w:cs/>
              </w:rPr>
              <w:t>3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</w:t>
            </w:r>
            <w:r w:rsidR="00A9784C" w:rsidRPr="00B96C9A">
              <w:rPr>
                <w:rFonts w:eastAsia="Calibri"/>
                <w:cs/>
              </w:rPr>
              <w:t>อนุมัติข่าว</w:t>
            </w:r>
          </w:p>
          <w:p w14:paraId="22461772" w14:textId="77777777" w:rsidR="00A9784C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</w:t>
            </w:r>
            <w:r w:rsidR="00A9784C" w:rsidRPr="00B96C9A">
              <w:rPr>
                <w:rFonts w:eastAsia="Calibri"/>
                <w:cs/>
              </w:rPr>
              <w:t>6.4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</w:t>
            </w:r>
            <w:r w:rsidR="00A9784C" w:rsidRPr="00B96C9A">
              <w:rPr>
                <w:rFonts w:eastAsia="Calibri"/>
                <w:cs/>
              </w:rPr>
              <w:t>ค้นหาข้อมูล</w:t>
            </w:r>
          </w:p>
          <w:p w14:paraId="75FE22FD" w14:textId="77777777" w:rsidR="00A9784C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</w:t>
            </w:r>
            <w:r w:rsidR="00A9784C" w:rsidRPr="00B96C9A">
              <w:rPr>
                <w:rFonts w:eastAsia="Calibri"/>
                <w:cs/>
              </w:rPr>
              <w:t>6</w:t>
            </w:r>
            <w:r w:rsidR="00583FFA" w:rsidRPr="00B96C9A">
              <w:rPr>
                <w:rFonts w:eastAsia="Calibri"/>
                <w:cs/>
              </w:rPr>
              <w:t>.</w:t>
            </w:r>
            <w:r w:rsidR="00A9784C" w:rsidRPr="00B96C9A">
              <w:rPr>
                <w:rFonts w:eastAsia="Calibri"/>
                <w:cs/>
              </w:rPr>
              <w:t>5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เพิ่มปฏิทิน</w:t>
            </w:r>
          </w:p>
          <w:p w14:paraId="3191350E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583FFA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6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าวน์โหลดเอกสาร</w:t>
            </w:r>
          </w:p>
          <w:p w14:paraId="2AAD185A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583FFA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7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นำเข้ารายชื่อนักศึกษา</w:t>
            </w:r>
          </w:p>
          <w:p w14:paraId="4D8C0C5C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583FFA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8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ประเภทโครงงาน</w:t>
            </w:r>
          </w:p>
          <w:p w14:paraId="10C31332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583FFA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9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จัดกลุ่มสอบ</w:t>
            </w:r>
          </w:p>
          <w:p w14:paraId="26C41C9D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.10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รันหมายเลขโครงงาน</w:t>
            </w:r>
          </w:p>
          <w:p w14:paraId="4C8A7665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.1</w:t>
            </w:r>
            <w:r w:rsidR="00057112" w:rsidRPr="00B96C9A">
              <w:rPr>
                <w:rFonts w:eastAsia="Calibri"/>
                <w:cs/>
              </w:rPr>
              <w:t>1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ออกรายงานทั้งหมด</w:t>
            </w:r>
          </w:p>
          <w:p w14:paraId="76ECE5D7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.1</w:t>
            </w:r>
            <w:r w:rsidR="00057112" w:rsidRPr="00B96C9A">
              <w:rPr>
                <w:rFonts w:eastAsia="Calibri"/>
                <w:cs/>
              </w:rPr>
              <w:t>2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ูข่าวสาร</w:t>
            </w:r>
          </w:p>
          <w:p w14:paraId="793A718C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583FFA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1</w:t>
            </w:r>
            <w:r w:rsidR="00057112" w:rsidRPr="00B96C9A">
              <w:rPr>
                <w:rFonts w:eastAsia="Calibri"/>
                <w:cs/>
              </w:rPr>
              <w:t>3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ูกลุ่มที่ยังไม่ได้ส่งเอกสาร</w:t>
            </w:r>
          </w:p>
          <w:p w14:paraId="5222FF38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.1</w:t>
            </w:r>
            <w:r w:rsidR="00057112" w:rsidRPr="00B96C9A">
              <w:rPr>
                <w:rFonts w:eastAsia="Calibri"/>
                <w:cs/>
              </w:rPr>
              <w:t>4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ูนักศึ</w:t>
            </w:r>
            <w:r w:rsidR="009D31F5" w:rsidRPr="00B96C9A">
              <w:rPr>
                <w:rFonts w:eastAsia="Calibri"/>
                <w:cs/>
              </w:rPr>
              <w:t>ก</w:t>
            </w:r>
            <w:r w:rsidR="00F55587" w:rsidRPr="00B96C9A">
              <w:rPr>
                <w:rFonts w:eastAsia="Calibri"/>
                <w:cs/>
              </w:rPr>
              <w:t>ษ</w:t>
            </w:r>
            <w:r w:rsidRPr="00B96C9A">
              <w:rPr>
                <w:rFonts w:eastAsia="Calibri"/>
                <w:cs/>
              </w:rPr>
              <w:t>าที่ยังไม่มีที่ปรึกษา</w:t>
            </w:r>
          </w:p>
          <w:p w14:paraId="23A5EED2" w14:textId="77777777" w:rsidR="002E116F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583FFA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1</w:t>
            </w:r>
            <w:r w:rsidR="00057112" w:rsidRPr="00B96C9A">
              <w:rPr>
                <w:rFonts w:eastAsia="Calibri"/>
                <w:cs/>
              </w:rPr>
              <w:t>5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ป</w:t>
            </w:r>
            <w:r w:rsidR="002E116F" w:rsidRPr="00B96C9A">
              <w:rPr>
                <w:rFonts w:eastAsia="Calibri"/>
                <w:cs/>
              </w:rPr>
              <w:t>ระกาศรับเป็นที่ปรึกษา</w:t>
            </w:r>
          </w:p>
          <w:p w14:paraId="2FC7C236" w14:textId="77777777" w:rsidR="00BC1D9B" w:rsidRPr="00B96C9A" w:rsidRDefault="00BC1D9B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583FFA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1</w:t>
            </w:r>
            <w:r w:rsidR="00057112" w:rsidRPr="00B96C9A">
              <w:rPr>
                <w:rFonts w:eastAsia="Calibri"/>
                <w:cs/>
              </w:rPr>
              <w:t>6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</w:t>
            </w:r>
            <w:r w:rsidR="002E116F" w:rsidRPr="00B96C9A">
              <w:rPr>
                <w:rFonts w:eastAsia="Calibri"/>
                <w:cs/>
              </w:rPr>
              <w:t>ดูสถานะที่ปรึกษา</w:t>
            </w:r>
          </w:p>
          <w:p w14:paraId="1D7255E1" w14:textId="77777777" w:rsidR="002E116F" w:rsidRPr="00B96C9A" w:rsidRDefault="002E116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.1</w:t>
            </w:r>
            <w:r w:rsidR="00057112" w:rsidRPr="00B96C9A">
              <w:rPr>
                <w:rFonts w:eastAsia="Calibri"/>
                <w:cs/>
              </w:rPr>
              <w:t>7</w:t>
            </w:r>
            <w:r w:rsidR="00583FFA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ูกรรมการสอบ</w:t>
            </w:r>
          </w:p>
        </w:tc>
        <w:tc>
          <w:tcPr>
            <w:tcW w:w="2554" w:type="dxa"/>
            <w:shd w:val="clear" w:color="auto" w:fill="auto"/>
          </w:tcPr>
          <w:p w14:paraId="46555E6C" w14:textId="77777777" w:rsidR="00E107DE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54142C3A" w14:textId="77777777" w:rsidR="00146ED1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24F1827E" w14:textId="77777777" w:rsidR="00146ED1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6027D1F2" w14:textId="77777777" w:rsidR="00146ED1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70</w:t>
            </w:r>
          </w:p>
          <w:p w14:paraId="72AE1743" w14:textId="77777777" w:rsidR="00146ED1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1BBF6A31" w14:textId="77777777" w:rsidR="00146ED1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19598F3A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  <w:p w14:paraId="1BD86B1B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5891A5C7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  <w:p w14:paraId="66919B42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  <w:p w14:paraId="7AFE1641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  <w:p w14:paraId="00A8AF4F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625A0831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  <w:p w14:paraId="32F93D3C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  <w:p w14:paraId="1EAEE849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371208EB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  <w:p w14:paraId="49ECF563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</w:tc>
      </w:tr>
    </w:tbl>
    <w:p w14:paraId="5A23FDD9" w14:textId="205C24CD" w:rsidR="00583FFA" w:rsidRPr="00B96C9A" w:rsidRDefault="00146ED1" w:rsidP="00146ED1">
      <w:pPr>
        <w:tabs>
          <w:tab w:val="left" w:pos="693"/>
          <w:tab w:val="left" w:pos="720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>ตารางที่</w:t>
      </w:r>
      <w:r w:rsidR="00232B99" w:rsidRPr="00B96C9A">
        <w:rPr>
          <w:b/>
          <w:bCs/>
        </w:rPr>
        <w:t xml:space="preserve"> 104</w:t>
      </w:r>
      <w:r w:rsidRPr="00B96C9A">
        <w:rPr>
          <w:cs/>
        </w:rPr>
        <w:t xml:space="preserve">  แสดงสรุปผลการดำเนินงานของความก้าวครั้งที่ </w:t>
      </w:r>
      <w:r w:rsidRPr="00B96C9A">
        <w:t xml:space="preserve">1 </w:t>
      </w:r>
      <w:r w:rsidRPr="00B96C9A">
        <w:rPr>
          <w:cs/>
        </w:rPr>
        <w:t>(ต่อ)</w:t>
      </w:r>
    </w:p>
    <w:p w14:paraId="31CE4F51" w14:textId="77777777" w:rsidR="00146ED1" w:rsidRPr="00B96C9A" w:rsidRDefault="00146ED1" w:rsidP="00146ED1">
      <w:pPr>
        <w:tabs>
          <w:tab w:val="left" w:pos="693"/>
          <w:tab w:val="left" w:pos="720"/>
          <w:tab w:val="left" w:pos="1170"/>
        </w:tabs>
        <w:spacing w:after="0" w:line="240" w:lineRule="auto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42"/>
        <w:gridCol w:w="2554"/>
      </w:tblGrid>
      <w:tr w:rsidR="00583FFA" w:rsidRPr="00B96C9A" w14:paraId="6A5EF6A4" w14:textId="77777777" w:rsidTr="2B70ABAF">
        <w:tc>
          <w:tcPr>
            <w:tcW w:w="5742" w:type="dxa"/>
            <w:shd w:val="clear" w:color="auto" w:fill="4F81BD"/>
          </w:tcPr>
          <w:p w14:paraId="52C595F7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  <w:b/>
                <w:bCs/>
                <w:color w:val="FFFFFF" w:themeColor="background1"/>
              </w:rPr>
            </w:pPr>
            <w:r w:rsidRPr="00B96C9A">
              <w:rPr>
                <w:rFonts w:eastAsia="Calibri"/>
                <w:b/>
                <w:bCs/>
                <w:color w:val="FFFFFF"/>
                <w:cs/>
              </w:rPr>
              <w:t>การดำเนินงาน</w:t>
            </w:r>
          </w:p>
        </w:tc>
        <w:tc>
          <w:tcPr>
            <w:tcW w:w="2554" w:type="dxa"/>
            <w:shd w:val="clear" w:color="auto" w:fill="4F81BD"/>
          </w:tcPr>
          <w:p w14:paraId="0116FFC6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  <w:b/>
                <w:bCs/>
                <w:color w:val="FFFFFF" w:themeColor="background1"/>
              </w:rPr>
            </w:pPr>
            <w:r w:rsidRPr="00B96C9A">
              <w:rPr>
                <w:rFonts w:eastAsia="Calibri"/>
                <w:b/>
                <w:bCs/>
                <w:color w:val="FFFFFF"/>
                <w:cs/>
              </w:rPr>
              <w:t>ความก้าว (%)</w:t>
            </w:r>
          </w:p>
        </w:tc>
      </w:tr>
      <w:tr w:rsidR="00583FFA" w:rsidRPr="00B96C9A" w14:paraId="766EF0C0" w14:textId="77777777" w:rsidTr="2B70ABAF">
        <w:tc>
          <w:tcPr>
            <w:tcW w:w="5742" w:type="dxa"/>
            <w:shd w:val="clear" w:color="auto" w:fill="auto"/>
          </w:tcPr>
          <w:p w14:paraId="5828D5C2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1</w:t>
            </w:r>
            <w:r w:rsidR="00057112" w:rsidRPr="00B96C9A">
              <w:rPr>
                <w:rFonts w:eastAsia="Calibri"/>
                <w:cs/>
              </w:rPr>
              <w:t>8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คำร้องที่ปรึกษา</w:t>
            </w:r>
          </w:p>
          <w:p w14:paraId="319D5329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="00057112" w:rsidRPr="00B96C9A">
              <w:rPr>
                <w:rFonts w:eastAsia="Calibri"/>
                <w:cs/>
              </w:rPr>
              <w:t>19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ูปฏิทิน</w:t>
            </w:r>
          </w:p>
          <w:p w14:paraId="7B8C2402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2</w:t>
            </w:r>
            <w:r w:rsidR="00057112" w:rsidRPr="00B96C9A">
              <w:rPr>
                <w:rFonts w:eastAsia="Calibri"/>
                <w:cs/>
              </w:rPr>
              <w:t>0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ูเอกสารดาวน์</w:t>
            </w:r>
            <w:r w:rsidR="00146ED1" w:rsidRPr="00B96C9A">
              <w:rPr>
                <w:rFonts w:eastAsia="Calibri"/>
                <w:cs/>
              </w:rPr>
              <w:t>โ</w:t>
            </w:r>
            <w:r w:rsidRPr="00B96C9A">
              <w:rPr>
                <w:rFonts w:eastAsia="Calibri"/>
                <w:cs/>
              </w:rPr>
              <w:t>หลด</w:t>
            </w:r>
          </w:p>
          <w:p w14:paraId="4A4E51F1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2</w:t>
            </w:r>
            <w:r w:rsidR="00057112" w:rsidRPr="00B96C9A">
              <w:rPr>
                <w:rFonts w:eastAsia="Calibri"/>
                <w:cs/>
              </w:rPr>
              <w:t>1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แก้ไขข้อมูลโครงงาน</w:t>
            </w:r>
          </w:p>
          <w:p w14:paraId="39AA7613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2</w:t>
            </w:r>
            <w:r w:rsidR="00057112" w:rsidRPr="00B96C9A">
              <w:rPr>
                <w:rFonts w:eastAsia="Calibri"/>
                <w:cs/>
              </w:rPr>
              <w:t>2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อัพโหลดเอกสารโครงงาน</w:t>
            </w:r>
          </w:p>
          <w:p w14:paraId="5B80837A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2</w:t>
            </w:r>
            <w:r w:rsidR="00057112" w:rsidRPr="00B96C9A">
              <w:rPr>
                <w:rFonts w:eastAsia="Calibri"/>
                <w:cs/>
              </w:rPr>
              <w:t>3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แจ้งขอเปลี่ยนหัวข้อโครงงาน</w:t>
            </w:r>
          </w:p>
          <w:p w14:paraId="6C40D195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2</w:t>
            </w:r>
            <w:r w:rsidR="00057112" w:rsidRPr="00B96C9A">
              <w:rPr>
                <w:rFonts w:eastAsia="Calibri"/>
                <w:cs/>
              </w:rPr>
              <w:t>4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ยื่นคำร้องที่ปรึกษา</w:t>
            </w:r>
          </w:p>
          <w:p w14:paraId="0DB54169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2</w:t>
            </w:r>
            <w:r w:rsidR="00057112" w:rsidRPr="00B96C9A">
              <w:rPr>
                <w:rFonts w:eastAsia="Calibri"/>
                <w:cs/>
              </w:rPr>
              <w:t>5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แจ้งขอเปลี่ยนอาจารย์ที่ปรึกษา</w:t>
            </w:r>
          </w:p>
          <w:p w14:paraId="7D9B0B6B" w14:textId="77777777" w:rsidR="00583FFA" w:rsidRPr="00B96C9A" w:rsidRDefault="00583FFA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   6</w:t>
            </w:r>
            <w:r w:rsidR="00146ED1"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  <w:cs/>
              </w:rPr>
              <w:t>2</w:t>
            </w:r>
            <w:r w:rsidR="00057112" w:rsidRPr="00B96C9A">
              <w:rPr>
                <w:rFonts w:eastAsia="Calibri"/>
                <w:cs/>
              </w:rPr>
              <w:t>6</w:t>
            </w:r>
            <w:r w:rsidR="00146ED1" w:rsidRPr="00B96C9A">
              <w:rPr>
                <w:rFonts w:eastAsia="Calibri"/>
                <w:cs/>
              </w:rPr>
              <w:t xml:space="preserve"> </w:t>
            </w:r>
            <w:r w:rsidRPr="00B96C9A">
              <w:rPr>
                <w:rFonts w:eastAsia="Calibri"/>
                <w:cs/>
              </w:rPr>
              <w:t>ฟังก์ชันดูสถานะคำรอง</w:t>
            </w:r>
          </w:p>
        </w:tc>
        <w:tc>
          <w:tcPr>
            <w:tcW w:w="2554" w:type="dxa"/>
            <w:shd w:val="clear" w:color="auto" w:fill="auto"/>
          </w:tcPr>
          <w:p w14:paraId="40120381" w14:textId="77777777" w:rsidR="00583FFA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80</w:t>
            </w:r>
          </w:p>
          <w:p w14:paraId="0E1D3A9E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125E6F35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100</w:t>
            </w:r>
          </w:p>
          <w:p w14:paraId="4BDCF362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80</w:t>
            </w:r>
          </w:p>
          <w:p w14:paraId="7671DA1A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80</w:t>
            </w:r>
          </w:p>
          <w:p w14:paraId="08C9200B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80</w:t>
            </w:r>
          </w:p>
          <w:p w14:paraId="26DEFE92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90</w:t>
            </w:r>
          </w:p>
          <w:p w14:paraId="53D8DFD5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70</w:t>
            </w:r>
          </w:p>
          <w:p w14:paraId="420FE271" w14:textId="77777777" w:rsidR="00057112" w:rsidRPr="00B96C9A" w:rsidRDefault="2B70ABAF" w:rsidP="2B70ABAF">
            <w:pPr>
              <w:tabs>
                <w:tab w:val="left" w:pos="693"/>
                <w:tab w:val="left" w:pos="720"/>
                <w:tab w:val="left" w:pos="1170"/>
              </w:tabs>
              <w:spacing w:after="0" w:line="240" w:lineRule="auto"/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90</w:t>
            </w:r>
          </w:p>
        </w:tc>
      </w:tr>
    </w:tbl>
    <w:p w14:paraId="1916DE94" w14:textId="77777777" w:rsidR="00934C2A" w:rsidRPr="00B96C9A" w:rsidRDefault="00934C2A" w:rsidP="00512F97">
      <w:pPr>
        <w:tabs>
          <w:tab w:val="left" w:pos="693"/>
          <w:tab w:val="left" w:pos="720"/>
          <w:tab w:val="left" w:pos="1170"/>
        </w:tabs>
        <w:spacing w:after="0" w:line="240" w:lineRule="auto"/>
      </w:pPr>
    </w:p>
    <w:p w14:paraId="1D658BBD" w14:textId="77777777" w:rsidR="00934C2A" w:rsidRPr="00B96C9A" w:rsidRDefault="00934C2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jc w:val="center"/>
      </w:pPr>
      <w:r w:rsidRPr="00B96C9A">
        <w:rPr>
          <w:cs/>
        </w:rPr>
        <w:t xml:space="preserve">พัฒนาส่วนของโปรแกรมแล้วเสร็จประมาณ </w:t>
      </w:r>
      <w:r w:rsidR="00512F97" w:rsidRPr="00B96C9A">
        <w:rPr>
          <w:cs/>
        </w:rPr>
        <w:t>63</w:t>
      </w:r>
      <w:r w:rsidRPr="00B96C9A">
        <w:rPr>
          <w:cs/>
        </w:rPr>
        <w:t>% ของโครงงานทั้งหมด</w:t>
      </w:r>
      <w:r w:rsidR="00512F97" w:rsidRPr="00B96C9A">
        <w:rPr>
          <w:cs/>
        </w:rPr>
        <w:t xml:space="preserve"> *</w:t>
      </w:r>
    </w:p>
    <w:p w14:paraId="5BAE9F6F" w14:textId="77777777" w:rsidR="00934C2A" w:rsidRPr="00B96C9A" w:rsidRDefault="00934C2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jc w:val="center"/>
        <w:rPr>
          <w:b/>
          <w:bCs/>
        </w:rPr>
      </w:pPr>
    </w:p>
    <w:p w14:paraId="552753FE" w14:textId="77777777" w:rsidR="00934C2A" w:rsidRPr="00B96C9A" w:rsidRDefault="00934C2A" w:rsidP="00512F97">
      <w:pPr>
        <w:keepNext/>
        <w:tabs>
          <w:tab w:val="left" w:pos="693"/>
          <w:tab w:val="left" w:pos="720"/>
          <w:tab w:val="left" w:pos="1170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1155EC34" wp14:editId="2853363F">
            <wp:extent cx="4727275" cy="3881887"/>
            <wp:effectExtent l="0" t="0" r="16510" b="4445"/>
            <wp:docPr id="1" name="แผนภูมิ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1"/>
              </a:graphicData>
            </a:graphic>
          </wp:inline>
        </w:drawing>
      </w:r>
    </w:p>
    <w:p w14:paraId="60CE1BFA" w14:textId="77777777" w:rsidR="00934C2A" w:rsidRPr="00B96C9A" w:rsidRDefault="00934C2A" w:rsidP="005E6F47">
      <w:pPr>
        <w:spacing w:after="0" w:line="240" w:lineRule="auto"/>
      </w:pPr>
    </w:p>
    <w:p w14:paraId="5E142474" w14:textId="1C73BA09" w:rsidR="00934C2A" w:rsidRPr="00B96C9A" w:rsidRDefault="00934C2A" w:rsidP="2B70ABAF">
      <w:pPr>
        <w:pStyle w:val="afd"/>
        <w:ind w:firstLine="0"/>
        <w:jc w:val="center"/>
        <w:rPr>
          <w:rFonts w:ascii="TH Sarabun New" w:hAnsi="TH Sarabun New" w:cs="TH Sarabun New"/>
          <w:b w:val="0"/>
          <w:bCs w:val="0"/>
          <w:sz w:val="28"/>
          <w:szCs w:val="28"/>
        </w:rPr>
      </w:pPr>
      <w:bookmarkStart w:id="196" w:name="_Toc405814876"/>
      <w:bookmarkStart w:id="197" w:name="_Toc437956257"/>
      <w:r w:rsidRPr="00B96C9A">
        <w:rPr>
          <w:rFonts w:ascii="TH Sarabun New" w:hAnsi="TH Sarabun New" w:cs="TH Sarabun New"/>
          <w:sz w:val="28"/>
          <w:szCs w:val="28"/>
          <w:cs/>
        </w:rPr>
        <w:t>ภาพที่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 xml:space="preserve"> </w:t>
      </w:r>
      <w:r w:rsidR="001016FC"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>144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  <w:cs/>
        </w:rPr>
        <w:t xml:space="preserve">  กราฟแสดงผลการดำเนินงานครั้งที่ </w:t>
      </w:r>
      <w:r w:rsidRPr="00B96C9A">
        <w:rPr>
          <w:rFonts w:ascii="TH Sarabun New" w:hAnsi="TH Sarabun New" w:cs="TH Sarabun New"/>
          <w:b w:val="0"/>
          <w:bCs w:val="0"/>
          <w:sz w:val="28"/>
          <w:szCs w:val="28"/>
        </w:rPr>
        <w:t>1</w:t>
      </w:r>
      <w:bookmarkStart w:id="198" w:name="_Toc405824546"/>
      <w:bookmarkEnd w:id="196"/>
      <w:bookmarkEnd w:id="197"/>
    </w:p>
    <w:p w14:paraId="45C75FCA" w14:textId="77777777" w:rsidR="00146ED1" w:rsidRPr="00B96C9A" w:rsidRDefault="00146ED1" w:rsidP="005E6F47">
      <w:pPr>
        <w:spacing w:after="0" w:line="240" w:lineRule="auto"/>
      </w:pPr>
    </w:p>
    <w:p w14:paraId="0CB2A692" w14:textId="77777777" w:rsidR="00146ED1" w:rsidRPr="00B96C9A" w:rsidRDefault="00684813" w:rsidP="00684813">
      <w:pPr>
        <w:spacing w:after="0" w:line="240" w:lineRule="auto"/>
        <w:jc w:val="right"/>
      </w:pPr>
      <w:r w:rsidRPr="00B96C9A">
        <w:rPr>
          <w:cs/>
        </w:rPr>
        <w:t>* เป็นการวัดแบบเชิงปริมาณเท่านั้น ไม่มีการพิจารณาความยากง่ายของฟังก์ชัน</w:t>
      </w:r>
    </w:p>
    <w:p w14:paraId="3CACEEE1" w14:textId="77777777" w:rsidR="00934C2A" w:rsidRPr="00B96C9A" w:rsidRDefault="00934C2A" w:rsidP="2B70ABAF">
      <w:pPr>
        <w:pStyle w:val="afb"/>
        <w:spacing w:after="0"/>
        <w:ind w:firstLine="0"/>
        <w:jc w:val="left"/>
        <w:rPr>
          <w:rFonts w:ascii="TH Sarabun New" w:eastAsiaTheme="minorEastAsia" w:hAnsi="TH Sarabun New" w:cs="TH Sarabun New"/>
          <w:sz w:val="22"/>
          <w:szCs w:val="22"/>
        </w:rPr>
      </w:pPr>
      <w:bookmarkStart w:id="199" w:name="_Toc437956173"/>
      <w:r w:rsidRPr="00B96C9A">
        <w:rPr>
          <w:rFonts w:ascii="TH Sarabun New" w:hAnsi="TH Sarabun New" w:cs="TH Sarabun New"/>
          <w:b/>
          <w:bCs/>
          <w:sz w:val="32"/>
          <w:szCs w:val="32"/>
        </w:rPr>
        <w:lastRenderedPageBreak/>
        <w:t>5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>.</w:t>
      </w:r>
      <w:r w:rsidRPr="00B96C9A">
        <w:rPr>
          <w:rFonts w:ascii="TH Sarabun New" w:hAnsi="TH Sarabun New" w:cs="TH Sarabun New"/>
          <w:b/>
          <w:bCs/>
          <w:sz w:val="32"/>
          <w:szCs w:val="32"/>
        </w:rPr>
        <w:t xml:space="preserve">2 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 xml:space="preserve">   ข้อจำกัดของระบบ</w:t>
      </w:r>
      <w:bookmarkEnd w:id="199"/>
    </w:p>
    <w:p w14:paraId="5154FE49" w14:textId="77777777" w:rsidR="00DD778B" w:rsidRPr="00B96C9A" w:rsidRDefault="00DD778B" w:rsidP="2B70ABAF">
      <w:pPr>
        <w:spacing w:after="0" w:line="240" w:lineRule="auto"/>
        <w:contextualSpacing/>
        <w:jc w:val="thaiDistribute"/>
        <w:rPr>
          <w:rFonts w:eastAsia="Calibri"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2B5578" w:rsidRPr="00B96C9A">
        <w:rPr>
          <w:rFonts w:eastAsia="Calibri"/>
          <w:color w:val="000000"/>
          <w:cs/>
        </w:rPr>
        <w:t>5.2</w:t>
      </w:r>
      <w:r w:rsidRPr="00B96C9A">
        <w:rPr>
          <w:rFonts w:eastAsia="Calibri"/>
          <w:color w:val="000000"/>
          <w:cs/>
        </w:rPr>
        <w:t>.1  ระบบรวบรวมเฉพาะโครงงานของนักศึกษาปีที่ 3 และปีที่ 4 ภาควิชาวิทยาการคอมพิวเตอร์ มหาวิทยาลัยขอนแก่นเท่านั้น</w:t>
      </w:r>
    </w:p>
    <w:p w14:paraId="44AC1A79" w14:textId="77777777" w:rsidR="00DD778B" w:rsidRPr="00B96C9A" w:rsidRDefault="00DD778B" w:rsidP="2B70ABAF">
      <w:pPr>
        <w:spacing w:after="0" w:line="240" w:lineRule="auto"/>
        <w:contextualSpacing/>
        <w:jc w:val="thaiDistribute"/>
        <w:rPr>
          <w:rFonts w:eastAsia="Calibri"/>
          <w:b/>
          <w:bCs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2B5578" w:rsidRPr="00B96C9A">
        <w:rPr>
          <w:rFonts w:eastAsia="Calibri"/>
          <w:color w:val="000000"/>
          <w:cs/>
        </w:rPr>
        <w:t>5.2</w:t>
      </w:r>
      <w:r w:rsidRPr="00B96C9A">
        <w:rPr>
          <w:rFonts w:eastAsia="Calibri"/>
          <w:color w:val="000000"/>
          <w:cs/>
        </w:rPr>
        <w:t>.2  ระบบถูกใช้งานบนคอมพิวเตอร์ผ่านเว็บบราวเซอร์</w:t>
      </w:r>
      <w:r w:rsidRPr="00B96C9A">
        <w:rPr>
          <w:rFonts w:eastAsia="Calibri"/>
          <w:cs/>
        </w:rPr>
        <w:t xml:space="preserve"> </w:t>
      </w:r>
      <w:r w:rsidRPr="00B96C9A">
        <w:rPr>
          <w:rFonts w:eastAsia="Calibri"/>
        </w:rPr>
        <w:t xml:space="preserve">Chrome </w:t>
      </w:r>
      <w:r w:rsidR="008252BD" w:rsidRPr="00B96C9A">
        <w:rPr>
          <w:rFonts w:eastAsia="Calibri"/>
          <w:cs/>
        </w:rPr>
        <w:t>เวอร์ชัน</w:t>
      </w:r>
      <w:r w:rsidRPr="00B96C9A">
        <w:rPr>
          <w:rFonts w:eastAsia="Calibri"/>
          <w:cs/>
        </w:rPr>
        <w:t xml:space="preserve"> 61.0.3163.91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</w:rPr>
        <w:t xml:space="preserve">Mozilla Firefox </w:t>
      </w:r>
      <w:r w:rsidR="008252BD" w:rsidRPr="00B96C9A">
        <w:rPr>
          <w:rFonts w:eastAsia="Calibri"/>
          <w:cs/>
        </w:rPr>
        <w:t>เวอร์ชัน</w:t>
      </w:r>
      <w:r w:rsidRPr="00B96C9A">
        <w:rPr>
          <w:rFonts w:eastAsia="Calibri"/>
          <w:cs/>
        </w:rPr>
        <w:t xml:space="preserve"> 43.0.1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</w:rPr>
        <w:t>Internet Explore</w:t>
      </w:r>
      <w:r w:rsidRPr="00B96C9A">
        <w:rPr>
          <w:rFonts w:eastAsia="Calibri"/>
          <w:cs/>
        </w:rPr>
        <w:t xml:space="preserve"> </w:t>
      </w:r>
      <w:r w:rsidR="008252BD" w:rsidRPr="00B96C9A">
        <w:rPr>
          <w:rFonts w:eastAsia="Calibri"/>
          <w:cs/>
        </w:rPr>
        <w:t>เวอร์ชัน</w:t>
      </w:r>
      <w:r w:rsidRPr="00B96C9A">
        <w:rPr>
          <w:rFonts w:eastAsia="Calibri"/>
        </w:rPr>
        <w:t xml:space="preserve"> 11</w:t>
      </w:r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16228</w:t>
      </w:r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0</w:t>
      </w:r>
      <w:r w:rsidRPr="00B96C9A">
        <w:rPr>
          <w:rFonts w:eastAsia="Calibri"/>
          <w:cs/>
        </w:rPr>
        <w:t xml:space="preserve"> และ </w:t>
      </w:r>
      <w:r w:rsidRPr="00B96C9A">
        <w:rPr>
          <w:rFonts w:eastAsia="Calibri"/>
        </w:rPr>
        <w:t xml:space="preserve">Microsoft Edge </w:t>
      </w:r>
      <w:r w:rsidR="008252BD" w:rsidRPr="00B96C9A">
        <w:rPr>
          <w:rFonts w:eastAsia="Calibri"/>
          <w:cs/>
        </w:rPr>
        <w:t>เวอร์ชัน</w:t>
      </w:r>
      <w:r w:rsidRPr="00B96C9A">
        <w:rPr>
          <w:rFonts w:eastAsia="Calibri"/>
          <w:cs/>
        </w:rPr>
        <w:t xml:space="preserve"> 41.16288.1.0 ขึ้นไป</w:t>
      </w:r>
    </w:p>
    <w:p w14:paraId="198079A3" w14:textId="77777777" w:rsidR="00DD778B" w:rsidRPr="00B96C9A" w:rsidRDefault="00DD778B" w:rsidP="2B70ABAF">
      <w:pPr>
        <w:spacing w:after="0" w:line="240" w:lineRule="auto"/>
        <w:contextualSpacing/>
        <w:jc w:val="thaiDistribute"/>
        <w:rPr>
          <w:rFonts w:eastAsia="Calibri"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2B5578" w:rsidRPr="00B96C9A">
        <w:rPr>
          <w:rFonts w:eastAsia="Calibri"/>
          <w:color w:val="000000"/>
          <w:cs/>
        </w:rPr>
        <w:t>5.2</w:t>
      </w:r>
      <w:r w:rsidRPr="00B96C9A">
        <w:rPr>
          <w:rFonts w:eastAsia="Calibri"/>
          <w:color w:val="000000"/>
          <w:cs/>
        </w:rPr>
        <w:t>.3  ระบบถูกใช้งานบนผ่านอุปกรณ์เคลื่อนที่ผ่านเว็บบราวเซอร์ของ</w:t>
      </w:r>
      <w:r w:rsidRPr="00B96C9A">
        <w:rPr>
          <w:rFonts w:eastAsia="Calibri"/>
          <w:cs/>
        </w:rPr>
        <w:t xml:space="preserve"> </w:t>
      </w:r>
      <w:r w:rsidRPr="00B96C9A">
        <w:rPr>
          <w:rFonts w:eastAsia="Calibri"/>
        </w:rPr>
        <w:t xml:space="preserve">Android </w:t>
      </w:r>
      <w:r w:rsidR="008252BD" w:rsidRPr="00B96C9A">
        <w:rPr>
          <w:rFonts w:eastAsia="Calibri"/>
          <w:cs/>
        </w:rPr>
        <w:t>เวอร์ชัน</w:t>
      </w:r>
      <w:r w:rsidRPr="00B96C9A">
        <w:rPr>
          <w:rFonts w:eastAsia="Calibri"/>
          <w:cs/>
        </w:rPr>
        <w:t xml:space="preserve"> 5.0 และ </w:t>
      </w:r>
      <w:r w:rsidRPr="00B96C9A">
        <w:rPr>
          <w:rFonts w:eastAsia="Calibri"/>
        </w:rPr>
        <w:t xml:space="preserve">IOS </w:t>
      </w:r>
      <w:r w:rsidR="008252BD" w:rsidRPr="00B96C9A">
        <w:rPr>
          <w:rFonts w:eastAsia="Calibri"/>
          <w:cs/>
        </w:rPr>
        <w:t>เวอร์ชัน</w:t>
      </w:r>
      <w:r w:rsidRPr="00B96C9A">
        <w:rPr>
          <w:rFonts w:eastAsia="Calibri"/>
          <w:cs/>
        </w:rPr>
        <w:t xml:space="preserve"> 10 ขึ้นไป</w:t>
      </w:r>
      <w:r w:rsidRPr="00B96C9A">
        <w:rPr>
          <w:rFonts w:eastAsia="Calibri"/>
          <w:color w:val="000000"/>
          <w:cs/>
        </w:rPr>
        <w:t>เท่านั้น</w:t>
      </w:r>
    </w:p>
    <w:p w14:paraId="70C72858" w14:textId="77777777" w:rsidR="00DD778B" w:rsidRPr="00B96C9A" w:rsidRDefault="00DD778B" w:rsidP="2B70ABAF">
      <w:pPr>
        <w:spacing w:after="0" w:line="240" w:lineRule="auto"/>
        <w:contextualSpacing/>
        <w:rPr>
          <w:rFonts w:eastAsia="Calibri"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2B5578" w:rsidRPr="00B96C9A">
        <w:rPr>
          <w:rFonts w:eastAsia="Calibri"/>
          <w:color w:val="000000"/>
          <w:cs/>
        </w:rPr>
        <w:t>5.2</w:t>
      </w:r>
      <w:r w:rsidRPr="00B96C9A">
        <w:rPr>
          <w:rFonts w:eastAsia="Calibri"/>
          <w:color w:val="000000"/>
          <w:cs/>
        </w:rPr>
        <w:t>.4  เข้าใช้งานได้เฉพาะเครือข่ายภายในมหาวิทยาลัยขอนแก่นเท่านั้น</w:t>
      </w:r>
    </w:p>
    <w:p w14:paraId="2363B8C6" w14:textId="77777777" w:rsidR="00DD778B" w:rsidRPr="00B96C9A" w:rsidRDefault="00DD778B" w:rsidP="2B70ABAF">
      <w:pPr>
        <w:spacing w:after="0" w:line="240" w:lineRule="auto"/>
        <w:contextualSpacing/>
        <w:rPr>
          <w:rFonts w:eastAsia="Calibri"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2B5578" w:rsidRPr="00B96C9A">
        <w:rPr>
          <w:rFonts w:eastAsia="Calibri"/>
          <w:color w:val="000000"/>
          <w:cs/>
        </w:rPr>
        <w:t>5.2</w:t>
      </w:r>
      <w:r w:rsidRPr="00B96C9A">
        <w:rPr>
          <w:rFonts w:eastAsia="Calibri"/>
          <w:color w:val="000000"/>
          <w:cs/>
        </w:rPr>
        <w:t xml:space="preserve">.5  หากไม่ได้ใช้บริการอินเตอร์เน็ตของมหาวิทยาลัยจำเป็นต้องเชื่อมต่อ </w:t>
      </w:r>
      <w:r w:rsidRPr="00B96C9A">
        <w:rPr>
          <w:rFonts w:eastAsia="Calibri"/>
          <w:color w:val="000000"/>
        </w:rPr>
        <w:t xml:space="preserve">VPN </w:t>
      </w:r>
      <w:r w:rsidRPr="00B96C9A">
        <w:rPr>
          <w:rFonts w:eastAsia="Calibri"/>
          <w:color w:val="000000"/>
          <w:cs/>
        </w:rPr>
        <w:t>เพื่อใช้งาน</w:t>
      </w:r>
    </w:p>
    <w:p w14:paraId="43B440B2" w14:textId="77777777" w:rsidR="00DD778B" w:rsidRPr="00B96C9A" w:rsidRDefault="00DD778B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alibri"/>
          <w:cs/>
        </w:rPr>
        <w:t xml:space="preserve">          </w:t>
      </w:r>
      <w:r w:rsidR="002B5578" w:rsidRPr="00B96C9A">
        <w:rPr>
          <w:rFonts w:eastAsia="Calibri"/>
          <w:color w:val="000000"/>
          <w:cs/>
        </w:rPr>
        <w:t>5.2</w:t>
      </w:r>
      <w:r w:rsidRPr="00B96C9A">
        <w:rPr>
          <w:rFonts w:eastAsia="Cordia New"/>
          <w:color w:val="000000"/>
          <w:cs/>
        </w:rPr>
        <w:t>.6  รองรับการโครงงานเฉพาะในรายวิชา</w:t>
      </w:r>
      <w:r w:rsidRPr="00B96C9A">
        <w:rPr>
          <w:rFonts w:eastAsia="Cordia New"/>
        </w:rPr>
        <w:t xml:space="preserve"> Undergraduate Research Project for Computer Science 1 </w:t>
      </w:r>
      <w:r w:rsidRPr="00B96C9A">
        <w:rPr>
          <w:rFonts w:eastAsia="Cordia New"/>
          <w:cs/>
        </w:rPr>
        <w:t xml:space="preserve">และ </w:t>
      </w:r>
      <w:r w:rsidRPr="00B96C9A">
        <w:rPr>
          <w:rFonts w:eastAsia="Cordia New"/>
        </w:rPr>
        <w:t>Undergraduate Research Project for Computer Science 2</w:t>
      </w:r>
    </w:p>
    <w:p w14:paraId="7522D26A" w14:textId="77777777" w:rsidR="00DD778B" w:rsidRPr="00B96C9A" w:rsidRDefault="00DD778B" w:rsidP="005E6F47">
      <w:pPr>
        <w:spacing w:after="0" w:line="240" w:lineRule="auto"/>
      </w:pPr>
    </w:p>
    <w:p w14:paraId="53EF1FF9" w14:textId="77777777" w:rsidR="00934C2A" w:rsidRPr="00B96C9A" w:rsidRDefault="00934C2A" w:rsidP="2B70ABAF">
      <w:pPr>
        <w:pStyle w:val="afb"/>
        <w:spacing w:after="0"/>
        <w:ind w:firstLine="0"/>
        <w:jc w:val="left"/>
        <w:rPr>
          <w:rFonts w:ascii="TH Sarabun New" w:hAnsi="TH Sarabun New" w:cs="TH Sarabun New"/>
          <w:b/>
          <w:bCs/>
          <w:sz w:val="32"/>
          <w:szCs w:val="32"/>
        </w:rPr>
      </w:pPr>
      <w:bookmarkStart w:id="200" w:name="_Toc405824547"/>
      <w:bookmarkStart w:id="201" w:name="_Toc437956174"/>
      <w:bookmarkEnd w:id="198"/>
      <w:r w:rsidRPr="00B96C9A">
        <w:rPr>
          <w:rFonts w:ascii="TH Sarabun New" w:hAnsi="TH Sarabun New" w:cs="TH Sarabun New"/>
          <w:b/>
          <w:bCs/>
          <w:sz w:val="32"/>
          <w:szCs w:val="32"/>
        </w:rPr>
        <w:t>5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>.</w:t>
      </w:r>
      <w:r w:rsidRPr="00B96C9A">
        <w:rPr>
          <w:rFonts w:ascii="TH Sarabun New" w:hAnsi="TH Sarabun New" w:cs="TH Sarabun New"/>
          <w:b/>
          <w:bCs/>
          <w:sz w:val="32"/>
          <w:szCs w:val="32"/>
        </w:rPr>
        <w:t xml:space="preserve">3 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 xml:space="preserve">   ปัญหา อุปสรรค และแนวทางแก้ไข</w:t>
      </w:r>
      <w:bookmarkEnd w:id="200"/>
      <w:bookmarkEnd w:id="201"/>
    </w:p>
    <w:p w14:paraId="17AA69DA" w14:textId="77777777" w:rsidR="00934C2A" w:rsidRPr="00B96C9A" w:rsidRDefault="00934C2A" w:rsidP="00486504">
      <w:pPr>
        <w:tabs>
          <w:tab w:val="left" w:pos="693"/>
          <w:tab w:val="left" w:pos="720"/>
          <w:tab w:val="left" w:pos="1170"/>
        </w:tabs>
        <w:spacing w:after="0" w:line="240" w:lineRule="auto"/>
        <w:ind w:firstLine="567"/>
        <w:jc w:val="thaiDistribute"/>
        <w:rPr>
          <w:cs/>
        </w:rPr>
      </w:pPr>
      <w:r w:rsidRPr="00B96C9A">
        <w:rPr>
          <w:b/>
          <w:bCs/>
          <w:cs/>
        </w:rPr>
        <w:t>ปัญหาที่ 1</w:t>
      </w:r>
      <w:r w:rsidRPr="00B96C9A">
        <w:rPr>
          <w:cs/>
        </w:rPr>
        <w:t xml:space="preserve"> </w:t>
      </w:r>
      <w:r w:rsidR="00A02665" w:rsidRPr="00B96C9A">
        <w:rPr>
          <w:cs/>
        </w:rPr>
        <w:t xml:space="preserve">:  </w:t>
      </w:r>
      <w:r w:rsidR="00486504" w:rsidRPr="00B96C9A">
        <w:rPr>
          <w:cs/>
        </w:rPr>
        <w:t xml:space="preserve">ไม่สามาถใช้การสร้างเมนูแบบอัตโนมัติร่วมกับกลุ่มอื่น ๆ ในระบบงาน </w:t>
      </w:r>
      <w:r w:rsidR="00486504" w:rsidRPr="00B96C9A">
        <w:t>E</w:t>
      </w:r>
      <w:r w:rsidR="00486504" w:rsidRPr="00B96C9A">
        <w:rPr>
          <w:cs/>
        </w:rPr>
        <w:t>-</w:t>
      </w:r>
      <w:r w:rsidR="00486504" w:rsidRPr="00B96C9A">
        <w:t xml:space="preserve">Office </w:t>
      </w:r>
      <w:r w:rsidR="00486504" w:rsidRPr="00B96C9A">
        <w:rPr>
          <w:cs/>
        </w:rPr>
        <w:t xml:space="preserve">ได้ เนื่องจากความซับซ้อนของเงื่อนไขภายในเมนู </w:t>
      </w:r>
      <w:r w:rsidR="001F5F6F" w:rsidRPr="00B96C9A">
        <w:rPr>
          <w:cs/>
        </w:rPr>
        <w:t>ซึ่ง</w:t>
      </w:r>
      <w:r w:rsidR="00486504" w:rsidRPr="00B96C9A">
        <w:rPr>
          <w:cs/>
        </w:rPr>
        <w:t>ส่งผลให้ระบบไม่มีความยืดหยุ่น</w:t>
      </w:r>
      <w:r w:rsidR="001F5F6F" w:rsidRPr="00B96C9A">
        <w:rPr>
          <w:cs/>
        </w:rPr>
        <w:t>เท่าที่ควร</w:t>
      </w:r>
    </w:p>
    <w:p w14:paraId="7FAB943A" w14:textId="77777777" w:rsidR="00934C2A" w:rsidRPr="00B96C9A" w:rsidRDefault="00934C2A" w:rsidP="00486504">
      <w:pPr>
        <w:tabs>
          <w:tab w:val="left" w:pos="693"/>
          <w:tab w:val="left" w:pos="720"/>
          <w:tab w:val="left" w:pos="1170"/>
        </w:tabs>
        <w:spacing w:after="0" w:line="240" w:lineRule="auto"/>
        <w:ind w:firstLine="567"/>
        <w:jc w:val="thaiDistribute"/>
        <w:rPr>
          <w:cs/>
        </w:rPr>
      </w:pPr>
      <w:r w:rsidRPr="00B96C9A">
        <w:rPr>
          <w:b/>
          <w:bCs/>
          <w:cs/>
        </w:rPr>
        <w:t>วิธีแก้ไข</w:t>
      </w:r>
      <w:r w:rsidRPr="00B96C9A">
        <w:rPr>
          <w:cs/>
        </w:rPr>
        <w:t xml:space="preserve"> </w:t>
      </w:r>
      <w:r w:rsidR="00A02665" w:rsidRPr="00B96C9A">
        <w:rPr>
          <w:cs/>
        </w:rPr>
        <w:t xml:space="preserve">:   </w:t>
      </w:r>
      <w:r w:rsidR="00486504" w:rsidRPr="00B96C9A">
        <w:rPr>
          <w:cs/>
        </w:rPr>
        <w:t>ออกแบบเมนูใหม่ให้มีความยืดหยุ่น และปรับแก้ส่วนที่เป็นเงื่อนไขให้ไปอยู่ที่ส่วนอื่นแทน</w:t>
      </w:r>
    </w:p>
    <w:p w14:paraId="74627293" w14:textId="77777777" w:rsidR="00934C2A" w:rsidRPr="00B96C9A" w:rsidRDefault="00934C2A" w:rsidP="00486504">
      <w:pPr>
        <w:tabs>
          <w:tab w:val="left" w:pos="693"/>
          <w:tab w:val="left" w:pos="720"/>
          <w:tab w:val="left" w:pos="1170"/>
        </w:tabs>
        <w:spacing w:after="0" w:line="240" w:lineRule="auto"/>
        <w:ind w:firstLine="567"/>
        <w:jc w:val="thaiDistribute"/>
        <w:rPr>
          <w:cs/>
        </w:rPr>
      </w:pPr>
      <w:r w:rsidRPr="00B96C9A">
        <w:rPr>
          <w:b/>
          <w:bCs/>
          <w:cs/>
        </w:rPr>
        <w:t>ปัญหาที่ 2</w:t>
      </w:r>
      <w:r w:rsidRPr="00B96C9A">
        <w:rPr>
          <w:cs/>
        </w:rPr>
        <w:t xml:space="preserve"> </w:t>
      </w:r>
      <w:r w:rsidR="00A02665" w:rsidRPr="00B96C9A">
        <w:rPr>
          <w:cs/>
        </w:rPr>
        <w:t xml:space="preserve">:  </w:t>
      </w:r>
      <w:r w:rsidR="00486504" w:rsidRPr="00B96C9A">
        <w:rPr>
          <w:cs/>
        </w:rPr>
        <w:t xml:space="preserve">การแสดงกลุ่มที่ยังไม่ส่งเอกสารโครงงาน </w:t>
      </w:r>
      <w:r w:rsidR="001F5F6F" w:rsidRPr="00B96C9A">
        <w:rPr>
          <w:cs/>
        </w:rPr>
        <w:t>ในปัจจุบันยัง</w:t>
      </w:r>
      <w:r w:rsidR="00486504" w:rsidRPr="00B96C9A">
        <w:rPr>
          <w:cs/>
        </w:rPr>
        <w:t>ไม่สามารถทำได้ เนื่องจากโครงงานไม่ได้แยกตามรายวิชา</w:t>
      </w:r>
      <w:r w:rsidR="001F5F6F" w:rsidRPr="00B96C9A">
        <w:rPr>
          <w:cs/>
        </w:rPr>
        <w:t xml:space="preserve"> ทำให้ไม่ทราบว่าปัจจุบันต้องส่งเอกสารประเภทไหนบ้าง</w:t>
      </w:r>
    </w:p>
    <w:p w14:paraId="7FD254D4" w14:textId="77777777" w:rsidR="00934C2A" w:rsidRPr="00B96C9A" w:rsidRDefault="00934C2A" w:rsidP="008252BD">
      <w:pPr>
        <w:tabs>
          <w:tab w:val="left" w:pos="693"/>
          <w:tab w:val="left" w:pos="720"/>
          <w:tab w:val="left" w:pos="1170"/>
        </w:tabs>
        <w:spacing w:after="0" w:line="240" w:lineRule="auto"/>
        <w:ind w:firstLine="567"/>
        <w:jc w:val="thaiDistribute"/>
      </w:pPr>
      <w:r w:rsidRPr="00B96C9A">
        <w:rPr>
          <w:b/>
          <w:bCs/>
          <w:cs/>
        </w:rPr>
        <w:t>วิธีแก้ไข</w:t>
      </w:r>
      <w:r w:rsidRPr="00B96C9A">
        <w:rPr>
          <w:cs/>
        </w:rPr>
        <w:t xml:space="preserve"> </w:t>
      </w:r>
      <w:r w:rsidR="00A02665" w:rsidRPr="00B96C9A">
        <w:rPr>
          <w:cs/>
        </w:rPr>
        <w:t xml:space="preserve">:  </w:t>
      </w:r>
      <w:r w:rsidR="00486504" w:rsidRPr="00B96C9A">
        <w:rPr>
          <w:cs/>
        </w:rPr>
        <w:t>ปรับแก้ฐานข้อมูลให้รองรับ</w:t>
      </w:r>
    </w:p>
    <w:p w14:paraId="430D4AB7" w14:textId="77777777" w:rsidR="00934C2A" w:rsidRPr="00B96C9A" w:rsidRDefault="00934C2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ind w:firstLine="567"/>
        <w:rPr>
          <w:cs/>
        </w:rPr>
      </w:pPr>
      <w:r w:rsidRPr="00B96C9A">
        <w:rPr>
          <w:b/>
          <w:bCs/>
          <w:cs/>
        </w:rPr>
        <w:t>ปัญหาที่ 3</w:t>
      </w:r>
      <w:r w:rsidRPr="00B96C9A">
        <w:rPr>
          <w:cs/>
        </w:rPr>
        <w:t xml:space="preserve"> </w:t>
      </w:r>
      <w:r w:rsidR="00A02665" w:rsidRPr="00B96C9A">
        <w:rPr>
          <w:cs/>
        </w:rPr>
        <w:t xml:space="preserve">:  </w:t>
      </w:r>
      <w:r w:rsidR="001F5F6F" w:rsidRPr="00B96C9A">
        <w:rPr>
          <w:cs/>
        </w:rPr>
        <w:t>การค้นหาเป็นการค้นหาจากคำในเอกสาร ซึ่งไม่ได้พิจารณาความสำพันธ์ของคำต่าง</w:t>
      </w:r>
    </w:p>
    <w:p w14:paraId="6FF83880" w14:textId="77777777" w:rsidR="00934C2A" w:rsidRPr="00B96C9A" w:rsidRDefault="00934C2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ind w:firstLine="567"/>
      </w:pPr>
      <w:r w:rsidRPr="00B96C9A">
        <w:rPr>
          <w:b/>
          <w:bCs/>
          <w:cs/>
        </w:rPr>
        <w:t>วิธีแก้ไข</w:t>
      </w:r>
      <w:r w:rsidRPr="00B96C9A">
        <w:rPr>
          <w:cs/>
        </w:rPr>
        <w:t xml:space="preserve"> </w:t>
      </w:r>
      <w:r w:rsidR="00A02665" w:rsidRPr="00B96C9A">
        <w:rPr>
          <w:cs/>
        </w:rPr>
        <w:t xml:space="preserve">:  </w:t>
      </w:r>
      <w:r w:rsidRPr="00B96C9A">
        <w:rPr>
          <w:cs/>
        </w:rPr>
        <w:t>ศึกษาและ</w:t>
      </w:r>
      <w:r w:rsidR="001F5F6F" w:rsidRPr="00B96C9A">
        <w:rPr>
          <w:cs/>
        </w:rPr>
        <w:t>เลือกขั้นตอนวิธีในการวัดความคล้ายคลึงใหม่</w:t>
      </w:r>
      <w:r w:rsidRPr="00B96C9A">
        <w:rPr>
          <w:cs/>
        </w:rPr>
        <w:t xml:space="preserve"> </w:t>
      </w:r>
    </w:p>
    <w:p w14:paraId="209C8787" w14:textId="77777777" w:rsidR="00934C2A" w:rsidRPr="00B96C9A" w:rsidRDefault="00934C2A" w:rsidP="005E6F47">
      <w:pPr>
        <w:tabs>
          <w:tab w:val="left" w:pos="693"/>
          <w:tab w:val="left" w:pos="720"/>
          <w:tab w:val="left" w:pos="1170"/>
        </w:tabs>
        <w:spacing w:after="0" w:line="240" w:lineRule="auto"/>
      </w:pPr>
    </w:p>
    <w:p w14:paraId="300817CB" w14:textId="77777777" w:rsidR="00934C2A" w:rsidRPr="00B96C9A" w:rsidRDefault="00934C2A" w:rsidP="2B70ABAF">
      <w:pPr>
        <w:pStyle w:val="afb"/>
        <w:spacing w:after="0"/>
        <w:ind w:firstLine="0"/>
        <w:jc w:val="left"/>
        <w:rPr>
          <w:rFonts w:ascii="TH Sarabun New" w:hAnsi="TH Sarabun New" w:cs="TH Sarabun New"/>
          <w:b/>
          <w:bCs/>
          <w:sz w:val="28"/>
          <w:szCs w:val="28"/>
        </w:rPr>
      </w:pPr>
      <w:bookmarkStart w:id="202" w:name="_Toc405824548"/>
      <w:bookmarkStart w:id="203" w:name="_Toc437956175"/>
      <w:r w:rsidRPr="00B96C9A">
        <w:rPr>
          <w:rFonts w:ascii="TH Sarabun New" w:hAnsi="TH Sarabun New" w:cs="TH Sarabun New"/>
          <w:b/>
          <w:bCs/>
          <w:sz w:val="32"/>
          <w:szCs w:val="32"/>
        </w:rPr>
        <w:t>5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>.</w:t>
      </w:r>
      <w:r w:rsidRPr="00B96C9A">
        <w:rPr>
          <w:rFonts w:ascii="TH Sarabun New" w:hAnsi="TH Sarabun New" w:cs="TH Sarabun New"/>
          <w:b/>
          <w:bCs/>
          <w:sz w:val="32"/>
          <w:szCs w:val="32"/>
        </w:rPr>
        <w:t xml:space="preserve">4    </w:t>
      </w:r>
      <w:r w:rsidRPr="00B96C9A">
        <w:rPr>
          <w:rFonts w:ascii="TH Sarabun New" w:hAnsi="TH Sarabun New" w:cs="TH Sarabun New"/>
          <w:b/>
          <w:bCs/>
          <w:sz w:val="32"/>
          <w:szCs w:val="32"/>
          <w:cs/>
        </w:rPr>
        <w:t>ข้อเสนอแนะในการพัฒนาต่อไป</w:t>
      </w:r>
      <w:bookmarkEnd w:id="202"/>
      <w:bookmarkEnd w:id="203"/>
    </w:p>
    <w:p w14:paraId="418580BE" w14:textId="77777777" w:rsidR="00934C2A" w:rsidRPr="00B96C9A" w:rsidRDefault="00542A83" w:rsidP="005E6F47">
      <w:pPr>
        <w:tabs>
          <w:tab w:val="left" w:pos="693"/>
          <w:tab w:val="left" w:pos="720"/>
          <w:tab w:val="left" w:pos="1170"/>
        </w:tabs>
        <w:spacing w:after="0" w:line="240" w:lineRule="auto"/>
      </w:pPr>
      <w:r w:rsidRPr="00B96C9A">
        <w:rPr>
          <w:cs/>
        </w:rPr>
        <w:t xml:space="preserve">          </w:t>
      </w:r>
      <w:r w:rsidR="00934C2A" w:rsidRPr="00B96C9A">
        <w:t>5</w:t>
      </w:r>
      <w:r w:rsidR="00934C2A" w:rsidRPr="00B96C9A">
        <w:rPr>
          <w:cs/>
        </w:rPr>
        <w:t>.</w:t>
      </w:r>
      <w:r w:rsidR="00934C2A" w:rsidRPr="00B96C9A">
        <w:t>4</w:t>
      </w:r>
      <w:r w:rsidR="00934C2A" w:rsidRPr="00B96C9A">
        <w:rPr>
          <w:cs/>
        </w:rPr>
        <w:t>.</w:t>
      </w:r>
      <w:r w:rsidR="00934C2A" w:rsidRPr="00B96C9A">
        <w:t xml:space="preserve">1  </w:t>
      </w:r>
      <w:r w:rsidR="00934C2A" w:rsidRPr="00B96C9A">
        <w:rPr>
          <w:cs/>
        </w:rPr>
        <w:t>ควรออกแบบระบบ</w:t>
      </w:r>
      <w:r w:rsidR="001F5F6F" w:rsidRPr="00B96C9A">
        <w:rPr>
          <w:cs/>
        </w:rPr>
        <w:t xml:space="preserve"> </w:t>
      </w:r>
      <w:r w:rsidR="00934C2A" w:rsidRPr="00B96C9A">
        <w:rPr>
          <w:cs/>
        </w:rPr>
        <w:t>ให้ผู้ใช้กรอกข้อมูลด้วยตนเองให้น้อยลง</w:t>
      </w:r>
      <w:r w:rsidRPr="00B96C9A">
        <w:br/>
      </w:r>
      <w:r w:rsidRPr="00B96C9A">
        <w:rPr>
          <w:cs/>
        </w:rPr>
        <w:t xml:space="preserve">          </w:t>
      </w:r>
      <w:r w:rsidR="00934C2A" w:rsidRPr="00B96C9A">
        <w:rPr>
          <w:cs/>
        </w:rPr>
        <w:t>5.4.2  ควรออกแบบ</w:t>
      </w:r>
      <w:r w:rsidR="001F5F6F" w:rsidRPr="00B96C9A">
        <w:rPr>
          <w:cs/>
        </w:rPr>
        <w:t>ระบบ</w:t>
      </w:r>
      <w:r w:rsidR="00934C2A" w:rsidRPr="00B96C9A">
        <w:rPr>
          <w:cs/>
        </w:rPr>
        <w:t xml:space="preserve"> ให้มี</w:t>
      </w:r>
      <w:r w:rsidR="008252BD" w:rsidRPr="00B96C9A">
        <w:rPr>
          <w:cs/>
        </w:rPr>
        <w:t>ความรวดเร็ว</w:t>
      </w:r>
      <w:r w:rsidR="00934C2A" w:rsidRPr="00B96C9A">
        <w:rPr>
          <w:cs/>
        </w:rPr>
        <w:t>มากขึ้น</w:t>
      </w:r>
    </w:p>
    <w:p w14:paraId="39A8C321" w14:textId="77777777" w:rsidR="00934C2A" w:rsidRPr="00B96C9A" w:rsidRDefault="00542A83" w:rsidP="2B70ABAF">
      <w:pPr>
        <w:spacing w:after="0" w:line="240" w:lineRule="auto"/>
        <w:rPr>
          <w:color w:val="000000" w:themeColor="text1"/>
        </w:rPr>
      </w:pPr>
      <w:r w:rsidRPr="00B96C9A">
        <w:rPr>
          <w:cs/>
        </w:rPr>
        <w:t xml:space="preserve">          </w:t>
      </w:r>
      <w:r w:rsidR="00934C2A" w:rsidRPr="00B96C9A">
        <w:rPr>
          <w:cs/>
        </w:rPr>
        <w:t xml:space="preserve">5.4.3  </w:t>
      </w:r>
      <w:r w:rsidR="001F5F6F" w:rsidRPr="00B96C9A">
        <w:rPr>
          <w:cs/>
        </w:rPr>
        <w:t>ควรออกแบบระบบ ให้มีความปลอดภัยในด้านการอนุมัติเอกสารต่าง</w:t>
      </w:r>
      <w:r w:rsidR="008252BD" w:rsidRPr="00B96C9A">
        <w:rPr>
          <w:cs/>
        </w:rPr>
        <w:t xml:space="preserve"> </w:t>
      </w:r>
      <w:r w:rsidR="001F5F6F" w:rsidRPr="00B96C9A">
        <w:rPr>
          <w:cs/>
        </w:rPr>
        <w:t>ๆ</w:t>
      </w:r>
      <w:r w:rsidR="008252BD" w:rsidRPr="00B96C9A">
        <w:rPr>
          <w:b/>
          <w:bCs/>
          <w:color w:val="000000"/>
          <w:cs/>
        </w:rPr>
        <w:t xml:space="preserve"> </w:t>
      </w:r>
      <w:r w:rsidR="008252BD" w:rsidRPr="00B96C9A">
        <w:rPr>
          <w:color w:val="000000"/>
          <w:cs/>
        </w:rPr>
        <w:t>มากยิ่งขึ้น</w:t>
      </w:r>
    </w:p>
    <w:p w14:paraId="1A52951E" w14:textId="77777777" w:rsidR="00402A76" w:rsidRPr="00B96C9A" w:rsidRDefault="00402A76" w:rsidP="005E6F47">
      <w:pPr>
        <w:spacing w:after="0" w:line="240" w:lineRule="auto"/>
        <w:rPr>
          <w:b/>
          <w:bCs/>
          <w:color w:val="000000"/>
        </w:rPr>
      </w:pPr>
    </w:p>
    <w:p w14:paraId="6D2F685A" w14:textId="77777777" w:rsidR="00402A76" w:rsidRPr="00B96C9A" w:rsidRDefault="00402A76" w:rsidP="005E6F47">
      <w:pPr>
        <w:tabs>
          <w:tab w:val="center" w:pos="4153"/>
          <w:tab w:val="left" w:pos="7406"/>
        </w:tabs>
        <w:spacing w:after="0" w:line="240" w:lineRule="auto"/>
        <w:rPr>
          <w:sz w:val="32"/>
          <w:szCs w:val="32"/>
          <w:cs/>
        </w:rPr>
        <w:sectPr w:rsidR="00402A76" w:rsidRPr="00B96C9A" w:rsidSect="001868DF">
          <w:headerReference w:type="first" r:id="rId152"/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4EC33756" w14:textId="77777777" w:rsidR="00E95FC0" w:rsidRPr="00B96C9A" w:rsidRDefault="00402A76" w:rsidP="2B70ABAF">
      <w:pPr>
        <w:tabs>
          <w:tab w:val="center" w:pos="4153"/>
          <w:tab w:val="left" w:pos="7406"/>
        </w:tabs>
        <w:spacing w:after="0" w:line="240" w:lineRule="auto"/>
        <w:jc w:val="center"/>
        <w:rPr>
          <w:b/>
          <w:bCs/>
          <w:sz w:val="36"/>
          <w:szCs w:val="36"/>
        </w:rPr>
      </w:pPr>
      <w:r w:rsidRPr="00B96C9A">
        <w:rPr>
          <w:b/>
          <w:bCs/>
          <w:sz w:val="36"/>
          <w:szCs w:val="36"/>
          <w:cs/>
        </w:rPr>
        <w:lastRenderedPageBreak/>
        <w:t>เอกสารอ้างอิง</w:t>
      </w:r>
    </w:p>
    <w:p w14:paraId="322EB4C9" w14:textId="77777777" w:rsidR="00934C2A" w:rsidRPr="00B96C9A" w:rsidRDefault="00934C2A" w:rsidP="005E6F47">
      <w:pPr>
        <w:tabs>
          <w:tab w:val="center" w:pos="4153"/>
          <w:tab w:val="left" w:pos="7406"/>
        </w:tabs>
        <w:spacing w:after="0" w:line="240" w:lineRule="auto"/>
        <w:jc w:val="center"/>
        <w:rPr>
          <w:b/>
          <w:bCs/>
          <w:sz w:val="36"/>
          <w:szCs w:val="36"/>
        </w:rPr>
      </w:pPr>
    </w:p>
    <w:p w14:paraId="44DA54FE" w14:textId="77777777" w:rsidR="00934C2A" w:rsidRPr="00B96C9A" w:rsidRDefault="00934C2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1</w:t>
      </w:r>
      <w:r w:rsidRPr="00B96C9A">
        <w:rPr>
          <w:rFonts w:eastAsia="Times New Roman"/>
          <w:cs/>
        </w:rPr>
        <w:t>] 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>). ระบบค้นคืนสารสนเทศ (</w:t>
      </w:r>
      <w:r w:rsidRPr="00B96C9A">
        <w:rPr>
          <w:rFonts w:eastAsia="Times New Roman"/>
        </w:rPr>
        <w:t>Information Retrieval</w:t>
      </w:r>
      <w:r w:rsidRPr="00B96C9A">
        <w:rPr>
          <w:rFonts w:eastAsia="Times New Roman"/>
          <w:cs/>
        </w:rPr>
        <w:t xml:space="preserve">)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>พฤศจิกายน</w:t>
      </w:r>
      <w:r w:rsidRPr="00B96C9A">
        <w:rPr>
          <w:rFonts w:eastAsia="Times New Roman"/>
          <w:cs/>
        </w:rPr>
        <w:br/>
        <w:t xml:space="preserve">       </w:t>
      </w:r>
      <w:r w:rsidRPr="00B96C9A">
        <w:rPr>
          <w:rFonts w:eastAsia="Times New Roman"/>
        </w:rPr>
        <w:t>2559</w:t>
      </w:r>
      <w:r w:rsidR="00A02665" w:rsidRPr="00B96C9A">
        <w:rPr>
          <w:rFonts w:eastAsia="Times New Roman"/>
        </w:rPr>
        <w:t xml:space="preserve">,  </w:t>
      </w:r>
      <w:r w:rsidR="00C52C50" w:rsidRPr="00B96C9A">
        <w:rPr>
          <w:rFonts w:eastAsia="Times New Roman"/>
          <w:cs/>
        </w:rPr>
        <w:t xml:space="preserve"> </w:t>
      </w:r>
      <w:r w:rsidRPr="00B96C9A">
        <w:rPr>
          <w:rFonts w:eastAsia="Times New Roman"/>
          <w:cs/>
        </w:rPr>
        <w:t xml:space="preserve">จาก </w:t>
      </w:r>
      <w:hyperlink r:id="rId153" w:history="1">
        <w:r w:rsidRPr="00B96C9A">
          <w:rPr>
            <w:rFonts w:eastAsia="Times New Roman"/>
          </w:rPr>
          <w:t>http</w:t>
        </w:r>
        <w:r w:rsidRPr="00B96C9A">
          <w:rPr>
            <w:rFonts w:eastAsia="Times New Roman"/>
            <w:cs/>
          </w:rPr>
          <w:t>://</w:t>
        </w:r>
        <w:r w:rsidRPr="00B96C9A">
          <w:rPr>
            <w:rFonts w:eastAsia="Times New Roman"/>
          </w:rPr>
          <w:t>e</w:t>
        </w:r>
        <w:r w:rsidRPr="00B96C9A">
          <w:rPr>
            <w:rFonts w:eastAsia="Times New Roman"/>
            <w:cs/>
          </w:rPr>
          <w:t>-</w:t>
        </w:r>
        <w:r w:rsidRPr="00B96C9A">
          <w:rPr>
            <w:rFonts w:eastAsia="Times New Roman"/>
          </w:rPr>
          <w:t>book</w:t>
        </w:r>
        <w:r w:rsidRPr="00B96C9A">
          <w:rPr>
            <w:rFonts w:eastAsia="Times New Roman"/>
            <w:cs/>
          </w:rPr>
          <w:t>.</w:t>
        </w:r>
        <w:r w:rsidRPr="00B96C9A">
          <w:rPr>
            <w:rFonts w:eastAsia="Times New Roman"/>
          </w:rPr>
          <w:t>ram</w:t>
        </w:r>
        <w:r w:rsidRPr="00B96C9A">
          <w:rPr>
            <w:rFonts w:eastAsia="Times New Roman"/>
            <w:cs/>
          </w:rPr>
          <w:t>.</w:t>
        </w:r>
        <w:proofErr w:type="spellStart"/>
        <w:r w:rsidRPr="00B96C9A">
          <w:rPr>
            <w:rFonts w:eastAsia="Times New Roman"/>
          </w:rPr>
          <w:t>edu</w:t>
        </w:r>
        <w:proofErr w:type="spellEnd"/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e</w:t>
        </w:r>
        <w:r w:rsidRPr="00B96C9A">
          <w:rPr>
            <w:rFonts w:eastAsia="Times New Roman"/>
            <w:cs/>
          </w:rPr>
          <w:t>-</w:t>
        </w:r>
        <w:r w:rsidRPr="00B96C9A">
          <w:rPr>
            <w:rFonts w:eastAsia="Times New Roman"/>
          </w:rPr>
          <w:t>book</w:t>
        </w:r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inside</w:t>
        </w:r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html</w:t>
        </w:r>
        <w:r w:rsidRPr="00B96C9A">
          <w:rPr>
            <w:rFonts w:eastAsia="Times New Roman"/>
            <w:cs/>
          </w:rPr>
          <w:t>/</w:t>
        </w:r>
        <w:proofErr w:type="spellStart"/>
        <w:r w:rsidRPr="00B96C9A">
          <w:rPr>
            <w:rFonts w:eastAsia="Times New Roman"/>
          </w:rPr>
          <w:t>dlbook</w:t>
        </w:r>
        <w:proofErr w:type="spellEnd"/>
        <w:r w:rsidRPr="00B96C9A">
          <w:rPr>
            <w:rFonts w:eastAsia="Times New Roman"/>
            <w:cs/>
          </w:rPr>
          <w:t>.</w:t>
        </w:r>
        <w:proofErr w:type="spellStart"/>
        <w:r w:rsidRPr="00B96C9A">
          <w:rPr>
            <w:rFonts w:eastAsia="Times New Roman"/>
          </w:rPr>
          <w:t>asp?code</w:t>
        </w:r>
        <w:proofErr w:type="spellEnd"/>
        <w:r w:rsidRPr="00B96C9A">
          <w:rPr>
            <w:rFonts w:eastAsia="Times New Roman"/>
            <w:cs/>
          </w:rPr>
          <w:t>=</w:t>
        </w:r>
        <w:r w:rsidRPr="00B96C9A">
          <w:rPr>
            <w:rFonts w:eastAsia="Times New Roman"/>
          </w:rPr>
          <w:t>CT477</w:t>
        </w:r>
      </w:hyperlink>
    </w:p>
    <w:p w14:paraId="06FB632D" w14:textId="77777777" w:rsidR="00934C2A" w:rsidRPr="00B96C9A" w:rsidRDefault="00934C2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2</w:t>
      </w:r>
      <w:r w:rsidRPr="00B96C9A">
        <w:rPr>
          <w:rFonts w:eastAsia="Times New Roman"/>
          <w:cs/>
        </w:rPr>
        <w:t>]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 xml:space="preserve">). </w:t>
      </w:r>
      <w:r w:rsidRPr="00B96C9A">
        <w:rPr>
          <w:rFonts w:eastAsia="Times New Roman"/>
        </w:rPr>
        <w:t>Information Retrieval</w:t>
      </w:r>
      <w:r w:rsidRPr="00B96C9A">
        <w:rPr>
          <w:rFonts w:eastAsia="Times New Roman"/>
          <w:cs/>
        </w:rPr>
        <w:t xml:space="preserve">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 xml:space="preserve">พฤศจิกายน </w:t>
      </w:r>
      <w:r w:rsidRPr="00B96C9A">
        <w:rPr>
          <w:rFonts w:eastAsia="Times New Roman"/>
        </w:rPr>
        <w:t>2559</w:t>
      </w:r>
      <w:r w:rsidR="00A02665" w:rsidRPr="00B96C9A">
        <w:rPr>
          <w:rFonts w:eastAsia="Times New Roman"/>
        </w:rPr>
        <w:t xml:space="preserve">,  </w:t>
      </w:r>
      <w:r w:rsidR="00C52C50" w:rsidRPr="00B96C9A">
        <w:rPr>
          <w:rFonts w:eastAsia="Times New Roman"/>
          <w:cs/>
        </w:rPr>
        <w:t xml:space="preserve"> </w:t>
      </w:r>
      <w:r w:rsidRPr="00B96C9A">
        <w:rPr>
          <w:rFonts w:eastAsia="Times New Roman"/>
          <w:cs/>
        </w:rPr>
        <w:t xml:space="preserve">จาก </w:t>
      </w:r>
      <w:r w:rsidRPr="00B96C9A">
        <w:rPr>
          <w:rFonts w:eastAsia="Times New Roman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Times New Roman"/>
        </w:rPr>
        <w:t>http</w:t>
      </w:r>
      <w:r w:rsidRPr="00B96C9A">
        <w:rPr>
          <w:rFonts w:eastAsia="Times New Roman"/>
          <w:cs/>
        </w:rPr>
        <w:t>://</w:t>
      </w:r>
      <w:r w:rsidRPr="00B96C9A">
        <w:rPr>
          <w:rFonts w:eastAsia="Times New Roman"/>
        </w:rPr>
        <w:t>instructor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ru</w:t>
      </w:r>
      <w:proofErr w:type="spellEnd"/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ac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th</w:t>
      </w:r>
      <w:proofErr w:type="spellEnd"/>
      <w:r w:rsidRPr="00B96C9A">
        <w:rPr>
          <w:rFonts w:eastAsia="Times New Roman"/>
          <w:cs/>
        </w:rPr>
        <w:t>/</w:t>
      </w:r>
      <w:proofErr w:type="spellStart"/>
      <w:r w:rsidRPr="00B96C9A">
        <w:rPr>
          <w:rFonts w:eastAsia="Times New Roman"/>
        </w:rPr>
        <w:t>urai</w:t>
      </w:r>
      <w:proofErr w:type="spellEnd"/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_1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pdf</w:t>
      </w:r>
    </w:p>
    <w:p w14:paraId="75187316" w14:textId="77777777" w:rsidR="00934C2A" w:rsidRPr="00B96C9A" w:rsidRDefault="00934C2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3</w:t>
      </w:r>
      <w:r w:rsidRPr="00B96C9A">
        <w:rPr>
          <w:rFonts w:eastAsia="Times New Roman"/>
          <w:cs/>
        </w:rPr>
        <w:t>]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 xml:space="preserve">). การวิเคราะห์คำ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 xml:space="preserve">พฤศจิกายน </w:t>
      </w:r>
      <w:r w:rsidRPr="00B96C9A">
        <w:rPr>
          <w:rFonts w:eastAsia="Times New Roman"/>
        </w:rPr>
        <w:t>2559</w:t>
      </w:r>
      <w:r w:rsidR="00A02665" w:rsidRPr="00B96C9A">
        <w:rPr>
          <w:rFonts w:eastAsia="Times New Roman"/>
        </w:rPr>
        <w:t xml:space="preserve">,  </w:t>
      </w:r>
      <w:r w:rsidR="00C52C50" w:rsidRPr="00B96C9A">
        <w:rPr>
          <w:rFonts w:eastAsia="Times New Roman"/>
          <w:cs/>
        </w:rPr>
        <w:t xml:space="preserve"> </w:t>
      </w:r>
      <w:r w:rsidRPr="00B96C9A">
        <w:rPr>
          <w:rFonts w:eastAsia="Times New Roman"/>
          <w:cs/>
        </w:rPr>
        <w:t>จาก</w:t>
      </w:r>
      <w:r w:rsidRPr="00B96C9A">
        <w:rPr>
          <w:rFonts w:eastAsia="Times New Roman"/>
          <w:cs/>
        </w:rPr>
        <w:br/>
        <w:t xml:space="preserve">       </w:t>
      </w:r>
      <w:r w:rsidRPr="00B96C9A">
        <w:rPr>
          <w:rFonts w:eastAsia="Times New Roman"/>
        </w:rPr>
        <w:t>http</w:t>
      </w:r>
      <w:r w:rsidRPr="00B96C9A">
        <w:rPr>
          <w:rFonts w:eastAsia="Times New Roman"/>
          <w:cs/>
        </w:rPr>
        <w:t>://</w:t>
      </w:r>
      <w:r w:rsidRPr="00B96C9A">
        <w:rPr>
          <w:rFonts w:eastAsia="Times New Roman"/>
        </w:rPr>
        <w:t>instructor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ruacth</w:t>
      </w:r>
      <w:proofErr w:type="spellEnd"/>
      <w:r w:rsidRPr="00B96C9A">
        <w:rPr>
          <w:rFonts w:eastAsia="Times New Roman"/>
          <w:cs/>
        </w:rPr>
        <w:t>/</w:t>
      </w:r>
      <w:proofErr w:type="spellStart"/>
      <w:r w:rsidRPr="00B96C9A">
        <w:rPr>
          <w:rFonts w:eastAsia="Times New Roman"/>
        </w:rPr>
        <w:t>urai</w:t>
      </w:r>
      <w:proofErr w:type="spellEnd"/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_3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pdf</w:t>
      </w:r>
    </w:p>
    <w:p w14:paraId="4604069B" w14:textId="77777777" w:rsidR="00934C2A" w:rsidRPr="00B96C9A" w:rsidRDefault="00934C2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4</w:t>
      </w:r>
      <w:r w:rsidRPr="00B96C9A">
        <w:rPr>
          <w:rFonts w:eastAsia="Times New Roman"/>
          <w:cs/>
        </w:rPr>
        <w:t>]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 xml:space="preserve">). การแบ่งกลุ่มข้อมูลอัตโนมัติ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 xml:space="preserve">พฤศจิกายน </w:t>
      </w:r>
      <w:r w:rsidRPr="00B96C9A">
        <w:rPr>
          <w:rFonts w:eastAsia="Times New Roman"/>
        </w:rPr>
        <w:t>2559</w:t>
      </w:r>
      <w:r w:rsidR="00A02665" w:rsidRPr="00B96C9A">
        <w:rPr>
          <w:rFonts w:eastAsia="Times New Roman"/>
        </w:rPr>
        <w:t xml:space="preserve">,  </w:t>
      </w:r>
      <w:r w:rsidR="00C52C50" w:rsidRPr="00B96C9A">
        <w:rPr>
          <w:rFonts w:eastAsia="Times New Roman"/>
          <w:cs/>
        </w:rPr>
        <w:t xml:space="preserve"> </w:t>
      </w:r>
      <w:r w:rsidRPr="00B96C9A">
        <w:rPr>
          <w:rFonts w:eastAsia="Times New Roman"/>
          <w:cs/>
        </w:rPr>
        <w:t xml:space="preserve">จาก </w:t>
      </w:r>
      <w:r w:rsidRPr="00B96C9A">
        <w:rPr>
          <w:rFonts w:eastAsia="Times New Roman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Times New Roman"/>
        </w:rPr>
        <w:t>http</w:t>
      </w:r>
      <w:r w:rsidRPr="00B96C9A">
        <w:rPr>
          <w:rFonts w:eastAsia="Times New Roman"/>
          <w:cs/>
        </w:rPr>
        <w:t xml:space="preserve">:// </w:t>
      </w:r>
      <w:r w:rsidRPr="00B96C9A">
        <w:rPr>
          <w:rFonts w:eastAsia="Times New Roman"/>
        </w:rPr>
        <w:t>instructor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ru</w:t>
      </w:r>
      <w:proofErr w:type="spellEnd"/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ac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th</w:t>
      </w:r>
      <w:proofErr w:type="spellEnd"/>
      <w:r w:rsidRPr="00B96C9A">
        <w:rPr>
          <w:rFonts w:eastAsia="Times New Roman"/>
          <w:cs/>
        </w:rPr>
        <w:t>/</w:t>
      </w:r>
      <w:proofErr w:type="spellStart"/>
      <w:r w:rsidRPr="00B96C9A">
        <w:rPr>
          <w:rFonts w:eastAsia="Times New Roman"/>
        </w:rPr>
        <w:t>urai</w:t>
      </w:r>
      <w:proofErr w:type="spellEnd"/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_5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pdf</w:t>
      </w:r>
    </w:p>
    <w:p w14:paraId="237E4CA4" w14:textId="77777777" w:rsidR="00934C2A" w:rsidRPr="00B96C9A" w:rsidRDefault="00934C2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5</w:t>
      </w:r>
      <w:r w:rsidRPr="00B96C9A">
        <w:rPr>
          <w:rFonts w:eastAsia="Times New Roman"/>
          <w:cs/>
        </w:rPr>
        <w:t>]  นายธนนท์หลีน้อย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>). การสร้างเครือข่ายคำไทยของมโนทัศน์พื้นฐานร่วมของเอนทิตี</w:t>
      </w:r>
      <w:proofErr w:type="spellStart"/>
      <w:r w:rsidRPr="00B96C9A">
        <w:rPr>
          <w:rFonts w:eastAsia="Times New Roman"/>
          <w:cs/>
        </w:rPr>
        <w:t>ลําดับ</w:t>
      </w:r>
      <w:proofErr w:type="spellEnd"/>
      <w:r w:rsidRPr="00B96C9A">
        <w:rPr>
          <w:rFonts w:eastAsia="Times New Roman"/>
          <w:cs/>
        </w:rPr>
        <w:t>ที่หนึ่งด้วย</w:t>
      </w:r>
      <w:r w:rsidRPr="00B96C9A">
        <w:rPr>
          <w:rFonts w:eastAsia="Times New Roman"/>
          <w:cs/>
        </w:rPr>
        <w:br/>
        <w:t xml:space="preserve">       วิธีการ แปลสองทางและการใช้พจนานุกรมที่สร้างด้วยวิธีการแตกตางกัน. ค้นเมื่อ </w:t>
      </w:r>
      <w:r w:rsidRPr="00B96C9A">
        <w:rPr>
          <w:rFonts w:eastAsia="Times New Roman"/>
        </w:rPr>
        <w:t>10</w:t>
      </w:r>
      <w:r w:rsidRPr="00B96C9A">
        <w:rPr>
          <w:rFonts w:eastAsia="Times New Roman"/>
          <w:cs/>
        </w:rPr>
        <w:t xml:space="preserve"> พฤศจิกายน </w:t>
      </w:r>
      <w:r w:rsidRPr="00B96C9A">
        <w:rPr>
          <w:rFonts w:eastAsia="Times New Roman"/>
        </w:rPr>
        <w:t>2559,</w:t>
      </w:r>
      <w:r w:rsidRPr="00B96C9A">
        <w:rPr>
          <w:rFonts w:eastAsia="Times New Roman"/>
          <w:cs/>
        </w:rPr>
        <w:br/>
        <w:t xml:space="preserve">       จาก </w:t>
      </w:r>
      <w:bookmarkStart w:id="204" w:name="_Hlk477473616"/>
      <w:r w:rsidRPr="00B96C9A">
        <w:fldChar w:fldCharType="begin"/>
      </w:r>
      <w:r w:rsidRPr="00B96C9A">
        <w:rPr>
          <w:rFonts w:eastAsia="Times New Roman"/>
        </w:rPr>
        <w:instrText xml:space="preserve"> HYPERLINK </w:instrText>
      </w:r>
      <w:r w:rsidRPr="00B96C9A">
        <w:rPr>
          <w:rFonts w:eastAsia="Times New Roman"/>
          <w:cs/>
        </w:rPr>
        <w:instrText>"</w:instrText>
      </w:r>
      <w:r w:rsidRPr="00B96C9A">
        <w:rPr>
          <w:rFonts w:eastAsia="Times New Roman"/>
        </w:rPr>
        <w:instrText>http</w:instrText>
      </w:r>
      <w:r w:rsidRPr="00B96C9A">
        <w:rPr>
          <w:rFonts w:eastAsia="Times New Roman"/>
          <w:cs/>
        </w:rPr>
        <w:instrText>://</w:instrText>
      </w:r>
      <w:r w:rsidRPr="00B96C9A">
        <w:rPr>
          <w:rFonts w:eastAsia="Times New Roman"/>
        </w:rPr>
        <w:instrText>www</w:instrText>
      </w:r>
      <w:r w:rsidRPr="00B96C9A">
        <w:rPr>
          <w:rFonts w:eastAsia="Times New Roman"/>
          <w:cs/>
        </w:rPr>
        <w:instrText>.</w:instrText>
      </w:r>
      <w:r w:rsidRPr="00B96C9A">
        <w:rPr>
          <w:rFonts w:eastAsia="Times New Roman"/>
        </w:rPr>
        <w:instrText>arts</w:instrText>
      </w:r>
      <w:r w:rsidRPr="00B96C9A">
        <w:rPr>
          <w:rFonts w:eastAsia="Times New Roman"/>
          <w:cs/>
        </w:rPr>
        <w:instrText>.</w:instrText>
      </w:r>
      <w:r w:rsidRPr="00B96C9A">
        <w:rPr>
          <w:rFonts w:eastAsia="Times New Roman"/>
        </w:rPr>
        <w:instrText>chula</w:instrText>
      </w:r>
      <w:r w:rsidRPr="00B96C9A">
        <w:rPr>
          <w:rFonts w:eastAsia="Times New Roman"/>
          <w:cs/>
        </w:rPr>
        <w:instrText>.</w:instrText>
      </w:r>
      <w:r w:rsidRPr="00B96C9A">
        <w:rPr>
          <w:rFonts w:eastAsia="Times New Roman"/>
        </w:rPr>
        <w:instrText>ac</w:instrText>
      </w:r>
      <w:r w:rsidRPr="00B96C9A">
        <w:rPr>
          <w:rFonts w:eastAsia="Times New Roman"/>
          <w:cs/>
        </w:rPr>
        <w:instrText>.</w:instrText>
      </w:r>
      <w:r w:rsidRPr="00B96C9A">
        <w:rPr>
          <w:rFonts w:eastAsia="Times New Roman"/>
        </w:rPr>
        <w:instrText>th</w:instrText>
      </w:r>
      <w:r w:rsidRPr="00B96C9A">
        <w:rPr>
          <w:rFonts w:eastAsia="Times New Roman"/>
          <w:cs/>
        </w:rPr>
        <w:instrText>/</w:instrText>
      </w:r>
      <w:r w:rsidRPr="00B96C9A">
        <w:rPr>
          <w:rFonts w:eastAsia="Times New Roman"/>
        </w:rPr>
        <w:instrText>~ling</w:instrText>
      </w:r>
      <w:r w:rsidRPr="00B96C9A">
        <w:rPr>
          <w:rFonts w:eastAsia="Times New Roman"/>
          <w:cs/>
        </w:rPr>
        <w:instrText>/</w:instrText>
      </w:r>
      <w:r w:rsidRPr="00B96C9A">
        <w:rPr>
          <w:rFonts w:eastAsia="Times New Roman"/>
        </w:rPr>
        <w:instrText>thesis</w:instrText>
      </w:r>
      <w:r w:rsidRPr="00B96C9A">
        <w:rPr>
          <w:rFonts w:eastAsia="Times New Roman"/>
          <w:cs/>
        </w:rPr>
        <w:instrText>/</w:instrText>
      </w:r>
      <w:r w:rsidRPr="00B96C9A">
        <w:rPr>
          <w:rFonts w:eastAsia="Times New Roman"/>
        </w:rPr>
        <w:instrText>2551MA</w:instrText>
      </w:r>
      <w:r w:rsidRPr="00B96C9A">
        <w:rPr>
          <w:rFonts w:eastAsia="Times New Roman"/>
          <w:cs/>
        </w:rPr>
        <w:instrText>-</w:instrText>
      </w:r>
      <w:r w:rsidRPr="00B96C9A">
        <w:rPr>
          <w:rFonts w:eastAsia="Times New Roman"/>
        </w:rPr>
        <w:instrText>DHANON</w:instrText>
      </w:r>
      <w:r w:rsidRPr="00B96C9A">
        <w:rPr>
          <w:rFonts w:eastAsia="Times New Roman"/>
          <w:cs/>
        </w:rPr>
        <w:instrText>.</w:instrText>
      </w:r>
      <w:r w:rsidRPr="00B96C9A">
        <w:rPr>
          <w:rFonts w:eastAsia="Times New Roman"/>
        </w:rPr>
        <w:instrText>pdf</w:instrText>
      </w:r>
      <w:r w:rsidRPr="00B96C9A">
        <w:rPr>
          <w:rFonts w:eastAsia="Times New Roman"/>
          <w:cs/>
        </w:rPr>
        <w:instrText xml:space="preserve">" </w:instrText>
      </w:r>
      <w:r w:rsidRPr="00B96C9A">
        <w:rPr>
          <w:rFonts w:eastAsia="Times New Roman"/>
        </w:rPr>
        <w:fldChar w:fldCharType="separate"/>
      </w:r>
      <w:r w:rsidRPr="00B96C9A">
        <w:rPr>
          <w:rFonts w:eastAsia="Times New Roman"/>
        </w:rPr>
        <w:t>http</w:t>
      </w:r>
      <w:r w:rsidRPr="00B96C9A">
        <w:rPr>
          <w:rFonts w:eastAsia="Times New Roman"/>
          <w:cs/>
        </w:rPr>
        <w:t>://</w:t>
      </w:r>
      <w:r w:rsidRPr="00B96C9A">
        <w:rPr>
          <w:rFonts w:eastAsia="Times New Roman"/>
        </w:rPr>
        <w:t>www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arts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chula</w:t>
      </w:r>
      <w:proofErr w:type="spellEnd"/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ac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th</w:t>
      </w:r>
      <w:proofErr w:type="spellEnd"/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~ling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thesis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2551MA</w:t>
      </w:r>
      <w:r w:rsidRPr="00B96C9A">
        <w:rPr>
          <w:rFonts w:eastAsia="Times New Roman"/>
          <w:cs/>
        </w:rPr>
        <w:t>-</w:t>
      </w:r>
      <w:r w:rsidRPr="00B96C9A">
        <w:rPr>
          <w:rFonts w:eastAsia="Times New Roman"/>
        </w:rPr>
        <w:t>DHANON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pdf</w:t>
      </w:r>
      <w:r w:rsidRPr="00B96C9A">
        <w:fldChar w:fldCharType="end"/>
      </w:r>
      <w:bookmarkEnd w:id="204"/>
    </w:p>
    <w:p w14:paraId="3F4EEB5F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6</w:t>
      </w:r>
      <w:r w:rsidRPr="00B96C9A">
        <w:rPr>
          <w:rFonts w:eastAsia="Calibri"/>
          <w:cs/>
        </w:rPr>
        <w:t>]  ผศ.อุไร ทองหัว</w:t>
      </w:r>
      <w:proofErr w:type="spellStart"/>
      <w:r w:rsidRPr="00B96C9A">
        <w:rPr>
          <w:rFonts w:eastAsia="Calibri"/>
          <w:cs/>
        </w:rPr>
        <w:t>ไผ</w:t>
      </w:r>
      <w:proofErr w:type="spellEnd"/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554</w:t>
      </w:r>
      <w:r w:rsidRPr="00B96C9A">
        <w:rPr>
          <w:rFonts w:eastAsia="Calibri"/>
          <w:cs/>
        </w:rPr>
        <w:t xml:space="preserve">). การจัดเก็บและค้นคืนสารสนเทศ. ค้นเมื่อ </w:t>
      </w:r>
      <w:r w:rsidRPr="00B96C9A">
        <w:rPr>
          <w:rFonts w:eastAsia="Calibri"/>
        </w:rPr>
        <w:t xml:space="preserve">10 </w:t>
      </w:r>
      <w:r w:rsidRPr="00B96C9A">
        <w:rPr>
          <w:rFonts w:eastAsia="Calibri"/>
          <w:cs/>
        </w:rPr>
        <w:t xml:space="preserve">พฤศจิกายน </w:t>
      </w:r>
      <w:r w:rsidRPr="00B96C9A">
        <w:rPr>
          <w:rFonts w:eastAsia="Calibri"/>
        </w:rPr>
        <w:t>2559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>จาก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http</w:t>
      </w:r>
      <w:r w:rsidRPr="00B96C9A">
        <w:rPr>
          <w:rFonts w:eastAsia="Calibri"/>
          <w:cs/>
        </w:rPr>
        <w:t>://</w:t>
      </w:r>
      <w:r w:rsidRPr="00B96C9A">
        <w:rPr>
          <w:rFonts w:eastAsia="Calibri"/>
        </w:rPr>
        <w:t>Irm78</w:t>
      </w:r>
      <w:r w:rsidRPr="00B96C9A">
        <w:rPr>
          <w:rFonts w:eastAsia="Calibri"/>
          <w:cs/>
        </w:rPr>
        <w:t>.</w:t>
      </w:r>
      <w:proofErr w:type="spellStart"/>
      <w:r w:rsidRPr="00B96C9A">
        <w:rPr>
          <w:rFonts w:eastAsia="Calibri"/>
        </w:rPr>
        <w:t>blogspot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com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2011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12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blog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post</w:t>
      </w:r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html</w:t>
      </w:r>
    </w:p>
    <w:p w14:paraId="51A87367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[7]  </w:t>
      </w:r>
      <w:proofErr w:type="spellStart"/>
      <w:r w:rsidRPr="00B96C9A">
        <w:rPr>
          <w:rFonts w:eastAsia="Calibri"/>
        </w:rPr>
        <w:t>Suphakit</w:t>
      </w:r>
      <w:proofErr w:type="spellEnd"/>
      <w:r w:rsidRPr="00B96C9A">
        <w:rPr>
          <w:rFonts w:eastAsia="Calibri"/>
        </w:rPr>
        <w:t xml:space="preserve"> </w:t>
      </w:r>
      <w:proofErr w:type="spellStart"/>
      <w:r w:rsidRPr="00B96C9A">
        <w:rPr>
          <w:rFonts w:eastAsia="Calibri"/>
        </w:rPr>
        <w:t>Annoppornchai</w:t>
      </w:r>
      <w:proofErr w:type="spellEnd"/>
      <w:r w:rsidRPr="00B96C9A">
        <w:rPr>
          <w:rFonts w:eastAsia="Calibri"/>
          <w:cs/>
        </w:rPr>
        <w:t xml:space="preserve">. (2560). </w:t>
      </w:r>
      <w:r w:rsidRPr="00B96C9A">
        <w:rPr>
          <w:rFonts w:eastAsia="Calibri"/>
        </w:rPr>
        <w:t xml:space="preserve">RESTful </w:t>
      </w:r>
      <w:r w:rsidRPr="00B96C9A">
        <w:rPr>
          <w:rFonts w:eastAsia="Calibri"/>
          <w:cs/>
        </w:rPr>
        <w:t xml:space="preserve">คืออะไร </w:t>
      </w:r>
      <w:r w:rsidRPr="00B96C9A">
        <w:rPr>
          <w:rFonts w:eastAsia="Calibri"/>
        </w:rPr>
        <w:t xml:space="preserve">REST </w:t>
      </w:r>
      <w:r w:rsidRPr="00B96C9A">
        <w:rPr>
          <w:rFonts w:eastAsia="Calibri"/>
          <w:cs/>
        </w:rPr>
        <w:t xml:space="preserve">คือ การสื่อสารแลกเปลี่ยนข้อมูลผ่าน 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webservice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>จาก</w:t>
      </w:r>
      <w:r w:rsidRPr="00B96C9A">
        <w:rPr>
          <w:rFonts w:eastAsia="Times New Roman"/>
          <w:cs/>
        </w:rPr>
        <w:t xml:space="preserve"> </w:t>
      </w:r>
      <w:r w:rsidRPr="00B96C9A">
        <w:rPr>
          <w:rFonts w:eastAsia="Calibri"/>
        </w:rPr>
        <w:t>https</w:t>
      </w:r>
      <w:r w:rsidRPr="00B96C9A">
        <w:rPr>
          <w:rFonts w:eastAsia="Calibri"/>
          <w:cs/>
        </w:rPr>
        <w:t>://</w:t>
      </w:r>
      <w:proofErr w:type="spellStart"/>
      <w:r w:rsidRPr="00B96C9A">
        <w:rPr>
          <w:rFonts w:eastAsia="Calibri"/>
        </w:rPr>
        <w:t>saixiii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com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what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is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restful</w:t>
      </w:r>
      <w:r w:rsidRPr="00B96C9A">
        <w:rPr>
          <w:rFonts w:eastAsia="Calibri"/>
          <w:cs/>
        </w:rPr>
        <w:t>/</w:t>
      </w:r>
    </w:p>
    <w:p w14:paraId="466012BB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8]  บารมี โอสธีรกุล (</w:t>
      </w:r>
      <w:proofErr w:type="spellStart"/>
      <w:r w:rsidRPr="00B96C9A">
        <w:rPr>
          <w:rFonts w:eastAsia="Calibri"/>
        </w:rPr>
        <w:t>Baramee</w:t>
      </w:r>
      <w:proofErr w:type="spellEnd"/>
      <w:r w:rsidRPr="00B96C9A">
        <w:rPr>
          <w:rFonts w:eastAsia="Calibri"/>
        </w:rPr>
        <w:t xml:space="preserve"> </w:t>
      </w:r>
      <w:proofErr w:type="spellStart"/>
      <w:r w:rsidRPr="00B96C9A">
        <w:rPr>
          <w:rFonts w:eastAsia="Calibri"/>
        </w:rPr>
        <w:t>Osateerakul</w:t>
      </w:r>
      <w:proofErr w:type="spellEnd"/>
      <w:r w:rsidRPr="00B96C9A">
        <w:rPr>
          <w:rFonts w:eastAsia="Calibri"/>
          <w:cs/>
        </w:rPr>
        <w:t>)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</w:rPr>
        <w:t xml:space="preserve">&amp; </w:t>
      </w:r>
      <w:r w:rsidRPr="00B96C9A">
        <w:rPr>
          <w:rFonts w:eastAsia="Calibri"/>
          <w:cs/>
        </w:rPr>
        <w:t>ธวัชชัย งามสันติวงศ์ (</w:t>
      </w:r>
      <w:proofErr w:type="spellStart"/>
      <w:r w:rsidRPr="00B96C9A">
        <w:rPr>
          <w:rFonts w:eastAsia="Calibri"/>
        </w:rPr>
        <w:t>Thavtchai</w:t>
      </w:r>
      <w:proofErr w:type="spellEnd"/>
      <w:r w:rsidRPr="00B96C9A">
        <w:rPr>
          <w:rFonts w:eastAsia="Calibri"/>
        </w:rPr>
        <w:t xml:space="preserve"> </w:t>
      </w:r>
      <w:proofErr w:type="spellStart"/>
      <w:r w:rsidRPr="00B96C9A">
        <w:rPr>
          <w:rFonts w:eastAsia="Calibri"/>
        </w:rPr>
        <w:t>Ngamsantivong</w:t>
      </w:r>
      <w:proofErr w:type="spellEnd"/>
      <w:r w:rsidRPr="00B96C9A">
        <w:rPr>
          <w:rFonts w:eastAsia="Calibri"/>
          <w:cs/>
        </w:rPr>
        <w:t xml:space="preserve">). (2556).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>ระบบเทียบโอนรายวิชาโดยใช้แบบจำลองเวกเตอร์สเปซ (</w:t>
      </w:r>
      <w:r w:rsidRPr="00B96C9A">
        <w:rPr>
          <w:rFonts w:eastAsia="Calibri"/>
        </w:rPr>
        <w:t>Course Credit Transfer System Using Vector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Space Mode</w:t>
      </w:r>
      <w:r w:rsidRPr="00B96C9A">
        <w:rPr>
          <w:rFonts w:eastAsia="Calibri"/>
          <w:cs/>
        </w:rPr>
        <w:t xml:space="preserve">) </w:t>
      </w:r>
      <w:r w:rsidR="00A02665" w:rsidRPr="00B96C9A">
        <w:rPr>
          <w:rFonts w:eastAsia="Calibri"/>
          <w:cs/>
        </w:rPr>
        <w:t xml:space="preserve">:  </w:t>
      </w:r>
      <w:r w:rsidRPr="00B96C9A">
        <w:rPr>
          <w:rFonts w:eastAsia="Calibri"/>
        </w:rPr>
        <w:t>The 2nd STOU Graduate Research Conference</w:t>
      </w:r>
      <w:r w:rsidR="0090051F" w:rsidRPr="00B96C9A">
        <w:rPr>
          <w:color w:val="222222"/>
          <w:sz w:val="19"/>
          <w:szCs w:val="19"/>
          <w:shd w:val="clear" w:color="auto" w:fill="FFFFFF"/>
        </w:rPr>
        <w:t xml:space="preserve"> Wikipedia</w:t>
      </w:r>
    </w:p>
    <w:p w14:paraId="6EBB6161" w14:textId="77777777" w:rsidR="0090051F" w:rsidRPr="00B96C9A" w:rsidRDefault="0090051F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9</w:t>
      </w:r>
      <w:r w:rsidRPr="00B96C9A">
        <w:rPr>
          <w:rFonts w:eastAsia="Calibri"/>
          <w:cs/>
        </w:rPr>
        <w:t xml:space="preserve">]  </w:t>
      </w:r>
      <w:r w:rsidRPr="00B96C9A">
        <w:rPr>
          <w:rFonts w:eastAsia="Calibri"/>
        </w:rPr>
        <w:t>Wikipedia,</w:t>
      </w:r>
      <w:r w:rsidRPr="00B96C9A">
        <w:rPr>
          <w:rFonts w:eastAsia="Calibri"/>
          <w:cs/>
        </w:rPr>
        <w:t xml:space="preserve"> (2017). </w:t>
      </w:r>
      <w:r w:rsidR="00A44C57" w:rsidRPr="00B96C9A">
        <w:rPr>
          <w:rFonts w:eastAsia="Calibri"/>
        </w:rPr>
        <w:t>Okapi BM25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15</w:t>
      </w:r>
      <w:r w:rsidRPr="00B96C9A">
        <w:rPr>
          <w:rFonts w:eastAsia="Calibri"/>
          <w:cs/>
        </w:rPr>
        <w:t xml:space="preserve"> พฤ</w:t>
      </w:r>
      <w:r w:rsidR="00D421BE" w:rsidRPr="00B96C9A">
        <w:rPr>
          <w:rFonts w:eastAsia="Calibri"/>
          <w:cs/>
        </w:rPr>
        <w:t>ศ</w:t>
      </w:r>
      <w:r w:rsidRPr="00B96C9A">
        <w:rPr>
          <w:rFonts w:eastAsia="Calibri"/>
          <w:cs/>
        </w:rPr>
        <w:t xml:space="preserve">จิกายน </w:t>
      </w:r>
      <w:r w:rsidRPr="00B96C9A">
        <w:rPr>
          <w:rFonts w:eastAsia="Calibri"/>
        </w:rPr>
        <w:t xml:space="preserve">2560, </w:t>
      </w:r>
      <w:r w:rsidRPr="00B96C9A">
        <w:rPr>
          <w:rFonts w:eastAsia="Calibri"/>
          <w:cs/>
        </w:rPr>
        <w:t>จาก</w:t>
      </w:r>
      <w:r w:rsidRPr="00B96C9A">
        <w:rPr>
          <w:rFonts w:eastAsia="Times New Roman"/>
          <w:cs/>
        </w:rPr>
        <w:t xml:space="preserve"> </w:t>
      </w:r>
      <w:r w:rsidR="00A44C57" w:rsidRPr="00B96C9A">
        <w:rPr>
          <w:rFonts w:eastAsia="Calibri"/>
        </w:rPr>
        <w:t>https</w:t>
      </w:r>
      <w:r w:rsidR="00A44C57" w:rsidRPr="00B96C9A">
        <w:rPr>
          <w:rFonts w:eastAsia="Calibri"/>
          <w:cs/>
        </w:rPr>
        <w:t>://</w:t>
      </w:r>
      <w:proofErr w:type="spellStart"/>
      <w:r w:rsidR="00A44C57" w:rsidRPr="00B96C9A">
        <w:rPr>
          <w:rFonts w:eastAsia="Calibri"/>
        </w:rPr>
        <w:t>en</w:t>
      </w:r>
      <w:proofErr w:type="spellEnd"/>
      <w:r w:rsidR="00A44C57" w:rsidRPr="00B96C9A">
        <w:rPr>
          <w:rFonts w:eastAsia="Calibri"/>
          <w:cs/>
        </w:rPr>
        <w:t>.</w:t>
      </w:r>
      <w:proofErr w:type="spellStart"/>
      <w:r w:rsidR="00A44C57" w:rsidRPr="00B96C9A">
        <w:rPr>
          <w:rFonts w:eastAsia="Calibri"/>
        </w:rPr>
        <w:t>wikipedia</w:t>
      </w:r>
      <w:proofErr w:type="spellEnd"/>
      <w:r w:rsidR="00A44C57" w:rsidRPr="00B96C9A">
        <w:rPr>
          <w:rFonts w:eastAsia="Calibri"/>
          <w:cs/>
        </w:rPr>
        <w:t>.</w:t>
      </w:r>
      <w:r w:rsidR="00A44C57" w:rsidRPr="00B96C9A">
        <w:rPr>
          <w:rFonts w:eastAsia="Calibri"/>
        </w:rPr>
        <w:t>org</w:t>
      </w:r>
      <w:r w:rsidR="00A44C57" w:rsidRPr="00B96C9A">
        <w:rPr>
          <w:rFonts w:eastAsia="Calibri"/>
          <w:cs/>
        </w:rPr>
        <w:t>/</w:t>
      </w:r>
      <w:r w:rsidR="00A44C57" w:rsidRPr="00B96C9A">
        <w:rPr>
          <w:rFonts w:eastAsia="Calibri"/>
        </w:rPr>
        <w:t>wiki</w:t>
      </w:r>
      <w:r w:rsidR="00A44C57" w:rsidRPr="00B96C9A">
        <w:rPr>
          <w:rFonts w:eastAsia="Calibri"/>
          <w:cs/>
        </w:rPr>
        <w:t>/</w:t>
      </w:r>
      <w:r w:rsidR="00A44C57" w:rsidRPr="00B96C9A">
        <w:rPr>
          <w:rFonts w:eastAsia="Calibri"/>
        </w:rPr>
        <w:br/>
      </w:r>
      <w:r w:rsidR="00A44C57" w:rsidRPr="00B96C9A">
        <w:rPr>
          <w:rFonts w:eastAsia="Calibri"/>
          <w:cs/>
        </w:rPr>
        <w:t xml:space="preserve">      </w:t>
      </w:r>
      <w:r w:rsidR="00A44C57" w:rsidRPr="00B96C9A">
        <w:rPr>
          <w:rFonts w:eastAsia="Calibri"/>
        </w:rPr>
        <w:t xml:space="preserve">Okapi_BM25 </w:t>
      </w:r>
    </w:p>
    <w:p w14:paraId="2593B117" w14:textId="77777777" w:rsidR="00A44C57" w:rsidRPr="00B96C9A" w:rsidRDefault="00A44C57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="003C72B9" w:rsidRPr="00B96C9A">
        <w:rPr>
          <w:rFonts w:eastAsia="Calibri"/>
          <w:cs/>
        </w:rPr>
        <w:t>10</w:t>
      </w:r>
      <w:r w:rsidRPr="00B96C9A">
        <w:rPr>
          <w:rFonts w:eastAsia="Calibri"/>
          <w:cs/>
        </w:rPr>
        <w:t xml:space="preserve">]  </w:t>
      </w:r>
      <w:r w:rsidRPr="00B96C9A">
        <w:rPr>
          <w:rFonts w:eastAsia="Calibri"/>
        </w:rPr>
        <w:t>Wikipedia,</w:t>
      </w:r>
      <w:r w:rsidRPr="00B96C9A">
        <w:rPr>
          <w:rFonts w:eastAsia="Calibri"/>
          <w:cs/>
        </w:rPr>
        <w:t xml:space="preserve"> (2017). </w:t>
      </w:r>
      <w:proofErr w:type="spellStart"/>
      <w:r w:rsidRPr="00B96C9A">
        <w:rPr>
          <w:rFonts w:eastAsia="Calibri"/>
        </w:rPr>
        <w:t>tf</w:t>
      </w:r>
      <w:proofErr w:type="spellEnd"/>
      <w:r w:rsidRPr="00B96C9A">
        <w:rPr>
          <w:rFonts w:eastAsia="Calibri"/>
          <w:cs/>
        </w:rPr>
        <w:t>–</w:t>
      </w:r>
      <w:proofErr w:type="spellStart"/>
      <w:r w:rsidRPr="00B96C9A">
        <w:rPr>
          <w:rFonts w:eastAsia="Calibri"/>
        </w:rPr>
        <w:t>idf</w:t>
      </w:r>
      <w:proofErr w:type="spellEnd"/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15</w:t>
      </w:r>
      <w:r w:rsidRPr="00B96C9A">
        <w:rPr>
          <w:rFonts w:eastAsia="Calibri"/>
          <w:cs/>
        </w:rPr>
        <w:t xml:space="preserve"> พฤ</w:t>
      </w:r>
      <w:r w:rsidR="00D421BE" w:rsidRPr="00B96C9A">
        <w:rPr>
          <w:rFonts w:eastAsia="Calibri"/>
          <w:cs/>
        </w:rPr>
        <w:t>ศ</w:t>
      </w:r>
      <w:r w:rsidRPr="00B96C9A">
        <w:rPr>
          <w:rFonts w:eastAsia="Calibri"/>
          <w:cs/>
        </w:rPr>
        <w:t xml:space="preserve">จิกายน </w:t>
      </w:r>
      <w:r w:rsidRPr="00B96C9A">
        <w:rPr>
          <w:rFonts w:eastAsia="Calibri"/>
        </w:rPr>
        <w:t xml:space="preserve">2560, </w:t>
      </w:r>
      <w:r w:rsidRPr="00B96C9A">
        <w:rPr>
          <w:rFonts w:eastAsia="Calibri"/>
          <w:cs/>
        </w:rPr>
        <w:t>จาก</w:t>
      </w:r>
      <w:r w:rsidRPr="00B96C9A">
        <w:rPr>
          <w:rFonts w:eastAsia="Times New Roman"/>
          <w:cs/>
        </w:rPr>
        <w:t xml:space="preserve"> </w:t>
      </w:r>
      <w:r w:rsidRPr="00B96C9A">
        <w:rPr>
          <w:rFonts w:eastAsia="Calibri"/>
        </w:rPr>
        <w:t>https</w:t>
      </w:r>
      <w:r w:rsidRPr="00B96C9A">
        <w:rPr>
          <w:rFonts w:eastAsia="Calibri"/>
          <w:cs/>
        </w:rPr>
        <w:t>://</w:t>
      </w:r>
      <w:proofErr w:type="spellStart"/>
      <w:r w:rsidRPr="00B96C9A">
        <w:rPr>
          <w:rFonts w:eastAsia="Calibri"/>
        </w:rPr>
        <w:t>en</w:t>
      </w:r>
      <w:proofErr w:type="spellEnd"/>
      <w:r w:rsidRPr="00B96C9A">
        <w:rPr>
          <w:rFonts w:eastAsia="Calibri"/>
          <w:cs/>
        </w:rPr>
        <w:t>.</w:t>
      </w:r>
      <w:proofErr w:type="spellStart"/>
      <w:r w:rsidRPr="00B96C9A">
        <w:rPr>
          <w:rFonts w:eastAsia="Calibri"/>
        </w:rPr>
        <w:t>wikipedia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org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wiki</w:t>
      </w:r>
      <w:r w:rsidRPr="00B96C9A">
        <w:rPr>
          <w:rFonts w:eastAsia="Calibri"/>
          <w:cs/>
        </w:rPr>
        <w:t>/</w:t>
      </w:r>
      <w:proofErr w:type="spellStart"/>
      <w:r w:rsidRPr="00B96C9A">
        <w:rPr>
          <w:rFonts w:eastAsia="Calibri"/>
        </w:rPr>
        <w:t>Tf</w:t>
      </w:r>
      <w:proofErr w:type="spellEnd"/>
      <w:r w:rsidRPr="00B96C9A">
        <w:rPr>
          <w:rFonts w:eastAsia="Calibri"/>
          <w:cs/>
        </w:rPr>
        <w:t>–</w:t>
      </w:r>
      <w:r w:rsidRPr="00B96C9A">
        <w:rPr>
          <w:rFonts w:eastAsia="Calibri"/>
        </w:rPr>
        <w:br/>
      </w:r>
      <w:r w:rsidRPr="00B96C9A">
        <w:rPr>
          <w:rFonts w:eastAsia="Calibri"/>
          <w:cs/>
        </w:rPr>
        <w:t xml:space="preserve">       </w:t>
      </w:r>
      <w:proofErr w:type="spellStart"/>
      <w:r w:rsidRPr="00B96C9A">
        <w:rPr>
          <w:rFonts w:eastAsia="Calibri"/>
        </w:rPr>
        <w:t>idf#Mathematical_details</w:t>
      </w:r>
      <w:proofErr w:type="spellEnd"/>
    </w:p>
    <w:p w14:paraId="2DFD73BB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="00716036" w:rsidRPr="00B96C9A">
        <w:rPr>
          <w:rFonts w:eastAsia="Calibri"/>
        </w:rPr>
        <w:t>11</w:t>
      </w:r>
      <w:r w:rsidRPr="00B96C9A">
        <w:rPr>
          <w:rFonts w:eastAsia="Calibri"/>
          <w:cs/>
        </w:rPr>
        <w:t xml:space="preserve">]  </w:t>
      </w:r>
      <w:r w:rsidRPr="00B96C9A">
        <w:rPr>
          <w:rFonts w:eastAsia="Calibri"/>
        </w:rPr>
        <w:t xml:space="preserve">Mamatha </w:t>
      </w:r>
      <w:proofErr w:type="spellStart"/>
      <w:r w:rsidRPr="00B96C9A">
        <w:rPr>
          <w:rFonts w:eastAsia="Calibri"/>
        </w:rPr>
        <w:t>Balipa</w:t>
      </w:r>
      <w:proofErr w:type="spellEnd"/>
      <w:r w:rsidR="00A02665" w:rsidRPr="00B96C9A">
        <w:rPr>
          <w:rFonts w:eastAsia="Calibri"/>
        </w:rPr>
        <w:t>,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</w:rPr>
        <w:t xml:space="preserve">&amp; </w:t>
      </w:r>
      <w:proofErr w:type="spellStart"/>
      <w:r w:rsidRPr="00B96C9A">
        <w:rPr>
          <w:rFonts w:eastAsia="Calibri"/>
        </w:rPr>
        <w:t>Balasubramani</w:t>
      </w:r>
      <w:proofErr w:type="spellEnd"/>
      <w:r w:rsidRPr="00B96C9A">
        <w:rPr>
          <w:rFonts w:eastAsia="Calibri"/>
        </w:rPr>
        <w:t xml:space="preserve"> R</w:t>
      </w:r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015</w:t>
      </w:r>
      <w:r w:rsidRPr="00B96C9A">
        <w:rPr>
          <w:rFonts w:eastAsia="Calibri"/>
          <w:cs/>
        </w:rPr>
        <w:t xml:space="preserve">). </w:t>
      </w:r>
      <w:r w:rsidRPr="00B96C9A">
        <w:rPr>
          <w:rFonts w:eastAsia="Calibri"/>
        </w:rPr>
        <w:t xml:space="preserve">Search Engine using Apache Lucene </w:t>
      </w:r>
      <w:r w:rsidR="00A02665" w:rsidRPr="00B96C9A">
        <w:rPr>
          <w:rFonts w:eastAsia="Calibri"/>
          <w:cs/>
        </w:rPr>
        <w:t xml:space="preserve">:  </w:t>
      </w:r>
      <w:r w:rsidRPr="00B96C9A">
        <w:rPr>
          <w:rFonts w:eastAsia="Calibri"/>
        </w:rPr>
        <w:t xml:space="preserve">International 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Journal of Computer Applications</w:t>
      </w:r>
      <w:r w:rsidRPr="00B96C9A">
        <w:rPr>
          <w:rFonts w:eastAsia="Calibri"/>
          <w:cs/>
        </w:rPr>
        <w:t>.</w:t>
      </w:r>
    </w:p>
    <w:p w14:paraId="6F4DA57F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="00716036" w:rsidRPr="00B96C9A">
        <w:rPr>
          <w:rFonts w:eastAsia="Calibri"/>
        </w:rPr>
        <w:t>2</w:t>
      </w:r>
      <w:r w:rsidRPr="00B96C9A">
        <w:rPr>
          <w:rFonts w:eastAsia="Calibri"/>
          <w:cs/>
        </w:rPr>
        <w:t xml:space="preserve">]  </w:t>
      </w:r>
      <w:r w:rsidRPr="00B96C9A">
        <w:rPr>
          <w:rFonts w:eastAsia="Calibri"/>
        </w:rPr>
        <w:t>Yong Zhang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</w:rPr>
        <w:t>&amp; Jian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lin Li</w:t>
      </w:r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009</w:t>
      </w:r>
      <w:r w:rsidRPr="00B96C9A">
        <w:rPr>
          <w:rFonts w:eastAsia="Calibri"/>
          <w:cs/>
        </w:rPr>
        <w:t xml:space="preserve">). </w:t>
      </w:r>
      <w:r w:rsidRPr="00B96C9A">
        <w:rPr>
          <w:rFonts w:eastAsia="Calibri"/>
        </w:rPr>
        <w:t>Research and Improvement of Search Engine Based on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Lucene</w:t>
      </w:r>
      <w:r w:rsidRPr="00B96C9A">
        <w:rPr>
          <w:rFonts w:eastAsia="Calibri"/>
          <w:cs/>
        </w:rPr>
        <w:t xml:space="preserve"> </w:t>
      </w:r>
      <w:r w:rsidR="00A02665" w:rsidRPr="00B96C9A">
        <w:rPr>
          <w:rFonts w:eastAsia="Calibri"/>
          <w:cs/>
        </w:rPr>
        <w:t xml:space="preserve">:  </w:t>
      </w:r>
      <w:r w:rsidRPr="00B96C9A">
        <w:rPr>
          <w:rFonts w:eastAsia="Calibri"/>
        </w:rPr>
        <w:t>2009 International Conference on Intelligent Human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Machine Systems and</w:t>
      </w:r>
      <w:r w:rsidRPr="00B96C9A">
        <w:rPr>
          <w:rFonts w:eastAsia="Calibri"/>
        </w:rPr>
        <w:br/>
      </w:r>
      <w:r w:rsidRPr="00B96C9A">
        <w:rPr>
          <w:rFonts w:eastAsia="Calibri"/>
          <w:cs/>
        </w:rPr>
        <w:t xml:space="preserve">       </w:t>
      </w:r>
      <w:r w:rsidRPr="00B96C9A">
        <w:rPr>
          <w:rFonts w:eastAsia="Calibri"/>
        </w:rPr>
        <w:t>Cybernetics</w:t>
      </w:r>
      <w:r w:rsidRPr="00B96C9A">
        <w:rPr>
          <w:rFonts w:eastAsia="Calibri"/>
          <w:cs/>
        </w:rPr>
        <w:t>.</w:t>
      </w:r>
    </w:p>
    <w:p w14:paraId="10D2EDCE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1</w:t>
      </w:r>
      <w:r w:rsidR="00716036" w:rsidRPr="00B96C9A">
        <w:rPr>
          <w:rFonts w:eastAsia="Calibri"/>
        </w:rPr>
        <w:t>3</w:t>
      </w:r>
      <w:r w:rsidRPr="00B96C9A">
        <w:rPr>
          <w:rFonts w:eastAsia="Calibri"/>
          <w:cs/>
        </w:rPr>
        <w:t xml:space="preserve">]  </w:t>
      </w:r>
      <w:proofErr w:type="spellStart"/>
      <w:r w:rsidRPr="00B96C9A">
        <w:rPr>
          <w:rFonts w:eastAsia="Calibri"/>
          <w:spacing w:val="-2"/>
        </w:rPr>
        <w:t>Withoon</w:t>
      </w:r>
      <w:proofErr w:type="spellEnd"/>
      <w:r w:rsidRPr="00B96C9A">
        <w:rPr>
          <w:rFonts w:eastAsia="Calibri"/>
          <w:spacing w:val="-2"/>
        </w:rPr>
        <w:t xml:space="preserve"> Wangsa</w:t>
      </w:r>
      <w:r w:rsidRPr="00B96C9A">
        <w:rPr>
          <w:rFonts w:eastAsia="Calibri"/>
          <w:spacing w:val="-2"/>
          <w:cs/>
        </w:rPr>
        <w:t>-</w:t>
      </w:r>
      <w:proofErr w:type="spellStart"/>
      <w:r w:rsidRPr="00B96C9A">
        <w:rPr>
          <w:rFonts w:eastAsia="Calibri"/>
          <w:spacing w:val="-2"/>
        </w:rPr>
        <w:t>nguankit</w:t>
      </w:r>
      <w:proofErr w:type="spellEnd"/>
      <w:r w:rsidRPr="00B96C9A">
        <w:rPr>
          <w:rFonts w:eastAsia="Calibri"/>
          <w:cs/>
        </w:rPr>
        <w:t xml:space="preserve">. (2555). แนะนำ </w:t>
      </w:r>
      <w:r w:rsidRPr="00B96C9A">
        <w:rPr>
          <w:rFonts w:eastAsia="Calibri"/>
        </w:rPr>
        <w:t xml:space="preserve">HTML5 </w:t>
      </w:r>
      <w:r w:rsidRPr="00B96C9A">
        <w:rPr>
          <w:rFonts w:eastAsia="Calibri"/>
          <w:cs/>
        </w:rPr>
        <w:t xml:space="preserve">แบบอ่านจบต้องรู้บ้าง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>จาก</w:t>
      </w:r>
      <w:r w:rsidRPr="00B96C9A">
        <w:rPr>
          <w:rFonts w:eastAsia="Times New Roman"/>
          <w:cs/>
        </w:rPr>
        <w:t xml:space="preserve"> </w:t>
      </w:r>
      <w:r w:rsidRPr="00B96C9A">
        <w:rPr>
          <w:rFonts w:eastAsia="Calibri"/>
        </w:rPr>
        <w:t>http</w:t>
      </w:r>
      <w:r w:rsidRPr="00B96C9A">
        <w:rPr>
          <w:rFonts w:eastAsia="Calibri"/>
          <w:cs/>
        </w:rPr>
        <w:t>://</w:t>
      </w:r>
      <w:r w:rsidRPr="00B96C9A">
        <w:rPr>
          <w:rFonts w:eastAsia="Calibri"/>
        </w:rPr>
        <w:t>www</w:t>
      </w:r>
      <w:r w:rsidRPr="00B96C9A">
        <w:rPr>
          <w:rFonts w:eastAsia="Calibri"/>
          <w:cs/>
        </w:rPr>
        <w:t>.</w:t>
      </w:r>
      <w:proofErr w:type="spellStart"/>
      <w:r w:rsidRPr="00B96C9A">
        <w:rPr>
          <w:rFonts w:eastAsia="Calibri"/>
        </w:rPr>
        <w:t>slideshare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net</w:t>
      </w:r>
      <w:r w:rsidRPr="00B96C9A">
        <w:rPr>
          <w:rFonts w:eastAsia="Calibri"/>
          <w:cs/>
        </w:rPr>
        <w:t>/</w:t>
      </w:r>
      <w:proofErr w:type="spellStart"/>
      <w:r w:rsidRPr="00B96C9A">
        <w:rPr>
          <w:rFonts w:eastAsia="Calibri"/>
        </w:rPr>
        <w:t>wangsasoft</w:t>
      </w:r>
      <w:proofErr w:type="spellEnd"/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html5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14721952</w:t>
      </w:r>
    </w:p>
    <w:p w14:paraId="06F9A446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1</w:t>
      </w:r>
      <w:r w:rsidR="00716036" w:rsidRPr="00B96C9A">
        <w:rPr>
          <w:rFonts w:eastAsia="Calibri"/>
        </w:rPr>
        <w:t>4</w:t>
      </w:r>
      <w:r w:rsidRPr="00B96C9A">
        <w:rPr>
          <w:rFonts w:eastAsia="Calibri"/>
          <w:cs/>
        </w:rPr>
        <w:t xml:space="preserve">]  </w:t>
      </w:r>
      <w:proofErr w:type="spellStart"/>
      <w:r w:rsidRPr="00B96C9A">
        <w:rPr>
          <w:rFonts w:eastAsia="Calibri"/>
          <w:spacing w:val="-2"/>
        </w:rPr>
        <w:t>mindphp</w:t>
      </w:r>
      <w:proofErr w:type="spellEnd"/>
      <w:r w:rsidRPr="00B96C9A">
        <w:rPr>
          <w:rFonts w:eastAsia="Calibri"/>
          <w:cs/>
        </w:rPr>
        <w:t xml:space="preserve">. (2555). </w:t>
      </w:r>
      <w:r w:rsidRPr="00B96C9A">
        <w:rPr>
          <w:rFonts w:eastAsia="Calibri"/>
        </w:rPr>
        <w:t xml:space="preserve">CSS </w:t>
      </w:r>
      <w:r w:rsidRPr="00B96C9A">
        <w:rPr>
          <w:rFonts w:eastAsia="Calibri"/>
          <w:cs/>
        </w:rPr>
        <w:t xml:space="preserve">คืออะไร ซีเอสเอส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>จาก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 xml:space="preserve">. </w:t>
      </w:r>
      <w:proofErr w:type="spellStart"/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  <w:cs/>
        </w:rPr>
        <w:t>คู่มือ/73-คืออะไร/</w:t>
      </w:r>
      <w:r w:rsidRPr="00B96C9A">
        <w:rPr>
          <w:rFonts w:eastAsia="Calibri"/>
          <w:cs/>
        </w:rPr>
        <w:t>2193-</w:t>
      </w:r>
      <w:proofErr w:type="spellStart"/>
      <w:r w:rsidRPr="00B96C9A">
        <w:rPr>
          <w:rFonts w:eastAsia="Calibri"/>
        </w:rPr>
        <w:t>css</w:t>
      </w:r>
      <w:proofErr w:type="spellEnd"/>
      <w:r w:rsidRPr="00B96C9A">
        <w:rPr>
          <w:rFonts w:eastAsia="Calibri"/>
          <w:cs/>
        </w:rPr>
        <w:t>-คืออะไร.</w:t>
      </w:r>
      <w:r w:rsidRPr="00B96C9A">
        <w:rPr>
          <w:rFonts w:eastAsia="Calibri"/>
        </w:rPr>
        <w:t>html</w:t>
      </w:r>
    </w:p>
    <w:p w14:paraId="321FB9E4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lastRenderedPageBreak/>
        <w:t>[</w:t>
      </w:r>
      <w:r w:rsidRPr="00B96C9A">
        <w:rPr>
          <w:rFonts w:eastAsia="Calibri"/>
        </w:rPr>
        <w:t>1</w:t>
      </w:r>
      <w:r w:rsidR="00716036" w:rsidRPr="00B96C9A">
        <w:rPr>
          <w:rFonts w:eastAsia="Calibri"/>
        </w:rPr>
        <w:t>5</w:t>
      </w:r>
      <w:r w:rsidRPr="00B96C9A">
        <w:rPr>
          <w:rFonts w:eastAsia="Calibri"/>
          <w:cs/>
        </w:rPr>
        <w:t xml:space="preserve">] </w:t>
      </w:r>
      <w:proofErr w:type="spellStart"/>
      <w:r w:rsidRPr="00B96C9A">
        <w:rPr>
          <w:rFonts w:eastAsia="Calibri"/>
          <w:spacing w:val="-2"/>
        </w:rPr>
        <w:t>mindphp</w:t>
      </w:r>
      <w:proofErr w:type="spellEnd"/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557</w:t>
      </w:r>
      <w:r w:rsidRPr="00B96C9A">
        <w:rPr>
          <w:rFonts w:eastAsia="Calibri"/>
          <w:cs/>
        </w:rPr>
        <w:t>).</w:t>
      </w:r>
      <w:r w:rsidRPr="00B96C9A">
        <w:rPr>
          <w:rFonts w:eastAsia="Calibri"/>
        </w:rPr>
        <w:t xml:space="preserve">PHP </w:t>
      </w:r>
      <w:r w:rsidRPr="00B96C9A">
        <w:rPr>
          <w:rFonts w:eastAsia="Calibri"/>
          <w:cs/>
        </w:rPr>
        <w:t xml:space="preserve">คืออะไร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>จาก</w:t>
      </w:r>
      <w:r w:rsidRPr="00B96C9A">
        <w:rPr>
          <w:rFonts w:eastAsia="Times New Roman"/>
          <w:cs/>
        </w:rPr>
        <w:t xml:space="preserve">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คู่มือ/</w:t>
      </w:r>
      <w:r w:rsidRPr="00B96C9A">
        <w:rPr>
          <w:rFonts w:eastAsia="Calibri"/>
          <w:spacing w:val="-8"/>
        </w:rPr>
        <w:t>73</w:t>
      </w:r>
      <w:r w:rsidRPr="00B96C9A">
        <w:rPr>
          <w:rFonts w:eastAsia="Calibri"/>
          <w:spacing w:val="-8"/>
          <w:cs/>
        </w:rPr>
        <w:t>-คือ</w:t>
      </w:r>
      <w:r w:rsidRPr="00B96C9A">
        <w:rPr>
          <w:rFonts w:eastAsia="Calibri"/>
          <w:spacing w:val="-8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  <w:cs/>
        </w:rPr>
        <w:t>อะไร/</w:t>
      </w:r>
      <w:r w:rsidRPr="00B96C9A">
        <w:rPr>
          <w:rFonts w:eastAsia="Calibri"/>
        </w:rPr>
        <w:t>2127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PHP</w:t>
      </w:r>
      <w:r w:rsidRPr="00B96C9A">
        <w:rPr>
          <w:rFonts w:eastAsia="Calibri"/>
          <w:cs/>
        </w:rPr>
        <w:t>-คืออะไร.</w:t>
      </w:r>
      <w:r w:rsidRPr="00B96C9A">
        <w:rPr>
          <w:rFonts w:eastAsia="Calibri"/>
        </w:rPr>
        <w:t>html</w:t>
      </w:r>
    </w:p>
    <w:p w14:paraId="062B3CF8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="00716036" w:rsidRPr="00B96C9A">
        <w:rPr>
          <w:rFonts w:eastAsia="Calibri"/>
        </w:rPr>
        <w:t>6</w:t>
      </w:r>
      <w:r w:rsidRPr="00B96C9A">
        <w:rPr>
          <w:rFonts w:eastAsia="Calibri"/>
          <w:cs/>
        </w:rPr>
        <w:t xml:space="preserve">] </w:t>
      </w:r>
      <w:proofErr w:type="spellStart"/>
      <w:r w:rsidRPr="00B96C9A">
        <w:rPr>
          <w:rFonts w:eastAsia="Calibri"/>
          <w:spacing w:val="-8"/>
        </w:rPr>
        <w:t>hellomyweb</w:t>
      </w:r>
      <w:proofErr w:type="spellEnd"/>
      <w:r w:rsidRPr="00B96C9A">
        <w:rPr>
          <w:rFonts w:eastAsia="Calibri"/>
          <w:cs/>
        </w:rPr>
        <w:t xml:space="preserve">. (2553). ความรู้พื้นฐานเกี่ยวกับ </w:t>
      </w:r>
      <w:r w:rsidRPr="00B96C9A">
        <w:rPr>
          <w:rFonts w:eastAsia="Calibri"/>
        </w:rPr>
        <w:t>JavaScript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 xml:space="preserve">. 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proofErr w:type="spellStart"/>
      <w:r w:rsidRPr="00B96C9A">
        <w:rPr>
          <w:rFonts w:eastAsia="Calibri"/>
          <w:spacing w:val="-8"/>
        </w:rPr>
        <w:t>hellomyweb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index</w:t>
      </w:r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php</w:t>
      </w:r>
      <w:proofErr w:type="spellEnd"/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main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content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131  16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05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2010</w:t>
      </w:r>
    </w:p>
    <w:p w14:paraId="43CEA11A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="00716036" w:rsidRPr="00B96C9A">
        <w:rPr>
          <w:rFonts w:eastAsia="Calibri"/>
        </w:rPr>
        <w:t>7</w:t>
      </w:r>
      <w:r w:rsidRPr="00B96C9A">
        <w:rPr>
          <w:rFonts w:eastAsia="Calibri"/>
          <w:cs/>
        </w:rPr>
        <w:t xml:space="preserve">] </w:t>
      </w:r>
      <w:proofErr w:type="spellStart"/>
      <w:r w:rsidRPr="00B96C9A">
        <w:rPr>
          <w:rFonts w:eastAsia="Calibri"/>
          <w:spacing w:val="-8"/>
        </w:rPr>
        <w:t>Hatoriz</w:t>
      </w:r>
      <w:proofErr w:type="spellEnd"/>
      <w:r w:rsidRPr="00B96C9A">
        <w:rPr>
          <w:rFonts w:eastAsia="Calibri"/>
          <w:cs/>
        </w:rPr>
        <w:t xml:space="preserve">. (2560). </w:t>
      </w:r>
      <w:r w:rsidRPr="00B96C9A">
        <w:rPr>
          <w:rFonts w:eastAsia="Calibri"/>
        </w:rPr>
        <w:t xml:space="preserve">Yii Framework </w:t>
      </w:r>
      <w:r w:rsidRPr="00B96C9A">
        <w:rPr>
          <w:rFonts w:eastAsia="Calibri"/>
          <w:cs/>
        </w:rPr>
        <w:t xml:space="preserve">คืออะไร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  <w:spacing w:val="-8"/>
        </w:rPr>
        <w:t>https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proofErr w:type="spellStart"/>
      <w:r w:rsidRPr="00B96C9A">
        <w:rPr>
          <w:rFonts w:eastAsia="Calibri"/>
          <w:spacing w:val="-8"/>
        </w:rPr>
        <w:t>programmerthailand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tutorial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post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view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2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yii</w:t>
      </w:r>
      <w:proofErr w:type="spellEnd"/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framework</w:t>
      </w:r>
      <w:r w:rsidRPr="00B96C9A">
        <w:rPr>
          <w:rFonts w:eastAsia="Calibri"/>
          <w:spacing w:val="-8"/>
          <w:cs/>
        </w:rPr>
        <w:t>-คืออะไร</w:t>
      </w:r>
    </w:p>
    <w:p w14:paraId="69074653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1</w:t>
      </w:r>
      <w:r w:rsidR="00716036" w:rsidRPr="00B96C9A">
        <w:rPr>
          <w:rFonts w:eastAsia="Calibri"/>
        </w:rPr>
        <w:t>8</w:t>
      </w:r>
      <w:r w:rsidRPr="00B96C9A">
        <w:rPr>
          <w:rFonts w:eastAsia="Calibri"/>
          <w:cs/>
        </w:rPr>
        <w:t xml:space="preserve">] </w:t>
      </w:r>
      <w:r w:rsidRPr="00B96C9A">
        <w:rPr>
          <w:rFonts w:eastAsia="Calibri"/>
          <w:spacing w:val="-8"/>
          <w:cs/>
        </w:rPr>
        <w:t>มานพ กองอุ่น</w:t>
      </w:r>
      <w:r w:rsidRPr="00B96C9A">
        <w:rPr>
          <w:rFonts w:eastAsia="Calibri"/>
          <w:cs/>
        </w:rPr>
        <w:t xml:space="preserve">. (2560). บันทึกการทดลองติดตั้ง </w:t>
      </w:r>
      <w:r w:rsidRPr="00B96C9A">
        <w:rPr>
          <w:rFonts w:eastAsia="Calibri"/>
        </w:rPr>
        <w:t>ELK Stack</w:t>
      </w:r>
      <w:r w:rsidRPr="00B96C9A">
        <w:rPr>
          <w:rFonts w:eastAsia="Calibri"/>
          <w:cs/>
        </w:rPr>
        <w:t>—</w:t>
      </w:r>
      <w:r w:rsidRPr="00B96C9A">
        <w:rPr>
          <w:rFonts w:eastAsia="Calibri"/>
        </w:rPr>
        <w:t>Elasticsearch Logstash Kibana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</w:rPr>
        <w:br/>
      </w:r>
      <w:bookmarkStart w:id="205" w:name="_Hlk491121725"/>
      <w:r w:rsidRPr="00B96C9A">
        <w:rPr>
          <w:rFonts w:eastAsia="Calibri"/>
          <w:cs/>
        </w:rPr>
        <w:t xml:space="preserve">      </w:t>
      </w:r>
      <w:bookmarkEnd w:id="205"/>
      <w:r w:rsidRPr="00B96C9A">
        <w:rPr>
          <w:rFonts w:eastAsia="Calibri"/>
          <w:cs/>
        </w:rPr>
        <w:t xml:space="preserve">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>,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  <w:spacing w:val="-8"/>
        </w:rPr>
        <w:t>https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medium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@</w:t>
      </w:r>
      <w:proofErr w:type="spellStart"/>
      <w:r w:rsidRPr="00B96C9A">
        <w:rPr>
          <w:rFonts w:eastAsia="Calibri"/>
          <w:spacing w:val="-8"/>
        </w:rPr>
        <w:t>hatoriz</w:t>
      </w:r>
      <w:proofErr w:type="spellEnd"/>
      <w:r w:rsidRPr="00B96C9A">
        <w:rPr>
          <w:rFonts w:eastAsia="Calibri"/>
          <w:spacing w:val="-8"/>
          <w:cs/>
        </w:rPr>
        <w:t>/บันทึกการทดลองติดตั้ง-</w:t>
      </w:r>
      <w:r w:rsidRPr="00B96C9A">
        <w:rPr>
          <w:rFonts w:eastAsia="Calibri"/>
          <w:spacing w:val="-8"/>
        </w:rPr>
        <w:t>elk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stack</w:t>
      </w:r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elasticsearch</w:t>
      </w:r>
      <w:proofErr w:type="spellEnd"/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logstash</w:t>
      </w:r>
      <w:proofErr w:type="spellEnd"/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kibana</w:t>
      </w:r>
      <w:proofErr w:type="spellEnd"/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2e125c53cebd</w:t>
      </w:r>
    </w:p>
    <w:p w14:paraId="5721BCDC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="00716036" w:rsidRPr="00B96C9A">
        <w:rPr>
          <w:rFonts w:eastAsia="Calibri"/>
        </w:rPr>
        <w:t>9</w:t>
      </w:r>
      <w:r w:rsidRPr="00B96C9A">
        <w:rPr>
          <w:rFonts w:eastAsia="Calibri"/>
          <w:cs/>
        </w:rPr>
        <w:t xml:space="preserve">] </w:t>
      </w:r>
      <w:r w:rsidRPr="00B96C9A">
        <w:rPr>
          <w:rFonts w:eastAsia="Calibri"/>
          <w:spacing w:val="-8"/>
        </w:rPr>
        <w:t xml:space="preserve">Karthikeyan </w:t>
      </w:r>
      <w:proofErr w:type="spellStart"/>
      <w:r w:rsidRPr="00B96C9A">
        <w:rPr>
          <w:rFonts w:eastAsia="Calibri"/>
          <w:spacing w:val="-8"/>
        </w:rPr>
        <w:t>Sadayamuthu</w:t>
      </w:r>
      <w:proofErr w:type="spellEnd"/>
      <w:r w:rsidRPr="00B96C9A">
        <w:rPr>
          <w:rFonts w:eastAsia="Calibri"/>
          <w:cs/>
        </w:rPr>
        <w:t xml:space="preserve">. (2560). </w:t>
      </w:r>
      <w:r w:rsidRPr="00B96C9A">
        <w:rPr>
          <w:rFonts w:eastAsia="Calibri"/>
        </w:rPr>
        <w:t>Streaming Spring Boot Application Logs to ELK Stack</w:t>
      </w:r>
      <w:r w:rsidRPr="00B96C9A">
        <w:rPr>
          <w:rFonts w:eastAsia="Calibri"/>
          <w:cs/>
        </w:rPr>
        <w:t>—</w:t>
      </w:r>
      <w:r w:rsidRPr="00B96C9A">
        <w:rPr>
          <w:rFonts w:eastAsia="Calibri"/>
        </w:rPr>
        <w:t>Part 1</w:t>
      </w:r>
      <w:r w:rsidRPr="00B96C9A">
        <w:rPr>
          <w:rFonts w:eastAsia="Calibri"/>
          <w:cs/>
        </w:rPr>
        <w:t xml:space="preserve">.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 xml:space="preserve">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  <w:spacing w:val="-8"/>
        </w:rPr>
        <w:t>https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medium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oneclicklabs</w:t>
      </w:r>
      <w:proofErr w:type="spellEnd"/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io</w:t>
      </w:r>
      <w:proofErr w:type="spellEnd"/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streaming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spring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boot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application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</w:rPr>
        <w:t>logs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to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elk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stack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part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a68bd7cccaeb</w:t>
      </w:r>
    </w:p>
    <w:p w14:paraId="4457348A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="00716036"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] </w:t>
      </w:r>
      <w:proofErr w:type="spellStart"/>
      <w:r w:rsidRPr="00B96C9A">
        <w:rPr>
          <w:rFonts w:eastAsia="Calibri"/>
          <w:spacing w:val="-8"/>
        </w:rPr>
        <w:t>ThaiCreate</w:t>
      </w:r>
      <w:proofErr w:type="spellEnd"/>
      <w:r w:rsidRPr="00B96C9A">
        <w:rPr>
          <w:rFonts w:eastAsia="Calibri"/>
          <w:cs/>
        </w:rPr>
        <w:t>. (2557).</w:t>
      </w:r>
      <w:r w:rsidRPr="00B96C9A">
        <w:rPr>
          <w:rFonts w:eastAsia="Calibri"/>
        </w:rPr>
        <w:t xml:space="preserve"> MySQL Workbench Tools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thaicreate</w:t>
      </w:r>
      <w:proofErr w:type="spellEnd"/>
      <w:r w:rsidRPr="00B96C9A">
        <w:rPr>
          <w:rFonts w:eastAsia="Calibri"/>
          <w:spacing w:val="-8"/>
          <w:cs/>
        </w:rPr>
        <w:t xml:space="preserve">. 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software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mysql</w:t>
      </w:r>
      <w:proofErr w:type="spellEnd"/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workbench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html</w:t>
      </w:r>
    </w:p>
    <w:p w14:paraId="60876C32" w14:textId="77777777" w:rsidR="00934C2A" w:rsidRPr="00B96C9A" w:rsidRDefault="00934C2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="00716036" w:rsidRPr="00B96C9A">
        <w:rPr>
          <w:rFonts w:eastAsia="Calibri"/>
        </w:rPr>
        <w:t>21</w:t>
      </w:r>
      <w:r w:rsidRPr="00B96C9A">
        <w:rPr>
          <w:rFonts w:eastAsia="Calibri"/>
          <w:cs/>
        </w:rPr>
        <w:t xml:space="preserve">] </w:t>
      </w:r>
      <w:proofErr w:type="spellStart"/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cs/>
        </w:rPr>
        <w:t xml:space="preserve">. (2560). ทำความรู้จักกับ </w:t>
      </w:r>
      <w:proofErr w:type="spellStart"/>
      <w:r w:rsidRPr="00B96C9A">
        <w:rPr>
          <w:rFonts w:eastAsia="Calibri"/>
        </w:rPr>
        <w:t>phpstorm</w:t>
      </w:r>
      <w:proofErr w:type="spellEnd"/>
      <w:r w:rsidRPr="00B96C9A">
        <w:rPr>
          <w:rFonts w:eastAsia="Calibri"/>
        </w:rPr>
        <w:t xml:space="preserve"> </w:t>
      </w:r>
      <w:r w:rsidRPr="00B96C9A">
        <w:rPr>
          <w:rFonts w:eastAsia="Calibri"/>
          <w:cs/>
        </w:rPr>
        <w:t>(พีเฮสพีสตอร</w:t>
      </w:r>
      <w:proofErr w:type="spellStart"/>
      <w:r w:rsidRPr="00B96C9A">
        <w:rPr>
          <w:rFonts w:eastAsia="Calibri"/>
          <w:cs/>
        </w:rPr>
        <w:t>์ม</w:t>
      </w:r>
      <w:proofErr w:type="spellEnd"/>
      <w:r w:rsidRPr="00B96C9A">
        <w:rPr>
          <w:rFonts w:eastAsia="Calibri"/>
          <w:cs/>
        </w:rPr>
        <w:t xml:space="preserve">)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</w:t>
      </w:r>
      <w:proofErr w:type="spellStart"/>
      <w:r w:rsidRPr="00B96C9A">
        <w:rPr>
          <w:rFonts w:eastAsia="Calibri"/>
          <w:spacing w:val="-8"/>
        </w:rPr>
        <w:t>ww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forums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viewtopic</w:t>
      </w:r>
      <w:proofErr w:type="spellEnd"/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php?f</w:t>
      </w:r>
      <w:proofErr w:type="spellEnd"/>
      <w:r w:rsidRPr="00B96C9A">
        <w:rPr>
          <w:rFonts w:eastAsia="Calibri"/>
          <w:spacing w:val="-8"/>
          <w:cs/>
        </w:rPr>
        <w:t>=</w:t>
      </w:r>
      <w:r w:rsidRPr="00B96C9A">
        <w:rPr>
          <w:rFonts w:eastAsia="Calibri"/>
          <w:spacing w:val="-8"/>
        </w:rPr>
        <w:t>6&amp;t</w:t>
      </w:r>
      <w:r w:rsidRPr="00B96C9A">
        <w:rPr>
          <w:rFonts w:eastAsia="Calibri"/>
          <w:spacing w:val="-8"/>
          <w:cs/>
        </w:rPr>
        <w:t>=</w:t>
      </w:r>
      <w:r w:rsidRPr="00B96C9A">
        <w:rPr>
          <w:rFonts w:eastAsia="Calibri"/>
          <w:spacing w:val="-8"/>
        </w:rPr>
        <w:t>40765</w:t>
      </w:r>
    </w:p>
    <w:p w14:paraId="464EA0BE" w14:textId="77777777" w:rsidR="00402A76" w:rsidRPr="00B96C9A" w:rsidRDefault="00934C2A" w:rsidP="2B70ABAF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6"/>
          <w:szCs w:val="36"/>
        </w:rPr>
      </w:pPr>
      <w:r w:rsidRPr="00B96C9A">
        <w:rPr>
          <w:rFonts w:eastAsia="Calibri"/>
          <w:cs/>
        </w:rPr>
        <w:t>[</w:t>
      </w:r>
      <w:r w:rsidR="00716036" w:rsidRPr="00B96C9A">
        <w:rPr>
          <w:rFonts w:eastAsia="Calibri"/>
        </w:rPr>
        <w:t>22</w:t>
      </w:r>
      <w:r w:rsidRPr="00B96C9A">
        <w:rPr>
          <w:rFonts w:eastAsia="Calibri"/>
          <w:cs/>
        </w:rPr>
        <w:t xml:space="preserve">] </w:t>
      </w:r>
      <w:r w:rsidRPr="00B96C9A">
        <w:rPr>
          <w:rFonts w:eastAsia="Calibri"/>
          <w:spacing w:val="-8"/>
          <w:cs/>
        </w:rPr>
        <w:t>มานพ กองอุ่น</w:t>
      </w:r>
      <w:r w:rsidRPr="00B96C9A">
        <w:rPr>
          <w:rFonts w:eastAsia="Calibri"/>
          <w:cs/>
        </w:rPr>
        <w:t xml:space="preserve">. (2560). การสร้างและใช้งาน </w:t>
      </w:r>
      <w:r w:rsidRPr="00B96C9A">
        <w:rPr>
          <w:rFonts w:eastAsia="Calibri"/>
        </w:rPr>
        <w:t xml:space="preserve">Migration </w:t>
      </w:r>
      <w:r w:rsidRPr="00B96C9A">
        <w:rPr>
          <w:rFonts w:eastAsia="Calibri"/>
          <w:cs/>
        </w:rPr>
        <w:t xml:space="preserve">ใน </w:t>
      </w:r>
      <w:r w:rsidRPr="00B96C9A">
        <w:rPr>
          <w:rFonts w:eastAsia="Calibri"/>
        </w:rPr>
        <w:t xml:space="preserve">Yii Framework </w:t>
      </w:r>
      <w:r w:rsidRPr="00B96C9A">
        <w:rPr>
          <w:rFonts w:eastAsia="Calibri"/>
          <w:cs/>
        </w:rPr>
        <w:t xml:space="preserve">2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</w:t>
      </w:r>
      <w:r w:rsidR="00A02665" w:rsidRPr="00B96C9A">
        <w:rPr>
          <w:rFonts w:eastAsia="Calibri"/>
        </w:rPr>
        <w:t xml:space="preserve">,  </w:t>
      </w:r>
      <w:r w:rsidR="00C52C50"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</w:rPr>
        <w:t>https</w:t>
      </w:r>
      <w:r w:rsidRPr="00B96C9A">
        <w:rPr>
          <w:rFonts w:eastAsia="Calibri"/>
          <w:cs/>
        </w:rPr>
        <w:t>://</w:t>
      </w:r>
      <w:r w:rsidRPr="00B96C9A">
        <w:rPr>
          <w:rFonts w:eastAsia="Calibri"/>
        </w:rPr>
        <w:t>www</w:t>
      </w:r>
      <w:r w:rsidRPr="00B96C9A">
        <w:rPr>
          <w:rFonts w:eastAsia="Calibri"/>
          <w:cs/>
        </w:rPr>
        <w:t>.</w:t>
      </w:r>
      <w:proofErr w:type="spellStart"/>
      <w:r w:rsidRPr="00B96C9A">
        <w:rPr>
          <w:rFonts w:eastAsia="Calibri"/>
        </w:rPr>
        <w:t>programmerthailand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com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tutorial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post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view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36</w:t>
      </w:r>
      <w:r w:rsidRPr="00B96C9A">
        <w:rPr>
          <w:rFonts w:eastAsia="Calibri"/>
          <w:cs/>
        </w:rPr>
        <w:t>การสร้างและใช้งาน-</w:t>
      </w:r>
      <w:r w:rsidRPr="00B96C9A">
        <w:rPr>
          <w:rFonts w:eastAsia="Calibri"/>
        </w:rPr>
        <w:t>migration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>ใน-</w:t>
      </w:r>
      <w:proofErr w:type="spellStart"/>
      <w:r w:rsidRPr="00B96C9A">
        <w:rPr>
          <w:rFonts w:eastAsia="Calibri"/>
        </w:rPr>
        <w:t>yii</w:t>
      </w:r>
      <w:proofErr w:type="spellEnd"/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framework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2</w:t>
      </w:r>
    </w:p>
    <w:p w14:paraId="5179660D" w14:textId="77777777" w:rsidR="00402A76" w:rsidRPr="00B96C9A" w:rsidRDefault="00402A76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6"/>
          <w:szCs w:val="36"/>
        </w:rPr>
      </w:pPr>
    </w:p>
    <w:p w14:paraId="394CD013" w14:textId="77777777" w:rsidR="00934C2A" w:rsidRPr="00B96C9A" w:rsidRDefault="00934C2A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6"/>
          <w:szCs w:val="36"/>
        </w:rPr>
      </w:pPr>
    </w:p>
    <w:p w14:paraId="52D72A17" w14:textId="77777777" w:rsidR="00934C2A" w:rsidRPr="00B96C9A" w:rsidRDefault="00934C2A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6"/>
          <w:szCs w:val="36"/>
          <w:cs/>
        </w:rPr>
        <w:sectPr w:rsidR="00934C2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23768F3F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16622407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4E0CE69A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5FF7756A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33604AAF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  <w:sz w:val="96"/>
          <w:szCs w:val="96"/>
        </w:rPr>
      </w:pPr>
      <w:r w:rsidRPr="00B96C9A">
        <w:rPr>
          <w:rFonts w:eastAsia="Calibri"/>
          <w:spacing w:val="-8"/>
          <w:sz w:val="96"/>
          <w:szCs w:val="96"/>
          <w:cs/>
        </w:rPr>
        <w:t>ภาคผนวก</w:t>
      </w:r>
    </w:p>
    <w:p w14:paraId="101DF9FD" w14:textId="77777777" w:rsidR="001868DF" w:rsidRPr="00B96C9A" w:rsidRDefault="001868DF" w:rsidP="2B70ABAF">
      <w:pPr>
        <w:spacing w:after="0" w:line="240" w:lineRule="auto"/>
        <w:jc w:val="center"/>
        <w:rPr>
          <w:rFonts w:eastAsia="Calibri"/>
          <w:sz w:val="96"/>
          <w:szCs w:val="96"/>
        </w:rPr>
      </w:pPr>
      <w:r w:rsidRPr="00B96C9A">
        <w:rPr>
          <w:rFonts w:eastAsia="Calibri"/>
          <w:spacing w:val="-8"/>
          <w:sz w:val="96"/>
          <w:szCs w:val="96"/>
          <w:cs/>
        </w:rPr>
        <w:t>ก</w:t>
      </w:r>
    </w:p>
    <w:p w14:paraId="690C0D4A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0E66BA6F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  <w:bookmarkStart w:id="206" w:name="_Toc437956178"/>
      <w:r w:rsidRPr="00B96C9A">
        <w:rPr>
          <w:b/>
          <w:bCs/>
          <w:noProof/>
        </w:rPr>
        <w:lastRenderedPageBreak/>
        <w:drawing>
          <wp:anchor distT="0" distB="0" distL="114300" distR="114300" simplePos="0" relativeHeight="251658268" behindDoc="0" locked="0" layoutInCell="1" allowOverlap="1" wp14:anchorId="1B54E0F0" wp14:editId="224606B2">
            <wp:simplePos x="0" y="0"/>
            <wp:positionH relativeFrom="margin">
              <wp:align>center</wp:align>
            </wp:positionH>
            <wp:positionV relativeFrom="paragraph">
              <wp:posOffset>-10843</wp:posOffset>
            </wp:positionV>
            <wp:extent cx="720000" cy="1278000"/>
            <wp:effectExtent l="0" t="0" r="4445" b="0"/>
            <wp:wrapNone/>
            <wp:docPr id="143" name="Picture 2" descr="ผลการค้นหารูปภาพสำหรับ kku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ผลการค้นหารูปภาพสำหรับ kku logo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127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60AF30B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</w:p>
    <w:p w14:paraId="3D1AA1BF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</w:p>
    <w:p w14:paraId="41BBF16E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</w:p>
    <w:p w14:paraId="6229E904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</w:p>
    <w:p w14:paraId="7CDD3968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</w:p>
    <w:p w14:paraId="4DF04DC1" w14:textId="77777777" w:rsidR="004B465A" w:rsidRPr="00B96C9A" w:rsidRDefault="004B465A" w:rsidP="2B70ABAF">
      <w:pPr>
        <w:spacing w:after="0" w:line="240" w:lineRule="auto"/>
        <w:jc w:val="center"/>
        <w:rPr>
          <w:b/>
          <w:bCs/>
          <w:sz w:val="52"/>
          <w:szCs w:val="52"/>
        </w:rPr>
      </w:pPr>
      <w:r w:rsidRPr="00B96C9A">
        <w:rPr>
          <w:b/>
          <w:bCs/>
          <w:sz w:val="52"/>
          <w:szCs w:val="52"/>
        </w:rPr>
        <w:t>CSC</w:t>
      </w:r>
      <w:r w:rsidRPr="00B96C9A">
        <w:rPr>
          <w:b/>
          <w:bCs/>
          <w:sz w:val="52"/>
          <w:szCs w:val="52"/>
          <w:cs/>
        </w:rPr>
        <w:t xml:space="preserve"> </w:t>
      </w:r>
      <w:r w:rsidRPr="00B96C9A">
        <w:rPr>
          <w:b/>
          <w:bCs/>
          <w:sz w:val="52"/>
          <w:szCs w:val="52"/>
        </w:rPr>
        <w:t>2560</w:t>
      </w:r>
      <w:r w:rsidRPr="00B96C9A">
        <w:rPr>
          <w:b/>
          <w:bCs/>
          <w:sz w:val="52"/>
          <w:szCs w:val="52"/>
          <w:cs/>
        </w:rPr>
        <w:t>/7</w:t>
      </w:r>
    </w:p>
    <w:p w14:paraId="16E3D270" w14:textId="77777777" w:rsidR="004B465A" w:rsidRPr="00B96C9A" w:rsidRDefault="004B465A" w:rsidP="2B70ABAF">
      <w:pPr>
        <w:spacing w:after="0" w:line="240" w:lineRule="auto"/>
        <w:jc w:val="center"/>
        <w:rPr>
          <w:b/>
          <w:bCs/>
          <w:sz w:val="40"/>
          <w:szCs w:val="40"/>
        </w:rPr>
      </w:pPr>
      <w:r w:rsidRPr="00B96C9A">
        <w:rPr>
          <w:b/>
          <w:bCs/>
          <w:sz w:val="40"/>
          <w:szCs w:val="40"/>
          <w:cs/>
        </w:rPr>
        <w:t>เค้าโครงโครงงานคอมพิวเตอร์</w:t>
      </w:r>
    </w:p>
    <w:p w14:paraId="3D0CC6B0" w14:textId="77777777" w:rsidR="004B465A" w:rsidRPr="00B96C9A" w:rsidRDefault="004B465A" w:rsidP="004B465A">
      <w:pPr>
        <w:spacing w:after="0" w:line="240" w:lineRule="auto"/>
        <w:jc w:val="center"/>
        <w:rPr>
          <w:b/>
          <w:bCs/>
          <w:sz w:val="40"/>
          <w:szCs w:val="40"/>
        </w:rPr>
      </w:pPr>
    </w:p>
    <w:p w14:paraId="2E2F2A07" w14:textId="77777777" w:rsidR="004B465A" w:rsidRPr="00B96C9A" w:rsidRDefault="004B465A" w:rsidP="2B70ABAF">
      <w:pPr>
        <w:spacing w:after="0" w:line="240" w:lineRule="auto"/>
        <w:jc w:val="center"/>
        <w:rPr>
          <w:sz w:val="40"/>
          <w:szCs w:val="40"/>
        </w:rPr>
      </w:pPr>
      <w:r w:rsidRPr="00B96C9A">
        <w:rPr>
          <w:sz w:val="40"/>
          <w:szCs w:val="40"/>
          <w:cs/>
        </w:rPr>
        <w:t>ระบบจัดการโครงงานและงานวิจัยคอมพิวเตอร์</w:t>
      </w:r>
    </w:p>
    <w:p w14:paraId="626C0B15" w14:textId="77777777" w:rsidR="004B465A" w:rsidRPr="00B96C9A" w:rsidRDefault="2B70ABAF" w:rsidP="2B70ABAF">
      <w:pPr>
        <w:spacing w:after="0" w:line="240" w:lineRule="auto"/>
        <w:jc w:val="center"/>
        <w:rPr>
          <w:sz w:val="40"/>
          <w:szCs w:val="40"/>
        </w:rPr>
      </w:pPr>
      <w:r w:rsidRPr="00B96C9A">
        <w:rPr>
          <w:sz w:val="40"/>
          <w:szCs w:val="40"/>
        </w:rPr>
        <w:t>Computer Researches and Projects Management System</w:t>
      </w:r>
    </w:p>
    <w:p w14:paraId="65F21BD6" w14:textId="77777777" w:rsidR="004B465A" w:rsidRPr="00B96C9A" w:rsidRDefault="004B465A" w:rsidP="004B465A">
      <w:pPr>
        <w:spacing w:after="0" w:line="240" w:lineRule="auto"/>
        <w:jc w:val="center"/>
        <w:rPr>
          <w:sz w:val="40"/>
          <w:szCs w:val="40"/>
        </w:rPr>
      </w:pPr>
    </w:p>
    <w:p w14:paraId="1422E093" w14:textId="77777777" w:rsidR="004B465A" w:rsidRPr="00B96C9A" w:rsidRDefault="004B465A" w:rsidP="004B465A">
      <w:pPr>
        <w:spacing w:after="0" w:line="240" w:lineRule="auto"/>
        <w:jc w:val="center"/>
        <w:rPr>
          <w:sz w:val="40"/>
          <w:szCs w:val="40"/>
        </w:rPr>
      </w:pPr>
    </w:p>
    <w:p w14:paraId="190E163C" w14:textId="77777777" w:rsidR="004B465A" w:rsidRPr="00B96C9A" w:rsidRDefault="004B465A" w:rsidP="004B465A">
      <w:pPr>
        <w:spacing w:after="0" w:line="240" w:lineRule="auto"/>
        <w:jc w:val="center"/>
        <w:rPr>
          <w:sz w:val="40"/>
          <w:szCs w:val="40"/>
          <w:cs/>
        </w:rPr>
      </w:pPr>
    </w:p>
    <w:p w14:paraId="4C77C36E" w14:textId="77777777" w:rsidR="004B465A" w:rsidRPr="00B96C9A" w:rsidRDefault="004B465A" w:rsidP="2B70ABAF">
      <w:pPr>
        <w:spacing w:after="0" w:line="240" w:lineRule="auto"/>
        <w:jc w:val="center"/>
        <w:rPr>
          <w:sz w:val="36"/>
          <w:szCs w:val="36"/>
        </w:rPr>
      </w:pPr>
      <w:r w:rsidRPr="00B96C9A">
        <w:rPr>
          <w:sz w:val="36"/>
          <w:szCs w:val="36"/>
          <w:cs/>
        </w:rPr>
        <w:t>โดย</w:t>
      </w:r>
    </w:p>
    <w:p w14:paraId="29911F51" w14:textId="77777777" w:rsidR="004B465A" w:rsidRPr="00B96C9A" w:rsidRDefault="004B465A" w:rsidP="2B70ABAF">
      <w:pPr>
        <w:spacing w:after="0" w:line="240" w:lineRule="auto"/>
        <w:ind w:left="720" w:firstLine="720"/>
        <w:rPr>
          <w:sz w:val="36"/>
          <w:szCs w:val="36"/>
        </w:rPr>
      </w:pPr>
      <w:r w:rsidRPr="00B96C9A">
        <w:rPr>
          <w:sz w:val="36"/>
          <w:szCs w:val="36"/>
          <w:cs/>
        </w:rPr>
        <w:t xml:space="preserve">       </w:t>
      </w:r>
      <w:r w:rsidRPr="00B96C9A">
        <w:rPr>
          <w:sz w:val="36"/>
          <w:szCs w:val="36"/>
        </w:rPr>
        <w:t>573020361</w:t>
      </w:r>
      <w:r w:rsidRPr="00B96C9A">
        <w:rPr>
          <w:sz w:val="36"/>
          <w:szCs w:val="36"/>
          <w:cs/>
        </w:rPr>
        <w:t>-</w:t>
      </w:r>
      <w:r w:rsidRPr="00B96C9A">
        <w:rPr>
          <w:sz w:val="36"/>
          <w:szCs w:val="36"/>
        </w:rPr>
        <w:t>9</w:t>
      </w:r>
      <w:r w:rsidRPr="00B96C9A">
        <w:rPr>
          <w:sz w:val="36"/>
          <w:szCs w:val="36"/>
          <w:cs/>
        </w:rPr>
        <w:t xml:space="preserve">   นายคมเคียว        ตั้งประเสริฐ</w:t>
      </w:r>
    </w:p>
    <w:p w14:paraId="3F6B1D6C" w14:textId="77777777" w:rsidR="004B465A" w:rsidRPr="00B96C9A" w:rsidRDefault="004B465A" w:rsidP="2B70ABAF">
      <w:pPr>
        <w:spacing w:after="0" w:line="240" w:lineRule="auto"/>
        <w:ind w:left="720" w:firstLine="720"/>
        <w:rPr>
          <w:sz w:val="36"/>
          <w:szCs w:val="36"/>
        </w:rPr>
      </w:pPr>
      <w:r w:rsidRPr="00B96C9A">
        <w:rPr>
          <w:sz w:val="36"/>
          <w:szCs w:val="36"/>
          <w:cs/>
        </w:rPr>
        <w:t xml:space="preserve">       </w:t>
      </w:r>
      <w:r w:rsidRPr="00B96C9A">
        <w:rPr>
          <w:sz w:val="36"/>
          <w:szCs w:val="36"/>
        </w:rPr>
        <w:t>573021086</w:t>
      </w:r>
      <w:r w:rsidRPr="00B96C9A">
        <w:rPr>
          <w:sz w:val="36"/>
          <w:szCs w:val="36"/>
          <w:cs/>
        </w:rPr>
        <w:t>-</w:t>
      </w:r>
      <w:r w:rsidRPr="00B96C9A">
        <w:rPr>
          <w:sz w:val="36"/>
          <w:szCs w:val="36"/>
        </w:rPr>
        <w:t xml:space="preserve">0 </w:t>
      </w:r>
      <w:r w:rsidRPr="00B96C9A">
        <w:rPr>
          <w:sz w:val="36"/>
          <w:szCs w:val="36"/>
          <w:cs/>
        </w:rPr>
        <w:t xml:space="preserve">  นางสาวคุณ</w:t>
      </w:r>
      <w:proofErr w:type="spellStart"/>
      <w:r w:rsidRPr="00B96C9A">
        <w:rPr>
          <w:sz w:val="36"/>
          <w:szCs w:val="36"/>
          <w:cs/>
        </w:rPr>
        <w:t>ัญญา</w:t>
      </w:r>
      <w:proofErr w:type="spellEnd"/>
      <w:r w:rsidRPr="00B96C9A">
        <w:rPr>
          <w:sz w:val="36"/>
          <w:szCs w:val="36"/>
          <w:cs/>
        </w:rPr>
        <w:t xml:space="preserve">   ยุปาระมี</w:t>
      </w:r>
    </w:p>
    <w:p w14:paraId="0B549E84" w14:textId="77777777" w:rsidR="004B465A" w:rsidRPr="00B96C9A" w:rsidRDefault="004B465A" w:rsidP="004B465A">
      <w:pPr>
        <w:spacing w:after="0" w:line="240" w:lineRule="auto"/>
        <w:jc w:val="center"/>
        <w:rPr>
          <w:sz w:val="36"/>
          <w:szCs w:val="36"/>
        </w:rPr>
      </w:pPr>
    </w:p>
    <w:p w14:paraId="4851DF1B" w14:textId="77777777" w:rsidR="004B465A" w:rsidRPr="00B96C9A" w:rsidRDefault="004B465A" w:rsidP="004B465A">
      <w:pPr>
        <w:spacing w:after="0" w:line="240" w:lineRule="auto"/>
        <w:jc w:val="center"/>
        <w:rPr>
          <w:sz w:val="36"/>
          <w:szCs w:val="36"/>
        </w:rPr>
      </w:pPr>
    </w:p>
    <w:p w14:paraId="07E8EEA5" w14:textId="77777777" w:rsidR="004B465A" w:rsidRPr="00B96C9A" w:rsidRDefault="004B465A" w:rsidP="2B70ABAF">
      <w:pPr>
        <w:spacing w:after="0" w:line="240" w:lineRule="auto"/>
        <w:rPr>
          <w:sz w:val="36"/>
          <w:szCs w:val="36"/>
        </w:rPr>
      </w:pPr>
      <w:r w:rsidRPr="00B96C9A">
        <w:rPr>
          <w:sz w:val="36"/>
          <w:szCs w:val="36"/>
          <w:cs/>
        </w:rPr>
        <w:t>อาจารย์ที่ปรึกษา:  อ.ดร.นันท์น</w:t>
      </w:r>
      <w:proofErr w:type="spellStart"/>
      <w:r w:rsidRPr="00B96C9A">
        <w:rPr>
          <w:sz w:val="36"/>
          <w:szCs w:val="36"/>
          <w:cs/>
        </w:rPr>
        <w:t>ภัส</w:t>
      </w:r>
      <w:proofErr w:type="spellEnd"/>
      <w:r w:rsidRPr="00B96C9A">
        <w:rPr>
          <w:sz w:val="36"/>
          <w:szCs w:val="36"/>
          <w:cs/>
        </w:rPr>
        <w:t xml:space="preserve"> ม่วงมิ่งสุข</w:t>
      </w:r>
    </w:p>
    <w:p w14:paraId="0E17EFA2" w14:textId="77777777" w:rsidR="004B465A" w:rsidRPr="00B96C9A" w:rsidRDefault="004B465A" w:rsidP="004B465A">
      <w:pPr>
        <w:spacing w:after="0" w:line="240" w:lineRule="auto"/>
        <w:jc w:val="center"/>
        <w:rPr>
          <w:sz w:val="36"/>
          <w:szCs w:val="36"/>
        </w:rPr>
      </w:pPr>
    </w:p>
    <w:p w14:paraId="4750DC76" w14:textId="77777777" w:rsidR="004B465A" w:rsidRPr="00B96C9A" w:rsidRDefault="004B465A" w:rsidP="004B465A">
      <w:pPr>
        <w:spacing w:after="0" w:line="240" w:lineRule="auto"/>
        <w:jc w:val="center"/>
        <w:rPr>
          <w:sz w:val="36"/>
          <w:szCs w:val="36"/>
        </w:rPr>
      </w:pPr>
    </w:p>
    <w:p w14:paraId="04268711" w14:textId="77777777" w:rsidR="004B465A" w:rsidRPr="00B96C9A" w:rsidRDefault="004B465A" w:rsidP="2B70ABAF">
      <w:pPr>
        <w:spacing w:after="0" w:line="240" w:lineRule="auto"/>
        <w:jc w:val="center"/>
        <w:rPr>
          <w:sz w:val="32"/>
          <w:szCs w:val="32"/>
        </w:rPr>
      </w:pPr>
      <w:r w:rsidRPr="00B96C9A">
        <w:rPr>
          <w:sz w:val="32"/>
          <w:szCs w:val="32"/>
          <w:cs/>
        </w:rPr>
        <w:t xml:space="preserve">รายงานเล่มนี้เป็นส่วนหนึ่งของการศึกษาวิชา </w:t>
      </w:r>
      <w:r w:rsidRPr="00B96C9A">
        <w:rPr>
          <w:sz w:val="32"/>
          <w:szCs w:val="32"/>
        </w:rPr>
        <w:t>322 498</w:t>
      </w:r>
      <w:r w:rsidRPr="00B96C9A">
        <w:rPr>
          <w:sz w:val="32"/>
          <w:szCs w:val="32"/>
          <w:cs/>
        </w:rPr>
        <w:t xml:space="preserve"> </w:t>
      </w:r>
    </w:p>
    <w:p w14:paraId="551855BD" w14:textId="77777777" w:rsidR="004B465A" w:rsidRPr="00B96C9A" w:rsidRDefault="004B465A" w:rsidP="2B70ABAF">
      <w:pPr>
        <w:spacing w:after="0" w:line="240" w:lineRule="auto"/>
        <w:jc w:val="center"/>
        <w:rPr>
          <w:sz w:val="32"/>
          <w:szCs w:val="32"/>
        </w:rPr>
      </w:pPr>
      <w:r w:rsidRPr="00B96C9A">
        <w:rPr>
          <w:sz w:val="32"/>
          <w:szCs w:val="32"/>
          <w:cs/>
        </w:rPr>
        <w:t xml:space="preserve">โครงการวิจัยทางวิทยาการคอมพิวเตอร์ ระดับปริญญาตรี 1 </w:t>
      </w:r>
    </w:p>
    <w:p w14:paraId="219E2734" w14:textId="77777777" w:rsidR="004B465A" w:rsidRPr="00B96C9A" w:rsidRDefault="004B465A" w:rsidP="2B70ABAF">
      <w:pPr>
        <w:spacing w:after="0" w:line="240" w:lineRule="auto"/>
        <w:jc w:val="center"/>
        <w:rPr>
          <w:sz w:val="32"/>
          <w:szCs w:val="32"/>
        </w:rPr>
      </w:pPr>
      <w:r w:rsidRPr="00B96C9A">
        <w:rPr>
          <w:sz w:val="32"/>
          <w:szCs w:val="32"/>
          <w:cs/>
        </w:rPr>
        <w:t xml:space="preserve">ภาคเรียนที่ </w:t>
      </w:r>
      <w:r w:rsidRPr="00B96C9A">
        <w:rPr>
          <w:sz w:val="32"/>
          <w:szCs w:val="32"/>
        </w:rPr>
        <w:t>1</w:t>
      </w:r>
      <w:r w:rsidRPr="00B96C9A">
        <w:rPr>
          <w:sz w:val="32"/>
          <w:szCs w:val="32"/>
          <w:cs/>
        </w:rPr>
        <w:t xml:space="preserve"> ปีการศึกษา </w:t>
      </w:r>
      <w:r w:rsidRPr="00B96C9A">
        <w:rPr>
          <w:sz w:val="32"/>
          <w:szCs w:val="32"/>
        </w:rPr>
        <w:t>2560</w:t>
      </w:r>
    </w:p>
    <w:p w14:paraId="4B52ACD0" w14:textId="77777777" w:rsidR="004B465A" w:rsidRPr="00B96C9A" w:rsidRDefault="004B465A" w:rsidP="2B70ABAF">
      <w:pPr>
        <w:spacing w:after="0" w:line="240" w:lineRule="auto"/>
        <w:jc w:val="center"/>
        <w:rPr>
          <w:sz w:val="32"/>
          <w:szCs w:val="32"/>
        </w:rPr>
      </w:pPr>
      <w:r w:rsidRPr="00B96C9A">
        <w:rPr>
          <w:sz w:val="32"/>
          <w:szCs w:val="32"/>
          <w:cs/>
        </w:rPr>
        <w:t>ภาควิชาวิทยาการคอมพิวเตอร์ คณะวิทยาศาสตร์</w:t>
      </w:r>
    </w:p>
    <w:p w14:paraId="3DBC86DF" w14:textId="77777777" w:rsidR="004B465A" w:rsidRPr="00B96C9A" w:rsidRDefault="004B465A" w:rsidP="2B70ABAF">
      <w:pPr>
        <w:spacing w:after="0" w:line="240" w:lineRule="auto"/>
        <w:jc w:val="center"/>
        <w:rPr>
          <w:sz w:val="32"/>
          <w:szCs w:val="32"/>
        </w:rPr>
      </w:pPr>
      <w:r w:rsidRPr="00B96C9A">
        <w:rPr>
          <w:sz w:val="32"/>
          <w:szCs w:val="32"/>
          <w:cs/>
        </w:rPr>
        <w:t>มหาวิทยาลัยขอนแก่น</w:t>
      </w:r>
    </w:p>
    <w:p w14:paraId="048EF4A7" w14:textId="77777777" w:rsidR="004B465A" w:rsidRPr="00B96C9A" w:rsidRDefault="004B465A" w:rsidP="2B70ABAF">
      <w:pPr>
        <w:tabs>
          <w:tab w:val="center" w:pos="4153"/>
          <w:tab w:val="left" w:pos="7406"/>
        </w:tabs>
        <w:spacing w:after="0" w:line="240" w:lineRule="auto"/>
        <w:jc w:val="center"/>
        <w:rPr>
          <w:sz w:val="32"/>
          <w:szCs w:val="32"/>
        </w:rPr>
      </w:pPr>
      <w:r w:rsidRPr="00B96C9A">
        <w:rPr>
          <w:sz w:val="32"/>
          <w:szCs w:val="32"/>
          <w:cs/>
        </w:rPr>
        <w:t xml:space="preserve">เดือน กันยายน พ.ศ. </w:t>
      </w:r>
      <w:r w:rsidRPr="00B96C9A">
        <w:rPr>
          <w:sz w:val="32"/>
          <w:szCs w:val="32"/>
        </w:rPr>
        <w:t>2560</w:t>
      </w:r>
    </w:p>
    <w:p w14:paraId="7B4C63C3" w14:textId="77777777" w:rsidR="004B465A" w:rsidRPr="00B96C9A" w:rsidRDefault="004B465A" w:rsidP="2B70ABAF">
      <w:pPr>
        <w:spacing w:after="0" w:line="240" w:lineRule="auto"/>
        <w:jc w:val="center"/>
        <w:rPr>
          <w:b/>
          <w:bCs/>
          <w:sz w:val="40"/>
          <w:szCs w:val="40"/>
        </w:rPr>
      </w:pPr>
      <w:r w:rsidRPr="00B96C9A">
        <w:rPr>
          <w:b/>
          <w:bCs/>
          <w:sz w:val="40"/>
          <w:szCs w:val="40"/>
          <w:cs/>
        </w:rPr>
        <w:lastRenderedPageBreak/>
        <w:t>การเสนอเค้าโครงโครงงานคอมพิวเตอร์</w:t>
      </w:r>
    </w:p>
    <w:p w14:paraId="3C9C196A" w14:textId="77777777" w:rsidR="004B465A" w:rsidRPr="00B96C9A" w:rsidRDefault="004B465A" w:rsidP="2B70ABAF">
      <w:pPr>
        <w:spacing w:after="0" w:line="240" w:lineRule="auto"/>
        <w:jc w:val="center"/>
        <w:rPr>
          <w:b/>
          <w:bCs/>
          <w:sz w:val="44"/>
          <w:szCs w:val="44"/>
        </w:rPr>
      </w:pPr>
      <w:r w:rsidRPr="00B96C9A">
        <w:rPr>
          <w:sz w:val="32"/>
          <w:szCs w:val="32"/>
          <w:cs/>
        </w:rPr>
        <w:t>ภาควิชาวิทยาการคอมพิวเตอร์  คณะวิทยาศาสตร์  มหาวิทยาลัยขอนแก่น</w:t>
      </w:r>
    </w:p>
    <w:p w14:paraId="4B87CECD" w14:textId="77777777" w:rsidR="004B465A" w:rsidRPr="00B96C9A" w:rsidRDefault="004B465A" w:rsidP="004B465A">
      <w:pPr>
        <w:spacing w:after="0" w:line="240" w:lineRule="auto"/>
      </w:pPr>
    </w:p>
    <w:p w14:paraId="34155967" w14:textId="77777777" w:rsidR="004B465A" w:rsidRPr="00B96C9A" w:rsidRDefault="004B465A" w:rsidP="004B465A">
      <w:pPr>
        <w:spacing w:after="0" w:line="240" w:lineRule="auto"/>
      </w:pPr>
      <w:r w:rsidRPr="00B96C9A">
        <w:rPr>
          <w:cs/>
        </w:rPr>
        <w:t>ชื่อ  นางสาวคุณ</w:t>
      </w:r>
      <w:proofErr w:type="spellStart"/>
      <w:r w:rsidRPr="00B96C9A">
        <w:rPr>
          <w:cs/>
        </w:rPr>
        <w:t>ัญญา</w:t>
      </w:r>
      <w:proofErr w:type="spellEnd"/>
      <w:r w:rsidRPr="00B96C9A">
        <w:rPr>
          <w:cs/>
        </w:rPr>
        <w:t xml:space="preserve">  ยุปาระมี  </w:t>
      </w:r>
      <w:r w:rsidRPr="00B96C9A">
        <w:rPr>
          <w:cs/>
        </w:rPr>
        <w:tab/>
        <w:t>รหัสประจำตัว 573021086-0</w:t>
      </w:r>
    </w:p>
    <w:p w14:paraId="32139079" w14:textId="77777777" w:rsidR="004B465A" w:rsidRPr="00B96C9A" w:rsidRDefault="004B465A" w:rsidP="004B465A">
      <w:pPr>
        <w:spacing w:after="0" w:line="240" w:lineRule="auto"/>
      </w:pPr>
      <w:r w:rsidRPr="00B96C9A">
        <w:t xml:space="preserve">      Miss</w:t>
      </w:r>
      <w:r w:rsidRPr="00B96C9A">
        <w:rPr>
          <w:cs/>
        </w:rPr>
        <w:t>.</w:t>
      </w:r>
      <w:proofErr w:type="spellStart"/>
      <w:r w:rsidRPr="00B96C9A">
        <w:t>Kununya</w:t>
      </w:r>
      <w:proofErr w:type="spellEnd"/>
      <w:r w:rsidRPr="00B96C9A">
        <w:t xml:space="preserve"> </w:t>
      </w:r>
      <w:proofErr w:type="spellStart"/>
      <w:r w:rsidRPr="00B96C9A">
        <w:t>Yuparamee</w:t>
      </w:r>
      <w:proofErr w:type="spellEnd"/>
    </w:p>
    <w:p w14:paraId="339A3372" w14:textId="77777777" w:rsidR="004B465A" w:rsidRPr="00B96C9A" w:rsidRDefault="004B465A" w:rsidP="004B465A">
      <w:pPr>
        <w:spacing w:after="0" w:line="240" w:lineRule="auto"/>
      </w:pPr>
      <w:r w:rsidRPr="00B96C9A">
        <w:rPr>
          <w:cs/>
        </w:rPr>
        <w:t xml:space="preserve">      นายคมเคียว   ตั้งประเสริฐ   </w:t>
      </w:r>
      <w:r w:rsidRPr="00B96C9A">
        <w:rPr>
          <w:cs/>
        </w:rPr>
        <w:tab/>
        <w:t>รหัสประจำตัว 573020361-9</w:t>
      </w:r>
    </w:p>
    <w:p w14:paraId="3DB46CD0" w14:textId="77777777" w:rsidR="004B465A" w:rsidRPr="00B96C9A" w:rsidRDefault="004B465A" w:rsidP="004B465A">
      <w:pPr>
        <w:spacing w:after="0" w:line="240" w:lineRule="auto"/>
      </w:pPr>
      <w:r w:rsidRPr="00B96C9A">
        <w:rPr>
          <w:cs/>
        </w:rPr>
        <w:t xml:space="preserve">      </w:t>
      </w:r>
      <w:r w:rsidRPr="00B96C9A">
        <w:t>Mr</w:t>
      </w:r>
      <w:r w:rsidRPr="00B96C9A">
        <w:rPr>
          <w:cs/>
        </w:rPr>
        <w:t xml:space="preserve">. </w:t>
      </w:r>
      <w:r w:rsidRPr="00B96C9A">
        <w:t>Komkeao Tangprasert</w:t>
      </w:r>
    </w:p>
    <w:p w14:paraId="4DBF3D94" w14:textId="77777777" w:rsidR="004B465A" w:rsidRPr="00B96C9A" w:rsidRDefault="004B465A" w:rsidP="004B465A">
      <w:pPr>
        <w:spacing w:after="0" w:line="240" w:lineRule="auto"/>
      </w:pPr>
      <w:r w:rsidRPr="00B96C9A">
        <w:rPr>
          <w:cs/>
        </w:rPr>
        <w:t>นักศึกษาระดับปริญญาตรี หลักสูตรวิทยา</w:t>
      </w:r>
      <w:proofErr w:type="spellStart"/>
      <w:r w:rsidRPr="00B96C9A">
        <w:rPr>
          <w:cs/>
        </w:rPr>
        <w:t>ศา</w:t>
      </w:r>
      <w:proofErr w:type="spellEnd"/>
      <w:r w:rsidRPr="00B96C9A">
        <w:rPr>
          <w:cs/>
        </w:rPr>
        <w:t>สตรบัณฑิต สาขาวิทยาการคอมพิวเตอร์</w:t>
      </w:r>
    </w:p>
    <w:p w14:paraId="3CAA44B0" w14:textId="77777777" w:rsidR="004B465A" w:rsidRPr="00B96C9A" w:rsidRDefault="004B465A" w:rsidP="004B465A">
      <w:pPr>
        <w:spacing w:after="0" w:line="240" w:lineRule="auto"/>
        <w:rPr>
          <w:cs/>
        </w:rPr>
      </w:pPr>
      <w:r w:rsidRPr="00B96C9A">
        <w:rPr>
          <w:b/>
          <w:bCs/>
          <w:cs/>
        </w:rPr>
        <w:t>อาจารย์ที่ปรึกษาโครงงาน</w:t>
      </w:r>
      <w:r w:rsidRPr="00B96C9A">
        <w:rPr>
          <w:cs/>
        </w:rPr>
        <w:t>: อ.ดร.นันท์น</w:t>
      </w:r>
      <w:proofErr w:type="spellStart"/>
      <w:r w:rsidRPr="00B96C9A">
        <w:rPr>
          <w:cs/>
        </w:rPr>
        <w:t>ภัส</w:t>
      </w:r>
      <w:proofErr w:type="spellEnd"/>
      <w:r w:rsidRPr="00B96C9A">
        <w:rPr>
          <w:cs/>
        </w:rPr>
        <w:t xml:space="preserve">  ม่วงมิ่งสุข</w:t>
      </w:r>
    </w:p>
    <w:p w14:paraId="6B19D952" w14:textId="77777777" w:rsidR="004B465A" w:rsidRPr="00B96C9A" w:rsidRDefault="004B465A" w:rsidP="004B465A">
      <w:pPr>
        <w:spacing w:after="0" w:line="240" w:lineRule="auto"/>
      </w:pPr>
      <w:r w:rsidRPr="00B96C9A">
        <w:rPr>
          <w:b/>
          <w:bCs/>
        </w:rPr>
        <w:t>Project Advisor</w:t>
      </w:r>
      <w:r w:rsidRPr="00B96C9A">
        <w:rPr>
          <w:cs/>
        </w:rPr>
        <w:t xml:space="preserve">: </w:t>
      </w:r>
      <w:proofErr w:type="spellStart"/>
      <w:r w:rsidRPr="00B96C9A">
        <w:t>Dr</w:t>
      </w:r>
      <w:proofErr w:type="spellEnd"/>
      <w:r w:rsidRPr="00B96C9A">
        <w:rPr>
          <w:cs/>
        </w:rPr>
        <w:t>.</w:t>
      </w:r>
      <w:proofErr w:type="spellStart"/>
      <w:r w:rsidRPr="00B96C9A">
        <w:t>Nunnapus</w:t>
      </w:r>
      <w:proofErr w:type="spellEnd"/>
      <w:r w:rsidRPr="00B96C9A">
        <w:t xml:space="preserve"> </w:t>
      </w:r>
      <w:proofErr w:type="spellStart"/>
      <w:r w:rsidRPr="00B96C9A">
        <w:t>Moungmingsuk</w:t>
      </w:r>
      <w:proofErr w:type="spellEnd"/>
    </w:p>
    <w:p w14:paraId="59B30045" w14:textId="77777777" w:rsidR="004B465A" w:rsidRPr="00B96C9A" w:rsidRDefault="004B465A" w:rsidP="004B465A">
      <w:pPr>
        <w:spacing w:after="0" w:line="240" w:lineRule="auto"/>
      </w:pPr>
    </w:p>
    <w:p w14:paraId="431E3D0B" w14:textId="77777777" w:rsidR="004B465A" w:rsidRPr="00B96C9A" w:rsidRDefault="004B465A" w:rsidP="004B465A">
      <w:pPr>
        <w:spacing w:after="0" w:line="240" w:lineRule="auto"/>
      </w:pPr>
      <w:r w:rsidRPr="00B96C9A">
        <w:rPr>
          <w:b/>
          <w:bCs/>
          <w:sz w:val="32"/>
          <w:szCs w:val="32"/>
          <w:cs/>
        </w:rPr>
        <w:t>1.    ชื่อหัวข้อโครงงาน</w:t>
      </w:r>
    </w:p>
    <w:p w14:paraId="7A18B100" w14:textId="77777777" w:rsidR="004B465A" w:rsidRPr="00B96C9A" w:rsidRDefault="004B465A" w:rsidP="2B70ABAF">
      <w:pPr>
        <w:spacing w:after="0" w:line="240" w:lineRule="auto"/>
        <w:rPr>
          <w:b/>
          <w:bCs/>
        </w:rPr>
      </w:pPr>
      <w:r w:rsidRPr="00B96C9A">
        <w:rPr>
          <w:cs/>
        </w:rPr>
        <w:t xml:space="preserve">        </w:t>
      </w:r>
      <w:r w:rsidRPr="00B96C9A">
        <w:rPr>
          <w:b/>
          <w:bCs/>
          <w:cs/>
        </w:rPr>
        <w:t>ภาษาไทย</w:t>
      </w:r>
      <w:r w:rsidRPr="00B96C9A">
        <w:rPr>
          <w:cs/>
        </w:rPr>
        <w:t xml:space="preserve">      ระบบจัดการโครงงานและงานวิจัยคอมพิวเตอร์</w:t>
      </w:r>
    </w:p>
    <w:p w14:paraId="204B3D52" w14:textId="77777777" w:rsidR="004B465A" w:rsidRPr="00B96C9A" w:rsidRDefault="004B465A" w:rsidP="2B70ABAF">
      <w:pPr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       </w:t>
      </w:r>
      <w:r w:rsidRPr="00B96C9A">
        <w:rPr>
          <w:cs/>
        </w:rPr>
        <w:t xml:space="preserve"> </w:t>
      </w:r>
      <w:r w:rsidRPr="00B96C9A">
        <w:rPr>
          <w:b/>
          <w:bCs/>
          <w:cs/>
        </w:rPr>
        <w:t>ภาษาอังกฤษ</w:t>
      </w:r>
      <w:r w:rsidRPr="00B96C9A">
        <w:rPr>
          <w:cs/>
        </w:rPr>
        <w:t xml:space="preserve">  </w:t>
      </w:r>
      <w:r w:rsidRPr="00B96C9A">
        <w:t>Computer Researches and Projects Management System</w:t>
      </w:r>
    </w:p>
    <w:p w14:paraId="017C310F" w14:textId="77777777" w:rsidR="004B465A" w:rsidRPr="00B96C9A" w:rsidRDefault="004B465A" w:rsidP="004B465A">
      <w:pPr>
        <w:spacing w:after="0" w:line="240" w:lineRule="auto"/>
      </w:pPr>
    </w:p>
    <w:p w14:paraId="1472BDC1" w14:textId="77777777" w:rsidR="004B465A" w:rsidRPr="00B96C9A" w:rsidRDefault="004B465A" w:rsidP="2B70ABAF">
      <w:pPr>
        <w:spacing w:after="0" w:line="240" w:lineRule="auto"/>
        <w:rPr>
          <w:b/>
          <w:bCs/>
          <w:sz w:val="32"/>
          <w:szCs w:val="32"/>
        </w:rPr>
      </w:pPr>
      <w:bookmarkStart w:id="207" w:name="_Hlk491287187"/>
      <w:r w:rsidRPr="00B96C9A">
        <w:rPr>
          <w:b/>
          <w:bCs/>
          <w:sz w:val="32"/>
          <w:szCs w:val="32"/>
          <w:cs/>
        </w:rPr>
        <w:t>2.    หลักการและเหตุผล</w:t>
      </w:r>
    </w:p>
    <w:p w14:paraId="10E65C8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ภาควิทยาการคอมพิวเตอร์ คณะวิทยาศาสตร์ มหาวิทยาลัยขอนแก่น ประกอบไปด้วย 3 สาขาวิชา ได้แก่สาขาวิทยาการคอมพิวเตอร์ สาขาเทคโนโลยีสารสนเทศ และสาขาภูมิสารสนเทศศาสตร์ ซึ่งในแต่ละปีนักศึกษาชั้นปีที่ 3 และชั้นปีที่ 4 ทุกคน ต้องจัดทำโครงงานคอมพิวเตอร์เพื่อวัดประสิทธิภาพก่อนจบการศึกษา ส่งผลให้มีโครงงานคอมพิวเตอร์ถูกพัฒนาขึ้นเป็นจำนวนมาก ทางภาควิชาวิทยาการคอมพิวเตอร์ได้จัดทำเว็บไซต์รวบรวมโครงงานคอมพิวเตอร์ ให้นักศึกษาสามารถค้นหาโครงงานเพื่อเป็นแนวทางในการพัฒนาโครงงานต่อไป โดยเว็บไซต์รวบรวมข้อมูลโครงงานคอมพิวเตอร์ในปัจจุบันพบว่ามี 2 ปัญหาหลักคือ การสืบค้นเอกสารโครงงาน โดยเว็บไซต์ไม่สามารถค้นหาข้อมูลในตัวเนื้อหาเอกสารทั้งเล่มและการสืบค้นข้อมูลของโครงงานค่อนข้างใช้งานยาก เพราะไม่มีการแบ่งหมวดหมู่ที่ชัดเจน และเว็บไซต์รวบรวมโครงงานคอมพิวเตอร์ยังไม่อำนวยความสะดวกในเรื่องของการจัดการอาจารย์ที่ปรึกษาโครงงาน ในกรณีที่นักศึกษาขออาจารย์เป็นที่ปรึกษาโครงงาน นักศึกษาต้องติดต่อดำเนินเรื่องกับเจ้าหน้าที่ด้วยตนเองและการดำเนินเรื่องในแต่ละครั้งเจ้าหน้าที่ต้องจัดเก็บเอกสารเป็นกระดาษ ทำให้จัดการค่อนข้างยาก รวมทั้งกรณีที่นักศึกษาเปลี่ยนอาจารย์ที่ปรึกษาหรือหัวข้อโครงงานก็ยังต้องดำเนินเรื่องผ่านเจ้าหน้าที่เช่นกัน และระบบเดิมมีมาตรฐานการพัฒนาที่ไม่สอดคล้องกับระบบ </w:t>
      </w:r>
      <w:r w:rsidRPr="00B96C9A">
        <w:t>E</w:t>
      </w:r>
      <w:r w:rsidRPr="00B96C9A">
        <w:rPr>
          <w:cs/>
        </w:rPr>
        <w:t>-</w:t>
      </w:r>
      <w:r w:rsidRPr="00B96C9A">
        <w:t xml:space="preserve">Office </w:t>
      </w:r>
      <w:r w:rsidRPr="00B96C9A">
        <w:rPr>
          <w:cs/>
        </w:rPr>
        <w:t>ของภาควิชาในปัจจุบัน</w:t>
      </w:r>
    </w:p>
    <w:p w14:paraId="707843A0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cs/>
        </w:rPr>
        <w:t xml:space="preserve">        ทางผู้จัดทำจึงเห็นสมควรว่าจะพัฒนาเว็บไซต์รวบรวมโครงงานคอมพิวเตอร์ใหม่ทั้งหมด และเพิ่มระบบการทำงานเพื่อแก้ไข 2 ปัญหาหลักที่ได้กล่าวไปข้างต้น ระบบแรกคือระบบสืบค้นข้อมูลเอกสารโครงงานคอมพิวเตอร์ โดยได้นำ </w:t>
      </w:r>
      <w:r w:rsidRPr="00B96C9A">
        <w:t xml:space="preserve">Elasticsearch </w:t>
      </w:r>
      <w:r w:rsidRPr="00B96C9A">
        <w:rPr>
          <w:cs/>
        </w:rPr>
        <w:t>ซึ่งเป็นเครื่องมือในการจัดทำดัชนีและสืบค้นข้อมูลมาใช้ ทำให้ระบบการสืบค้นสามารถค้นหาได้จากตัวข้างในเนื้อหาของเอกสาร เป็นการขยายขอบเขตคำค้นหาให้กว้างขึ้น และนำระบบแท็ก (</w:t>
      </w:r>
      <w:r w:rsidRPr="00B96C9A">
        <w:t>Tag</w:t>
      </w:r>
      <w:r w:rsidRPr="00B96C9A">
        <w:rPr>
          <w:cs/>
        </w:rPr>
        <w:t>) เข้ามาใช้ในการแยกหมวดหมู่ของโครงงาน ในส่วนของระบบการบริหารโครงงานคอมพิวเตอร์ ในกรณีที่นักศึกษาขออาจารย์เป็นที่ปรึกษาโครงงาน กรณีที่นักศึกษาเปลี่ยนอาจารย์ที่ปรึกษาโครงงาน และกรณีที่นักศึกษาเปลี่ยนหัวข้อ</w:t>
      </w:r>
      <w:r w:rsidRPr="00B96C9A">
        <w:rPr>
          <w:cs/>
        </w:rPr>
        <w:lastRenderedPageBreak/>
        <w:t xml:space="preserve">โครงงาน ทางผู้จัดทำได้สร้างแบบฟอร์มการกรอกข้อมูลและแจ้งเตือนให้อาจารย์ที่ปรึกษาได้พิจารณาผ่านระบบ และทางผู้จัดทำได้นำระบบเก่าที่จำเป็นมาพัฒนาใหม่ทั้งหมดเพื่อให้สอดคล้องกับระบบ </w:t>
      </w:r>
      <w:r w:rsidRPr="00B96C9A">
        <w:t>E</w:t>
      </w:r>
      <w:r w:rsidRPr="00B96C9A">
        <w:rPr>
          <w:cs/>
        </w:rPr>
        <w:t>-</w:t>
      </w:r>
      <w:r w:rsidRPr="00B96C9A">
        <w:t>Office</w:t>
      </w:r>
      <w:r w:rsidRPr="00B96C9A">
        <w:rPr>
          <w:cs/>
        </w:rPr>
        <w:t xml:space="preserve"> ของทางภาควิชา</w:t>
      </w:r>
    </w:p>
    <w:p w14:paraId="50C7497F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ทำให้ระบบโครงงานของภาควิชาวิทยาการคอมพิวเตอร์มีระบบการค้นหาเอกสารโครงงานที่สามารถสืบค้นข้อมูลโครงงานได้อย่างรวดเร็วแม่นยำ และยังสามารถสืบค้นจากเนื้อหาทั้งหมดของเอกสารโครงงานอย่างมีประสิทธิภาพ ในส่วนของแท็กมีการแยกหมวดหมู่ของโครงงานชัดเจนเป็นระเบียบ นอกจากนี้การที่เปลี่ยนระบบเอกสารเกี่ยวกับขออาจารย์เป็นปรึกษาหรือเสนอหัวข้อโครงงาน ไปเป็นแบบฟอร์ม</w:t>
      </w:r>
      <w:r w:rsidR="00727F57" w:rsidRPr="00B96C9A">
        <w:rPr>
          <w:cs/>
        </w:rPr>
        <w:t>อิเล็กทรอนิกส์</w:t>
      </w:r>
      <w:r w:rsidRPr="00B96C9A">
        <w:rPr>
          <w:cs/>
        </w:rPr>
        <w:t>นั้น ทำให้สามารถแจ้งเตือนให้ผู้ที่เกี่ยวข้องทุกคนได้รับทราบ ซึ่งทำให้นักศึกษาและอาจารย์ มีความสะดวกมากขึ้น และลดภาระงานของเจ้าหน้าที่ในการตรวจสอบเอกสาร เพราะแบบฟอร์ม</w:t>
      </w:r>
      <w:r w:rsidR="00727F57" w:rsidRPr="00B96C9A">
        <w:rPr>
          <w:cs/>
        </w:rPr>
        <w:t>อิเล็กทรอนิกส์</w:t>
      </w:r>
      <w:r w:rsidRPr="00B96C9A">
        <w:rPr>
          <w:cs/>
        </w:rPr>
        <w:t>ทำให้ข้อมูลเอกสารต่าง ๆ ถูกเก็บบันทึกการเปลี่ยนแปลงไว้ครบถ้วนชัดเจน ลดการใช้งานกระดาษ และป้องกันการเสียหายของข้อมูล</w:t>
      </w:r>
      <w:bookmarkEnd w:id="207"/>
    </w:p>
    <w:p w14:paraId="085B72D1" w14:textId="77777777" w:rsidR="004B465A" w:rsidRPr="00B96C9A" w:rsidRDefault="004B465A" w:rsidP="004B465A">
      <w:pPr>
        <w:spacing w:after="0" w:line="240" w:lineRule="auto"/>
        <w:jc w:val="thaiDistribute"/>
      </w:pPr>
    </w:p>
    <w:p w14:paraId="3750820F" w14:textId="77777777" w:rsidR="004B465A" w:rsidRPr="00B96C9A" w:rsidRDefault="004B465A" w:rsidP="2B70ABAF">
      <w:pPr>
        <w:spacing w:after="0" w:line="240" w:lineRule="auto"/>
        <w:rPr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3.    วัตถุประสงค์ของโครงงาน</w:t>
      </w:r>
    </w:p>
    <w:p w14:paraId="269A53E4" w14:textId="77777777" w:rsidR="004B465A" w:rsidRPr="00B96C9A" w:rsidRDefault="004B465A" w:rsidP="2B70ABAF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sz w:val="32"/>
          <w:szCs w:val="32"/>
        </w:rPr>
      </w:pPr>
      <w:r w:rsidRPr="00B96C9A">
        <w:rPr>
          <w:rFonts w:ascii="TH Sarabun New" w:hAnsi="TH Sarabun New" w:cs="TH Sarabun New"/>
          <w:sz w:val="32"/>
          <w:szCs w:val="32"/>
          <w:cs/>
        </w:rPr>
        <w:t xml:space="preserve">      </w:t>
      </w:r>
      <w:r w:rsidRPr="00B96C9A">
        <w:rPr>
          <w:rFonts w:ascii="TH Sarabun New" w:hAnsi="TH Sarabun New" w:cs="TH Sarabun New"/>
          <w:cs/>
        </w:rPr>
        <w:t xml:space="preserve"> 3.1  เพื่อพัฒนาเว็บไซต์จัดการโครงงานและงานวิจัยคอมพิวเตอร์ ภาควิชาวิทยาการคอมพิวเตอร์ ให้สามารถแยกหมวดหมู่ของเอกสารจากแท็ก (</w:t>
      </w:r>
      <w:r w:rsidRPr="00B96C9A">
        <w:rPr>
          <w:rFonts w:ascii="TH Sarabun New" w:hAnsi="TH Sarabun New" w:cs="TH Sarabun New"/>
        </w:rPr>
        <w:t>Tag</w:t>
      </w:r>
      <w:r w:rsidRPr="00B96C9A">
        <w:rPr>
          <w:rFonts w:ascii="TH Sarabun New" w:hAnsi="TH Sarabun New" w:cs="TH Sarabun New"/>
          <w:cs/>
        </w:rPr>
        <w:t>) ได้อย่างชาญฉลาดด้วยการแนะนำแท็กแบบอัตโนมัติ</w:t>
      </w:r>
    </w:p>
    <w:p w14:paraId="09910E8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sz w:val="32"/>
          <w:szCs w:val="32"/>
          <w:cs/>
        </w:rPr>
        <w:t xml:space="preserve">       </w:t>
      </w:r>
      <w:r w:rsidRPr="00B96C9A">
        <w:rPr>
          <w:cs/>
        </w:rPr>
        <w:t xml:space="preserve">3.2  เพื่อพัฒนาเว็บไซต์จัดการโครงงานและงานวิจัยคอมพิวเตอร์ ภาควิชาวิทยาการคอมพิวเตอร์ ให้สามารถค้นหาข้อมูลจากเนื้อหาของโครงงานได้โดยใช้ </w:t>
      </w:r>
      <w:r w:rsidRPr="00B96C9A">
        <w:t>Elasticsearch</w:t>
      </w:r>
    </w:p>
    <w:p w14:paraId="1CE6E31A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sz w:val="32"/>
          <w:szCs w:val="32"/>
          <w:cs/>
        </w:rPr>
        <w:t xml:space="preserve">       </w:t>
      </w:r>
      <w:r w:rsidRPr="00B96C9A">
        <w:rPr>
          <w:cs/>
        </w:rPr>
        <w:t>3.3  เพื่อพัฒนาเว็บไซต์จัดการโครงงานและงานวิจัยคอมพิวเตอร์ ภาควิชาวิทยาการคอมพิวเตอร์ ให้สามารถจัดการเอกสารโครงงานคอมพิวเตอร์ได้ผ่านหน้าเว็บไซต์</w:t>
      </w:r>
    </w:p>
    <w:p w14:paraId="60A32DAA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sz w:val="32"/>
          <w:szCs w:val="32"/>
          <w:cs/>
        </w:rPr>
        <w:t xml:space="preserve">       </w:t>
      </w:r>
      <w:r w:rsidRPr="00B96C9A">
        <w:rPr>
          <w:cs/>
        </w:rPr>
        <w:t>3.4  เพื่อพัฒนาเว็บไซต์จัดการโครงงานและงานวิจัยคอมพิวเตอร์ ภาควิชาวิทยาการคอมพิวเตอร์ ให้สามารถเพิ่มและจัดการที่ปรึกษาได้ผ่านหน้าเว็บไซต์</w:t>
      </w:r>
    </w:p>
    <w:p w14:paraId="6F1BCF10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sz w:val="32"/>
          <w:szCs w:val="32"/>
          <w:cs/>
        </w:rPr>
        <w:t xml:space="preserve">       </w:t>
      </w:r>
      <w:r w:rsidRPr="00B96C9A">
        <w:rPr>
          <w:cs/>
        </w:rPr>
        <w:t xml:space="preserve">3.5  เพื่อพัฒนาฟังก์ชั่นการใช้งานเดิมของเว็บไซต์จัดการโครงงานและงานวิจัยคอมพิวเตอร์ ภาควิชาวิทยาการคอมพิวเตอร์ ให้มีมาตรฐานเดียวกันกับระบบ </w:t>
      </w:r>
      <w:r w:rsidRPr="00B96C9A">
        <w:t>E</w:t>
      </w:r>
      <w:r w:rsidRPr="00B96C9A">
        <w:rPr>
          <w:cs/>
        </w:rPr>
        <w:t>-</w:t>
      </w:r>
      <w:r w:rsidRPr="00B96C9A">
        <w:t xml:space="preserve">Office </w:t>
      </w:r>
      <w:r w:rsidRPr="00B96C9A">
        <w:rPr>
          <w:cs/>
        </w:rPr>
        <w:t>เพื่อตอบสนองนโยบายของภาควิชา</w:t>
      </w:r>
    </w:p>
    <w:p w14:paraId="18E37FC4" w14:textId="77777777" w:rsidR="004B465A" w:rsidRPr="00B96C9A" w:rsidRDefault="004B465A" w:rsidP="004B465A">
      <w:pPr>
        <w:spacing w:after="0" w:line="240" w:lineRule="auto"/>
        <w:rPr>
          <w:cs/>
        </w:rPr>
      </w:pPr>
    </w:p>
    <w:p w14:paraId="6AA94BDB" w14:textId="77777777" w:rsidR="004B465A" w:rsidRPr="00B96C9A" w:rsidRDefault="004B465A" w:rsidP="2B70ABAF">
      <w:pPr>
        <w:spacing w:after="0" w:line="240" w:lineRule="auto"/>
        <w:rPr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>4</w:t>
      </w:r>
      <w:r w:rsidRPr="00B96C9A">
        <w:rPr>
          <w:sz w:val="32"/>
          <w:szCs w:val="32"/>
          <w:cs/>
        </w:rPr>
        <w:t>.</w:t>
      </w:r>
      <w:r w:rsidRPr="00B96C9A">
        <w:rPr>
          <w:b/>
          <w:bCs/>
          <w:sz w:val="32"/>
          <w:szCs w:val="32"/>
          <w:cs/>
        </w:rPr>
        <w:t xml:space="preserve">    ทฤษฎีและผลงานวิจัยที่เกี่ยวข้อง</w:t>
      </w:r>
    </w:p>
    <w:p w14:paraId="7BCFFF99" w14:textId="77777777" w:rsidR="004B465A" w:rsidRPr="00B96C9A" w:rsidRDefault="004B465A" w:rsidP="2B70ABAF">
      <w:pPr>
        <w:tabs>
          <w:tab w:val="left" w:pos="3041"/>
        </w:tabs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4.1  ทฤษฎีที่เกี่ยวข้อง</w:t>
      </w:r>
    </w:p>
    <w:p w14:paraId="758D9820" w14:textId="77777777" w:rsidR="004B465A" w:rsidRPr="00B96C9A" w:rsidRDefault="004B465A" w:rsidP="2B70ABAF">
      <w:pPr>
        <w:spacing w:after="0" w:line="240" w:lineRule="auto"/>
        <w:jc w:val="thaiDistribute"/>
        <w:rPr>
          <w:b/>
          <w:bCs/>
          <w:color w:val="000000" w:themeColor="text1"/>
        </w:rPr>
      </w:pPr>
      <w:r w:rsidRPr="00B96C9A">
        <w:rPr>
          <w:color w:val="000000"/>
          <w:cs/>
        </w:rPr>
        <w:t xml:space="preserve">             </w:t>
      </w:r>
      <w:r w:rsidRPr="00B96C9A">
        <w:rPr>
          <w:color w:val="000000"/>
        </w:rPr>
        <w:t>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1</w:t>
      </w:r>
      <w:r w:rsidRPr="00B96C9A">
        <w:rPr>
          <w:color w:val="000000"/>
          <w:cs/>
        </w:rPr>
        <w:t>.1  การค้นคืนสารสนเทศ (</w:t>
      </w:r>
      <w:r w:rsidRPr="00B96C9A">
        <w:rPr>
          <w:color w:val="000000"/>
        </w:rPr>
        <w:t>Information Retrieval</w:t>
      </w:r>
      <w:r w:rsidRPr="00B96C9A">
        <w:rPr>
          <w:color w:val="000000"/>
          <w:cs/>
        </w:rPr>
        <w:t>)</w:t>
      </w:r>
      <w:r w:rsidRPr="00B96C9A">
        <w:rPr>
          <w:b/>
          <w:bCs/>
          <w:color w:val="000000"/>
          <w:cs/>
        </w:rPr>
        <w:t xml:space="preserve"> </w:t>
      </w:r>
    </w:p>
    <w:p w14:paraId="5411F417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ระบบคนคืนสารสนเทศ (</w:t>
      </w:r>
      <w:r w:rsidRPr="00B96C9A">
        <w:rPr>
          <w:color w:val="000000"/>
        </w:rPr>
        <w:t xml:space="preserve">Information Retrieval System </w:t>
      </w:r>
      <w:r w:rsidRPr="00B96C9A">
        <w:rPr>
          <w:color w:val="000000"/>
          <w:cs/>
        </w:rPr>
        <w:t xml:space="preserve">หรือ </w:t>
      </w:r>
      <w:r w:rsidRPr="00B96C9A">
        <w:rPr>
          <w:color w:val="000000"/>
        </w:rPr>
        <w:t>IR</w:t>
      </w:r>
      <w:r w:rsidRPr="00B96C9A">
        <w:rPr>
          <w:color w:val="000000"/>
          <w:cs/>
        </w:rPr>
        <w:t>) เป็นระบบที่จัดการประมวลผลสารสนเทศประเภทเอกสาร (</w:t>
      </w:r>
      <w:r w:rsidRPr="00B96C9A">
        <w:rPr>
          <w:color w:val="000000"/>
        </w:rPr>
        <w:t>Document</w:t>
      </w:r>
      <w:r w:rsidRPr="00B96C9A">
        <w:rPr>
          <w:color w:val="000000"/>
          <w:cs/>
        </w:rPr>
        <w:t>) ในรูปแบบต่าง</w:t>
      </w:r>
      <w:r w:rsidR="007C30E6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>ๆ เชน หนังสือ</w:t>
      </w:r>
      <w:r w:rsidRPr="00B96C9A">
        <w:rPr>
          <w:color w:val="000000"/>
        </w:rPr>
        <w:t xml:space="preserve">, </w:t>
      </w:r>
      <w:r w:rsidRPr="00B96C9A">
        <w:rPr>
          <w:color w:val="000000"/>
          <w:cs/>
        </w:rPr>
        <w:t>วารสาร</w:t>
      </w:r>
      <w:r w:rsidRPr="00B96C9A">
        <w:rPr>
          <w:color w:val="000000"/>
        </w:rPr>
        <w:t xml:space="preserve">, </w:t>
      </w:r>
      <w:r w:rsidRPr="00B96C9A">
        <w:rPr>
          <w:color w:val="000000"/>
          <w:cs/>
        </w:rPr>
        <w:t>บทความ เป็นต้น โดยเกี่ยวข้องในเรื่องการแสดงรูปแบบ</w:t>
      </w:r>
      <w:r w:rsidRPr="00B96C9A">
        <w:rPr>
          <w:color w:val="000000"/>
        </w:rPr>
        <w:t xml:space="preserve">, </w:t>
      </w:r>
      <w:r w:rsidRPr="00B96C9A">
        <w:rPr>
          <w:color w:val="000000"/>
          <w:cs/>
        </w:rPr>
        <w:t>การเก็บบันทึก</w:t>
      </w:r>
      <w:r w:rsidRPr="00B96C9A">
        <w:rPr>
          <w:color w:val="000000"/>
        </w:rPr>
        <w:t>,</w:t>
      </w:r>
      <w:r w:rsidRPr="00B96C9A">
        <w:rPr>
          <w:color w:val="000000"/>
          <w:cs/>
        </w:rPr>
        <w:t xml:space="preserve"> การดึงเอกสาร โดยระบบค้นคืนสารสนเทศจะทำการสร้างตัวแทนขึ้นมาแทนข้อความในเอกสารทั้งหมดและเก็บไว้ในรูปแบบ </w:t>
      </w:r>
      <w:r w:rsidRPr="00B96C9A">
        <w:rPr>
          <w:color w:val="000000"/>
        </w:rPr>
        <w:t>Index</w:t>
      </w:r>
      <w:r w:rsidRPr="00B96C9A">
        <w:rPr>
          <w:color w:val="000000"/>
          <w:cs/>
        </w:rPr>
        <w:t xml:space="preserve"> เพื่อให้นำข้อคำถามที่ผู้ใช้ต้องการค้นมาเปรียบเทียบถ้าเจอก็จะนำข้อมูลมาจัดลำดับ เพื่อให้ตอบสนองกับความต้องการของผู้ใช้มากที่สุด โดยแยกแยะความเกี่ยวข้อง (</w:t>
      </w:r>
      <w:r w:rsidRPr="00B96C9A">
        <w:rPr>
          <w:color w:val="000000"/>
        </w:rPr>
        <w:t>Relevant</w:t>
      </w:r>
      <w:r w:rsidRPr="00B96C9A">
        <w:rPr>
          <w:color w:val="000000"/>
          <w:cs/>
        </w:rPr>
        <w:t>) และความไม่เกี่ยวข้อง (</w:t>
      </w:r>
      <w:r w:rsidRPr="00B96C9A">
        <w:rPr>
          <w:color w:val="000000"/>
        </w:rPr>
        <w:t>Non</w:t>
      </w:r>
      <w:r w:rsidRPr="00B96C9A">
        <w:rPr>
          <w:color w:val="000000"/>
          <w:cs/>
        </w:rPr>
        <w:t>-</w:t>
      </w:r>
      <w:r w:rsidRPr="00B96C9A">
        <w:rPr>
          <w:color w:val="000000"/>
        </w:rPr>
        <w:t>relevant</w:t>
      </w:r>
      <w:r w:rsidRPr="00B96C9A">
        <w:rPr>
          <w:color w:val="000000"/>
          <w:cs/>
        </w:rPr>
        <w:t>)</w:t>
      </w:r>
      <w:r w:rsidRPr="00B96C9A">
        <w:rPr>
          <w:cs/>
        </w:rPr>
        <w:t xml:space="preserve">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hivdnogc8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webpag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ระบบค้นคืนสารสนเทศ (</w:instrText>
      </w:r>
      <w:r w:rsidRPr="00B96C9A">
        <w:instrText>Information Retrieval</w:instrText>
      </w:r>
      <w:r w:rsidRPr="00B96C9A">
        <w:rPr>
          <w:cs/>
        </w:rPr>
        <w:instrText>)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.</w:instrText>
      </w:r>
      <w:r w:rsidRPr="00B96C9A">
        <w:instrText>ram</w:instrText>
      </w:r>
      <w:r w:rsidRPr="00B96C9A">
        <w:rPr>
          <w:cs/>
        </w:rPr>
        <w:instrText>.</w:instrText>
      </w:r>
      <w:r w:rsidRPr="00B96C9A">
        <w:instrText>edu</w:instrText>
      </w:r>
      <w:r w:rsidRPr="00B96C9A">
        <w:rPr>
          <w:cs/>
        </w:rPr>
        <w:instrText>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/</w:instrText>
      </w:r>
      <w:r w:rsidRPr="00B96C9A">
        <w:instrText>inside</w:instrText>
      </w:r>
      <w:r w:rsidRPr="00B96C9A">
        <w:rPr>
          <w:cs/>
        </w:rPr>
        <w:instrText>/</w:instrText>
      </w:r>
      <w:r w:rsidRPr="00B96C9A">
        <w:instrText>html</w:instrText>
      </w:r>
      <w:r w:rsidRPr="00B96C9A">
        <w:rPr>
          <w:cs/>
        </w:rPr>
        <w:instrText>/</w:instrText>
      </w:r>
      <w:r w:rsidRPr="00B96C9A">
        <w:instrText>dlbook</w:instrText>
      </w:r>
      <w:r w:rsidRPr="00B96C9A">
        <w:rPr>
          <w:cs/>
        </w:rPr>
        <w:instrText>.</w:instrText>
      </w:r>
      <w:r w:rsidRPr="00B96C9A">
        <w:instrText>asp?code</w:instrText>
      </w:r>
      <w:r w:rsidRPr="00B96C9A">
        <w:rPr>
          <w:cs/>
        </w:rPr>
        <w:instrText>=</w:instrText>
      </w:r>
      <w:r w:rsidRPr="00B96C9A">
        <w:instrText>CT477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.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ccess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017</w:instrText>
      </w:r>
      <w:r w:rsidRPr="00B96C9A">
        <w:rPr>
          <w:cs/>
        </w:rPr>
        <w:instrText>"</w:instrText>
      </w:r>
      <w:r w:rsidRPr="00B96C9A">
        <w:instrText>,3,16</w:instrText>
      </w:r>
      <w:r w:rsidRPr="00B96C9A">
        <w:rPr>
          <w:cs/>
        </w:rPr>
        <w:instrText>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1</w:t>
      </w:r>
      <w:r w:rsidRPr="00B96C9A">
        <w:rPr>
          <w:cs/>
        </w:rPr>
        <w:t>]</w:t>
      </w:r>
      <w:r w:rsidRPr="00B96C9A">
        <w:fldChar w:fldCharType="end"/>
      </w:r>
    </w:p>
    <w:p w14:paraId="4FCE08EC" w14:textId="77777777" w:rsidR="004B465A" w:rsidRPr="00B96C9A" w:rsidRDefault="004B465A" w:rsidP="004B465A">
      <w:pPr>
        <w:spacing w:after="0" w:line="240" w:lineRule="auto"/>
        <w:jc w:val="thaiDistribute"/>
      </w:pPr>
    </w:p>
    <w:p w14:paraId="2E391529" w14:textId="77777777" w:rsidR="004B465A" w:rsidRPr="00B96C9A" w:rsidRDefault="004B465A" w:rsidP="004B465A">
      <w:pPr>
        <w:spacing w:after="0" w:line="240" w:lineRule="auto"/>
        <w:jc w:val="thaiDistribute"/>
      </w:pPr>
    </w:p>
    <w:p w14:paraId="5EED8E0D" w14:textId="77777777" w:rsidR="004B465A" w:rsidRPr="00B96C9A" w:rsidRDefault="004B465A" w:rsidP="004B465A">
      <w:pPr>
        <w:spacing w:after="0" w:line="240" w:lineRule="auto"/>
        <w:jc w:val="thaiDistribute"/>
      </w:pPr>
    </w:p>
    <w:p w14:paraId="5A6F5F7D" w14:textId="77777777" w:rsidR="004B465A" w:rsidRPr="00B96C9A" w:rsidRDefault="004B465A" w:rsidP="004B465A">
      <w:pPr>
        <w:spacing w:after="0" w:line="240" w:lineRule="auto"/>
        <w:jc w:val="thaiDistribute"/>
      </w:pPr>
    </w:p>
    <w:p w14:paraId="7DAF2549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lastRenderedPageBreak/>
        <w:t xml:space="preserve">                     </w:t>
      </w:r>
      <w:r w:rsidRPr="00B96C9A">
        <w:rPr>
          <w:cs/>
        </w:rPr>
        <w:t>4.1.1.</w:t>
      </w:r>
      <w:r w:rsidRPr="00B96C9A">
        <w:t>1</w:t>
      </w:r>
      <w:r w:rsidRPr="00B96C9A">
        <w:rPr>
          <w:cs/>
        </w:rPr>
        <w:t xml:space="preserve">  ระบบค้นคืนสารสนเทศสามารถแบ่งได้ </w:t>
      </w:r>
      <w:r w:rsidRPr="00B96C9A">
        <w:t xml:space="preserve">3 </w:t>
      </w:r>
      <w:r w:rsidRPr="00B96C9A">
        <w:rPr>
          <w:cs/>
        </w:rPr>
        <w:t>ประเภทคือ</w:t>
      </w:r>
    </w:p>
    <w:p w14:paraId="43364A6B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(1)  ระบบค้นคืนที่ให้คำถาม คำตอบ เป็นการบริการค้นคำตอบสำหรับคำถามที่ต้องการคำตอบที่เป็นข้อเท็จจริง</w:t>
      </w:r>
    </w:p>
    <w:p w14:paraId="14D1D01A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(</w:t>
      </w:r>
      <w:r w:rsidRPr="00B96C9A">
        <w:t>2</w:t>
      </w:r>
      <w:r w:rsidRPr="00B96C9A">
        <w:rPr>
          <w:cs/>
        </w:rPr>
        <w:t xml:space="preserve">)  ระบบค้นคืนที่ให้ข้อมูลเป็นตัวเลขหรือสัญลักษณ์ เป็นระบบจัดเก็บข้อมูลทางฟิสิกส์ เคมี สำมะโนประชากร เป็นต้น </w:t>
      </w:r>
    </w:p>
    <w:p w14:paraId="50293821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(</w:t>
      </w:r>
      <w:r w:rsidRPr="00B96C9A">
        <w:t>3</w:t>
      </w:r>
      <w:r w:rsidRPr="00B96C9A">
        <w:rPr>
          <w:cs/>
        </w:rPr>
        <w:t xml:space="preserve">)  ระบบค้นค้นข้อความจากวารสาร เป็นระบบที่จัดเก็บตัวเนื้อหา เอกสารและสามารถเรียกข้อความส่วนใดส่วนหนึ่งของเอกสารได้ เช่น ฐานข้อมูลทางกฎหมายเป็นต้น </w:t>
      </w:r>
    </w:p>
    <w:p w14:paraId="585B3D27" w14:textId="77777777" w:rsidR="004B465A" w:rsidRPr="00B96C9A" w:rsidRDefault="004B465A" w:rsidP="004B465A">
      <w:pPr>
        <w:spacing w:after="0" w:line="240" w:lineRule="auto"/>
        <w:jc w:val="thaiDistribute"/>
      </w:pPr>
    </w:p>
    <w:p w14:paraId="3F45E1FA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737B9448" wp14:editId="66F48225">
            <wp:extent cx="4952391" cy="1982419"/>
            <wp:effectExtent l="0" t="0" r="0" b="0"/>
            <wp:docPr id="144" name="Picture 5" descr="D:\Google Drive\Shared\Studdy\ปี 3 เทอม 1\Seminar\รูปเล่ม Seminar\Untitled Diagram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D:\Google Drive\Shared\Studdy\ปี 3 เทอม 1\Seminar\รูปเล่ม Seminar\Untitled Diagram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0377" cy="2001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FB015E" w14:textId="77777777" w:rsidR="004B465A" w:rsidRPr="00B96C9A" w:rsidRDefault="004B465A" w:rsidP="004B465A">
      <w:pPr>
        <w:spacing w:after="0" w:line="240" w:lineRule="auto"/>
        <w:jc w:val="center"/>
        <w:rPr>
          <w:cs/>
        </w:rPr>
      </w:pPr>
    </w:p>
    <w:p w14:paraId="16707347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cs/>
        </w:rPr>
        <w:t xml:space="preserve">  แสดงส่วนประกอบของระบบค้นคืนสารสนเทศ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2pnli10sk7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webpag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ระบบค้นคืนสารสนเทศ (</w:instrText>
      </w:r>
      <w:r w:rsidRPr="00B96C9A">
        <w:instrText>Information Retrieval</w:instrText>
      </w:r>
      <w:r w:rsidRPr="00B96C9A">
        <w:rPr>
          <w:cs/>
        </w:rPr>
        <w:instrText>)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.</w:instrText>
      </w:r>
      <w:r w:rsidRPr="00B96C9A">
        <w:instrText>ram</w:instrText>
      </w:r>
      <w:r w:rsidRPr="00B96C9A">
        <w:rPr>
          <w:cs/>
        </w:rPr>
        <w:instrText>.</w:instrText>
      </w:r>
      <w:r w:rsidRPr="00B96C9A">
        <w:instrText>edu</w:instrText>
      </w:r>
      <w:r w:rsidRPr="00B96C9A">
        <w:rPr>
          <w:cs/>
        </w:rPr>
        <w:instrText>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/</w:instrText>
      </w:r>
      <w:r w:rsidRPr="00B96C9A">
        <w:instrText>inside</w:instrText>
      </w:r>
      <w:r w:rsidRPr="00B96C9A">
        <w:rPr>
          <w:cs/>
        </w:rPr>
        <w:instrText>/</w:instrText>
      </w:r>
      <w:r w:rsidRPr="00B96C9A">
        <w:instrText>html</w:instrText>
      </w:r>
      <w:r w:rsidRPr="00B96C9A">
        <w:rPr>
          <w:cs/>
        </w:rPr>
        <w:instrText>/</w:instrText>
      </w:r>
      <w:r w:rsidRPr="00B96C9A">
        <w:instrText>dlbook</w:instrText>
      </w:r>
      <w:r w:rsidRPr="00B96C9A">
        <w:rPr>
          <w:cs/>
        </w:rPr>
        <w:instrText>.</w:instrText>
      </w:r>
      <w:r w:rsidRPr="00B96C9A">
        <w:instrText>asp?code</w:instrText>
      </w:r>
      <w:r w:rsidRPr="00B96C9A">
        <w:rPr>
          <w:cs/>
        </w:rPr>
        <w:instrText>=</w:instrText>
      </w:r>
      <w:r w:rsidRPr="00B96C9A">
        <w:instrText>CT477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.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ccess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017</w:instrText>
      </w:r>
      <w:r w:rsidRPr="00B96C9A">
        <w:rPr>
          <w:cs/>
        </w:rPr>
        <w:instrText>"</w:instrText>
      </w:r>
      <w:r w:rsidRPr="00B96C9A">
        <w:instrText>,3,16</w:instrText>
      </w:r>
      <w:r w:rsidRPr="00B96C9A">
        <w:rPr>
          <w:cs/>
        </w:rPr>
        <w:instrText>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1</w:t>
      </w:r>
      <w:r w:rsidRPr="00B96C9A">
        <w:rPr>
          <w:cs/>
        </w:rPr>
        <w:t>]</w:t>
      </w:r>
      <w:r w:rsidRPr="00B96C9A">
        <w:fldChar w:fldCharType="end"/>
      </w:r>
    </w:p>
    <w:p w14:paraId="730335A5" w14:textId="77777777" w:rsidR="004B465A" w:rsidRPr="00B96C9A" w:rsidRDefault="004B465A" w:rsidP="004B465A">
      <w:pPr>
        <w:spacing w:after="0" w:line="240" w:lineRule="auto"/>
        <w:jc w:val="center"/>
      </w:pPr>
    </w:p>
    <w:p w14:paraId="5D2DE663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</w:t>
      </w:r>
      <w:r w:rsidRPr="00B96C9A">
        <w:rPr>
          <w:cs/>
        </w:rPr>
        <w:t xml:space="preserve">4.1.1.2  ส่วนประกอบของระบบค้นคืนสารสนเทศดังภาพที่ </w:t>
      </w:r>
      <w:r w:rsidRPr="00B96C9A">
        <w:t>1</w:t>
      </w:r>
      <w:r w:rsidRPr="00B96C9A">
        <w:rPr>
          <w:cs/>
        </w:rPr>
        <w:t xml:space="preserve"> แบ่งได้เป็น </w:t>
      </w:r>
      <w:r w:rsidRPr="00B96C9A">
        <w:t xml:space="preserve">3 </w:t>
      </w:r>
      <w:r w:rsidRPr="00B96C9A">
        <w:rPr>
          <w:cs/>
        </w:rPr>
        <w:t>ส่วนได้แก่</w:t>
      </w:r>
    </w:p>
    <w:p w14:paraId="44EC501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(1)  ส่วนนําเข้าข้อมูล (</w:t>
      </w:r>
      <w:r w:rsidRPr="00B96C9A">
        <w:t>Input</w:t>
      </w:r>
      <w:r w:rsidRPr="00B96C9A">
        <w:rPr>
          <w:cs/>
        </w:rPr>
        <w:t>) เป็นส่วนของการป้อนข้อคําถาม (</w:t>
      </w:r>
      <w:r w:rsidRPr="00B96C9A">
        <w:t>Query</w:t>
      </w:r>
      <w:r w:rsidRPr="00B96C9A">
        <w:rPr>
          <w:cs/>
        </w:rPr>
        <w:t xml:space="preserve">) จากผู้ใช้ซึ่งเป็นภาษาธรรมชาติหรืออาจเป็นการนําเข้า </w:t>
      </w:r>
      <w:r w:rsidRPr="00B96C9A">
        <w:t xml:space="preserve">Metadata </w:t>
      </w:r>
      <w:r w:rsidRPr="00B96C9A">
        <w:rPr>
          <w:cs/>
        </w:rPr>
        <w:t xml:space="preserve"> ซึ่งเป็นสารสนเทศเกี่ยวกับเอกสารหรืออาจไม่เป็นส่วนหนึ่งขอเอกสารก็ได้แต่เป็นข้อมูลเกี่ยวกับข้อมูล (</w:t>
      </w:r>
      <w:r w:rsidRPr="00B96C9A">
        <w:t>Data About Data</w:t>
      </w:r>
      <w:r w:rsidRPr="00B96C9A">
        <w:rPr>
          <w:cs/>
        </w:rPr>
        <w:t>) อาทิเช่น</w:t>
      </w:r>
    </w:p>
    <w:p w14:paraId="38C939F4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(ก)  </w:t>
      </w:r>
      <w:r w:rsidRPr="00B96C9A">
        <w:t>Descriptive Metadata</w:t>
      </w:r>
      <w:r w:rsidRPr="00B96C9A">
        <w:rPr>
          <w:cs/>
        </w:rPr>
        <w:t xml:space="preserve"> เปนการนําเขาสารสนเทศที่เปนความหมายของเอกสารที่อยูภายนอก เช่น ผูแตง (</w:t>
      </w:r>
      <w:r w:rsidRPr="00B96C9A">
        <w:t>Author</w:t>
      </w:r>
      <w:r w:rsidRPr="00B96C9A">
        <w:rPr>
          <w:cs/>
        </w:rPr>
        <w:t>)</w:t>
      </w:r>
      <w:r w:rsidRPr="00B96C9A">
        <w:t xml:space="preserve">, </w:t>
      </w:r>
      <w:r w:rsidRPr="00B96C9A">
        <w:rPr>
          <w:cs/>
        </w:rPr>
        <w:t>ชื่อเรื่อง (</w:t>
      </w:r>
      <w:r w:rsidRPr="00B96C9A">
        <w:t>Title</w:t>
      </w:r>
      <w:r w:rsidRPr="00B96C9A">
        <w:rPr>
          <w:cs/>
        </w:rPr>
        <w:t>)</w:t>
      </w:r>
      <w:r w:rsidRPr="00B96C9A">
        <w:t xml:space="preserve">, </w:t>
      </w:r>
      <w:r w:rsidRPr="00B96C9A">
        <w:rPr>
          <w:cs/>
        </w:rPr>
        <w:t>แหลงที่มา (</w:t>
      </w:r>
      <w:r w:rsidRPr="00B96C9A">
        <w:t>Source</w:t>
      </w:r>
      <w:r w:rsidRPr="00B96C9A">
        <w:rPr>
          <w:cs/>
        </w:rPr>
        <w:t>)</w:t>
      </w:r>
      <w:r w:rsidRPr="00B96C9A">
        <w:t>,</w:t>
      </w:r>
      <w:r w:rsidRPr="00B96C9A">
        <w:rPr>
          <w:cs/>
        </w:rPr>
        <w:t xml:space="preserve"> วันที่ (</w:t>
      </w:r>
      <w:r w:rsidRPr="00B96C9A">
        <w:t>Date</w:t>
      </w:r>
      <w:r w:rsidRPr="00B96C9A">
        <w:rPr>
          <w:cs/>
        </w:rPr>
        <w:t>)</w:t>
      </w:r>
      <w:r w:rsidRPr="00B96C9A">
        <w:t>, ISBN,</w:t>
      </w:r>
      <w:r w:rsidRPr="00B96C9A">
        <w:rPr>
          <w:cs/>
        </w:rPr>
        <w:t xml:space="preserve"> สํานักพิมพ์ (</w:t>
      </w:r>
      <w:r w:rsidRPr="00B96C9A">
        <w:t>Publisher</w:t>
      </w:r>
      <w:r w:rsidRPr="00B96C9A">
        <w:rPr>
          <w:cs/>
        </w:rPr>
        <w:t>)</w:t>
      </w:r>
      <w:r w:rsidRPr="00B96C9A">
        <w:t>,</w:t>
      </w:r>
      <w:r w:rsidRPr="00B96C9A">
        <w:rPr>
          <w:cs/>
        </w:rPr>
        <w:t xml:space="preserve"> ความยาว (</w:t>
      </w:r>
      <w:r w:rsidRPr="00B96C9A">
        <w:t>Length</w:t>
      </w:r>
      <w:r w:rsidRPr="00B96C9A">
        <w:rPr>
          <w:cs/>
        </w:rPr>
        <w:t>)</w:t>
      </w:r>
    </w:p>
    <w:p w14:paraId="1AC116F1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(ข)  </w:t>
      </w:r>
      <w:r w:rsidRPr="00B96C9A">
        <w:t>Semantic Metadata Concerns The Content</w:t>
      </w:r>
      <w:r w:rsidRPr="00B96C9A">
        <w:rPr>
          <w:cs/>
        </w:rPr>
        <w:t xml:space="preserve"> </w:t>
      </w:r>
      <w:proofErr w:type="spellStart"/>
      <w:r w:rsidRPr="00B96C9A">
        <w:rPr>
          <w:cs/>
        </w:rPr>
        <w:t>เป</w:t>
      </w:r>
      <w:proofErr w:type="spellEnd"/>
      <w:r w:rsidRPr="00B96C9A">
        <w:rPr>
          <w:cs/>
        </w:rPr>
        <w:t>นการ</w:t>
      </w:r>
      <w:proofErr w:type="spellStart"/>
      <w:r w:rsidRPr="00B96C9A">
        <w:rPr>
          <w:cs/>
        </w:rPr>
        <w:t>นํา</w:t>
      </w:r>
      <w:proofErr w:type="spellEnd"/>
      <w:r w:rsidRPr="00B96C9A">
        <w:rPr>
          <w:cs/>
        </w:rPr>
        <w:t>เขาเนื้อความที่มีความหมายเชน บทคัดย่อ (</w:t>
      </w:r>
      <w:r w:rsidRPr="00B96C9A">
        <w:t>Abstract</w:t>
      </w:r>
      <w:r w:rsidRPr="00B96C9A">
        <w:rPr>
          <w:cs/>
        </w:rPr>
        <w:t>)</w:t>
      </w:r>
      <w:r w:rsidRPr="00B96C9A">
        <w:t xml:space="preserve">, </w:t>
      </w:r>
      <w:proofErr w:type="spellStart"/>
      <w:r w:rsidRPr="00B96C9A">
        <w:rPr>
          <w:cs/>
        </w:rPr>
        <w:t>คําสําคัญ</w:t>
      </w:r>
      <w:proofErr w:type="spellEnd"/>
      <w:r w:rsidRPr="00B96C9A">
        <w:rPr>
          <w:cs/>
        </w:rPr>
        <w:t xml:space="preserve"> (</w:t>
      </w:r>
      <w:r w:rsidRPr="00B96C9A">
        <w:t>Keywords</w:t>
      </w:r>
      <w:r w:rsidRPr="00B96C9A">
        <w:rPr>
          <w:cs/>
        </w:rPr>
        <w:t>)</w:t>
      </w:r>
      <w:r w:rsidRPr="00B96C9A">
        <w:t>,</w:t>
      </w:r>
      <w:r w:rsidRPr="00B96C9A">
        <w:rPr>
          <w:cs/>
        </w:rPr>
        <w:t xml:space="preserve"> รหัสของหัวเรื่อง (</w:t>
      </w:r>
      <w:proofErr w:type="spellStart"/>
      <w:r w:rsidRPr="00B96C9A">
        <w:t>SubjectCodes</w:t>
      </w:r>
      <w:proofErr w:type="spellEnd"/>
      <w:r w:rsidRPr="00B96C9A">
        <w:rPr>
          <w:cs/>
        </w:rPr>
        <w:t>) ซึ่งอาจ</w:t>
      </w:r>
      <w:proofErr w:type="spellStart"/>
      <w:r w:rsidRPr="00B96C9A">
        <w:rPr>
          <w:cs/>
        </w:rPr>
        <w:t>เป</w:t>
      </w:r>
      <w:proofErr w:type="spellEnd"/>
      <w:r w:rsidRPr="00B96C9A">
        <w:rPr>
          <w:cs/>
        </w:rPr>
        <w:t xml:space="preserve">น </w:t>
      </w:r>
      <w:r w:rsidRPr="00B96C9A">
        <w:t xml:space="preserve">Library of Congress </w:t>
      </w:r>
      <w:r w:rsidRPr="00B96C9A">
        <w:rPr>
          <w:cs/>
        </w:rPr>
        <w:t xml:space="preserve">หรือ </w:t>
      </w:r>
      <w:r w:rsidRPr="00B96C9A">
        <w:t xml:space="preserve">Dewey Decimal </w:t>
      </w:r>
      <w:r w:rsidRPr="00B96C9A">
        <w:rPr>
          <w:cs/>
        </w:rPr>
        <w:t xml:space="preserve">หรือ </w:t>
      </w:r>
      <w:r w:rsidRPr="00B96C9A">
        <w:t xml:space="preserve">UMLS </w:t>
      </w:r>
      <w:r w:rsidRPr="00B96C9A">
        <w:rPr>
          <w:cs/>
        </w:rPr>
        <w:t>(</w:t>
      </w:r>
      <w:r w:rsidRPr="00B96C9A">
        <w:t>Unified</w:t>
      </w:r>
      <w:r w:rsidRPr="00B96C9A">
        <w:rPr>
          <w:cs/>
        </w:rPr>
        <w:t xml:space="preserve"> </w:t>
      </w:r>
      <w:r w:rsidRPr="00B96C9A">
        <w:t>Medical Language System</w:t>
      </w:r>
      <w:r w:rsidRPr="00B96C9A">
        <w:rPr>
          <w:cs/>
        </w:rPr>
        <w:t>) ก็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></w:t>
      </w:r>
    </w:p>
    <w:p w14:paraId="7C99D218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(ค)  เทอมของหัวเรื่อง (</w:t>
      </w:r>
      <w:r w:rsidRPr="00B96C9A">
        <w:t>Subject terms</w:t>
      </w:r>
      <w:r w:rsidRPr="00B96C9A">
        <w:rPr>
          <w:cs/>
        </w:rPr>
        <w:t xml:space="preserve">) ซึ่งอาจมาจาก </w:t>
      </w:r>
      <w:r w:rsidRPr="00B96C9A">
        <w:t>Ontologies</w:t>
      </w:r>
      <w:r w:rsidRPr="00B96C9A">
        <w:rPr>
          <w:cs/>
        </w:rPr>
        <w:t xml:space="preserve"> พิเศษเปนลําดับขั้นของเทอมมาตรฐาน (</w:t>
      </w:r>
      <w:r w:rsidRPr="00B96C9A">
        <w:t>Hierarchical Taxonomies of Standardized Semantic Terms</w:t>
      </w:r>
      <w:r w:rsidRPr="00B96C9A">
        <w:rPr>
          <w:cs/>
        </w:rPr>
        <w:t>)</w:t>
      </w:r>
    </w:p>
    <w:p w14:paraId="341DEBEA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(ง)  อาจเปนสารสนเทศของเว็บ (</w:t>
      </w:r>
      <w:r w:rsidRPr="00B96C9A">
        <w:t>Web Metadata</w:t>
      </w:r>
      <w:r w:rsidRPr="00B96C9A">
        <w:rPr>
          <w:cs/>
        </w:rPr>
        <w:t>) ก็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 xml:space="preserve"> เชน </w:t>
      </w:r>
      <w:r w:rsidRPr="00B96C9A">
        <w:t>META tag in HTML</w:t>
      </w:r>
      <w:r w:rsidRPr="00B96C9A">
        <w:rPr>
          <w:cs/>
        </w:rPr>
        <w:t xml:space="preserve"> ระบบค้นคืนสารสนเทศจะนําสารสนเทศเหลานี้ผานการประมวลผลแบบเชื่อมโดยตรงกับระบบ</w:t>
      </w:r>
      <w:proofErr w:type="spellStart"/>
      <w:r w:rsidRPr="00B96C9A">
        <w:rPr>
          <w:cs/>
        </w:rPr>
        <w:t>คอมพิวเตอร</w:t>
      </w:r>
      <w:proofErr w:type="spellEnd"/>
      <w:r w:rsidRPr="00B96C9A">
        <w:rPr>
          <w:cs/>
        </w:rPr>
        <w:t> ซึ่ง</w:t>
      </w:r>
      <w:proofErr w:type="spellStart"/>
      <w:r w:rsidRPr="00B96C9A">
        <w:rPr>
          <w:cs/>
        </w:rPr>
        <w:t>ผู</w:t>
      </w:r>
      <w:proofErr w:type="spellEnd"/>
      <w:r w:rsidRPr="00B96C9A">
        <w:rPr>
          <w:cs/>
        </w:rPr>
        <w:t>ใชจะมีการโตตอบ</w:t>
      </w:r>
      <w:proofErr w:type="spellStart"/>
      <w:r w:rsidRPr="00B96C9A">
        <w:rPr>
          <w:cs/>
        </w:rPr>
        <w:t>หร</w:t>
      </w:r>
      <w:proofErr w:type="spellEnd"/>
      <w:r w:rsidRPr="00B96C9A">
        <w:rPr>
          <w:cs/>
        </w:rPr>
        <w:t>ือป</w:t>
      </w:r>
      <w:proofErr w:type="spellStart"/>
      <w:r w:rsidRPr="00B96C9A">
        <w:rPr>
          <w:cs/>
        </w:rPr>
        <w:t>ฏิสัม</w:t>
      </w:r>
      <w:proofErr w:type="spellEnd"/>
      <w:r w:rsidRPr="00B96C9A">
        <w:rPr>
          <w:cs/>
        </w:rPr>
        <w:t>พันธกับระบบโดยตรง</w:t>
      </w:r>
    </w:p>
    <w:p w14:paraId="7AF039F5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lastRenderedPageBreak/>
        <w:t xml:space="preserve">                                 (</w:t>
      </w:r>
      <w:r w:rsidRPr="00B96C9A">
        <w:t>2</w:t>
      </w:r>
      <w:r w:rsidRPr="00B96C9A">
        <w:rPr>
          <w:cs/>
        </w:rPr>
        <w:t>)  โปรเซสเซอร (</w:t>
      </w:r>
      <w:r w:rsidRPr="00B96C9A">
        <w:t>Processor</w:t>
      </w:r>
      <w:r w:rsidRPr="00B96C9A">
        <w:rPr>
          <w:cs/>
        </w:rPr>
        <w:t xml:space="preserve">) เปนส่วนของการประมวลผล 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>แก การจัดโครงสรางของสารสนเทศในรูปแบบที่เหมาะสม ประกอบดวย การสรางตัวแทนเอกสาร</w:t>
      </w:r>
      <w:r w:rsidRPr="00B96C9A">
        <w:t>,</w:t>
      </w:r>
      <w:r w:rsidRPr="00B96C9A">
        <w:rPr>
          <w:cs/>
        </w:rPr>
        <w:t xml:space="preserve"> การแบงแยกกลุมของเอกสาร</w:t>
      </w:r>
      <w:r w:rsidRPr="00B96C9A">
        <w:t>,</w:t>
      </w:r>
    </w:p>
    <w:p w14:paraId="6CEC76EB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>การจัดเก็บสารสนเทศ</w:t>
      </w:r>
      <w:r w:rsidRPr="00B96C9A">
        <w:t>,</w:t>
      </w:r>
      <w:r w:rsidRPr="00B96C9A">
        <w:rPr>
          <w:cs/>
        </w:rPr>
        <w:t xml:space="preserve"> การดึงขอมูลตามที่ผูใชตองการ การทํางานนั้นจะนําขอคําถามไปเปรียบเทียบกับตัวแทนเอกสารที่มีอยู เพื่อดึงเอกสารที่ใกล้เคียงนำออกมาให แกผูสอบถาม</w:t>
      </w:r>
    </w:p>
    <w:p w14:paraId="469B0C95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cs/>
        </w:rPr>
        <w:t xml:space="preserve">                                 (</w:t>
      </w:r>
      <w:r w:rsidRPr="00B96C9A">
        <w:t>3</w:t>
      </w:r>
      <w:r w:rsidRPr="00B96C9A">
        <w:rPr>
          <w:cs/>
        </w:rPr>
        <w:t>)  สวนของผล</w:t>
      </w:r>
      <w:proofErr w:type="spellStart"/>
      <w:r w:rsidRPr="00B96C9A">
        <w:rPr>
          <w:cs/>
        </w:rPr>
        <w:t>ลัพท์</w:t>
      </w:r>
      <w:proofErr w:type="spellEnd"/>
      <w:r w:rsidRPr="00B96C9A">
        <w:rPr>
          <w:cs/>
        </w:rPr>
        <w:t xml:space="preserve"> (</w:t>
      </w:r>
      <w:r w:rsidRPr="00B96C9A">
        <w:t>Output</w:t>
      </w:r>
      <w:r w:rsidRPr="00B96C9A">
        <w:rPr>
          <w:cs/>
        </w:rPr>
        <w:t>) ผล</w:t>
      </w:r>
      <w:proofErr w:type="spellStart"/>
      <w:r w:rsidRPr="00B96C9A">
        <w:rPr>
          <w:cs/>
        </w:rPr>
        <w:t>ลัพธ</w:t>
      </w:r>
      <w:proofErr w:type="spellEnd"/>
      <w:r w:rsidRPr="00B96C9A">
        <w:rPr>
          <w:cs/>
        </w:rPr>
        <w:t>ที่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>จากระบบเป็นข้อความสั้นๆ เชน ชื่อหนังสือ</w:t>
      </w:r>
      <w:r w:rsidRPr="00B96C9A">
        <w:t xml:space="preserve">, </w:t>
      </w:r>
      <w:r w:rsidRPr="00B96C9A">
        <w:rPr>
          <w:cs/>
        </w:rPr>
        <w:t>หมายเลขเอกสาร</w:t>
      </w:r>
      <w:r w:rsidRPr="00B96C9A">
        <w:t>,</w:t>
      </w:r>
      <w:r w:rsidRPr="00B96C9A">
        <w:rPr>
          <w:cs/>
        </w:rPr>
        <w:t xml:space="preserve"> ชื่อผูแต่ง</w:t>
      </w:r>
      <w:r w:rsidRPr="00B96C9A">
        <w:t xml:space="preserve">, </w:t>
      </w:r>
      <w:r w:rsidRPr="00B96C9A">
        <w:rPr>
          <w:cs/>
        </w:rPr>
        <w:t>สํานักพิมพ เปนตน ผูใชสามารถพิจารณาจากขอมูลต</w:t>
      </w:r>
      <w:proofErr w:type="spellStart"/>
      <w:r w:rsidRPr="00B96C9A">
        <w:rPr>
          <w:cs/>
        </w:rPr>
        <w:t>างๆ</w:t>
      </w:r>
      <w:proofErr w:type="spellEnd"/>
      <w:r w:rsidRPr="00B96C9A">
        <w:rPr>
          <w:cs/>
        </w:rPr>
        <w:t xml:space="preserve"> ที่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>จากระบบถาเอกสารที่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>มี</w:t>
      </w:r>
      <w:proofErr w:type="spellStart"/>
      <w:r w:rsidRPr="00B96C9A">
        <w:rPr>
          <w:cs/>
        </w:rPr>
        <w:t>จํานวน</w:t>
      </w:r>
      <w:proofErr w:type="spellEnd"/>
      <w:r w:rsidRPr="00B96C9A">
        <w:rPr>
          <w:cs/>
        </w:rPr>
        <w:t>มากเกินไปหรือ</w:t>
      </w:r>
      <w:proofErr w:type="spellStart"/>
      <w:r w:rsidRPr="00B96C9A">
        <w:rPr>
          <w:cs/>
        </w:rPr>
        <w:t>ไม</w:t>
      </w:r>
      <w:proofErr w:type="spellEnd"/>
      <w:r w:rsidRPr="00B96C9A">
        <w:rPr>
          <w:cs/>
        </w:rPr>
        <w:t xml:space="preserve">ใกลเคียงกับสิ่งที่ตองการ </w:t>
      </w:r>
      <w:proofErr w:type="spellStart"/>
      <w:r w:rsidRPr="00B96C9A">
        <w:rPr>
          <w:cs/>
        </w:rPr>
        <w:t>ผู</w:t>
      </w:r>
      <w:proofErr w:type="spellEnd"/>
      <w:r w:rsidRPr="00B96C9A">
        <w:rPr>
          <w:cs/>
        </w:rPr>
        <w:t>ใชสามารถปรับปรุงขอคําถามใหมเพื่อที่จะใช้ขอคําถามนั้นสืบคนสารสนเทศ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>ตรงกับความตองการมากที่สุด เป็นระบบตอบกลับ (</w:t>
      </w:r>
      <w:r w:rsidRPr="00B96C9A">
        <w:t>Feedback</w:t>
      </w:r>
      <w:r w:rsidRPr="00B96C9A">
        <w:rPr>
          <w:cs/>
        </w:rPr>
        <w:t>) ดังนั้นผลลัพธ์ที่</w:t>
      </w:r>
      <w:proofErr w:type="spellStart"/>
      <w:r w:rsidRPr="00B96C9A">
        <w:rPr>
          <w:cs/>
        </w:rPr>
        <w:t>ได</w:t>
      </w:r>
      <w:proofErr w:type="spellEnd"/>
      <w:r w:rsidRPr="00B96C9A">
        <w:rPr>
          <w:cs/>
        </w:rPr>
        <w:t>จึงขึ้น</w:t>
      </w:r>
      <w:proofErr w:type="spellStart"/>
      <w:r w:rsidRPr="00B96C9A">
        <w:rPr>
          <w:cs/>
        </w:rPr>
        <w:t>อย</w:t>
      </w:r>
      <w:proofErr w:type="spellEnd"/>
      <w:r w:rsidRPr="00B96C9A">
        <w:rPr>
          <w:cs/>
        </w:rPr>
        <w:t>ูกับ ข้อ</w:t>
      </w:r>
      <w:proofErr w:type="spellStart"/>
      <w:r w:rsidRPr="00B96C9A">
        <w:rPr>
          <w:cs/>
        </w:rPr>
        <w:t>คําถาม</w:t>
      </w:r>
      <w:proofErr w:type="spellEnd"/>
      <w:r w:rsidRPr="00B96C9A">
        <w:rPr>
          <w:cs/>
        </w:rPr>
        <w:t xml:space="preserve"> (</w:t>
      </w:r>
      <w:r w:rsidRPr="00B96C9A">
        <w:t>Query</w:t>
      </w:r>
      <w:r w:rsidRPr="00B96C9A">
        <w:rPr>
          <w:cs/>
        </w:rPr>
        <w:t xml:space="preserve">) ของผูใช้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9g5g2c9ei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6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4KBECJ4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14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webpag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ระบบค้นคืนสารสนเทศ (</w:instrText>
      </w:r>
      <w:r w:rsidRPr="00B96C9A">
        <w:instrText>Information Retrieval</w:instrText>
      </w:r>
      <w:r w:rsidRPr="00B96C9A">
        <w:rPr>
          <w:cs/>
        </w:rPr>
        <w:instrText>)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.</w:instrText>
      </w:r>
      <w:r w:rsidRPr="00B96C9A">
        <w:instrText>ram</w:instrText>
      </w:r>
      <w:r w:rsidRPr="00B96C9A">
        <w:rPr>
          <w:cs/>
        </w:rPr>
        <w:instrText>.</w:instrText>
      </w:r>
      <w:r w:rsidRPr="00B96C9A">
        <w:instrText>edu</w:instrText>
      </w:r>
      <w:r w:rsidRPr="00B96C9A">
        <w:rPr>
          <w:cs/>
        </w:rPr>
        <w:instrText>/</w:instrText>
      </w:r>
      <w:r w:rsidRPr="00B96C9A">
        <w:instrText>e</w:instrText>
      </w:r>
      <w:r w:rsidRPr="00B96C9A">
        <w:rPr>
          <w:cs/>
        </w:rPr>
        <w:instrText>-</w:instrText>
      </w:r>
      <w:r w:rsidRPr="00B96C9A">
        <w:instrText>book</w:instrText>
      </w:r>
      <w:r w:rsidRPr="00B96C9A">
        <w:rPr>
          <w:cs/>
        </w:rPr>
        <w:instrText>/</w:instrText>
      </w:r>
      <w:r w:rsidRPr="00B96C9A">
        <w:instrText>inside</w:instrText>
      </w:r>
      <w:r w:rsidRPr="00B96C9A">
        <w:rPr>
          <w:cs/>
        </w:rPr>
        <w:instrText>/</w:instrText>
      </w:r>
      <w:r w:rsidRPr="00B96C9A">
        <w:instrText>html</w:instrText>
      </w:r>
      <w:r w:rsidRPr="00B96C9A">
        <w:rPr>
          <w:cs/>
        </w:rPr>
        <w:instrText>/</w:instrText>
      </w:r>
      <w:r w:rsidRPr="00B96C9A">
        <w:instrText>dlbook</w:instrText>
      </w:r>
      <w:r w:rsidRPr="00B96C9A">
        <w:rPr>
          <w:cs/>
        </w:rPr>
        <w:instrText>.</w:instrText>
      </w:r>
      <w:r w:rsidRPr="00B96C9A">
        <w:instrText>asp?code</w:instrText>
      </w:r>
      <w:r w:rsidRPr="00B96C9A">
        <w:rPr>
          <w:cs/>
        </w:rPr>
        <w:instrText>=</w:instrText>
      </w:r>
      <w:r w:rsidRPr="00B96C9A">
        <w:instrText>CT477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.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ccess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017</w:instrText>
      </w:r>
      <w:r w:rsidRPr="00B96C9A">
        <w:rPr>
          <w:cs/>
        </w:rPr>
        <w:instrText>"</w:instrText>
      </w:r>
      <w:r w:rsidRPr="00B96C9A">
        <w:instrText>,3,16</w:instrText>
      </w:r>
      <w:r w:rsidRPr="00B96C9A">
        <w:rPr>
          <w:cs/>
        </w:rPr>
        <w:instrText>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1</w:t>
      </w:r>
      <w:r w:rsidRPr="00B96C9A">
        <w:rPr>
          <w:cs/>
        </w:rPr>
        <w:t>]</w:t>
      </w:r>
      <w:r w:rsidRPr="00B96C9A">
        <w:fldChar w:fldCharType="end"/>
      </w:r>
    </w:p>
    <w:p w14:paraId="453E89AB" w14:textId="77777777" w:rsidR="004B465A" w:rsidRPr="00B96C9A" w:rsidRDefault="004B465A" w:rsidP="004B465A">
      <w:pPr>
        <w:tabs>
          <w:tab w:val="left" w:pos="1170"/>
        </w:tabs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</w:t>
      </w:r>
      <w:r w:rsidRPr="00B96C9A">
        <w:t>4</w:t>
      </w:r>
      <w:r w:rsidRPr="00B96C9A">
        <w:rPr>
          <w:cs/>
        </w:rPr>
        <w:t>.</w:t>
      </w:r>
      <w:r w:rsidRPr="00B96C9A">
        <w:t>1</w:t>
      </w:r>
      <w:r w:rsidRPr="00B96C9A">
        <w:rPr>
          <w:cs/>
        </w:rPr>
        <w:t>.1.</w:t>
      </w:r>
      <w:r w:rsidRPr="00B96C9A">
        <w:t>3</w:t>
      </w:r>
      <w:r w:rsidRPr="00B96C9A">
        <w:rPr>
          <w:cs/>
        </w:rPr>
        <w:t xml:space="preserve">  หลักการทำงานของการค้นคืนสารสนเทศ</w:t>
      </w:r>
    </w:p>
    <w:p w14:paraId="0B344149" w14:textId="77777777" w:rsidR="004B465A" w:rsidRPr="00B96C9A" w:rsidRDefault="004B465A" w:rsidP="004B465A">
      <w:pPr>
        <w:tabs>
          <w:tab w:val="left" w:pos="1170"/>
        </w:tabs>
        <w:spacing w:after="0" w:line="240" w:lineRule="auto"/>
        <w:jc w:val="thaiDistribute"/>
        <w:rPr>
          <w:cs/>
        </w:rPr>
      </w:pPr>
      <w:r w:rsidRPr="00B96C9A">
        <w:rPr>
          <w:cs/>
        </w:rPr>
        <w:t xml:space="preserve">                                (1)  การคัดเลือก เป็นการการรวบรวมเอกสารตามเกณฑ์ และนโยบายที่กำหนด ไว้ซึ่งสอดคล้องกับความต้องการของผู้ใช้งาน</w:t>
      </w:r>
    </w:p>
    <w:p w14:paraId="6EB95107" w14:textId="77777777" w:rsidR="004B465A" w:rsidRPr="00B96C9A" w:rsidRDefault="004B465A" w:rsidP="004B465A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(</w:t>
      </w:r>
      <w:r w:rsidRPr="00B96C9A">
        <w:t>2</w:t>
      </w:r>
      <w:r w:rsidRPr="00B96C9A">
        <w:rPr>
          <w:cs/>
        </w:rPr>
        <w:t>)  การวิเคราะห์เอกสาร ได้แก่ การจัดหมวดหมู่ การจัดทำ รายการการทำดรรชนี และการทำสาระสังเขป</w:t>
      </w:r>
    </w:p>
    <w:p w14:paraId="56666CA2" w14:textId="77777777" w:rsidR="004B465A" w:rsidRPr="00B96C9A" w:rsidRDefault="004B465A" w:rsidP="004B465A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(</w:t>
      </w:r>
      <w:r w:rsidRPr="00B96C9A">
        <w:t>3</w:t>
      </w:r>
      <w:r w:rsidRPr="00B96C9A">
        <w:rPr>
          <w:cs/>
        </w:rPr>
        <w:t xml:space="preserve">)  การจัดระเบียบแฟ้มข้อมูล </w:t>
      </w:r>
    </w:p>
    <w:p w14:paraId="32625CB1" w14:textId="77777777" w:rsidR="004B465A" w:rsidRPr="00B96C9A" w:rsidRDefault="004B465A" w:rsidP="004B465A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(</w:t>
      </w:r>
      <w:r w:rsidRPr="00B96C9A">
        <w:t>4</w:t>
      </w:r>
      <w:r w:rsidRPr="00B96C9A">
        <w:rPr>
          <w:cs/>
        </w:rPr>
        <w:t>)  การค้นคืน วิเคราะห์แนวคิดและกำหนดศัพท์ หลังจากนั้นก็นำคำศัพท์ไปดำเนินการค้น ถ้าคำศัพท์ตรงกับดรรชนี คำค้นของเอกสารนั้นจะได้รับ เอกสารจำนวนหนึ่ง หรือผู้ค้นจะทำการปรับปรุงเอกสารให้เป็นที่พอใจของผู้ใช้บริการ</w:t>
      </w:r>
    </w:p>
    <w:p w14:paraId="028AC3FA" w14:textId="77777777" w:rsidR="004B465A" w:rsidRPr="00B96C9A" w:rsidRDefault="004B465A" w:rsidP="004B465A">
      <w:pPr>
        <w:tabs>
          <w:tab w:val="left" w:pos="117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(</w:t>
      </w:r>
      <w:r w:rsidRPr="00B96C9A">
        <w:t>5</w:t>
      </w:r>
      <w:r w:rsidRPr="00B96C9A">
        <w:rPr>
          <w:cs/>
        </w:rPr>
        <w:t>)  การแจกจ่าย เป็นการนำส่งผลการค้นคืนให้แกผู้ใช้ที่มีความต้องการเอกสาร เอกสารในเรื่อง</w:t>
      </w:r>
      <w:proofErr w:type="spellStart"/>
      <w:r w:rsidRPr="00B96C9A">
        <w:rPr>
          <w:cs/>
        </w:rPr>
        <w:t>นั้นๆ</w:t>
      </w:r>
      <w:proofErr w:type="spellEnd"/>
      <w:r w:rsidRPr="00B96C9A">
        <w:rPr>
          <w:cs/>
        </w:rPr>
        <w:t xml:space="preserve">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7gdopdidm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7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7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0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TVFFIWN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TVFFIWN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0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</w:instrText>
      </w:r>
      <w:r w:rsidRPr="00B96C9A">
        <w:instrText>Information Retrieval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ublisher</w:instrText>
      </w:r>
      <w:r w:rsidRPr="00B96C9A">
        <w:rPr>
          <w:cs/>
        </w:rPr>
        <w:instrText>":"ผศ.อุไร ทองหัวไผ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instructor</w:instrText>
      </w:r>
      <w:r w:rsidRPr="00B96C9A">
        <w:rPr>
          <w:cs/>
        </w:rPr>
        <w:instrText xml:space="preserve">. 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1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2</w:t>
      </w:r>
      <w:r w:rsidRPr="00B96C9A">
        <w:rPr>
          <w:cs/>
        </w:rPr>
        <w:t>]</w:t>
      </w:r>
      <w:r w:rsidRPr="00B96C9A">
        <w:fldChar w:fldCharType="end"/>
      </w:r>
    </w:p>
    <w:p w14:paraId="208D00D9" w14:textId="77777777" w:rsidR="004B465A" w:rsidRPr="00B96C9A" w:rsidRDefault="004B465A" w:rsidP="004B465A">
      <w:pPr>
        <w:tabs>
          <w:tab w:val="left" w:pos="1170"/>
        </w:tabs>
        <w:spacing w:after="0" w:line="240" w:lineRule="auto"/>
        <w:jc w:val="thaiDistribute"/>
      </w:pPr>
    </w:p>
    <w:p w14:paraId="5C66530F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  <w:r w:rsidRPr="00B96C9A">
        <w:rPr>
          <w:noProof/>
        </w:rPr>
        <w:drawing>
          <wp:inline distT="0" distB="0" distL="0" distR="0" wp14:anchorId="4D31A62C" wp14:editId="04C0D2EF">
            <wp:extent cx="4554747" cy="2957923"/>
            <wp:effectExtent l="0" t="0" r="0" b="0"/>
            <wp:docPr id="14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4007" cy="30418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8D4934" w14:textId="77777777" w:rsidR="004B465A" w:rsidRPr="00B96C9A" w:rsidRDefault="004B465A" w:rsidP="004B465A">
      <w:pPr>
        <w:spacing w:after="0" w:line="240" w:lineRule="auto"/>
        <w:ind w:firstLine="720"/>
        <w:jc w:val="thaiDistribute"/>
        <w:rPr>
          <w:b/>
          <w:bCs/>
        </w:rPr>
      </w:pPr>
    </w:p>
    <w:p w14:paraId="333E392A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cs/>
        </w:rPr>
        <w:t xml:space="preserve">  แสดงหลักการทำงานของการค้นคืนสารสนเทศ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ovpl4v3v6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7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7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0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TVFFIWN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ZTVFFIWN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0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</w:instrText>
      </w:r>
      <w:r w:rsidRPr="00B96C9A">
        <w:instrText>Information Retrieval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ublisher</w:instrText>
      </w:r>
      <w:r w:rsidRPr="00B96C9A">
        <w:rPr>
          <w:cs/>
        </w:rPr>
        <w:instrText>":"ผศ.อุไร ทองหัวไผ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instructor</w:instrText>
      </w:r>
      <w:r w:rsidRPr="00B96C9A">
        <w:rPr>
          <w:cs/>
        </w:rPr>
        <w:instrText xml:space="preserve">. 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1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2</w:t>
      </w:r>
      <w:r w:rsidRPr="00B96C9A">
        <w:rPr>
          <w:cs/>
        </w:rPr>
        <w:t>]</w:t>
      </w:r>
      <w:r w:rsidRPr="00B96C9A">
        <w:fldChar w:fldCharType="end"/>
      </w:r>
    </w:p>
    <w:p w14:paraId="7523E1F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lastRenderedPageBreak/>
        <w:t xml:space="preserve">                     </w:t>
      </w:r>
      <w:r w:rsidRPr="00B96C9A">
        <w:rPr>
          <w:cs/>
        </w:rPr>
        <w:t>4.1.1.4  การ</w:t>
      </w:r>
      <w:r w:rsidR="00D179EC" w:rsidRPr="00B96C9A">
        <w:rPr>
          <w:cs/>
        </w:rPr>
        <w:t>สร้าง</w:t>
      </w:r>
      <w:r w:rsidRPr="00B96C9A">
        <w:rPr>
          <w:cs/>
        </w:rPr>
        <w:t>ระบบคน</w:t>
      </w:r>
      <w:r w:rsidR="00D179EC" w:rsidRPr="00B96C9A">
        <w:rPr>
          <w:cs/>
        </w:rPr>
        <w:t>คืน</w:t>
      </w:r>
      <w:r w:rsidRPr="00B96C9A">
        <w:rPr>
          <w:cs/>
        </w:rPr>
        <w:t>สารสนเทศ แบงออกเปน 4 ขั้นตอนคือ</w:t>
      </w:r>
    </w:p>
    <w:p w14:paraId="7CA0952C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(</w:t>
      </w:r>
      <w:r w:rsidRPr="00B96C9A">
        <w:t>1</w:t>
      </w:r>
      <w:r w:rsidRPr="00B96C9A">
        <w:rPr>
          <w:cs/>
        </w:rPr>
        <w:t>)  การวิเคราะหขอความ (</w:t>
      </w:r>
      <w:r w:rsidRPr="00B96C9A">
        <w:t>Text Analysis</w:t>
      </w:r>
      <w:r w:rsidRPr="00B96C9A">
        <w:rPr>
          <w:cs/>
        </w:rPr>
        <w:t xml:space="preserve">) เป็นวิธี การวิเคราะห์ข้อความให้ได้มาซึ่งตัวแทนเอกสาร แบ่งออกเป็น </w:t>
      </w:r>
      <w:r w:rsidRPr="00B96C9A">
        <w:t>2</w:t>
      </w:r>
      <w:r w:rsidRPr="00B96C9A">
        <w:rPr>
          <w:cs/>
        </w:rPr>
        <w:t xml:space="preserve"> วิธีคือ </w:t>
      </w:r>
    </w:p>
    <w:p w14:paraId="3787AE19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(ก)  วิเคราะห์ทางด้านภาษาศาสตร์ วิธีการนี้ มีความยุ่งยากและเสียค่าใช้จ่ายสูงมาก </w:t>
      </w:r>
    </w:p>
    <w:p w14:paraId="6B2ECB52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(ข)  วิเคราะห์ทางด้าน สถิติศาสตร์เป็นวิธีการที่นิยม </w:t>
      </w:r>
    </w:p>
    <w:p w14:paraId="7D3B0B9C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cs/>
        </w:rPr>
        <w:t xml:space="preserve">                                     ซึ่งวิธีการนี้ได้มีการ ตรวจสอบและทดลองเพื่อให้สามารถนา มาประยุกต์ใช้กับ ระบบค้นคืนสารสนเทศ (</w:t>
      </w:r>
      <w:r w:rsidRPr="00B96C9A">
        <w:t>IR</w:t>
      </w:r>
      <w:r w:rsidRPr="00B96C9A">
        <w:rPr>
          <w:cs/>
        </w:rPr>
        <w:t>) ได้ดีซึ้งได้ศึกษาหลัก การพื้นฐานโดยใช้ทฤษฎี ของ</w:t>
      </w:r>
      <w:proofErr w:type="spellStart"/>
      <w:r w:rsidRPr="00B96C9A">
        <w:rPr>
          <w:cs/>
        </w:rPr>
        <w:t>ลุนซ์</w:t>
      </w:r>
      <w:proofErr w:type="spellEnd"/>
      <w:r w:rsidRPr="00B96C9A">
        <w:rPr>
          <w:cs/>
        </w:rPr>
        <w:t xml:space="preserve"> (</w:t>
      </w:r>
      <w:proofErr w:type="spellStart"/>
      <w:r w:rsidRPr="00B96C9A">
        <w:t>Luhn</w:t>
      </w:r>
      <w:proofErr w:type="spellEnd"/>
      <w:r w:rsidRPr="00B96C9A">
        <w:rPr>
          <w:cs/>
        </w:rPr>
        <w:t xml:space="preserve">) เข้ามาช่วยในการในการสร้างตัวแทนเอกสารโดยสมมุติให้ </w:t>
      </w:r>
      <w:r w:rsidRPr="00B96C9A">
        <w:t xml:space="preserve">f </w:t>
      </w:r>
      <w:r w:rsidRPr="00B96C9A">
        <w:rPr>
          <w:cs/>
        </w:rPr>
        <w:t>เป็นความถี่ (</w:t>
      </w:r>
      <w:r w:rsidRPr="00B96C9A">
        <w:t>Frequency</w:t>
      </w:r>
      <w:r w:rsidRPr="00B96C9A">
        <w:rPr>
          <w:cs/>
        </w:rPr>
        <w:t>) ของการเกิดขึ้นของคำใหม่ ในตำแหน่ง ต่าง</w:t>
      </w:r>
      <w:r w:rsidR="007C30E6" w:rsidRPr="00B96C9A">
        <w:rPr>
          <w:cs/>
        </w:rPr>
        <w:t xml:space="preserve"> </w:t>
      </w:r>
      <w:r w:rsidRPr="00B96C9A">
        <w:rPr>
          <w:cs/>
        </w:rPr>
        <w:t>ๆ</w:t>
      </w:r>
      <w:r w:rsidR="007C30E6" w:rsidRPr="00B96C9A">
        <w:rPr>
          <w:cs/>
        </w:rPr>
        <w:t xml:space="preserve"> </w:t>
      </w:r>
      <w:r w:rsidRPr="00B96C9A">
        <w:rPr>
          <w:cs/>
        </w:rPr>
        <w:t xml:space="preserve">ของข้อความ และให้ </w:t>
      </w:r>
      <w:r w:rsidRPr="00B96C9A">
        <w:t>r</w:t>
      </w:r>
      <w:r w:rsidRPr="00B96C9A">
        <w:rPr>
          <w:cs/>
        </w:rPr>
        <w:t xml:space="preserve"> เป็น </w:t>
      </w:r>
      <w:r w:rsidRPr="00B96C9A">
        <w:t xml:space="preserve">Rank Order </w:t>
      </w:r>
      <w:r w:rsidRPr="00B96C9A">
        <w:rPr>
          <w:cs/>
        </w:rPr>
        <w:t>หรือลำดับของระดับ ของการเกิดขึ้นของคำ</w:t>
      </w:r>
      <w:r w:rsidR="007C30E6" w:rsidRPr="00B96C9A">
        <w:rPr>
          <w:cs/>
        </w:rPr>
        <w:t xml:space="preserve"> </w:t>
      </w:r>
      <w:r w:rsidRPr="00B96C9A">
        <w:rPr>
          <w:cs/>
        </w:rPr>
        <w:t xml:space="preserve">ๆ นั้นในเอกสาร และความสัมพันธ์ของ </w:t>
      </w:r>
      <w:r w:rsidRPr="00B96C9A">
        <w:t xml:space="preserve">f </w:t>
      </w:r>
      <w:r w:rsidRPr="00B96C9A">
        <w:rPr>
          <w:cs/>
        </w:rPr>
        <w:t xml:space="preserve">และค่าของ </w:t>
      </w:r>
      <w:r w:rsidRPr="00B96C9A">
        <w:t xml:space="preserve">f </w:t>
      </w:r>
      <w:r w:rsidRPr="00B96C9A">
        <w:rPr>
          <w:cs/>
        </w:rPr>
        <w:t xml:space="preserve">สูงจะส่งผลให้ </w:t>
      </w:r>
      <w:r w:rsidRPr="00B96C9A">
        <w:t xml:space="preserve">r </w:t>
      </w:r>
      <w:r w:rsidRPr="00B96C9A">
        <w:rPr>
          <w:cs/>
        </w:rPr>
        <w:t xml:space="preserve">มีค่าต่ำ ดังภาพที่ </w:t>
      </w:r>
      <w:r w:rsidRPr="00B96C9A">
        <w:t>3</w:t>
      </w:r>
      <w:r w:rsidRPr="00B96C9A">
        <w:rPr>
          <w:cs/>
        </w:rPr>
        <w:t xml:space="preserve"> ดังนั้นความถี่ของข้อมูล (</w:t>
      </w:r>
      <w:r w:rsidRPr="00B96C9A">
        <w:t>Frequency Data</w:t>
      </w:r>
      <w:r w:rsidRPr="00B96C9A">
        <w:rPr>
          <w:cs/>
        </w:rPr>
        <w:t xml:space="preserve">) สามารถถูกใช้เพื่อนำมาใช้วัด ความสำคัญของคำและประโยคที่ใช้แทนเอกสารหนึ่งได้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2j3bdobdv9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วิเคราะห์คำ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instructor</w:instrText>
      </w:r>
      <w:r w:rsidRPr="00B96C9A">
        <w:rPr>
          <w:cs/>
        </w:rPr>
        <w:instrText>.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 xml:space="preserve">/ 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3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3</w:t>
      </w:r>
      <w:r w:rsidRPr="00B96C9A">
        <w:rPr>
          <w:cs/>
        </w:rPr>
        <w:t>]</w:t>
      </w:r>
      <w:r w:rsidRPr="00B96C9A">
        <w:fldChar w:fldCharType="end"/>
      </w:r>
    </w:p>
    <w:p w14:paraId="5D396591" w14:textId="77777777" w:rsidR="004B465A" w:rsidRPr="00B96C9A" w:rsidRDefault="004B465A" w:rsidP="004B465A">
      <w:pPr>
        <w:spacing w:after="0" w:line="240" w:lineRule="auto"/>
        <w:jc w:val="thaiDistribute"/>
      </w:pPr>
    </w:p>
    <w:p w14:paraId="7DFA5C4A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7468D258" wp14:editId="745A6AA8">
            <wp:extent cx="4183812" cy="2526913"/>
            <wp:effectExtent l="0" t="0" r="7620" b="6985"/>
            <wp:docPr id="146" name="Picture 3" descr="C:\Users\USER\Desktop\12365466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3" descr="C:\Users\USER\Desktop\123654669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3812" cy="2526913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14:paraId="08B38350" w14:textId="77777777" w:rsidR="004B465A" w:rsidRPr="00B96C9A" w:rsidRDefault="004B465A" w:rsidP="004B465A">
      <w:pPr>
        <w:spacing w:after="0" w:line="240" w:lineRule="auto"/>
        <w:jc w:val="thaiDistribute"/>
      </w:pPr>
    </w:p>
    <w:p w14:paraId="69C1546C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3</w:t>
      </w:r>
      <w:r w:rsidRPr="00B96C9A">
        <w:rPr>
          <w:cs/>
        </w:rPr>
        <w:t xml:space="preserve">  แสดงการวิเครา</w:t>
      </w:r>
      <w:proofErr w:type="spellStart"/>
      <w:r w:rsidRPr="00B96C9A">
        <w:rPr>
          <w:cs/>
        </w:rPr>
        <w:t>ะห</w:t>
      </w:r>
      <w:proofErr w:type="spellEnd"/>
      <w:r w:rsidRPr="00B96C9A">
        <w:rPr>
          <w:cs/>
        </w:rPr>
        <w:t>ข</w:t>
      </w:r>
      <w:proofErr w:type="spellStart"/>
      <w:r w:rsidRPr="00B96C9A">
        <w:rPr>
          <w:cs/>
        </w:rPr>
        <w:t>อค</w:t>
      </w:r>
      <w:proofErr w:type="spellEnd"/>
      <w:r w:rsidRPr="00B96C9A">
        <w:rPr>
          <w:cs/>
        </w:rPr>
        <w:t>วามโดยใช้ทฤษฎีของ</w:t>
      </w:r>
      <w:proofErr w:type="spellStart"/>
      <w:r w:rsidRPr="00B96C9A">
        <w:rPr>
          <w:cs/>
        </w:rPr>
        <w:t>ลุนซ์</w:t>
      </w:r>
      <w:proofErr w:type="spellEnd"/>
      <w:r w:rsidRPr="00B96C9A">
        <w:rPr>
          <w:cs/>
        </w:rPr>
        <w:t xml:space="preserve"> (</w:t>
      </w:r>
      <w:proofErr w:type="spellStart"/>
      <w:r w:rsidRPr="00B96C9A">
        <w:t>Luhn</w:t>
      </w:r>
      <w:proofErr w:type="spellEnd"/>
      <w:r w:rsidRPr="00B96C9A">
        <w:rPr>
          <w:cs/>
        </w:rPr>
        <w:t xml:space="preserve">)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svgt5k125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8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7KRQ5UNH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1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วิเคราะห์คำ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instructor</w:instrText>
      </w:r>
      <w:r w:rsidRPr="00B96C9A">
        <w:rPr>
          <w:cs/>
        </w:rPr>
        <w:instrText>.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 xml:space="preserve">/ 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3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3</w:t>
      </w:r>
      <w:r w:rsidRPr="00B96C9A">
        <w:rPr>
          <w:cs/>
        </w:rPr>
        <w:t>]</w:t>
      </w:r>
      <w:r w:rsidRPr="00B96C9A">
        <w:fldChar w:fldCharType="end"/>
      </w:r>
    </w:p>
    <w:p w14:paraId="38D0B490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  <w:r w:rsidRPr="00B96C9A">
        <w:rPr>
          <w:cs/>
        </w:rPr>
        <w:t xml:space="preserve"> </w:t>
      </w:r>
    </w:p>
    <w:p w14:paraId="39ABBF6C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0CDB542D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5538EFD4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04557BAD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5E763F4A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7966D07F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78599770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201394E8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2A444D71" w14:textId="77777777" w:rsidR="004B465A" w:rsidRPr="00B96C9A" w:rsidRDefault="004B465A" w:rsidP="004B465A">
      <w:pPr>
        <w:tabs>
          <w:tab w:val="left" w:pos="4665"/>
        </w:tabs>
        <w:spacing w:after="0" w:line="240" w:lineRule="auto"/>
        <w:ind w:left="720"/>
        <w:jc w:val="thaiDistribute"/>
      </w:pPr>
    </w:p>
    <w:p w14:paraId="195BB4A1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  <w:r w:rsidRPr="00B96C9A">
        <w:rPr>
          <w:cs/>
        </w:rPr>
        <w:lastRenderedPageBreak/>
        <w:t xml:space="preserve">                                (</w:t>
      </w:r>
      <w:r w:rsidRPr="00B96C9A">
        <w:t>2</w:t>
      </w:r>
      <w:r w:rsidRPr="00B96C9A">
        <w:rPr>
          <w:cs/>
        </w:rPr>
        <w:t>)  การจัดแบงกลุมขอมูล (</w:t>
      </w:r>
      <w:r w:rsidRPr="00B96C9A">
        <w:t>Classification</w:t>
      </w:r>
      <w:r w:rsidRPr="00B96C9A">
        <w:rPr>
          <w:cs/>
        </w:rPr>
        <w:t>)</w:t>
      </w:r>
    </w:p>
    <w:p w14:paraId="6E2D5063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</w:p>
    <w:p w14:paraId="5B71E63E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4BBAB66D" wp14:editId="54F55621">
            <wp:extent cx="4103827" cy="2390578"/>
            <wp:effectExtent l="0" t="0" r="0" b="0"/>
            <wp:docPr id="14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6107" cy="24326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9AB12A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</w:p>
    <w:p w14:paraId="388B6D87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cs/>
        </w:rPr>
        <w:t xml:space="preserve">  แสดงการจัดแบงกลุมขอมูล (</w:t>
      </w:r>
      <w:r w:rsidRPr="00B96C9A">
        <w:t>Classification</w:t>
      </w:r>
      <w:r w:rsidRPr="00B96C9A">
        <w:rPr>
          <w:cs/>
        </w:rPr>
        <w:t xml:space="preserve">)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i4i9mb4h3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9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9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2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5KMZAZSZ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5KMZAZSZ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2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แบ่งกลุ่มข้อมูลอัตโนมัต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 xml:space="preserve">:// </w:instrText>
      </w:r>
      <w:r w:rsidRPr="00B96C9A">
        <w:instrText>instructor</w:instrText>
      </w:r>
      <w:r w:rsidRPr="00B96C9A">
        <w:rPr>
          <w:cs/>
        </w:rPr>
        <w:instrText>.</w:instrText>
      </w:r>
      <w:r w:rsidRPr="00B96C9A">
        <w:instrText>ru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urai</w:instrText>
      </w:r>
      <w:r w:rsidRPr="00B96C9A">
        <w:rPr>
          <w:cs/>
        </w:rPr>
        <w:instrText>/</w:instrText>
      </w:r>
      <w:r w:rsidRPr="00B96C9A">
        <w:instrText>cos4351</w:instrText>
      </w:r>
      <w:r w:rsidRPr="00B96C9A">
        <w:rPr>
          <w:cs/>
        </w:rPr>
        <w:instrText>/</w:instrText>
      </w:r>
      <w:r w:rsidRPr="00B96C9A">
        <w:instrText>cos4351_5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ผศ.อุไร ทองหัวไผ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4</w:t>
      </w:r>
      <w:r w:rsidRPr="00B96C9A">
        <w:rPr>
          <w:cs/>
        </w:rPr>
        <w:t>]</w:t>
      </w:r>
      <w:r w:rsidRPr="00B96C9A">
        <w:fldChar w:fldCharType="end"/>
      </w:r>
    </w:p>
    <w:p w14:paraId="57F5A2A4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center"/>
      </w:pPr>
    </w:p>
    <w:p w14:paraId="056D5C2D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     เมื่อได้ตัวแทนเอกสารแล้ว จากนั้นเราจะนำตัวแทนเอกสารที่ได้ มาเปรียบเทียบกัน ว่าเหมือนกันหรือไม่ ถ้าเหมือนก็จะนำมาจัดเข้ากลุ่มเดียวกัน แต่ถ้าไม่เหมือนกันจะไปรอคิวเพื่อเทียบกับคำอื่นต่อไปดังภาพที่ </w:t>
      </w:r>
      <w:r w:rsidRPr="00B96C9A">
        <w:t>4</w:t>
      </w:r>
      <w:r w:rsidRPr="00B96C9A">
        <w:rPr>
          <w:cs/>
        </w:rPr>
        <w:t xml:space="preserve"> </w:t>
      </w:r>
    </w:p>
    <w:p w14:paraId="4F75E1B8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(</w:t>
      </w:r>
      <w:r w:rsidRPr="00B96C9A">
        <w:t>3</w:t>
      </w:r>
      <w:r w:rsidRPr="00B96C9A">
        <w:rPr>
          <w:cs/>
        </w:rPr>
        <w:t>)  การเก็บบันทกข้อมูลลงในแฟมขอมูล เราก็จะนำตัวแทนเอกสารที่ได้มาจัดลงแฟ้มแทนข้อความของเอกสารทั้งหมดให้สมบูรณ์ให้อยู่ในรุปแบบดรรชนี (</w:t>
      </w:r>
      <w:r w:rsidRPr="00B96C9A">
        <w:t>Index</w:t>
      </w:r>
      <w:r w:rsidRPr="00B96C9A">
        <w:rPr>
          <w:cs/>
        </w:rPr>
        <w:t>)</w:t>
      </w:r>
    </w:p>
    <w:p w14:paraId="78613299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(</w:t>
      </w:r>
      <w:r w:rsidRPr="00B96C9A">
        <w:t>4</w:t>
      </w:r>
      <w:r w:rsidRPr="00B96C9A">
        <w:rPr>
          <w:cs/>
        </w:rPr>
        <w:t>)  การคนคืนสารสนเทศ</w:t>
      </w:r>
    </w:p>
    <w:p w14:paraId="43DF00DB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</w:p>
    <w:p w14:paraId="5D30B357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center"/>
      </w:pPr>
      <w:r w:rsidRPr="00B96C9A">
        <w:rPr>
          <w:noProof/>
        </w:rPr>
        <w:drawing>
          <wp:inline distT="0" distB="0" distL="0" distR="0" wp14:anchorId="62F6045B" wp14:editId="13120522">
            <wp:extent cx="4513022" cy="2657123"/>
            <wp:effectExtent l="0" t="0" r="1905" b="0"/>
            <wp:docPr id="14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6872" cy="26947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5CEC05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</w:p>
    <w:p w14:paraId="77D7465E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 xml:space="preserve"> </w:t>
      </w:r>
      <w:r w:rsidRPr="00B96C9A">
        <w:rPr>
          <w:cs/>
        </w:rPr>
        <w:t xml:space="preserve"> แสดงการคนคืนสารสนเทศ</w:t>
      </w:r>
    </w:p>
    <w:p w14:paraId="18B37A17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center"/>
      </w:pPr>
    </w:p>
    <w:p w14:paraId="385F743C" w14:textId="77777777" w:rsidR="004B465A" w:rsidRPr="00B96C9A" w:rsidRDefault="004B465A" w:rsidP="004B465A">
      <w:pPr>
        <w:tabs>
          <w:tab w:val="left" w:pos="4665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การค้นคืน เราจะนำข้อคำถาม (</w:t>
      </w:r>
      <w:r w:rsidRPr="00B96C9A">
        <w:t>Query</w:t>
      </w:r>
      <w:r w:rsidRPr="00B96C9A">
        <w:rPr>
          <w:cs/>
        </w:rPr>
        <w:t>) ไปดำเนินการค้นในแฟ้ม (</w:t>
      </w:r>
      <w:r w:rsidRPr="00B96C9A">
        <w:t>Indexed Objects</w:t>
      </w:r>
      <w:r w:rsidRPr="00B96C9A">
        <w:rPr>
          <w:cs/>
        </w:rPr>
        <w:t>) ว่ามีอะไรที่ตรงหรือใกล้เคียงกับตัวแทนเอกสารหรือดรรชนี (</w:t>
      </w:r>
      <w:r w:rsidRPr="00B96C9A">
        <w:t>Indexed Objects</w:t>
      </w:r>
      <w:r w:rsidRPr="00B96C9A">
        <w:rPr>
          <w:cs/>
        </w:rPr>
        <w:t>) ไหม ถ้าข้อคำถาม (</w:t>
      </w:r>
      <w:r w:rsidRPr="00B96C9A">
        <w:t>Query</w:t>
      </w:r>
      <w:r w:rsidRPr="00B96C9A">
        <w:rPr>
          <w:cs/>
        </w:rPr>
        <w:t>) กับดรรชนี (</w:t>
      </w:r>
      <w:r w:rsidRPr="00B96C9A">
        <w:t>Indexed Objects</w:t>
      </w:r>
      <w:r w:rsidRPr="00B96C9A">
        <w:rPr>
          <w:cs/>
        </w:rPr>
        <w:t>) ตรงกัน คำระบบจะได้รับ เอกสารจำนวนหนึ่งนำมาจัดลำดับและส่งไปแสดงให้ผู้ใช้ หรือผู้ใช้สามารถจะทำการปรับปรุง (</w:t>
      </w:r>
      <w:r w:rsidRPr="00B96C9A">
        <w:t>Feedback</w:t>
      </w:r>
      <w:r w:rsidRPr="00B96C9A">
        <w:rPr>
          <w:cs/>
        </w:rPr>
        <w:t xml:space="preserve">) โดยสงความต้องการมาใหม่ ระบบจะทำการจัดลำดับใหม่ เพื่อให้เอกสารให้เป็นที่พอใจของ ผู้ใช้บริการตามภาพที่ </w:t>
      </w:r>
      <w:r w:rsidRPr="00B96C9A">
        <w:t>5</w:t>
      </w:r>
    </w:p>
    <w:p w14:paraId="40FAFE42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</w:t>
      </w:r>
      <w:r w:rsidRPr="00B96C9A">
        <w:rPr>
          <w:cs/>
        </w:rPr>
        <w:t>4.1.1.5  การประเมินผลระบบคนคืนสารสนเทศ (</w:t>
      </w:r>
      <w:r w:rsidRPr="00B96C9A">
        <w:t>Evaluation of IR System</w:t>
      </w:r>
      <w:r w:rsidRPr="00B96C9A">
        <w:rPr>
          <w:cs/>
        </w:rPr>
        <w:t>)</w:t>
      </w:r>
    </w:p>
    <w:p w14:paraId="77F9095B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ค่าความครบถ้วน (</w:t>
      </w:r>
      <w:r w:rsidRPr="00B96C9A">
        <w:t>Recall</w:t>
      </w:r>
      <w:r w:rsidRPr="00B96C9A">
        <w:rPr>
          <w:cs/>
        </w:rPr>
        <w:t xml:space="preserve">) คือเป็นการวัดความสามารถของระบบในการดึงเอกสารที่เกี่ยวข้องออกมา โดยให้ ค่าของจํานวนเอกสารที่ถูกเรียกคืนออกมาได้และตรงความต้องการ หารด้วยจํานวนเอกสารที่ตรงความต้องการทั้งที่ถูกเรียกคืนและไม่ถูกเรียกคืน ซึ่งสามารถเขียนเป็นสูตรคณิตศาสตร์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2koar1430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www</w:instrText>
      </w:r>
      <w:r w:rsidRPr="00B96C9A">
        <w:rPr>
          <w:cs/>
        </w:rPr>
        <w:instrText>.</w:instrText>
      </w:r>
      <w:r w:rsidRPr="00B96C9A">
        <w:instrText>arts</w:instrText>
      </w:r>
      <w:r w:rsidRPr="00B96C9A">
        <w:rPr>
          <w:cs/>
        </w:rPr>
        <w:instrText>.</w:instrText>
      </w:r>
      <w:r w:rsidRPr="00B96C9A">
        <w:instrText>chula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~ling</w:instrText>
      </w:r>
      <w:r w:rsidRPr="00B96C9A">
        <w:rPr>
          <w:cs/>
        </w:rPr>
        <w:instrText>/</w:instrText>
      </w:r>
      <w:r w:rsidRPr="00B96C9A">
        <w:instrText>thesis</w:instrText>
      </w:r>
      <w:r w:rsidRPr="00B96C9A">
        <w:rPr>
          <w:cs/>
        </w:rPr>
        <w:instrText>/</w:instrText>
      </w:r>
      <w:r w:rsidRPr="00B96C9A">
        <w:instrText>2551MA</w:instrText>
      </w:r>
      <w:r w:rsidRPr="00B96C9A">
        <w:rPr>
          <w:cs/>
        </w:rPr>
        <w:instrText>-</w:instrText>
      </w:r>
      <w:r w:rsidRPr="00B96C9A">
        <w:instrText>DHANON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นายธนนท์หลีน้อย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5</w:t>
      </w:r>
      <w:r w:rsidRPr="00B96C9A">
        <w:rPr>
          <w:cs/>
        </w:rPr>
        <w:t>]</w:t>
      </w:r>
      <w:r w:rsidRPr="00B96C9A">
        <w:fldChar w:fldCharType="end"/>
      </w:r>
      <w:r w:rsidRPr="00B96C9A">
        <w:rPr>
          <w:cs/>
        </w:rPr>
        <w:t xml:space="preserve"> ได้ดังสมการที่ (</w:t>
      </w:r>
      <w:r w:rsidRPr="00B96C9A">
        <w:t>1</w:t>
      </w:r>
      <w:r w:rsidRPr="00B96C9A">
        <w:rPr>
          <w:cs/>
        </w:rPr>
        <w:t>)</w:t>
      </w:r>
    </w:p>
    <w:p w14:paraId="27E8F108" w14:textId="77777777" w:rsidR="004B465A" w:rsidRPr="00B96C9A" w:rsidRDefault="004B465A" w:rsidP="004B465A">
      <w:pPr>
        <w:spacing w:after="0" w:line="240" w:lineRule="auto"/>
        <w:jc w:val="thaiDistribute"/>
      </w:pPr>
    </w:p>
    <w:p w14:paraId="2E7374E2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</w:t>
      </w:r>
      <w:r w:rsidRPr="00B96C9A">
        <w:t>Recall</w:t>
      </w:r>
      <w:r w:rsidRPr="00B96C9A">
        <w:rPr>
          <w:cs/>
        </w:rPr>
        <w:t xml:space="preserve"> 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cs/>
              </w:rPr>
              <m:t>(</m:t>
            </m:r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mbria Math" w:hint="cs"/>
                        <w:cs/>
                      </w:rPr>
                      <m:t>relevant</m:t>
                    </m:r>
                    <m:r>
                      <w:rPr>
                        <w:rFonts w:ascii="Cambria Math" w:hAnsi="Cambria Math"/>
                        <w:cs/>
                      </w:rPr>
                      <m:t xml:space="preserve"> </m:t>
                    </m:r>
                    <m:r>
                      <w:rPr>
                        <w:rFonts w:ascii="Cambria Math" w:hAnsi="Cambria Math" w:cs="Cambria Math" w:hint="cs"/>
                        <w:cs/>
                      </w:rPr>
                      <m:t>document</m:t>
                    </m:r>
                  </m:e>
                </m:d>
                <m:r>
                  <w:rPr>
                    <w:rFonts w:ascii="Arial" w:hAnsi="Arial" w:cs="Arial" w:hint="cs"/>
                    <w:cs/>
                  </w:rPr>
                  <m:t>∩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mbria Math" w:hint="cs"/>
                        <w:cs/>
                      </w:rPr>
                      <m:t>document</m:t>
                    </m:r>
                    <m:r>
                      <w:rPr>
                        <w:rFonts w:ascii="Cambria Math" w:hAnsi="Cambria Math"/>
                        <w:cs/>
                      </w:rPr>
                      <m:t xml:space="preserve"> </m:t>
                    </m:r>
                    <m:r>
                      <w:rPr>
                        <w:rFonts w:ascii="Cambria Math" w:hAnsi="Cambria Math" w:cs="Cambria Math" w:hint="cs"/>
                        <w:cs/>
                      </w:rPr>
                      <m:t>retrieved</m:t>
                    </m:r>
                  </m:e>
                </m:d>
              </m:e>
            </m:d>
            <m:r>
              <w:rPr>
                <w:rFonts w:ascii="Cambria Math" w:hAnsi="Cambria Math"/>
                <w:cs/>
              </w:rPr>
              <m:t>)</m:t>
            </m:r>
          </m:num>
          <m:den>
            <m:r>
              <w:rPr>
                <w:rFonts w:ascii="Cambria Math" w:hAnsi="Cambria Math"/>
                <w:cs/>
              </w:rPr>
              <m:t>(</m:t>
            </m:r>
            <m:r>
              <w:rPr>
                <w:rFonts w:ascii="Cambria Math" w:hAnsi="Cambria Math"/>
              </w:rPr>
              <m:t>|{</m:t>
            </m:r>
            <m:r>
              <w:rPr>
                <w:rFonts w:ascii="Cambria Math" w:hAnsi="Cambria Math" w:cs="Cambria Math" w:hint="cs"/>
                <w:cs/>
              </w:rPr>
              <m:t>releva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ocument</m:t>
            </m:r>
            <m:r>
              <w:rPr>
                <w:rFonts w:ascii="Cambria Math" w:hAnsi="Cambria Math"/>
              </w:rPr>
              <m:t>}|</m:t>
            </m:r>
            <m:r>
              <w:rPr>
                <w:rFonts w:ascii="Cambria Math" w:hAnsi="Cambria Math"/>
                <w:cs/>
              </w:rPr>
              <m:t>)</m:t>
            </m:r>
          </m:den>
        </m:f>
      </m:oMath>
      <w:r w:rsidRPr="00B96C9A">
        <w:tab/>
      </w:r>
      <w:r w:rsidRPr="00B96C9A">
        <w:tab/>
      </w:r>
      <w:r w:rsidRPr="00B96C9A">
        <w:rPr>
          <w:cs/>
        </w:rPr>
        <w:t>(</w:t>
      </w:r>
      <w:r w:rsidRPr="00B96C9A">
        <w:t>1</w:t>
      </w:r>
      <w:r w:rsidRPr="00B96C9A">
        <w:rPr>
          <w:cs/>
        </w:rPr>
        <w:t>)</w:t>
      </w:r>
    </w:p>
    <w:p w14:paraId="1E57C5B0" w14:textId="77777777" w:rsidR="004B465A" w:rsidRPr="00B96C9A" w:rsidRDefault="004B465A" w:rsidP="004B465A">
      <w:pPr>
        <w:spacing w:after="0" w:line="240" w:lineRule="auto"/>
        <w:jc w:val="thaiDistribute"/>
      </w:pPr>
    </w:p>
    <w:p w14:paraId="2847C4A2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ส่วนค่าความแม่นยำ (</w:t>
      </w:r>
      <w:r w:rsidRPr="00B96C9A">
        <w:t>Precision</w:t>
      </w:r>
      <w:r w:rsidRPr="00B96C9A">
        <w:rPr>
          <w:cs/>
        </w:rPr>
        <w:t>) คือเป็นการวัดความสามารถของระบบในการขจัดเอกสารที่ไม่เกี่ยวข้องออกไป โดยใช้ค่าของจํานวนเอกสารที่ถูกเรียกคืนและตรงความต้องการ หารด้วยจํานวนเอกสารที่ถูกเรียกคืนออกมาได้ทั้งหมดไม่ว่าจะตรงหรือไม่ตรงความต้องการ ซึ่งสามารถเขียนเป็นสูตรคณิตศาสตร์ได้ดังสมการที่ (</w:t>
      </w:r>
      <w:r w:rsidRPr="00B96C9A">
        <w:t>2</w:t>
      </w:r>
      <w:r w:rsidRPr="00B96C9A">
        <w:rPr>
          <w:cs/>
        </w:rPr>
        <w:t>)</w:t>
      </w:r>
    </w:p>
    <w:p w14:paraId="644F5091" w14:textId="77777777" w:rsidR="004B465A" w:rsidRPr="00B96C9A" w:rsidRDefault="004B465A" w:rsidP="004B465A">
      <w:pPr>
        <w:spacing w:after="0" w:line="240" w:lineRule="auto"/>
        <w:jc w:val="thaiDistribute"/>
      </w:pPr>
    </w:p>
    <w:p w14:paraId="51D2C316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s/>
        </w:rPr>
        <w:t xml:space="preserve">                        </w:t>
      </w:r>
      <w:r w:rsidRPr="00B96C9A">
        <w:t>Precision</w:t>
      </w:r>
      <w:r w:rsidRPr="00B96C9A">
        <w:rPr>
          <w:cs/>
        </w:rPr>
        <w:t xml:space="preserve"> 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cs/>
              </w:rPr>
              <m:t>(</m:t>
            </m:r>
            <m:r>
              <w:rPr>
                <w:rFonts w:ascii="Cambria Math" w:hAnsi="Cambria Math"/>
              </w:rPr>
              <m:t>|{</m:t>
            </m:r>
            <m:r>
              <w:rPr>
                <w:rFonts w:ascii="Cambria Math" w:hAnsi="Cambria Math" w:cs="Cambria Math" w:hint="cs"/>
                <w:cs/>
              </w:rPr>
              <m:t>releva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ocuments</m:t>
            </m:r>
            <m:r>
              <w:rPr>
                <w:rFonts w:ascii="Cambria Math" w:hAnsi="Cambria Math"/>
              </w:rPr>
              <m:t>}</m:t>
            </m:r>
            <m:r>
              <w:rPr>
                <w:rFonts w:ascii="Arial" w:hAnsi="Arial" w:cs="Arial" w:hint="cs"/>
                <w:cs/>
              </w:rPr>
              <m:t>∩</m:t>
            </m:r>
            <m:r>
              <w:rPr>
                <w:rFonts w:ascii="Cambria Math" w:hAnsi="Cambria Math"/>
              </w:rPr>
              <m:t>{</m:t>
            </m:r>
            <m:r>
              <w:rPr>
                <w:rFonts w:ascii="Cambria Math" w:hAnsi="Cambria Math" w:cs="Cambria Math" w:hint="cs"/>
                <w:cs/>
              </w:rPr>
              <m:t>docume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retrieved</m:t>
            </m:r>
            <m:r>
              <w:rPr>
                <w:rFonts w:ascii="Cambria Math" w:hAnsi="Cambria Math"/>
              </w:rPr>
              <m:t>}|</m:t>
            </m:r>
            <m:r>
              <w:rPr>
                <w:rFonts w:ascii="Cambria Math" w:hAnsi="Cambria Math"/>
                <w:cs/>
              </w:rPr>
              <m:t>)</m:t>
            </m:r>
          </m:num>
          <m:den>
            <m:r>
              <w:rPr>
                <w:rFonts w:ascii="Cambria Math" w:hAnsi="Cambria Math"/>
                <w:cs/>
              </w:rPr>
              <m:t>(</m:t>
            </m:r>
            <m:r>
              <w:rPr>
                <w:rFonts w:ascii="Cambria Math" w:hAnsi="Cambria Math"/>
              </w:rPr>
              <m:t>|{</m:t>
            </m:r>
            <m:r>
              <w:rPr>
                <w:rFonts w:ascii="Cambria Math" w:hAnsi="Cambria Math" w:cs="Cambria Math" w:hint="cs"/>
                <w:cs/>
              </w:rPr>
              <m:t>relevant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ocument</m:t>
            </m:r>
            <m:r>
              <w:rPr>
                <w:rFonts w:ascii="Cambria Math" w:hAnsi="Cambria Math"/>
              </w:rPr>
              <m:t>}|</m:t>
            </m:r>
            <m:r>
              <w:rPr>
                <w:rFonts w:ascii="Cambria Math" w:hAnsi="Cambria Math"/>
                <w:cs/>
              </w:rPr>
              <m:t>)</m:t>
            </m:r>
          </m:den>
        </m:f>
      </m:oMath>
      <w:r w:rsidRPr="00B96C9A">
        <w:rPr>
          <w:rFonts w:eastAsiaTheme="minorEastAsia"/>
        </w:rPr>
        <w:tab/>
      </w:r>
      <w:r w:rsidRPr="00B96C9A">
        <w:rPr>
          <w:rFonts w:eastAsiaTheme="minorEastAsia"/>
          <w:cs/>
        </w:rPr>
        <w:tab/>
        <w:t>(</w:t>
      </w:r>
      <w:r w:rsidRPr="00B96C9A">
        <w:rPr>
          <w:rFonts w:eastAsiaTheme="minorEastAsia"/>
        </w:rPr>
        <w:t>2</w:t>
      </w:r>
      <w:r w:rsidRPr="00B96C9A">
        <w:rPr>
          <w:rFonts w:eastAsiaTheme="minorEastAsia"/>
          <w:cs/>
        </w:rPr>
        <w:t>)</w:t>
      </w:r>
    </w:p>
    <w:p w14:paraId="1D92F8DD" w14:textId="77777777" w:rsidR="004B465A" w:rsidRPr="00B96C9A" w:rsidRDefault="004B465A" w:rsidP="004B465A">
      <w:pPr>
        <w:spacing w:after="0" w:line="240" w:lineRule="auto"/>
        <w:jc w:val="thaiDistribute"/>
      </w:pPr>
    </w:p>
    <w:p w14:paraId="2A61EFE8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ระบบค้นคืนสาระสนเทศที่ดีนั้นจะมี </w:t>
      </w:r>
      <w:r w:rsidRPr="00B96C9A">
        <w:t xml:space="preserve">Recall </w:t>
      </w:r>
      <w:r w:rsidRPr="00B96C9A">
        <w:rPr>
          <w:cs/>
        </w:rPr>
        <w:t xml:space="preserve">สมดุลกับ </w:t>
      </w:r>
      <w:r w:rsidRPr="00B96C9A">
        <w:t>Precision</w:t>
      </w:r>
    </w:p>
    <w:p w14:paraId="0A3D64E9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7054F903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  <w:r w:rsidRPr="00B96C9A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63" behindDoc="0" locked="0" layoutInCell="1" allowOverlap="1" wp14:anchorId="355B964F" wp14:editId="15A22DF1">
                <wp:simplePos x="0" y="0"/>
                <wp:positionH relativeFrom="margin">
                  <wp:posOffset>845389</wp:posOffset>
                </wp:positionH>
                <wp:positionV relativeFrom="paragraph">
                  <wp:posOffset>93369</wp:posOffset>
                </wp:positionV>
                <wp:extent cx="3303917" cy="2104845"/>
                <wp:effectExtent l="0" t="0" r="10795" b="10160"/>
                <wp:wrapNone/>
                <wp:docPr id="37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303917" cy="2104845"/>
                        </a:xfrm>
                        <a:prstGeom prst="rect">
                          <a:avLst/>
                        </a:prstGeom>
                        <a:noFill/>
                        <a:ln w="190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30A8210">
              <v:rect id="Rectangle 9" style="position:absolute;margin-left:66.55pt;margin-top:7.35pt;width:260.15pt;height:165.75pt;z-index:251658263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filled="f" strokecolor="windowText" strokeweight="1.5pt" w14:anchorId="64381B5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">
                <w10:wrap anchorx="margin"/>
              </v:rect>
            </w:pict>
          </mc:Fallback>
        </mc:AlternateContent>
      </w:r>
    </w:p>
    <w:p w14:paraId="06E1D50A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62" behindDoc="0" locked="0" layoutInCell="1" allowOverlap="1" wp14:anchorId="09C936D8" wp14:editId="0749AA1B">
                <wp:simplePos x="0" y="0"/>
                <wp:positionH relativeFrom="column">
                  <wp:posOffset>2246243</wp:posOffset>
                </wp:positionH>
                <wp:positionV relativeFrom="paragraph">
                  <wp:posOffset>22253</wp:posOffset>
                </wp:positionV>
                <wp:extent cx="1704975" cy="1535264"/>
                <wp:effectExtent l="19050" t="19050" r="28575" b="27305"/>
                <wp:wrapNone/>
                <wp:docPr id="38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04975" cy="1535264"/>
                        </a:xfrm>
                        <a:prstGeom prst="ellipse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32DCFA9">
              <v:oval id="Oval 8" style="position:absolute;margin-left:176.85pt;margin-top:1.75pt;width:134.25pt;height:120.9pt;z-index:25165826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spid="_x0000_s1026" filled="f" strokecolor="windowText" strokeweight="2.25pt" w14:anchorId="28B3E3F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">
                <v:stroke joinstyle="miter"/>
              </v:oval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61" behindDoc="0" locked="0" layoutInCell="1" allowOverlap="1" wp14:anchorId="300F72AD" wp14:editId="5BAF1869">
                <wp:simplePos x="0" y="0"/>
                <wp:positionH relativeFrom="column">
                  <wp:posOffset>1339795</wp:posOffset>
                </wp:positionH>
                <wp:positionV relativeFrom="paragraph">
                  <wp:posOffset>22253</wp:posOffset>
                </wp:positionV>
                <wp:extent cx="1704975" cy="1511410"/>
                <wp:effectExtent l="19050" t="19050" r="28575" b="12700"/>
                <wp:wrapNone/>
                <wp:docPr id="39" name="Oval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04975" cy="1511410"/>
                        </a:xfrm>
                        <a:prstGeom prst="ellipse">
                          <a:avLst/>
                        </a:prstGeom>
                        <a:solidFill>
                          <a:sysClr val="window" lastClr="FFFFFF"/>
                        </a:solidFill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ACD2595">
              <v:oval id="Oval 1" style="position:absolute;margin-left:105.5pt;margin-top:1.75pt;width:134.25pt;height:119pt;z-index:251658261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spid="_x0000_s1026" fillcolor="window" strokecolor="windowText" strokeweight="2.25pt" w14:anchorId="16D581C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">
                <v:stroke joinstyle="miter"/>
              </v:oval>
            </w:pict>
          </mc:Fallback>
        </mc:AlternateContent>
      </w:r>
    </w:p>
    <w:p w14:paraId="20B6984F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17FDC09B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7CD2ACBB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39398B81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6FA99A38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588E45B0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651447C7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  <w:r w:rsidRPr="00B96C9A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66" behindDoc="0" locked="0" layoutInCell="1" allowOverlap="1" wp14:anchorId="67484B82" wp14:editId="5B85B27C">
                <wp:simplePos x="0" y="0"/>
                <wp:positionH relativeFrom="leftMargin">
                  <wp:posOffset>4657725</wp:posOffset>
                </wp:positionH>
                <wp:positionV relativeFrom="paragraph">
                  <wp:posOffset>6350</wp:posOffset>
                </wp:positionV>
                <wp:extent cx="419100" cy="466725"/>
                <wp:effectExtent l="0" t="0" r="0" b="9525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3D29A6E" w14:textId="77777777" w:rsidR="0049433D" w:rsidRPr="00AF080E" w:rsidRDefault="0049433D" w:rsidP="004B465A">
                            <w:pP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 w:rsidRPr="00AF080E"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484B82" id="Text Box 40" o:spid="_x0000_s1034" type="#_x0000_t202" style="position:absolute;left:0;text-align:left;margin-left:366.75pt;margin-top:.5pt;width:33pt;height:36.75pt;z-index:251658266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" filled="f" stroked="f">
                <v:textbox>
                  <w:txbxContent>
                    <w:p w14:paraId="13D29A6E" w14:textId="77777777" w:rsidR="0049433D" w:rsidRPr="00AF080E" w:rsidRDefault="0049433D" w:rsidP="004B465A">
                      <w:pPr>
                        <w:rPr>
                          <w:b/>
                          <w:bCs/>
                          <w:sz w:val="56"/>
                          <w:szCs w:val="96"/>
                        </w:rPr>
                      </w:pPr>
                      <w:r w:rsidRPr="00AF080E">
                        <w:rPr>
                          <w:b/>
                          <w:bCs/>
                          <w:sz w:val="56"/>
                          <w:szCs w:val="96"/>
                        </w:rPr>
                        <w:t>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96C9A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64" behindDoc="0" locked="0" layoutInCell="1" allowOverlap="1" wp14:anchorId="331D2D58" wp14:editId="01614AD6">
                <wp:simplePos x="0" y="0"/>
                <wp:positionH relativeFrom="leftMargin">
                  <wp:posOffset>3829050</wp:posOffset>
                </wp:positionH>
                <wp:positionV relativeFrom="paragraph">
                  <wp:posOffset>6350</wp:posOffset>
                </wp:positionV>
                <wp:extent cx="419100" cy="466725"/>
                <wp:effectExtent l="0" t="0" r="0" b="9525"/>
                <wp:wrapNone/>
                <wp:docPr id="41" name="Text 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3A9C446C" w14:textId="77777777" w:rsidR="0049433D" w:rsidRPr="00AF080E" w:rsidRDefault="0049433D" w:rsidP="004B465A">
                            <w:pP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 w:rsidRPr="00AF080E"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1D2D58" id="Text Box 41" o:spid="_x0000_s1035" type="#_x0000_t202" style="position:absolute;left:0;text-align:left;margin-left:301.5pt;margin-top:.5pt;width:33pt;height:36.75pt;z-index:251658264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" filled="f" stroked="f">
                <v:textbox>
                  <w:txbxContent>
                    <w:p w14:paraId="3A9C446C" w14:textId="77777777" w:rsidR="0049433D" w:rsidRPr="00AF080E" w:rsidRDefault="0049433D" w:rsidP="004B465A">
                      <w:pPr>
                        <w:rPr>
                          <w:b/>
                          <w:bCs/>
                          <w:sz w:val="56"/>
                          <w:szCs w:val="96"/>
                        </w:rPr>
                      </w:pPr>
                      <w:r w:rsidRPr="00AF080E">
                        <w:rPr>
                          <w:b/>
                          <w:bCs/>
                          <w:sz w:val="56"/>
                          <w:szCs w:val="96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96C9A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65" behindDoc="0" locked="0" layoutInCell="1" allowOverlap="1" wp14:anchorId="0C809A42" wp14:editId="3CAA9764">
                <wp:simplePos x="0" y="0"/>
                <wp:positionH relativeFrom="leftMargin">
                  <wp:posOffset>3000375</wp:posOffset>
                </wp:positionH>
                <wp:positionV relativeFrom="paragraph">
                  <wp:posOffset>6350</wp:posOffset>
                </wp:positionV>
                <wp:extent cx="419100" cy="466725"/>
                <wp:effectExtent l="0" t="0" r="0" b="9525"/>
                <wp:wrapNone/>
                <wp:docPr id="42" name="Text 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61E8BE4E" w14:textId="77777777" w:rsidR="0049433D" w:rsidRPr="00AF080E" w:rsidRDefault="0049433D" w:rsidP="004B465A">
                            <w:pPr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 w:rsidRPr="00AF080E">
                              <w:rPr>
                                <w:b/>
                                <w:bCs/>
                                <w:sz w:val="56"/>
                                <w:szCs w:val="96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809A42" id="Text Box 42" o:spid="_x0000_s1036" type="#_x0000_t202" style="position:absolute;left:0;text-align:left;margin-left:236.25pt;margin-top:.5pt;width:33pt;height:36.75pt;z-index:251658265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" filled="f" stroked="f">
                <v:textbox>
                  <w:txbxContent>
                    <w:p w14:paraId="61E8BE4E" w14:textId="77777777" w:rsidR="0049433D" w:rsidRPr="00AF080E" w:rsidRDefault="0049433D" w:rsidP="004B465A">
                      <w:pPr>
                        <w:rPr>
                          <w:b/>
                          <w:bCs/>
                          <w:sz w:val="56"/>
                          <w:szCs w:val="96"/>
                        </w:rPr>
                      </w:pPr>
                      <w:r w:rsidRPr="00AF080E">
                        <w:rPr>
                          <w:b/>
                          <w:bCs/>
                          <w:sz w:val="56"/>
                          <w:szCs w:val="96"/>
                        </w:rP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6128B23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2070A27F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  <w:r w:rsidRPr="00B96C9A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67" behindDoc="0" locked="0" layoutInCell="1" allowOverlap="1" wp14:anchorId="777EAC42" wp14:editId="51A348BA">
                <wp:simplePos x="0" y="0"/>
                <wp:positionH relativeFrom="margin">
                  <wp:posOffset>841795</wp:posOffset>
                </wp:positionH>
                <wp:positionV relativeFrom="paragraph">
                  <wp:posOffset>19876</wp:posOffset>
                </wp:positionV>
                <wp:extent cx="2162175" cy="466725"/>
                <wp:effectExtent l="0" t="0" r="0" b="9525"/>
                <wp:wrapNone/>
                <wp:docPr id="43" name="Text Box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62175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2AFC425" w14:textId="77777777" w:rsidR="0049433D" w:rsidRPr="00AF080E" w:rsidRDefault="0049433D" w:rsidP="004B465A">
                            <w:pPr>
                              <w:rPr>
                                <w:b/>
                                <w:bCs/>
                                <w:sz w:val="32"/>
                                <w:szCs w:val="40"/>
                              </w:rPr>
                            </w:pPr>
                            <w:r w:rsidRPr="00AF080E">
                              <w:rPr>
                                <w:b/>
                                <w:bCs/>
                                <w:sz w:val="32"/>
                                <w:szCs w:val="40"/>
                                <w:cs/>
                              </w:rPr>
                              <w:t>พื้นที่ค้นห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7EAC42" id="Text Box 43" o:spid="_x0000_s1037" type="#_x0000_t202" style="position:absolute;left:0;text-align:left;margin-left:66.3pt;margin-top:1.55pt;width:170.25pt;height:36.75pt;z-index:251658267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" filled="f" stroked="f">
                <v:textbox>
                  <w:txbxContent>
                    <w:p w14:paraId="12AFC425" w14:textId="77777777" w:rsidR="0049433D" w:rsidRPr="00AF080E" w:rsidRDefault="0049433D" w:rsidP="004B465A">
                      <w:pPr>
                        <w:rPr>
                          <w:b/>
                          <w:bCs/>
                          <w:sz w:val="32"/>
                          <w:szCs w:val="40"/>
                        </w:rPr>
                      </w:pPr>
                      <w:r w:rsidRPr="00AF080E">
                        <w:rPr>
                          <w:b/>
                          <w:bCs/>
                          <w:sz w:val="32"/>
                          <w:szCs w:val="40"/>
                          <w:cs/>
                        </w:rPr>
                        <w:t>พื้นที่ค้นหา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C16A161" w14:textId="77777777" w:rsidR="004B465A" w:rsidRPr="00B96C9A" w:rsidRDefault="004B465A" w:rsidP="004B465A">
      <w:pPr>
        <w:spacing w:after="0" w:line="240" w:lineRule="auto"/>
        <w:ind w:firstLine="720"/>
        <w:jc w:val="center"/>
        <w:rPr>
          <w:noProof/>
        </w:rPr>
      </w:pPr>
    </w:p>
    <w:p w14:paraId="2B39C568" w14:textId="77777777" w:rsidR="004B465A" w:rsidRPr="00B96C9A" w:rsidRDefault="004B465A" w:rsidP="004B465A">
      <w:pPr>
        <w:spacing w:after="0" w:line="240" w:lineRule="auto"/>
        <w:ind w:firstLine="720"/>
        <w:jc w:val="thaiDistribute"/>
      </w:pPr>
    </w:p>
    <w:p w14:paraId="6256DEFA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6</w:t>
      </w:r>
      <w:r w:rsidRPr="00B96C9A">
        <w:rPr>
          <w:b/>
          <w:bCs/>
          <w:cs/>
        </w:rPr>
        <w:t xml:space="preserve"> </w:t>
      </w:r>
      <w:r w:rsidRPr="00B96C9A">
        <w:rPr>
          <w:cs/>
        </w:rPr>
        <w:t xml:space="preserve"> วิธีการคํานวณค่าความครบถ้วน และค่าความแม่นยำ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fjd1lf485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www</w:instrText>
      </w:r>
      <w:r w:rsidRPr="00B96C9A">
        <w:rPr>
          <w:cs/>
        </w:rPr>
        <w:instrText>.</w:instrText>
      </w:r>
      <w:r w:rsidRPr="00B96C9A">
        <w:instrText>arts</w:instrText>
      </w:r>
      <w:r w:rsidRPr="00B96C9A">
        <w:rPr>
          <w:cs/>
        </w:rPr>
        <w:instrText>.</w:instrText>
      </w:r>
      <w:r w:rsidRPr="00B96C9A">
        <w:instrText>chula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~ling</w:instrText>
      </w:r>
      <w:r w:rsidRPr="00B96C9A">
        <w:rPr>
          <w:cs/>
        </w:rPr>
        <w:instrText>/</w:instrText>
      </w:r>
      <w:r w:rsidRPr="00B96C9A">
        <w:instrText>thesis</w:instrText>
      </w:r>
      <w:r w:rsidRPr="00B96C9A">
        <w:rPr>
          <w:cs/>
        </w:rPr>
        <w:instrText>/</w:instrText>
      </w:r>
      <w:r w:rsidRPr="00B96C9A">
        <w:instrText>2551MA</w:instrText>
      </w:r>
      <w:r w:rsidRPr="00B96C9A">
        <w:rPr>
          <w:cs/>
        </w:rPr>
        <w:instrText>-</w:instrText>
      </w:r>
      <w:r w:rsidRPr="00B96C9A">
        <w:instrText>DHANON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นายธนนท์หลีน้อย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</w:t>
      </w:r>
      <w:r w:rsidRPr="00B96C9A">
        <w:t>5</w:t>
      </w:r>
      <w:r w:rsidRPr="00B96C9A">
        <w:rPr>
          <w:cs/>
        </w:rPr>
        <w:t>]</w:t>
      </w:r>
      <w:r w:rsidRPr="00B96C9A">
        <w:fldChar w:fldCharType="end"/>
      </w:r>
    </w:p>
    <w:p w14:paraId="39B4FF80" w14:textId="77777777" w:rsidR="004B465A" w:rsidRPr="00B96C9A" w:rsidRDefault="004B465A" w:rsidP="2B70ABAF">
      <w:pPr>
        <w:spacing w:after="0" w:line="240" w:lineRule="auto"/>
        <w:jc w:val="thaiDistribute"/>
        <w:rPr>
          <w:b/>
          <w:bCs/>
        </w:rPr>
      </w:pPr>
      <w:r w:rsidRPr="00B96C9A">
        <w:rPr>
          <w:cs/>
        </w:rPr>
        <w:t xml:space="preserve">                                จากภาพที่ 6 จะอธิบายวิธีการคํานวณค่าความครบถ้วน และค่าความแม่นยำดังนี้ วงกลม </w:t>
      </w:r>
      <w:r w:rsidRPr="00B96C9A">
        <w:t>A</w:t>
      </w:r>
      <w:r w:rsidRPr="00B96C9A">
        <w:rPr>
          <w:cs/>
        </w:rPr>
        <w:t>+</w:t>
      </w:r>
      <w:r w:rsidRPr="00B96C9A">
        <w:t xml:space="preserve">B </w:t>
      </w:r>
      <w:r w:rsidRPr="00B96C9A">
        <w:rPr>
          <w:cs/>
        </w:rPr>
        <w:t xml:space="preserve">คือ เอกสารที่ตรงกับความต้องการ วงกลม </w:t>
      </w:r>
      <w:r w:rsidRPr="00B96C9A">
        <w:t>C</w:t>
      </w:r>
      <w:r w:rsidRPr="00B96C9A">
        <w:rPr>
          <w:cs/>
        </w:rPr>
        <w:t>+</w:t>
      </w:r>
      <w:r w:rsidRPr="00B96C9A">
        <w:t>B</w:t>
      </w:r>
      <w:r w:rsidRPr="00B96C9A">
        <w:rPr>
          <w:cs/>
        </w:rPr>
        <w:t xml:space="preserve"> คือ เอกสารที่ระบบเรียกคืนออกมาได้ ส่วน </w:t>
      </w:r>
      <w:r w:rsidRPr="00B96C9A">
        <w:t xml:space="preserve">B </w:t>
      </w:r>
      <w:r w:rsidRPr="00B96C9A">
        <w:rPr>
          <w:cs/>
        </w:rPr>
        <w:t>คือ เอกสารที่ระบบเรียกคืนออกมาได้และตรงกับความต้องการ ค่าความครบถ้วน มีวิธีคิดโดย นําค่าจำนวนเอกสารที่ระบบเรียกคืนออกมาได้และ ตรงกับความต้องการ (</w:t>
      </w:r>
      <w:r w:rsidRPr="00B96C9A">
        <w:t>B</w:t>
      </w:r>
      <w:r w:rsidRPr="00B96C9A">
        <w:rPr>
          <w:cs/>
        </w:rPr>
        <w:t>) หารด้วยผลรวมของจํานวนเอกสารที่ตรงกบความต้องการและจํานวนเอกสารที่ระบบเรียกคืนออกมาได้และตรงกับความต้องการ (</w:t>
      </w:r>
      <w:r w:rsidRPr="00B96C9A">
        <w:t>A</w:t>
      </w:r>
      <w:r w:rsidRPr="00B96C9A">
        <w:rPr>
          <w:cs/>
        </w:rPr>
        <w:t>+</w:t>
      </w:r>
      <w:r w:rsidRPr="00B96C9A">
        <w:t>B</w:t>
      </w:r>
      <w:r w:rsidRPr="00B96C9A">
        <w:rPr>
          <w:cs/>
        </w:rPr>
        <w:t>) ส่วนคาความแม่นยำ มีวิธีคิด โดยนําค่าจำนวนเอกสารที่ระบบเรียกคืนออกมาได้และตรงกบความต้องการ (</w:t>
      </w:r>
      <w:r w:rsidRPr="00B96C9A">
        <w:t>B</w:t>
      </w:r>
      <w:r w:rsidRPr="00B96C9A">
        <w:rPr>
          <w:cs/>
        </w:rPr>
        <w:t>) หารด้วยผลรวมของเอกสารที่ระบบเรียกคืนออกมาได้และตรงกับความต้องการและเอกสารที่ระบบเรียกคืนออกมา (</w:t>
      </w:r>
      <w:r w:rsidRPr="00B96C9A">
        <w:t>B</w:t>
      </w:r>
      <w:r w:rsidRPr="00B96C9A">
        <w:rPr>
          <w:cs/>
        </w:rPr>
        <w:t>+</w:t>
      </w:r>
      <w:r w:rsidRPr="00B96C9A">
        <w:t>C</w:t>
      </w:r>
      <w:r w:rsidRPr="00B96C9A">
        <w:rPr>
          <w:cs/>
        </w:rPr>
        <w:t>) ซึ่งสามารถเขียนเป็นสูตรคณิตศาสตร์ได้ดังสมการที่ (</w:t>
      </w:r>
      <w:r w:rsidRPr="00B96C9A">
        <w:t>3</w:t>
      </w:r>
      <w:r w:rsidRPr="00B96C9A">
        <w:rPr>
          <w:cs/>
        </w:rPr>
        <w:t>) และ (4)</w:t>
      </w:r>
    </w:p>
    <w:p w14:paraId="6FBAB3CE" w14:textId="77777777" w:rsidR="004B465A" w:rsidRPr="00B96C9A" w:rsidRDefault="004B465A" w:rsidP="004B465A">
      <w:pPr>
        <w:spacing w:after="0" w:line="240" w:lineRule="auto"/>
        <w:jc w:val="thaiDistribute"/>
        <w:rPr>
          <w:b/>
          <w:bCs/>
        </w:rPr>
      </w:pPr>
    </w:p>
    <w:p w14:paraId="6890CBA9" w14:textId="77777777" w:rsidR="004B465A" w:rsidRPr="00B96C9A" w:rsidRDefault="004B465A" w:rsidP="2B70ABAF">
      <w:pPr>
        <w:spacing w:after="0" w:line="240" w:lineRule="auto"/>
        <w:jc w:val="thaiDistribute"/>
        <w:rPr>
          <w:b/>
          <w:bCs/>
        </w:rPr>
      </w:pPr>
      <w:r w:rsidRPr="00B96C9A">
        <w:rPr>
          <w:cs/>
        </w:rPr>
        <w:t xml:space="preserve">                                ค่าความครบถ้วน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 w:cs="Cambria Math" w:hint="cs"/>
                <w:cs/>
              </w:rPr>
              <m:t>B</m:t>
            </m:r>
          </m:num>
          <m:den>
            <m:r>
              <w:rPr>
                <w:rFonts w:ascii="Cambria Math" w:hAnsi="Cambria Math" w:cs="Cambria Math" w:hint="cs"/>
                <w:cs/>
              </w:rPr>
              <m:t>A</m:t>
            </m:r>
            <m:r>
              <w:rPr>
                <w:rFonts w:ascii="Cambria Math" w:hAnsi="Cambria Math"/>
                <w:cs/>
              </w:rPr>
              <m:t>+</m:t>
            </m:r>
            <m:r>
              <w:rPr>
                <w:rFonts w:ascii="Cambria Math" w:hAnsi="Cambria Math" w:cs="Cambria Math" w:hint="cs"/>
                <w:cs/>
              </w:rPr>
              <m:t>B</m:t>
            </m:r>
          </m:den>
        </m:f>
      </m:oMath>
      <w:r w:rsidRPr="00B96C9A">
        <w:rPr>
          <w:b/>
          <w:bCs/>
        </w:rPr>
        <w:tab/>
      </w:r>
      <w:r w:rsidRPr="00B96C9A">
        <w:rPr>
          <w:b/>
          <w:bCs/>
        </w:rPr>
        <w:tab/>
      </w:r>
      <w:r w:rsidRPr="00B96C9A">
        <w:rPr>
          <w:b/>
          <w:bCs/>
        </w:rPr>
        <w:tab/>
      </w:r>
      <w:r w:rsidRPr="00B96C9A">
        <w:rPr>
          <w:b/>
          <w:bCs/>
        </w:rPr>
        <w:tab/>
      </w:r>
      <w:r w:rsidRPr="00B96C9A">
        <w:rPr>
          <w:b/>
          <w:bCs/>
        </w:rPr>
        <w:tab/>
      </w:r>
      <w:r w:rsidRPr="00B96C9A">
        <w:rPr>
          <w:b/>
          <w:bCs/>
        </w:rPr>
        <w:tab/>
      </w:r>
      <w:r w:rsidRPr="00B96C9A">
        <w:rPr>
          <w:cs/>
        </w:rPr>
        <w:t xml:space="preserve"> (</w:t>
      </w:r>
      <w:r w:rsidRPr="00B96C9A">
        <w:t>3</w:t>
      </w:r>
      <w:r w:rsidRPr="00B96C9A">
        <w:rPr>
          <w:cs/>
        </w:rPr>
        <w:t>)</w:t>
      </w:r>
    </w:p>
    <w:p w14:paraId="15E20CE8" w14:textId="77777777" w:rsidR="004B465A" w:rsidRPr="00B96C9A" w:rsidRDefault="004B465A" w:rsidP="004B465A">
      <w:pPr>
        <w:spacing w:after="0" w:line="240" w:lineRule="auto"/>
        <w:jc w:val="thaiDistribute"/>
        <w:rPr>
          <w:b/>
          <w:bCs/>
        </w:rPr>
      </w:pPr>
    </w:p>
    <w:p w14:paraId="1C15D31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ค่าความแม่นยำ  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 w:cs="Cambria Math" w:hint="cs"/>
                <w:cs/>
              </w:rPr>
              <m:t>B</m:t>
            </m:r>
          </m:num>
          <m:den>
            <m:r>
              <w:rPr>
                <w:rFonts w:ascii="Cambria Math" w:hAnsi="Cambria Math" w:cs="Cambria Math" w:hint="cs"/>
                <w:cs/>
              </w:rPr>
              <m:t>B</m:t>
            </m:r>
            <m:r>
              <w:rPr>
                <w:rFonts w:ascii="Cambria Math" w:hAnsi="Cambria Math"/>
                <w:cs/>
              </w:rPr>
              <m:t>+</m:t>
            </m:r>
            <m:r>
              <w:rPr>
                <w:rFonts w:ascii="Cambria Math" w:hAnsi="Cambria Math" w:cs="Cambria Math" w:hint="cs"/>
                <w:cs/>
              </w:rPr>
              <m:t>C</m:t>
            </m:r>
          </m:den>
        </m:f>
      </m:oMath>
      <w:r w:rsidRPr="00B96C9A">
        <w:rPr>
          <w:cs/>
        </w:rPr>
        <w:t xml:space="preserve"> </w:t>
      </w:r>
      <w:r w:rsidRPr="00B96C9A">
        <w:rPr>
          <w:cs/>
        </w:rPr>
        <w:tab/>
      </w:r>
      <w:r w:rsidRPr="00B96C9A">
        <w:rPr>
          <w:cs/>
        </w:rPr>
        <w:tab/>
      </w:r>
      <w:r w:rsidRPr="00B96C9A">
        <w:rPr>
          <w:cs/>
        </w:rPr>
        <w:tab/>
      </w:r>
      <w:r w:rsidRPr="00B96C9A">
        <w:rPr>
          <w:cs/>
        </w:rPr>
        <w:tab/>
      </w:r>
      <w:r w:rsidRPr="00B96C9A">
        <w:rPr>
          <w:cs/>
        </w:rPr>
        <w:tab/>
      </w:r>
      <w:r w:rsidRPr="00B96C9A">
        <w:rPr>
          <w:cs/>
        </w:rPr>
        <w:tab/>
        <w:t xml:space="preserve"> (</w:t>
      </w:r>
      <w:r w:rsidRPr="00B96C9A">
        <w:t>4</w:t>
      </w:r>
      <w:r w:rsidRPr="00B96C9A">
        <w:rPr>
          <w:cs/>
        </w:rPr>
        <w:t>)</w:t>
      </w:r>
    </w:p>
    <w:p w14:paraId="0C4FAC51" w14:textId="77777777" w:rsidR="004B465A" w:rsidRPr="00B96C9A" w:rsidRDefault="004B465A" w:rsidP="004B465A">
      <w:pPr>
        <w:spacing w:after="0" w:line="240" w:lineRule="auto"/>
        <w:jc w:val="thaiDistribute"/>
      </w:pPr>
    </w:p>
    <w:p w14:paraId="6792512D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ค่าความครบถ้วน และค่าความแม่นยำจะเป็นค่าที่มีจํานวนเต็มเท่ากับหนึ่ง แต่เพื่อให้ทําความเข้าใจได้ง่ายขึ้น ผู้วิจัยจึงคูณเลขหนึ่งร้อยเพิ่มเข้าไปในการคํานวณค่าดังกล่าวเพื่อเลื่อนจุดทศนิยมขึ้น </w:t>
      </w:r>
      <w:r w:rsidRPr="00B96C9A">
        <w:t>2</w:t>
      </w:r>
      <w:r w:rsidRPr="00B96C9A">
        <w:rPr>
          <w:cs/>
        </w:rPr>
        <w:t xml:space="preserve"> ตําแหน่ง ทําให้มีจํานวนเต็มเท่ากับหนึ่งร้อย และเนื่องจากค่าความครบถ้วนและค่าความแม่นยำเป็นค่าที่มองจากมิติที่ต่างกัน หากต้องการผลที่สะท้อนค่าทั้งสองนี้จําเป็นจะต้องนําค่าทั้งสองไปคํานวณหาคาเฉลี่ยที่ เรียกว่า ค่าเอฟ-เมเชอร์ (</w:t>
      </w:r>
      <w:r w:rsidRPr="00B96C9A">
        <w:t>F</w:t>
      </w:r>
      <w:r w:rsidRPr="00B96C9A">
        <w:rPr>
          <w:cs/>
        </w:rPr>
        <w:t>-</w:t>
      </w:r>
      <w:r w:rsidRPr="00B96C9A">
        <w:t>measure</w:t>
      </w:r>
      <w:r w:rsidRPr="00B96C9A">
        <w:rPr>
          <w:cs/>
        </w:rPr>
        <w:t>) ซึ่งจะให้น้ำหนักของค่าความครบถ้วนและค่าความแม่นย่ำ</w:t>
      </w:r>
      <w:proofErr w:type="spellStart"/>
      <w:r w:rsidRPr="00B96C9A">
        <w:rPr>
          <w:cs/>
        </w:rPr>
        <w:t>เท่าๆกัน</w:t>
      </w:r>
      <w:proofErr w:type="spellEnd"/>
      <w:r w:rsidRPr="00B96C9A">
        <w:rPr>
          <w:cs/>
        </w:rPr>
        <w:t xml:space="preserve"> ค่าเอฟ-เมเชอร์ จึงเป็นค่าที่นิยมใช้บอกประสิทธิภาพของระบบ ค่าเอฟ-เมเชอร์สามารถคำนวณได้ โดยนําค่าความครบถ้วนคูณด้วยค่าความแมนยำคูณด้วยสอง แล้วหารด้วยผลรวมของคาความครบถ้วนและค่าความแม่นยำ ซึ่งเขียนเป็นสูตรคณิตศาสตร์ได้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2mp04vgtj2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www</w:instrText>
      </w:r>
      <w:r w:rsidRPr="00B96C9A">
        <w:rPr>
          <w:cs/>
        </w:rPr>
        <w:instrText>.</w:instrText>
      </w:r>
      <w:r w:rsidRPr="00B96C9A">
        <w:instrText>arts</w:instrText>
      </w:r>
      <w:r w:rsidRPr="00B96C9A">
        <w:rPr>
          <w:cs/>
        </w:rPr>
        <w:instrText>.</w:instrText>
      </w:r>
      <w:r w:rsidRPr="00B96C9A">
        <w:instrText>chula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~ling</w:instrText>
      </w:r>
      <w:r w:rsidRPr="00B96C9A">
        <w:rPr>
          <w:cs/>
        </w:rPr>
        <w:instrText>/</w:instrText>
      </w:r>
      <w:r w:rsidRPr="00B96C9A">
        <w:instrText>thesis</w:instrText>
      </w:r>
      <w:r w:rsidRPr="00B96C9A">
        <w:rPr>
          <w:cs/>
        </w:rPr>
        <w:instrText>/</w:instrText>
      </w:r>
      <w:r w:rsidRPr="00B96C9A">
        <w:instrText>2551MA</w:instrText>
      </w:r>
      <w:r w:rsidRPr="00B96C9A">
        <w:rPr>
          <w:cs/>
        </w:rPr>
        <w:instrText>-</w:instrText>
      </w:r>
      <w:r w:rsidRPr="00B96C9A">
        <w:instrText>DHANON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นายธนนท์หลีน้อย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5]</w:t>
      </w:r>
      <w:r w:rsidRPr="00B96C9A">
        <w:fldChar w:fldCharType="end"/>
      </w:r>
      <w:r w:rsidRPr="00B96C9A">
        <w:rPr>
          <w:cs/>
        </w:rPr>
        <w:t xml:space="preserve"> ดังสมการที่ (</w:t>
      </w:r>
      <w:r w:rsidRPr="00B96C9A">
        <w:t>5</w:t>
      </w:r>
      <w:r w:rsidRPr="00B96C9A">
        <w:rPr>
          <w:cs/>
        </w:rPr>
        <w:t>)</w:t>
      </w:r>
    </w:p>
    <w:p w14:paraId="73411C90" w14:textId="77777777" w:rsidR="004B465A" w:rsidRPr="00B96C9A" w:rsidRDefault="004B465A" w:rsidP="004B465A">
      <w:pPr>
        <w:spacing w:after="0" w:line="240" w:lineRule="auto"/>
        <w:jc w:val="thaiDistribute"/>
      </w:pPr>
    </w:p>
    <w:p w14:paraId="23F1ABC3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</w:t>
      </w:r>
      <w:r w:rsidRPr="00B96C9A">
        <w:t xml:space="preserve">F </w:t>
      </w:r>
      <w:r w:rsidRPr="00B96C9A">
        <w:rPr>
          <w:cs/>
        </w:rPr>
        <w:t xml:space="preserve">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 xml:space="preserve">2 </m:t>
            </m:r>
            <m:r>
              <w:rPr>
                <w:rFonts w:ascii="Cambria Math" w:hAnsi="Cambria Math" w:cs="Cambria Math" w:hint="cs"/>
                <w:cs/>
              </w:rPr>
              <m:t>*</m:t>
            </m:r>
            <m:r>
              <w:rPr>
                <w:rFonts w:ascii="Cambria Math" w:hAnsi="Cambria Math"/>
                <w:cs/>
              </w:rPr>
              <m:t xml:space="preserve"> (</m:t>
            </m:r>
            <m:r>
              <w:rPr>
                <w:rFonts w:ascii="Cambria Math" w:hAnsi="Cambria Math" w:cs="Cambria Math" w:hint="cs"/>
                <w:cs/>
              </w:rPr>
              <m:t>precision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*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recall</m:t>
            </m:r>
            <m:r>
              <w:rPr>
                <w:rFonts w:ascii="Cambria Math" w:hAnsi="Cambria Math"/>
                <w:cs/>
              </w:rPr>
              <m:t xml:space="preserve">) </m:t>
            </m:r>
          </m:num>
          <m:den>
            <m:r>
              <w:rPr>
                <w:rFonts w:ascii="Cambria Math" w:hAnsi="Cambria Math"/>
                <w:cs/>
              </w:rPr>
              <m:t xml:space="preserve">( </m:t>
            </m:r>
            <m:r>
              <w:rPr>
                <w:rFonts w:ascii="Cambria Math" w:hAnsi="Cambria Math" w:cs="Cambria Math" w:hint="cs"/>
                <w:cs/>
              </w:rPr>
              <m:t>precision</m:t>
            </m:r>
            <m:r>
              <w:rPr>
                <w:rFonts w:ascii="Cambria Math" w:hAnsi="Cambria Math"/>
                <w:cs/>
              </w:rPr>
              <m:t xml:space="preserve"> + </m:t>
            </m:r>
            <m:r>
              <w:rPr>
                <w:rFonts w:ascii="Cambria Math" w:hAnsi="Cambria Math" w:cs="Cambria Math" w:hint="cs"/>
                <w:cs/>
              </w:rPr>
              <m:t>recall</m:t>
            </m:r>
            <m:r>
              <w:rPr>
                <w:rFonts w:ascii="Cambria Math" w:hAnsi="Cambria Math"/>
                <w:cs/>
              </w:rPr>
              <m:t xml:space="preserve"> )</m:t>
            </m:r>
          </m:den>
        </m:f>
      </m:oMath>
      <w:r w:rsidRPr="00B96C9A">
        <w:rPr>
          <w:cs/>
        </w:rPr>
        <w:t xml:space="preserve">          </w:t>
      </w:r>
      <w:r w:rsidRPr="00B96C9A">
        <w:tab/>
      </w:r>
      <w:r w:rsidRPr="00B96C9A">
        <w:tab/>
      </w:r>
      <w:r w:rsidRPr="00B96C9A">
        <w:tab/>
      </w:r>
      <w:r w:rsidRPr="00B96C9A">
        <w:tab/>
      </w:r>
      <w:r w:rsidRPr="00B96C9A">
        <w:rPr>
          <w:cs/>
        </w:rPr>
        <w:t>(5)</w:t>
      </w:r>
    </w:p>
    <w:p w14:paraId="09571D9A" w14:textId="77777777" w:rsidR="004B465A" w:rsidRPr="00B96C9A" w:rsidRDefault="004B465A" w:rsidP="004B465A">
      <w:pPr>
        <w:spacing w:after="0" w:line="240" w:lineRule="auto"/>
        <w:ind w:firstLine="720"/>
        <w:jc w:val="thaiDistribute"/>
      </w:pPr>
    </w:p>
    <w:p w14:paraId="6E17548A" w14:textId="77777777" w:rsidR="004B465A" w:rsidRPr="00B96C9A" w:rsidRDefault="004B465A" w:rsidP="2B70ABAF">
      <w:pPr>
        <w:spacing w:after="0" w:line="240" w:lineRule="auto"/>
        <w:jc w:val="thaiDistribute"/>
        <w:rPr>
          <w:b/>
          <w:bCs/>
        </w:rPr>
      </w:pPr>
      <w:r w:rsidRPr="00B96C9A">
        <w:rPr>
          <w:b/>
          <w:bCs/>
          <w:color w:val="000000"/>
          <w:cs/>
        </w:rPr>
        <w:t xml:space="preserve">ตารางที่ 1  </w:t>
      </w:r>
      <w:r w:rsidRPr="00B96C9A">
        <w:rPr>
          <w:cs/>
        </w:rPr>
        <w:t xml:space="preserve">ความแตกต่างระหว่าง </w:t>
      </w:r>
      <w:r w:rsidRPr="00B96C9A">
        <w:t>Database</w:t>
      </w:r>
      <w:r w:rsidRPr="00B96C9A">
        <w:rPr>
          <w:cs/>
        </w:rPr>
        <w:t xml:space="preserve"> และการค้นคืนสารสนเทศ </w:t>
      </w:r>
      <w:r w:rsidRPr="00B96C9A">
        <w:fldChar w:fldCharType="begin"/>
      </w:r>
      <w:r w:rsidRPr="00B96C9A">
        <w:rPr>
          <w:b/>
          <w:bCs/>
          <w:cs/>
        </w:rPr>
        <w:instrText xml:space="preserve"> </w:instrText>
      </w:r>
      <w:r w:rsidRPr="00B96C9A">
        <w:rPr>
          <w:b/>
          <w:bCs/>
        </w:rPr>
        <w:instrText>ADDIN ZOTERO_ITEM CSL_CITATION 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citationID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ar16824uj9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properties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formattedCitation</w:instrText>
      </w:r>
      <w:r w:rsidRPr="00B96C9A">
        <w:rPr>
          <w:b/>
          <w:bCs/>
          <w:cs/>
        </w:rPr>
        <w:instrText>":"[</w:instrText>
      </w:r>
      <w:r w:rsidRPr="00B96C9A">
        <w:rPr>
          <w:b/>
          <w:bCs/>
        </w:rPr>
        <w:instrText>11</w:instrText>
      </w:r>
      <w:r w:rsidRPr="00B96C9A">
        <w:rPr>
          <w:b/>
          <w:bCs/>
          <w:cs/>
        </w:rPr>
        <w:instrText>]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plainCitation</w:instrText>
      </w:r>
      <w:r w:rsidRPr="00B96C9A">
        <w:rPr>
          <w:b/>
          <w:bCs/>
          <w:cs/>
        </w:rPr>
        <w:instrText>":"[</w:instrText>
      </w:r>
      <w:r w:rsidRPr="00B96C9A">
        <w:rPr>
          <w:b/>
          <w:bCs/>
        </w:rPr>
        <w:instrText>11</w:instrText>
      </w:r>
      <w:r w:rsidRPr="00B96C9A">
        <w:rPr>
          <w:b/>
          <w:bCs/>
          <w:cs/>
        </w:rPr>
        <w:instrText>]"</w:instrText>
      </w:r>
      <w:r w:rsidRPr="00B96C9A">
        <w:rPr>
          <w:b/>
          <w:bCs/>
        </w:rPr>
        <w:instrText>}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citationItems</w:instrText>
      </w:r>
      <w:r w:rsidRPr="00B96C9A">
        <w:rPr>
          <w:b/>
          <w:bCs/>
          <w:cs/>
        </w:rPr>
        <w:instrText>":[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d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124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uris</w:instrText>
      </w:r>
      <w:r w:rsidRPr="00B96C9A">
        <w:rPr>
          <w:b/>
          <w:bCs/>
          <w:cs/>
        </w:rPr>
        <w:instrText>":["</w:instrText>
      </w:r>
      <w:r w:rsidRPr="00B96C9A">
        <w:rPr>
          <w:b/>
          <w:bCs/>
        </w:rPr>
        <w:instrText>http</w:instrText>
      </w:r>
      <w:r w:rsidRPr="00B96C9A">
        <w:rPr>
          <w:b/>
          <w:bCs/>
          <w:cs/>
        </w:rPr>
        <w:instrText>://</w:instrText>
      </w:r>
      <w:r w:rsidRPr="00B96C9A">
        <w:rPr>
          <w:b/>
          <w:bCs/>
        </w:rPr>
        <w:instrText>zotero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org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user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local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qtgrv9vQ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item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4S9HAQU2</w:instrText>
      </w:r>
      <w:r w:rsidRPr="00B96C9A">
        <w:rPr>
          <w:b/>
          <w:bCs/>
          <w:cs/>
        </w:rPr>
        <w:instrText>"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uri</w:instrText>
      </w:r>
      <w:r w:rsidRPr="00B96C9A">
        <w:rPr>
          <w:b/>
          <w:bCs/>
          <w:cs/>
        </w:rPr>
        <w:instrText>":["</w:instrText>
      </w:r>
      <w:r w:rsidRPr="00B96C9A">
        <w:rPr>
          <w:b/>
          <w:bCs/>
        </w:rPr>
        <w:instrText>http</w:instrText>
      </w:r>
      <w:r w:rsidRPr="00B96C9A">
        <w:rPr>
          <w:b/>
          <w:bCs/>
          <w:cs/>
        </w:rPr>
        <w:instrText>://</w:instrText>
      </w:r>
      <w:r w:rsidRPr="00B96C9A">
        <w:rPr>
          <w:b/>
          <w:bCs/>
        </w:rPr>
        <w:instrText>zotero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org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user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local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qtgrv9vQ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items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4S9HAQU2</w:instrText>
      </w:r>
      <w:r w:rsidRPr="00B96C9A">
        <w:rPr>
          <w:b/>
          <w:bCs/>
          <w:cs/>
        </w:rPr>
        <w:instrText>"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temData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d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124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type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article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title</w:instrText>
      </w:r>
      <w:r w:rsidRPr="00B96C9A">
        <w:rPr>
          <w:b/>
          <w:bCs/>
          <w:cs/>
        </w:rPr>
        <w:instrText>":"การจัดเก็บและค้นคืนสารสนเทศ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URL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http</w:instrText>
      </w:r>
      <w:r w:rsidRPr="00B96C9A">
        <w:rPr>
          <w:b/>
          <w:bCs/>
          <w:cs/>
        </w:rPr>
        <w:instrText xml:space="preserve">:// </w:instrText>
      </w:r>
      <w:r w:rsidRPr="00B96C9A">
        <w:rPr>
          <w:b/>
          <w:bCs/>
        </w:rPr>
        <w:instrText>Irm78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blogspot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com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2011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12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blog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post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html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author</w:instrText>
      </w:r>
      <w:r w:rsidRPr="00B96C9A">
        <w:rPr>
          <w:b/>
          <w:bCs/>
          <w:cs/>
        </w:rPr>
        <w:instrText>":[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literal</w:instrText>
      </w:r>
      <w:r w:rsidRPr="00B96C9A">
        <w:rPr>
          <w:b/>
          <w:bCs/>
          <w:cs/>
        </w:rPr>
        <w:instrText>":"ผศ.อุไร ทองหัวไผ"</w:instrText>
      </w:r>
      <w:r w:rsidRPr="00B96C9A">
        <w:rPr>
          <w:b/>
          <w:bCs/>
        </w:rPr>
        <w:instrText>}</w:instrText>
      </w:r>
      <w:r w:rsidRPr="00B96C9A">
        <w:rPr>
          <w:b/>
          <w:bCs/>
          <w:cs/>
        </w:rPr>
        <w:instrText>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issued</w:instrText>
      </w:r>
      <w:r w:rsidRPr="00B96C9A">
        <w:rPr>
          <w:b/>
          <w:bCs/>
          <w:cs/>
        </w:rPr>
        <w:instrText>":</w:instrText>
      </w:r>
      <w:r w:rsidRPr="00B96C9A">
        <w:rPr>
          <w:b/>
          <w:bCs/>
        </w:rPr>
        <w:instrText>{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date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parts</w:instrText>
      </w:r>
      <w:r w:rsidRPr="00B96C9A">
        <w:rPr>
          <w:b/>
          <w:bCs/>
          <w:cs/>
        </w:rPr>
        <w:instrText>":[["</w:instrText>
      </w:r>
      <w:r w:rsidRPr="00B96C9A">
        <w:rPr>
          <w:b/>
          <w:bCs/>
        </w:rPr>
        <w:instrText>2554</w:instrText>
      </w:r>
      <w:r w:rsidRPr="00B96C9A">
        <w:rPr>
          <w:b/>
          <w:bCs/>
          <w:cs/>
        </w:rPr>
        <w:instrText>"]]</w:instrText>
      </w:r>
      <w:r w:rsidRPr="00B96C9A">
        <w:rPr>
          <w:b/>
          <w:bCs/>
        </w:rPr>
        <w:instrText>}}}</w:instrText>
      </w:r>
      <w:r w:rsidRPr="00B96C9A">
        <w:rPr>
          <w:b/>
          <w:bCs/>
          <w:cs/>
        </w:rPr>
        <w:instrText>]</w:instrText>
      </w:r>
      <w:r w:rsidRPr="00B96C9A">
        <w:rPr>
          <w:b/>
          <w:bCs/>
        </w:rPr>
        <w:instrText>,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>schema</w:instrText>
      </w:r>
      <w:r w:rsidRPr="00B96C9A">
        <w:rPr>
          <w:b/>
          <w:bCs/>
          <w:cs/>
        </w:rPr>
        <w:instrText>":"</w:instrText>
      </w:r>
      <w:r w:rsidRPr="00B96C9A">
        <w:rPr>
          <w:b/>
          <w:bCs/>
        </w:rPr>
        <w:instrText>https</w:instrText>
      </w:r>
      <w:r w:rsidRPr="00B96C9A">
        <w:rPr>
          <w:b/>
          <w:bCs/>
          <w:cs/>
        </w:rPr>
        <w:instrText>://</w:instrText>
      </w:r>
      <w:r w:rsidRPr="00B96C9A">
        <w:rPr>
          <w:b/>
          <w:bCs/>
        </w:rPr>
        <w:instrText>github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com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citation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style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language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schema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raw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master</w:instrText>
      </w:r>
      <w:r w:rsidRPr="00B96C9A">
        <w:rPr>
          <w:b/>
          <w:bCs/>
          <w:cs/>
        </w:rPr>
        <w:instrText>/</w:instrText>
      </w:r>
      <w:r w:rsidRPr="00B96C9A">
        <w:rPr>
          <w:b/>
          <w:bCs/>
        </w:rPr>
        <w:instrText>csl</w:instrText>
      </w:r>
      <w:r w:rsidRPr="00B96C9A">
        <w:rPr>
          <w:b/>
          <w:bCs/>
          <w:cs/>
        </w:rPr>
        <w:instrText>-</w:instrText>
      </w:r>
      <w:r w:rsidRPr="00B96C9A">
        <w:rPr>
          <w:b/>
          <w:bCs/>
        </w:rPr>
        <w:instrText>citation</w:instrText>
      </w:r>
      <w:r w:rsidRPr="00B96C9A">
        <w:rPr>
          <w:b/>
          <w:bCs/>
          <w:cs/>
        </w:rPr>
        <w:instrText>.</w:instrText>
      </w:r>
      <w:r w:rsidRPr="00B96C9A">
        <w:rPr>
          <w:b/>
          <w:bCs/>
        </w:rPr>
        <w:instrText>json</w:instrText>
      </w:r>
      <w:r w:rsidRPr="00B96C9A">
        <w:rPr>
          <w:b/>
          <w:bCs/>
          <w:cs/>
        </w:rPr>
        <w:instrText>"</w:instrText>
      </w:r>
      <w:r w:rsidRPr="00B96C9A">
        <w:rPr>
          <w:b/>
          <w:bCs/>
        </w:rPr>
        <w:instrText xml:space="preserve">} </w:instrText>
      </w:r>
      <w:r w:rsidRPr="00B96C9A">
        <w:rPr>
          <w:b/>
          <w:bCs/>
        </w:rPr>
        <w:fldChar w:fldCharType="separate"/>
      </w:r>
      <w:r w:rsidRPr="00B96C9A">
        <w:rPr>
          <w:cs/>
        </w:rPr>
        <w:t>[6]</w:t>
      </w:r>
      <w:r w:rsidRPr="00B96C9A">
        <w:fldChar w:fldCharType="end"/>
      </w:r>
    </w:p>
    <w:tbl>
      <w:tblPr>
        <w:tblStyle w:val="100"/>
        <w:tblpPr w:leftFromText="180" w:rightFromText="180" w:vertAnchor="text" w:horzAnchor="margin" w:tblpY="373"/>
        <w:tblW w:w="7933" w:type="dxa"/>
        <w:tblLook w:val="0420" w:firstRow="1" w:lastRow="0" w:firstColumn="0" w:lastColumn="0" w:noHBand="0" w:noVBand="1"/>
      </w:tblPr>
      <w:tblGrid>
        <w:gridCol w:w="2592"/>
        <w:gridCol w:w="2593"/>
        <w:gridCol w:w="2748"/>
      </w:tblGrid>
      <w:tr w:rsidR="004B465A" w:rsidRPr="00B96C9A" w14:paraId="210D1A0F" w14:textId="77777777" w:rsidTr="2B70ABAF">
        <w:trPr>
          <w:trHeight w:val="423"/>
        </w:trPr>
        <w:tc>
          <w:tcPr>
            <w:tcW w:w="2592" w:type="dxa"/>
            <w:hideMark/>
          </w:tcPr>
          <w:p w14:paraId="101329CC" w14:textId="77777777" w:rsidR="004B465A" w:rsidRPr="00B96C9A" w:rsidRDefault="004B465A" w:rsidP="001868D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</w:p>
        </w:tc>
        <w:tc>
          <w:tcPr>
            <w:tcW w:w="2593" w:type="dxa"/>
            <w:hideMark/>
          </w:tcPr>
          <w:p w14:paraId="4A372DBB" w14:textId="77777777" w:rsidR="004B465A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Database</w:t>
            </w:r>
          </w:p>
        </w:tc>
        <w:tc>
          <w:tcPr>
            <w:tcW w:w="2748" w:type="dxa"/>
            <w:hideMark/>
          </w:tcPr>
          <w:p w14:paraId="41E248BC" w14:textId="77777777" w:rsidR="004B465A" w:rsidRPr="00B96C9A" w:rsidRDefault="2B70ABAF" w:rsidP="2B70ABAF">
            <w:pPr>
              <w:jc w:val="center"/>
              <w:rPr>
                <w:rFonts w:ascii="TH Sarabun New" w:hAnsi="TH Sarabun New" w:cs="TH Sarabun New"/>
                <w:b/>
                <w:bCs/>
              </w:rPr>
            </w:pPr>
            <w:r w:rsidRPr="00B96C9A">
              <w:rPr>
                <w:rFonts w:ascii="TH Sarabun New" w:hAnsi="TH Sarabun New" w:cs="TH Sarabun New"/>
                <w:b/>
                <w:bCs/>
              </w:rPr>
              <w:t>IR</w:t>
            </w:r>
          </w:p>
        </w:tc>
      </w:tr>
      <w:tr w:rsidR="004B465A" w:rsidRPr="00B96C9A" w14:paraId="1E11B024" w14:textId="77777777" w:rsidTr="2B70ABAF">
        <w:trPr>
          <w:trHeight w:val="827"/>
        </w:trPr>
        <w:tc>
          <w:tcPr>
            <w:tcW w:w="2592" w:type="dxa"/>
            <w:hideMark/>
          </w:tcPr>
          <w:p w14:paraId="0EAD690D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ารค้นข้อมูล</w:t>
            </w:r>
          </w:p>
        </w:tc>
        <w:tc>
          <w:tcPr>
            <w:tcW w:w="2593" w:type="dxa"/>
            <w:hideMark/>
          </w:tcPr>
          <w:p w14:paraId="2DA3C2A8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ข้อมูลมีโครงสร้าง </w:t>
            </w:r>
          </w:p>
          <w:p w14:paraId="7E6F83F0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มีความหมายที่ชัดเจน</w:t>
            </w:r>
          </w:p>
        </w:tc>
        <w:tc>
          <w:tcPr>
            <w:tcW w:w="2748" w:type="dxa"/>
            <w:hideMark/>
          </w:tcPr>
          <w:p w14:paraId="17259762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จะไม่ใช้โครงสร้างข้อมูล</w:t>
            </w:r>
          </w:p>
          <w:p w14:paraId="182D548F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ส่วนใหญ่จะเป็น </w:t>
            </w:r>
            <w:r w:rsidRPr="00B96C9A">
              <w:rPr>
                <w:rFonts w:ascii="TH Sarabun New" w:hAnsi="TH Sarabun New" w:cs="TH Sarabun New"/>
              </w:rPr>
              <w:t>Metadata</w:t>
            </w:r>
          </w:p>
        </w:tc>
      </w:tr>
      <w:tr w:rsidR="004B465A" w:rsidRPr="00B96C9A" w14:paraId="3763868A" w14:textId="77777777" w:rsidTr="2B70ABAF">
        <w:trPr>
          <w:trHeight w:val="711"/>
        </w:trPr>
        <w:tc>
          <w:tcPr>
            <w:tcW w:w="2592" w:type="dxa"/>
            <w:hideMark/>
          </w:tcPr>
          <w:p w14:paraId="279F25C7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ารดึงข้อมูลข้อมูล</w:t>
            </w:r>
          </w:p>
        </w:tc>
        <w:tc>
          <w:tcPr>
            <w:tcW w:w="2593" w:type="dxa"/>
            <w:hideMark/>
          </w:tcPr>
          <w:p w14:paraId="1F790ED3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ตรงไปตรงมา </w:t>
            </w:r>
          </w:p>
        </w:tc>
        <w:tc>
          <w:tcPr>
            <w:tcW w:w="2748" w:type="dxa"/>
            <w:hideMark/>
          </w:tcPr>
          <w:p w14:paraId="023A6BBB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คลุมเครือ ไม่แน่ชัด </w:t>
            </w:r>
          </w:p>
          <w:p w14:paraId="16438575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(ตามธรรมชาติของภาษา)</w:t>
            </w:r>
          </w:p>
        </w:tc>
      </w:tr>
      <w:tr w:rsidR="004B465A" w:rsidRPr="00B96C9A" w14:paraId="45AF4785" w14:textId="77777777" w:rsidTr="2B70ABAF">
        <w:trPr>
          <w:trHeight w:val="382"/>
        </w:trPr>
        <w:tc>
          <w:tcPr>
            <w:tcW w:w="2592" w:type="dxa"/>
            <w:hideMark/>
          </w:tcPr>
          <w:p w14:paraId="002D2CFC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ผล</w:t>
            </w:r>
            <w:proofErr w:type="spellStart"/>
            <w:r w:rsidRPr="00B96C9A">
              <w:rPr>
                <w:rFonts w:ascii="TH Sarabun New" w:hAnsi="TH Sarabun New" w:cs="TH Sarabun New"/>
                <w:cs/>
              </w:rPr>
              <w:t>ลัพท์</w:t>
            </w:r>
            <w:proofErr w:type="spellEnd"/>
            <w:r w:rsidRPr="00B96C9A">
              <w:rPr>
                <w:rFonts w:ascii="TH Sarabun New" w:hAnsi="TH Sarabun New" w:cs="TH Sarabun New"/>
                <w:cs/>
              </w:rPr>
              <w:t>ที่ได้</w:t>
            </w:r>
          </w:p>
        </w:tc>
        <w:tc>
          <w:tcPr>
            <w:tcW w:w="2593" w:type="dxa"/>
            <w:hideMark/>
          </w:tcPr>
          <w:p w14:paraId="602372A5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แน่นอนและถูกต้อง</w:t>
            </w:r>
          </w:p>
        </w:tc>
        <w:tc>
          <w:tcPr>
            <w:tcW w:w="2748" w:type="dxa"/>
            <w:hideMark/>
          </w:tcPr>
          <w:p w14:paraId="4AF21F80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เกี่ยวข้องเป็นบางครั้ง</w:t>
            </w:r>
          </w:p>
        </w:tc>
      </w:tr>
      <w:tr w:rsidR="004B465A" w:rsidRPr="00B96C9A" w14:paraId="58481819" w14:textId="77777777" w:rsidTr="2B70ABAF">
        <w:trPr>
          <w:trHeight w:val="699"/>
        </w:trPr>
        <w:tc>
          <w:tcPr>
            <w:tcW w:w="2592" w:type="dxa"/>
            <w:hideMark/>
          </w:tcPr>
          <w:p w14:paraId="705780DF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lastRenderedPageBreak/>
              <w:t>การติดต่อกับระบบ</w:t>
            </w:r>
          </w:p>
        </w:tc>
        <w:tc>
          <w:tcPr>
            <w:tcW w:w="2593" w:type="dxa"/>
            <w:hideMark/>
          </w:tcPr>
          <w:p w14:paraId="67F7D6C2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เป็นการ </w:t>
            </w:r>
            <w:r w:rsidRPr="00B96C9A">
              <w:rPr>
                <w:rFonts w:ascii="TH Sarabun New" w:hAnsi="TH Sarabun New" w:cs="TH Sarabun New"/>
              </w:rPr>
              <w:t xml:space="preserve">Query </w:t>
            </w:r>
            <w:r w:rsidRPr="00B96C9A">
              <w:rPr>
                <w:rFonts w:ascii="TH Sarabun New" w:hAnsi="TH Sarabun New" w:cs="TH Sarabun New"/>
                <w:cs/>
              </w:rPr>
              <w:t>แบบ</w:t>
            </w:r>
          </w:p>
          <w:p w14:paraId="29F6B21C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ครั้งเดียวจบ</w:t>
            </w:r>
          </w:p>
        </w:tc>
        <w:tc>
          <w:tcPr>
            <w:tcW w:w="2748" w:type="dxa"/>
            <w:hideMark/>
          </w:tcPr>
          <w:p w14:paraId="781BA9A5" w14:textId="77777777" w:rsidR="004B465A" w:rsidRPr="00B96C9A" w:rsidRDefault="004B465A" w:rsidP="2B70ABAF">
            <w:pPr>
              <w:jc w:val="thaiDistribute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มีการโต้ตอบและปรับปรุงผล</w:t>
            </w:r>
            <w:proofErr w:type="spellStart"/>
            <w:r w:rsidRPr="00B96C9A">
              <w:rPr>
                <w:rFonts w:ascii="TH Sarabun New" w:hAnsi="TH Sarabun New" w:cs="TH Sarabun New"/>
                <w:cs/>
              </w:rPr>
              <w:t>ลัพท์</w:t>
            </w:r>
            <w:proofErr w:type="spellEnd"/>
            <w:r w:rsidRPr="00B96C9A">
              <w:rPr>
                <w:rFonts w:ascii="TH Sarabun New" w:hAnsi="TH Sarabun New" w:cs="TH Sarabun New"/>
                <w:cs/>
              </w:rPr>
              <w:t xml:space="preserve">ให้มีความถูกต้องมากขึ้น </w:t>
            </w:r>
          </w:p>
        </w:tc>
      </w:tr>
    </w:tbl>
    <w:p w14:paraId="60D16C58" w14:textId="77777777" w:rsidR="004B465A" w:rsidRPr="00B96C9A" w:rsidRDefault="004B465A" w:rsidP="004B465A">
      <w:pPr>
        <w:spacing w:after="0" w:line="240" w:lineRule="auto"/>
        <w:jc w:val="thaiDistribute"/>
        <w:rPr>
          <w:b/>
          <w:bCs/>
        </w:rPr>
      </w:pPr>
    </w:p>
    <w:p w14:paraId="5D365012" w14:textId="77777777" w:rsidR="004B465A" w:rsidRPr="00B96C9A" w:rsidRDefault="004B465A" w:rsidP="004B465A">
      <w:pPr>
        <w:tabs>
          <w:tab w:val="left" w:pos="2520"/>
        </w:tabs>
        <w:spacing w:after="0" w:line="240" w:lineRule="auto"/>
        <w:jc w:val="thaiDistribute"/>
      </w:pPr>
      <w:r w:rsidRPr="00B96C9A">
        <w:rPr>
          <w:cs/>
        </w:rPr>
        <w:t xml:space="preserve">                                จากตารางที่ 1 จะเห็นว่าการค้นคืนสารสนเทศ (</w:t>
      </w:r>
      <w:r w:rsidRPr="00B96C9A">
        <w:t>IR</w:t>
      </w:r>
      <w:r w:rsidRPr="00B96C9A">
        <w:rPr>
          <w:cs/>
        </w:rPr>
        <w:t xml:space="preserve">) มีความยืดหยุ่นในการค้นหาข้อมูลมากกว่า </w:t>
      </w:r>
      <w:r w:rsidRPr="00B96C9A">
        <w:t>Database</w:t>
      </w:r>
      <w:r w:rsidRPr="00B96C9A">
        <w:rPr>
          <w:cs/>
        </w:rPr>
        <w:t xml:space="preserve"> เพราะเป็นการค้นหาข้อมูลจากลักษณะเด่นภายในเอกสาร และ </w:t>
      </w:r>
      <w:r w:rsidRPr="00B96C9A">
        <w:t xml:space="preserve">Metadata </w:t>
      </w:r>
      <w:r w:rsidRPr="00B96C9A">
        <w:rPr>
          <w:cs/>
        </w:rPr>
        <w:t>นอกจากนี้ยังสามารถที่จะปรับปรุงการค้นหา ให้มีความถูกต้องมากยิ่งขึ้น</w:t>
      </w:r>
    </w:p>
    <w:p w14:paraId="07AAB628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b/>
          <w:bCs/>
          <w:color w:val="000000"/>
          <w:cs/>
        </w:rPr>
        <w:t xml:space="preserve">             </w:t>
      </w:r>
      <w:r w:rsidRPr="00B96C9A">
        <w:rPr>
          <w:color w:val="000000"/>
        </w:rPr>
        <w:t>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1</w:t>
      </w:r>
      <w:r w:rsidRPr="00B96C9A">
        <w:rPr>
          <w:color w:val="000000"/>
          <w:cs/>
        </w:rPr>
        <w:t xml:space="preserve">.2  </w:t>
      </w:r>
      <w:r w:rsidRPr="00B96C9A">
        <w:rPr>
          <w:color w:val="000000"/>
        </w:rPr>
        <w:t>REST API</w:t>
      </w:r>
      <w:r w:rsidRPr="00B96C9A">
        <w:rPr>
          <w:color w:val="000000"/>
          <w:cs/>
        </w:rPr>
        <w:t xml:space="preserve"> </w:t>
      </w:r>
    </w:p>
    <w:p w14:paraId="3B1ADA6C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</w:rPr>
        <w:t xml:space="preserve">                      REST API </w:t>
      </w:r>
      <w:r w:rsidRPr="00B96C9A">
        <w:rPr>
          <w:color w:val="000000"/>
          <w:cs/>
        </w:rPr>
        <w:t xml:space="preserve">หรือ </w:t>
      </w:r>
      <w:r w:rsidRPr="00B96C9A">
        <w:rPr>
          <w:color w:val="000000"/>
        </w:rPr>
        <w:t xml:space="preserve">Representational State Transfer </w:t>
      </w:r>
      <w:r w:rsidRPr="00B96C9A">
        <w:rPr>
          <w:color w:val="000000"/>
          <w:cs/>
        </w:rPr>
        <w:t xml:space="preserve">เป็นการสร้าง </w:t>
      </w:r>
      <w:r w:rsidRPr="00B96C9A">
        <w:rPr>
          <w:color w:val="000000"/>
        </w:rPr>
        <w:t>Web Service</w:t>
      </w:r>
      <w:r w:rsidRPr="00B96C9A">
        <w:rPr>
          <w:color w:val="000000"/>
          <w:cs/>
        </w:rPr>
        <w:t xml:space="preserve"> [</w:t>
      </w:r>
      <w:r w:rsidRPr="00B96C9A">
        <w:rPr>
          <w:color w:val="000000"/>
        </w:rPr>
        <w:t>7</w:t>
      </w:r>
      <w:r w:rsidRPr="00B96C9A">
        <w:rPr>
          <w:color w:val="000000"/>
          <w:cs/>
        </w:rPr>
        <w:t xml:space="preserve">] โดยใช้ </w:t>
      </w:r>
      <w:r w:rsidRPr="00B96C9A">
        <w:rPr>
          <w:color w:val="000000"/>
        </w:rPr>
        <w:t xml:space="preserve">HTTP Method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GET, POST, PUT, DELETE</w:t>
      </w:r>
      <w:r w:rsidRPr="00B96C9A">
        <w:rPr>
          <w:color w:val="000000"/>
          <w:cs/>
        </w:rPr>
        <w:t xml:space="preserve">) ซึ่งรับส่งข้อมูลในรูปแบบของ </w:t>
      </w:r>
      <w:r w:rsidRPr="00B96C9A">
        <w:rPr>
          <w:color w:val="000000"/>
        </w:rPr>
        <w:t xml:space="preserve">JSON </w:t>
      </w:r>
      <w:r w:rsidRPr="00B96C9A">
        <w:rPr>
          <w:color w:val="000000"/>
          <w:cs/>
        </w:rPr>
        <w:t xml:space="preserve">หรือ </w:t>
      </w:r>
      <w:r w:rsidRPr="00B96C9A">
        <w:rPr>
          <w:color w:val="000000"/>
        </w:rPr>
        <w:t xml:space="preserve">XML </w:t>
      </w:r>
      <w:r w:rsidRPr="00B96C9A">
        <w:rPr>
          <w:color w:val="000000"/>
          <w:cs/>
        </w:rPr>
        <w:t>และเนื่องจากเป็นโพรโทคอล (</w:t>
      </w:r>
      <w:r w:rsidRPr="00B96C9A">
        <w:rPr>
          <w:color w:val="000000"/>
        </w:rPr>
        <w:t>Protocol</w:t>
      </w:r>
      <w:r w:rsidRPr="00B96C9A">
        <w:rPr>
          <w:color w:val="000000"/>
          <w:cs/>
        </w:rPr>
        <w:t xml:space="preserve">) </w:t>
      </w:r>
      <w:r w:rsidRPr="00B96C9A">
        <w:rPr>
          <w:color w:val="000000"/>
        </w:rPr>
        <w:t xml:space="preserve">HTTP </w:t>
      </w:r>
      <w:r w:rsidRPr="00B96C9A">
        <w:rPr>
          <w:color w:val="000000"/>
          <w:cs/>
        </w:rPr>
        <w:t xml:space="preserve">ซึ่งใช้งานอยู่ในทุกแพลตฟอร์มอยู่แล้ว จึงทำให้การรับส่งข้อมูลข้ามแพลทฟอร์มไม่ใช่ปัญหาอีกต่อไป โดย </w:t>
      </w:r>
      <w:r w:rsidRPr="00B96C9A">
        <w:rPr>
          <w:color w:val="000000"/>
        </w:rPr>
        <w:t xml:space="preserve">HTTP </w:t>
      </w:r>
      <w:proofErr w:type="spellStart"/>
      <w:r w:rsidRPr="00B96C9A">
        <w:rPr>
          <w:color w:val="000000"/>
        </w:rPr>
        <w:t>Mothod</w:t>
      </w:r>
      <w:proofErr w:type="spellEnd"/>
      <w:r w:rsidRPr="00B96C9A">
        <w:rPr>
          <w:color w:val="000000"/>
        </w:rPr>
        <w:t xml:space="preserve"> </w:t>
      </w:r>
      <w:r w:rsidRPr="00B96C9A">
        <w:rPr>
          <w:color w:val="000000"/>
          <w:cs/>
        </w:rPr>
        <w:t>ที่ใช้ มีการทำงานต่างกันดังนี้</w:t>
      </w:r>
    </w:p>
    <w:p w14:paraId="103A3C6D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-  </w:t>
      </w:r>
      <w:r w:rsidRPr="00B96C9A">
        <w:rPr>
          <w:color w:val="000000"/>
        </w:rPr>
        <w:t xml:space="preserve">GET </w:t>
      </w:r>
      <w:r w:rsidRPr="00B96C9A">
        <w:rPr>
          <w:color w:val="000000"/>
          <w:cs/>
        </w:rPr>
        <w:t xml:space="preserve">ใช้สำหรับเรียกข้อมูล เปรียบเสมือน </w:t>
      </w:r>
      <w:r w:rsidRPr="00B96C9A">
        <w:rPr>
          <w:color w:val="000000"/>
        </w:rPr>
        <w:t xml:space="preserve">Select </w:t>
      </w:r>
      <w:r w:rsidRPr="00B96C9A">
        <w:rPr>
          <w:color w:val="000000"/>
          <w:cs/>
        </w:rPr>
        <w:t xml:space="preserve">ในภาษา </w:t>
      </w:r>
      <w:r w:rsidRPr="00B96C9A">
        <w:rPr>
          <w:color w:val="000000"/>
        </w:rPr>
        <w:t>SQL</w:t>
      </w:r>
    </w:p>
    <w:p w14:paraId="252CD740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-  </w:t>
      </w:r>
      <w:r w:rsidRPr="00B96C9A">
        <w:rPr>
          <w:color w:val="000000"/>
        </w:rPr>
        <w:t xml:space="preserve">POST </w:t>
      </w:r>
      <w:r w:rsidRPr="00B96C9A">
        <w:rPr>
          <w:color w:val="000000"/>
          <w:cs/>
        </w:rPr>
        <w:t xml:space="preserve">ใช้สำหรับส่งข้อมูลเพื่อนำไปสร้างเป็นข้อมูลใหม่บน </w:t>
      </w:r>
      <w:r w:rsidRPr="00B96C9A">
        <w:rPr>
          <w:color w:val="000000"/>
        </w:rPr>
        <w:t>Server</w:t>
      </w:r>
    </w:p>
    <w:p w14:paraId="444A67D3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-  </w:t>
      </w:r>
      <w:r w:rsidRPr="00B96C9A">
        <w:rPr>
          <w:color w:val="000000"/>
        </w:rPr>
        <w:t xml:space="preserve">PUT </w:t>
      </w:r>
      <w:r w:rsidRPr="00B96C9A">
        <w:rPr>
          <w:color w:val="000000"/>
          <w:cs/>
        </w:rPr>
        <w:t xml:space="preserve">ใช้สำหรับส่งข้อมูลเพื่อนำไปอัพเดตข้อมูลที่มีอยู่แล้วบน </w:t>
      </w:r>
      <w:r w:rsidRPr="00B96C9A">
        <w:rPr>
          <w:color w:val="000000"/>
        </w:rPr>
        <w:t>Server</w:t>
      </w:r>
    </w:p>
    <w:p w14:paraId="757DDE9E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-  </w:t>
      </w:r>
      <w:r w:rsidRPr="00B96C9A">
        <w:rPr>
          <w:color w:val="000000"/>
        </w:rPr>
        <w:t xml:space="preserve">DELETE </w:t>
      </w:r>
      <w:r w:rsidRPr="00B96C9A">
        <w:rPr>
          <w:color w:val="000000"/>
          <w:cs/>
        </w:rPr>
        <w:t xml:space="preserve">ใช้สำหรับลบข้อมูลที่มีอยู่บนเครื่อง </w:t>
      </w:r>
      <w:r w:rsidRPr="00B96C9A">
        <w:rPr>
          <w:color w:val="000000"/>
        </w:rPr>
        <w:t>Server</w:t>
      </w:r>
    </w:p>
    <w:p w14:paraId="78D252D9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</w:t>
      </w:r>
      <w:r w:rsidRPr="00B96C9A">
        <w:rPr>
          <w:color w:val="000000"/>
        </w:rPr>
        <w:t xml:space="preserve">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>.3  การวัดความคล้ายคลึงเชิงมุมโคไซน์ (</w:t>
      </w:r>
      <w:r w:rsidRPr="00B96C9A">
        <w:rPr>
          <w:color w:val="000000"/>
        </w:rPr>
        <w:t>Cosine Similarity Measurement</w:t>
      </w:r>
      <w:r w:rsidRPr="00B96C9A">
        <w:rPr>
          <w:color w:val="000000"/>
          <w:cs/>
        </w:rPr>
        <w:t>)</w:t>
      </w:r>
    </w:p>
    <w:p w14:paraId="37C14DFC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การวัดความคล้ายคลึงโดยนำหลักการวัดความคล้ายคลึงเชิงมุมโคไซน์และการให้ค่าน้ำหนักของคำมาใช้กับหลักการของแบบจำลองเวกเตอร์สเปซ [</w:t>
      </w:r>
      <w:r w:rsidRPr="00B96C9A">
        <w:rPr>
          <w:color w:val="000000"/>
        </w:rPr>
        <w:t>8</w:t>
      </w:r>
      <w:r w:rsidRPr="00B96C9A">
        <w:rPr>
          <w:color w:val="000000"/>
          <w:cs/>
        </w:rPr>
        <w:t>] เพื่อวิเคราะห์วิธีการวัดความคล้ายคลึงของภาษาไทย โดยการวัดความคล้ายคลึง (</w:t>
      </w:r>
      <w:r w:rsidRPr="00B96C9A">
        <w:rPr>
          <w:color w:val="000000"/>
        </w:rPr>
        <w:t>Similarity Measure</w:t>
      </w:r>
      <w:r w:rsidRPr="00B96C9A">
        <w:rPr>
          <w:color w:val="000000"/>
          <w:cs/>
        </w:rPr>
        <w:t>) ของเอกสารนั้น สามารถจำแนกได้เป็น 2 ประเภท คือ</w:t>
      </w:r>
    </w:p>
    <w:p w14:paraId="0DD99FD5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1)  การวัดความคล้ายคลึงจากการมีหรือไม่มีคำสำคัญในเอกสาร</w:t>
      </w:r>
    </w:p>
    <w:p w14:paraId="70D55557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2)  การวัดความคล้ายคลึงจากความถี่ของคำสำคัญที่พบในเอกสาร</w:t>
      </w:r>
    </w:p>
    <w:p w14:paraId="4337D5D4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การวัดความคล้ายคลึงของเอกสารจะอาศัยค่าน้ำหนักคำหลักที่มีอยู่ในแต่ละเอกสารและค่าน้ำหนักคำของเอกสาร โดยค่าน้ำหนักคำหลักในเอกสารคำนวณได้จากขั้นตอนการเตรียมข้อมูล ส่วนค่าน้ำหนักคำของข้อสอบถามจะคำนวณได้จากขั้นตอนการเปรียบเทียบเอกสารในแต่ละครั้ง เมื่อคำนวณได้ค่าน้ำหนักคำหลักในเอกสารและค่าน้ำหนักคำของข้อสอบถามได้แล้วจะนำไปแทนที่ในสมการ (</w:t>
      </w:r>
      <w:r w:rsidRPr="00B96C9A">
        <w:rPr>
          <w:color w:val="000000"/>
        </w:rPr>
        <w:t>6</w:t>
      </w:r>
      <w:r w:rsidRPr="00B96C9A">
        <w:rPr>
          <w:color w:val="000000"/>
          <w:cs/>
        </w:rPr>
        <w:t>) เพื่อคำนวณหาค่าความคล้ายคลึงของเอกสาร โดยใช้วิธีแบบเวกเตอร์ (</w:t>
      </w:r>
      <w:r w:rsidRPr="00B96C9A">
        <w:rPr>
          <w:color w:val="000000"/>
        </w:rPr>
        <w:t>Vector Based Similarity Measurement</w:t>
      </w:r>
      <w:r w:rsidRPr="00B96C9A">
        <w:rPr>
          <w:color w:val="000000"/>
          <w:cs/>
        </w:rPr>
        <w:t>)</w:t>
      </w:r>
    </w:p>
    <w:p w14:paraId="5012FD28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0386CAE4" w14:textId="77777777" w:rsidR="004B465A" w:rsidRPr="00B96C9A" w:rsidRDefault="004B465A" w:rsidP="2B70ABAF">
      <w:pPr>
        <w:spacing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                </w:t>
      </w:r>
      <w:r w:rsidRPr="00B96C9A">
        <w:rPr>
          <w:rFonts w:eastAsiaTheme="minorEastAsia"/>
        </w:rPr>
        <w:t>Sim</w:t>
      </w:r>
      <w:r w:rsidRPr="00B96C9A">
        <w:rPr>
          <w:rFonts w:eastAsiaTheme="minorEastAsia"/>
          <w:cs/>
        </w:rPr>
        <w:t>(</w:t>
      </w:r>
      <w:r w:rsidRPr="00B96C9A">
        <w:rPr>
          <w:rFonts w:eastAsiaTheme="minorEastAsia"/>
        </w:rPr>
        <w:t>Q,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 w:hint="cs"/>
                <w:cs/>
              </w:rPr>
              <m:t>D</m:t>
            </m:r>
          </m:e>
          <m:sub>
            <m:r>
              <w:rPr>
                <w:rFonts w:ascii="Cambria Math" w:eastAsiaTheme="minorEastAsia" w:hAnsi="Cambria Math" w:cs="Cambria Math" w:hint="cs"/>
                <w:cs/>
              </w:rPr>
              <m:t>j</m:t>
            </m:r>
          </m:sub>
        </m:sSub>
      </m:oMath>
      <w:r w:rsidRPr="00B96C9A">
        <w:rPr>
          <w:rFonts w:eastAsiaTheme="minorEastAsia"/>
          <w:cs/>
        </w:rPr>
        <w:t>) =</w:t>
      </w:r>
      <m:oMath>
        <m:r>
          <w:rPr>
            <w:rFonts w:ascii="Cambria Math" w:eastAsiaTheme="minorEastAsia" w:hAnsi="Cambria Math"/>
            <w:cs/>
          </w:rPr>
          <m:t xml:space="preserve">  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naryPr>
              <m:sub/>
              <m:sup/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∀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/>
                    <w:cs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Q</m:t>
                    </m:r>
                    <m:r>
                      <w:rPr>
                        <w:rFonts w:ascii="Cambria Math" w:eastAsiaTheme="minorEastAsia" w:hAnsi="Cambria Math"/>
                      </w:rPr>
                      <m:t xml:space="preserve"> ,  </m:t>
                    </m:r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/>
                    <w:cs/>
                  </w:rPr>
                  <m:t xml:space="preserve"> </m:t>
                </m:r>
                <m:r>
                  <w:rPr>
                    <w:rFonts w:ascii="Cambria Math" w:eastAsiaTheme="minorEastAsia" w:hAnsi="Cambria Math" w:cs="Cambria Math" w:hint="cs"/>
                    <w:cs/>
                  </w:rPr>
                  <m:t>*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i</m:t>
                    </m:r>
                    <m:r>
                      <w:rPr>
                        <w:rFonts w:ascii="Cambria Math" w:eastAsiaTheme="minorEastAsia" w:hAnsi="Cambria Math"/>
                      </w:rPr>
                      <m:t xml:space="preserve"> , </m:t>
                    </m:r>
                    <m:r>
                      <w:rPr>
                        <w:rFonts w:ascii="Cambria Math" w:eastAsiaTheme="minorEastAsia" w:hAnsi="Cambria Math" w:cs="Cambria Math" w:hint="cs"/>
                        <w:cs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/>
                    <w:cs/>
                  </w:rPr>
                  <m:t xml:space="preserve"> 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∀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Q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cs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i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)</m:t>
                        </m:r>
                      </m:e>
                    </m:nary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 xml:space="preserve">2 </m:t>
                    </m:r>
                  </m:sup>
                </m:sSup>
              </m:e>
            </m:rad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∀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Q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cs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i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, </m:t>
                            </m:r>
                            <m:r>
                              <w:rPr>
                                <w:rFonts w:ascii="Cambria Math" w:eastAsiaTheme="minorEastAsia" w:hAnsi="Cambria Math" w:cs="Cambria Math" w:hint="cs"/>
                                <w:cs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cs/>
                          </w:rPr>
                          <m:t xml:space="preserve"> </m:t>
                        </m:r>
                      </m:e>
                    </m:nary>
                    <m:r>
                      <w:rPr>
                        <w:rFonts w:ascii="Cambria Math" w:eastAsiaTheme="minorEastAsia" w:hAnsi="Cambria Math"/>
                        <w:cs/>
                      </w:rPr>
                      <m:t>)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 xml:space="preserve">2 </m:t>
                    </m:r>
                  </m:sup>
                </m:sSup>
              </m:e>
            </m:rad>
          </m:den>
        </m:f>
      </m:oMath>
      <w:r w:rsidRPr="00B96C9A">
        <w:rPr>
          <w:rFonts w:eastAsiaTheme="minorEastAsia"/>
          <w:cs/>
        </w:rPr>
        <w:t xml:space="preserve"> </w:t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  <w:t>(</w:t>
      </w:r>
      <w:r w:rsidRPr="00B96C9A">
        <w:rPr>
          <w:rFonts w:eastAsiaTheme="minorEastAsia"/>
        </w:rPr>
        <w:t>6</w:t>
      </w:r>
      <w:r w:rsidRPr="00B96C9A">
        <w:rPr>
          <w:rFonts w:eastAsiaTheme="minorEastAsia"/>
          <w:cs/>
        </w:rPr>
        <w:t>)</w:t>
      </w:r>
    </w:p>
    <w:p w14:paraId="65223AC2" w14:textId="77777777" w:rsidR="004B465A" w:rsidRPr="00B96C9A" w:rsidRDefault="004B465A" w:rsidP="004B465A">
      <w:pPr>
        <w:spacing w:after="0" w:line="240" w:lineRule="auto"/>
        <w:jc w:val="thaiDistribute"/>
        <w:rPr>
          <w:rFonts w:eastAsiaTheme="minorEastAsia"/>
        </w:rPr>
      </w:pPr>
    </w:p>
    <w:p w14:paraId="6D350B93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s/>
        </w:rPr>
        <w:t>เมื่อ</w:t>
      </w:r>
      <w:r w:rsidRPr="00B96C9A">
        <w:rPr>
          <w:rFonts w:eastAsiaTheme="minorEastAsia"/>
          <w:cs/>
        </w:rPr>
        <w:t xml:space="preserve">          </w:t>
      </w:r>
      <w:r w:rsidRPr="00B96C9A">
        <w:rPr>
          <w:rFonts w:eastAsiaTheme="minorEastAsia"/>
        </w:rPr>
        <w:t>sim</w:t>
      </w:r>
      <w:r w:rsidRPr="00B96C9A">
        <w:rPr>
          <w:rFonts w:eastAsiaTheme="minorEastAsia"/>
          <w:cs/>
        </w:rPr>
        <w:t>(</w:t>
      </w:r>
      <w:r w:rsidRPr="00B96C9A">
        <w:rPr>
          <w:rFonts w:eastAsiaTheme="minorEastAsia"/>
        </w:rPr>
        <w:t xml:space="preserve">Q 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 w:hint="cs"/>
                <w:cs/>
              </w:rPr>
              <m:t>D</m:t>
            </m:r>
          </m:e>
          <m:sub>
            <m:r>
              <w:rPr>
                <w:rFonts w:ascii="Cambria Math" w:eastAsiaTheme="minorEastAsia" w:hAnsi="Cambria Math" w:cs="Cambria Math" w:hint="cs"/>
                <w:cs/>
              </w:rPr>
              <m:t>j</m:t>
            </m:r>
          </m:sub>
        </m:sSub>
      </m:oMath>
      <w:r w:rsidRPr="00B96C9A">
        <w:rPr>
          <w:rFonts w:eastAsiaTheme="minorEastAsia"/>
          <w:cs/>
        </w:rPr>
        <w:t>)                         คือ ค่าความคล้ายคลึงระหว่างคำค้นหากับเอกสาร</w:t>
      </w:r>
    </w:p>
    <w:p w14:paraId="270A0435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∀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cs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Q</m:t>
                </m:r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 ,  </m:t>
                </m:r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cs/>
              </w:rPr>
              <m:t xml:space="preserve"> </m:t>
            </m:r>
            <m:r>
              <w:rPr>
                <w:rFonts w:ascii="Cambria Math" w:eastAsiaTheme="minorEastAsia" w:hAnsi="Cambria Math" w:cs="Cambria Math" w:hint="cs"/>
                <w:sz w:val="24"/>
                <w:szCs w:val="24"/>
                <w:cs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i</m:t>
                </m:r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 , </m:t>
                </m:r>
                <m:r>
                  <w:rPr>
                    <w:rFonts w:ascii="Cambria Math" w:eastAsiaTheme="minorEastAsia" w:hAnsi="Cambria Math" w:cs="Cambria Math" w:hint="cs"/>
                    <w:sz w:val="24"/>
                    <w:szCs w:val="24"/>
                    <w:cs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cs/>
              </w:rPr>
              <m:t xml:space="preserve"> )</m:t>
            </m:r>
          </m:e>
        </m:nary>
      </m:oMath>
      <w:r w:rsidRPr="00B96C9A">
        <w:rPr>
          <w:rFonts w:eastAsiaTheme="minorEastAsia"/>
          <w:cs/>
        </w:rPr>
        <w:t xml:space="preserve">          คือ ค่าผมรวมของผลคูณระหว่างเวกเตอร์ระหว่างคำค้นหากับเอกสาร</w:t>
      </w:r>
    </w:p>
    <w:p w14:paraId="46503E32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</w:t>
      </w:r>
      <m:oMath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pPr>
              <m:e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∀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Q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</m:t>
                    </m:r>
                    <m:r>
                      <w:rPr>
                        <w:rFonts w:ascii="Cambria Math" w:eastAsiaTheme="minorEastAsia" w:hAnsi="Cambria Math" w:cs="Cambria Math" w:hint="cs"/>
                        <w:sz w:val="24"/>
                        <w:szCs w:val="24"/>
                        <w:cs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i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)</m:t>
                    </m:r>
                  </m:e>
                </m:nary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2 </m:t>
                </m:r>
              </m:sup>
            </m:sSup>
          </m:e>
        </m:rad>
      </m:oMath>
      <w:r w:rsidRPr="00B96C9A">
        <w:rPr>
          <w:rFonts w:eastAsiaTheme="minorEastAsia"/>
          <w:cs/>
        </w:rPr>
        <w:t xml:space="preserve">    คือ ผลรวมของค่าน้ำหนักทั้งหมดของคำค้นหา</w:t>
      </w:r>
    </w:p>
    <w:p w14:paraId="0F6ECEF2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</w:t>
      </w:r>
      <m:oMath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pPr>
              <m:e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∀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Q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</m:t>
                    </m:r>
                    <m:r>
                      <w:rPr>
                        <w:rFonts w:ascii="Cambria Math" w:eastAsiaTheme="minorEastAsia" w:hAnsi="Cambria Math" w:cs="Cambria Math" w:hint="cs"/>
                        <w:sz w:val="24"/>
                        <w:szCs w:val="24"/>
                        <w:cs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i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, </m:t>
                        </m:r>
                        <m:r>
                          <w:rPr>
                            <w:rFonts w:ascii="Cambria Math" w:eastAsiaTheme="minorEastAsia" w:hAnsi="Cambria Math" w:cs="Cambria Math" w:hint="cs"/>
                            <w:sz w:val="24"/>
                            <w:szCs w:val="24"/>
                            <w:cs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cs/>
                      </w:rPr>
                      <m:t xml:space="preserve"> </m:t>
                    </m:r>
                  </m:e>
                </m:nary>
                <m:r>
                  <w:rPr>
                    <w:rFonts w:ascii="Cambria Math" w:eastAsiaTheme="minorEastAsia" w:hAnsi="Cambria Math"/>
                    <w:sz w:val="24"/>
                    <w:szCs w:val="24"/>
                    <w:cs/>
                  </w:rPr>
                  <m:t>)</m:t>
                </m:r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2 </m:t>
                </m:r>
              </m:sup>
            </m:sSup>
          </m:e>
        </m:rad>
      </m:oMath>
      <w:r w:rsidRPr="00B96C9A">
        <w:rPr>
          <w:rFonts w:eastAsiaTheme="minorEastAsia"/>
          <w:cs/>
        </w:rPr>
        <w:t xml:space="preserve">    คือ ผลรวมของค่าน้ำหนักทั้งหมดของเอกสาร</w:t>
      </w:r>
    </w:p>
    <w:p w14:paraId="2905D808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color w:val="000000"/>
          <w:cs/>
        </w:rPr>
        <w:lastRenderedPageBreak/>
        <w:t xml:space="preserve">                      </w:t>
      </w:r>
      <w:r w:rsidRPr="00B96C9A">
        <w:rPr>
          <w:rFonts w:eastAsiaTheme="minorEastAsia"/>
          <w:cs/>
        </w:rPr>
        <w:t>การวัดความคล้ายคลึงเชิงมุม (</w:t>
      </w:r>
      <w:r w:rsidRPr="00B96C9A">
        <w:rPr>
          <w:rFonts w:eastAsiaTheme="minorEastAsia"/>
        </w:rPr>
        <w:t>Cosine Similarity Measurement</w:t>
      </w:r>
      <w:r w:rsidRPr="00B96C9A">
        <w:rPr>
          <w:rFonts w:eastAsiaTheme="minorEastAsia"/>
          <w:cs/>
        </w:rPr>
        <w:t>) การวัดความคล้ายคลึงของเอกสารด้วยวิธีการวัดความคล้ายคลึงเชิงมุมนั้นเป็นวิธีการเปรียบเทียบความคล้ายคลึงของเอกสารสองเอกสาร โดยแต่ละเอกสารจะถูกแทนด้วยเวกเตอร์ขนาดเอ็น (</w:t>
      </w:r>
      <w:r w:rsidRPr="00B96C9A">
        <w:rPr>
          <w:rFonts w:eastAsiaTheme="minorEastAsia"/>
        </w:rPr>
        <w:t>N</w:t>
      </w:r>
      <w:r w:rsidRPr="00B96C9A">
        <w:rPr>
          <w:rFonts w:eastAsiaTheme="minorEastAsia"/>
          <w:cs/>
        </w:rPr>
        <w:t>-</w:t>
      </w:r>
      <w:r w:rsidRPr="00B96C9A">
        <w:rPr>
          <w:rFonts w:eastAsiaTheme="minorEastAsia"/>
        </w:rPr>
        <w:t>Dimensional Vector</w:t>
      </w:r>
      <w:r w:rsidRPr="00B96C9A">
        <w:rPr>
          <w:rFonts w:eastAsiaTheme="minorEastAsia"/>
          <w:cs/>
        </w:rPr>
        <w:t>) ซึ่งเก็บค่าน้ำหนักคำ แต่ละคำ ในเอกสารนั้น (</w:t>
      </w:r>
      <w:r w:rsidRPr="00B96C9A">
        <w:rPr>
          <w:rFonts w:eastAsiaTheme="minorEastAsia"/>
        </w:rPr>
        <w:t>N</w:t>
      </w:r>
      <w:r w:rsidRPr="00B96C9A">
        <w:rPr>
          <w:rFonts w:eastAsiaTheme="minorEastAsia"/>
          <w:cs/>
        </w:rPr>
        <w:t>-</w:t>
      </w:r>
      <w:r w:rsidRPr="00B96C9A">
        <w:rPr>
          <w:rFonts w:eastAsiaTheme="minorEastAsia"/>
        </w:rPr>
        <w:t>Dimensional Vector in Term Space</w:t>
      </w:r>
      <w:r w:rsidRPr="00B96C9A">
        <w:rPr>
          <w:rFonts w:eastAsiaTheme="minorEastAsia"/>
          <w:cs/>
        </w:rPr>
        <w:t xml:space="preserve">) การเปรียบเทียบความคล้ายคลึงของเอกสารจะเปรียบเทียบโดยดูจากมุมโคไซน์ของมุมระหว่าง 2 เวกเตอร์ของเอกสาร หากเอกสารทั้งสองเอกสารคล้ายคลึงกันมาก เวกเตอร์ของเอกสารทั้งสองจะทับกันเกือบสนิท มุมจึงมีค่าน้อยค่าโคไซน์ที่ได้จะมีค่ามาก ตัวอย่างในการวัดค่าความคล้ายคลึงระหว่างเวกเตอร์ </w:t>
      </w:r>
      <w:r w:rsidRPr="00B96C9A">
        <w:rPr>
          <w:rFonts w:eastAsiaTheme="minorEastAsia"/>
        </w:rPr>
        <w:t xml:space="preserve">d </w:t>
      </w:r>
      <w:r w:rsidRPr="00B96C9A">
        <w:rPr>
          <w:rFonts w:eastAsiaTheme="minorEastAsia"/>
          <w:cs/>
        </w:rPr>
        <w:t xml:space="preserve">และเวกเตอร์ </w:t>
      </w:r>
      <w:r w:rsidRPr="00B96C9A">
        <w:rPr>
          <w:rFonts w:eastAsiaTheme="minorEastAsia"/>
        </w:rPr>
        <w:t>d</w:t>
      </w:r>
      <w:r w:rsidRPr="00B96C9A">
        <w:rPr>
          <w:rFonts w:eastAsiaTheme="minorEastAsia"/>
          <w:cs/>
        </w:rPr>
        <w:t>’ จะมีค่าดังสมการ (7)</w:t>
      </w:r>
    </w:p>
    <w:p w14:paraId="603D74A2" w14:textId="77777777" w:rsidR="004B465A" w:rsidRPr="00B96C9A" w:rsidRDefault="004B465A" w:rsidP="004B465A">
      <w:pPr>
        <w:spacing w:after="0" w:line="240" w:lineRule="auto"/>
        <w:jc w:val="thaiDistribute"/>
        <w:rPr>
          <w:rFonts w:eastAsiaTheme="minorEastAsia"/>
        </w:rPr>
      </w:pPr>
    </w:p>
    <w:p w14:paraId="30B060DD" w14:textId="77777777" w:rsidR="004B465A" w:rsidRPr="00B96C9A" w:rsidRDefault="004B465A" w:rsidP="2B70ABAF">
      <w:pPr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                </w:t>
      </w:r>
      <w:r w:rsidRPr="00B96C9A">
        <w:t xml:space="preserve">Similarity </w:t>
      </w:r>
      <w:r w:rsidRPr="00B96C9A">
        <w:rPr>
          <w:cs/>
        </w:rPr>
        <w:t xml:space="preserve">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 w:cs="Cambria Math" w:hint="cs"/>
                <w:cs/>
              </w:rPr>
              <m:t>d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*</m:t>
            </m:r>
            <m:r>
              <w:rPr>
                <w:rFonts w:ascii="Cambria Math" w:hAnsi="Cambria Math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cs/>
              </w:rPr>
              <m:t>d</m:t>
            </m:r>
            <m:r>
              <w:rPr>
                <w:rFonts w:ascii="Cambria Math" w:hAnsi="Cambria Math"/>
                <w:cs/>
              </w:rPr>
              <m:t>'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cs="Cambria Math" w:hint="cs"/>
                    <w:cs/>
                  </w:rPr>
                  <m:t>d</m:t>
                </m:r>
              </m:e>
            </m:d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cs="Cambria Math" w:hint="cs"/>
                    <w:cs/>
                  </w:rPr>
                  <m:t>d</m:t>
                </m:r>
                <m:r>
                  <w:rPr>
                    <w:rFonts w:ascii="Cambria Math" w:hAnsi="Cambria Math"/>
                    <w:cs/>
                  </w:rPr>
                  <m:t>'</m:t>
                </m:r>
              </m:e>
            </m:d>
          </m:den>
        </m:f>
      </m:oMath>
      <w:r w:rsidRPr="00B96C9A">
        <w:rPr>
          <w:rFonts w:eastAsiaTheme="minorEastAsia"/>
          <w:cs/>
        </w:rPr>
        <w:t xml:space="preserve"> </w:t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</w:r>
      <w:r w:rsidRPr="00B96C9A">
        <w:rPr>
          <w:rFonts w:eastAsiaTheme="minorEastAsia"/>
          <w:cs/>
        </w:rPr>
        <w:tab/>
        <w:t>(7)</w:t>
      </w:r>
    </w:p>
    <w:p w14:paraId="7980DB58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>เมื่อ</w:t>
      </w:r>
      <w:r w:rsidRPr="00B96C9A">
        <w:rPr>
          <w:rFonts w:eastAsiaTheme="minorEastAsia"/>
          <w:cs/>
        </w:rPr>
        <w:t xml:space="preserve">            </w:t>
      </w:r>
      <w:r w:rsidRPr="00B96C9A">
        <w:rPr>
          <w:rFonts w:eastAsiaTheme="minorEastAsia"/>
        </w:rPr>
        <w:t>Sim</w:t>
      </w:r>
      <w:r w:rsidRPr="00B96C9A">
        <w:rPr>
          <w:rFonts w:eastAsiaTheme="minorEastAsia"/>
          <w:cs/>
        </w:rPr>
        <w:t xml:space="preserve"> (</w:t>
      </w:r>
      <w:r w:rsidRPr="00B96C9A">
        <w:rPr>
          <w:rFonts w:eastAsiaTheme="minorEastAsia"/>
        </w:rPr>
        <w:t xml:space="preserve">Q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 w:hint="cs"/>
                <w:cs/>
              </w:rPr>
              <m:t>D</m:t>
            </m:r>
          </m:e>
          <m:sub>
            <m:r>
              <w:rPr>
                <w:rFonts w:ascii="Cambria Math" w:eastAsiaTheme="minorEastAsia" w:hAnsi="Cambria Math" w:cs="Cambria Math" w:hint="cs"/>
                <w:cs/>
              </w:rPr>
              <m:t>j</m:t>
            </m:r>
          </m:sub>
        </m:sSub>
      </m:oMath>
      <w:r w:rsidRPr="00B96C9A">
        <w:rPr>
          <w:rFonts w:eastAsiaTheme="minorEastAsia"/>
          <w:cs/>
        </w:rPr>
        <w:t>)       คือ ค่าความคล้ายคลึงระหว่างคำค้นหากับเอกสาร</w:t>
      </w:r>
    </w:p>
    <w:p w14:paraId="5F6BAFBC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rFonts w:eastAsiaTheme="minorEastAsia"/>
          <w:cs/>
        </w:rPr>
        <w:t xml:space="preserve">                </w:t>
      </w:r>
      <m:oMath>
        <m:r>
          <w:rPr>
            <w:rFonts w:ascii="Cambria Math" w:hAnsi="Cambria Math" w:cs="Cambria Math" w:hint="cs"/>
            <w:cs/>
          </w:rPr>
          <m:t>d</m:t>
        </m:r>
        <m:r>
          <w:rPr>
            <w:rFonts w:ascii="Cambria Math" w:hAnsi="Cambria Math"/>
            <w:cs/>
          </w:rPr>
          <m:t xml:space="preserve"> </m:t>
        </m:r>
        <m:r>
          <w:rPr>
            <w:rFonts w:ascii="Cambria Math" w:hAnsi="Cambria Math" w:cs="Cambria Math" w:hint="cs"/>
            <w:cs/>
          </w:rPr>
          <m:t>*</m:t>
        </m:r>
        <m:r>
          <w:rPr>
            <w:rFonts w:ascii="Cambria Math" w:hAnsi="Cambria Math"/>
            <w:cs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cs="Cambria Math" w:hint="cs"/>
                <w:cs/>
              </w:rPr>
              <m:t>d</m:t>
            </m:r>
          </m:e>
          <m:sup>
            <m:r>
              <w:rPr>
                <w:rFonts w:ascii="Cambria Math" w:hAnsi="Cambria Math"/>
                <w:cs/>
              </w:rPr>
              <m:t>'</m:t>
            </m:r>
          </m:sup>
        </m:sSup>
        <m:r>
          <w:rPr>
            <w:rFonts w:ascii="Cambria Math" w:hAnsi="Cambria Math"/>
            <w:cs/>
          </w:rPr>
          <m:t xml:space="preserve"> </m:t>
        </m:r>
      </m:oMath>
      <w:r w:rsidRPr="00B96C9A">
        <w:rPr>
          <w:rFonts w:eastAsiaTheme="minorEastAsia"/>
          <w:cs/>
        </w:rPr>
        <w:t xml:space="preserve">          คือ ค่าผมรวมของผลคูณระหว่างเวกเตอร์ระหว่างคำค้นหากับเอกสาร</w:t>
      </w:r>
    </w:p>
    <w:p w14:paraId="4141A75F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cs="Cambria Math" w:hint="cs"/>
                <w:cs/>
              </w:rPr>
              <m:t>d</m:t>
            </m:r>
          </m:e>
        </m:d>
        <m:r>
          <w:rPr>
            <w:rFonts w:ascii="Cambria Math" w:hAnsi="Cambria Math"/>
            <w:cs/>
          </w:rPr>
          <m:t xml:space="preserve"> </m:t>
        </m:r>
      </m:oMath>
      <w:r w:rsidRPr="00B96C9A">
        <w:rPr>
          <w:rFonts w:eastAsiaTheme="minorEastAsia"/>
          <w:cs/>
        </w:rPr>
        <w:t xml:space="preserve">                 คือ ผลรวมของค่าน้ำหนักทั้งหมดของคำค้นหา</w:t>
      </w:r>
    </w:p>
    <w:p w14:paraId="0EBECCD1" w14:textId="77777777" w:rsidR="004B465A" w:rsidRPr="00B96C9A" w:rsidRDefault="004B465A" w:rsidP="2B70ABAF">
      <w:pPr>
        <w:spacing w:after="0" w:line="240" w:lineRule="auto"/>
        <w:jc w:val="thaiDistribute"/>
        <w:rPr>
          <w:rFonts w:eastAsiaTheme="minorEastAsia"/>
        </w:rPr>
      </w:pPr>
      <w:r w:rsidRPr="00B96C9A">
        <w:rPr>
          <w:rFonts w:eastAsiaTheme="minorEastAsia"/>
          <w:cs/>
        </w:rPr>
        <w:t xml:space="preserve">               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 w:cs="Cambria Math" w:hint="cs"/>
                    <w:cs/>
                  </w:rPr>
                  <m:t>d</m:t>
                </m:r>
                <m:ctrlPr>
                  <w:rPr>
                    <w:rFonts w:ascii="Cambria Math" w:hAnsi="Cambria Math"/>
                    <w:i/>
                    <w:iCs/>
                    <w:cs/>
                  </w:rPr>
                </m:ctrlPr>
              </m:e>
              <m:sup>
                <m:r>
                  <w:rPr>
                    <w:rFonts w:ascii="Cambria Math" w:hAnsi="Cambria Math"/>
                    <w:cs/>
                  </w:rPr>
                  <m:t>'</m:t>
                </m:r>
              </m:sup>
            </m:sSup>
          </m:e>
        </m:d>
      </m:oMath>
      <w:r w:rsidRPr="00B96C9A">
        <w:rPr>
          <w:rFonts w:eastAsiaTheme="minorEastAsia"/>
          <w:cs/>
        </w:rPr>
        <w:t xml:space="preserve">                 คือ ผลรวมของค่าน้ำหนักทั้งหมดของเอกสาร</w:t>
      </w:r>
    </w:p>
    <w:p w14:paraId="48C43795" w14:textId="77777777" w:rsidR="004B465A" w:rsidRPr="00B96C9A" w:rsidRDefault="004B465A" w:rsidP="004B465A">
      <w:pPr>
        <w:spacing w:after="0" w:line="240" w:lineRule="auto"/>
        <w:jc w:val="thaiDistribute"/>
      </w:pPr>
    </w:p>
    <w:p w14:paraId="2A9517D0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4" behindDoc="0" locked="0" layoutInCell="1" allowOverlap="1" wp14:anchorId="0029DF04" wp14:editId="615D4EF4">
                <wp:simplePos x="0" y="0"/>
                <wp:positionH relativeFrom="column">
                  <wp:posOffset>361950</wp:posOffset>
                </wp:positionH>
                <wp:positionV relativeFrom="paragraph">
                  <wp:posOffset>74618</wp:posOffset>
                </wp:positionV>
                <wp:extent cx="4667250" cy="2771775"/>
                <wp:effectExtent l="0" t="0" r="19050" b="28575"/>
                <wp:wrapNone/>
                <wp:docPr id="44" name="สี่เหลี่ยมผืนผ้า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667250" cy="2771775"/>
                        </a:xfrm>
                        <a:prstGeom prst="rect">
                          <a:avLst/>
                        </a:prstGeom>
                        <a:noFill/>
                        <a:ln w="9525" cap="flat" cmpd="sng" algn="ctr">
                          <a:solidFill>
                            <a:schemeClr val="dk1"/>
                          </a:solidFill>
                          <a:prstDash val="solid"/>
                          <a:round/>
                          <a:headEnd type="none" w="med" len="med"/>
                          <a:tailEnd type="none" w="med" len="med"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B97AD85">
              <v:rect id="สี่เหลี่ยมผืนผ้า 44" style="position:absolute;margin-left:28.5pt;margin-top:5.9pt;width:367.5pt;height:218.25pt;z-index:25165829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spid="_x0000_s1026" filled="f" strokecolor="black [3200]" w14:anchorId="5615BDCD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">
                <v:stroke joinstyle="round"/>
              </v:rect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2" behindDoc="0" locked="0" layoutInCell="1" allowOverlap="1" wp14:anchorId="53AAD0D1" wp14:editId="5B19B28C">
                <wp:simplePos x="0" y="0"/>
                <wp:positionH relativeFrom="column">
                  <wp:posOffset>3324225</wp:posOffset>
                </wp:positionH>
                <wp:positionV relativeFrom="paragraph">
                  <wp:posOffset>733425</wp:posOffset>
                </wp:positionV>
                <wp:extent cx="2847975" cy="266700"/>
                <wp:effectExtent l="0" t="0" r="0" b="0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532C425C" w14:textId="77777777" w:rsidR="0049433D" w:rsidRDefault="0049433D" w:rsidP="004B465A">
                            <w:r>
                              <w:t xml:space="preserve">D1 </w:t>
                            </w:r>
                            <w:r>
                              <w:rPr>
                                <w:rFonts w:cs="Angsana New"/>
                                <w:szCs w:val="22"/>
                                <w:cs/>
                              </w:rPr>
                              <w:t>= (</w:t>
                            </w:r>
                            <m:oMath>
                              <m:r>
                                <w:rPr>
                                  <w:rFonts w:ascii="Cambria Math" w:hAnsi="Cambria Math" w:cs="Angsana New"/>
                                  <w:szCs w:val="22"/>
                                  <w:cs/>
                                </w:rPr>
                                <m:t xml:space="preserve"> 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 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 xml:space="preserve"> 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 xml:space="preserve">1  2 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 3</m:t>
                                  </m:r>
                                </m:sub>
                              </m:sSub>
                            </m:oMath>
                            <w:r>
                              <w:rPr>
                                <w:rFonts w:eastAsiaTheme="minorEastAsia" w:cs="Angsana New"/>
                                <w:szCs w:val="22"/>
                                <w:cs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AAD0D1" id="Text Box 46" o:spid="_x0000_s1038" type="#_x0000_t202" style="position:absolute;left:0;text-align:left;margin-left:261.75pt;margin-top:57.75pt;width:224.25pt;height:21pt;z-index:25165830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" filled="f" stroked="f">
                <v:textbox>
                  <w:txbxContent>
                    <w:p w14:paraId="532C425C" w14:textId="77777777" w:rsidR="0049433D" w:rsidRDefault="0049433D" w:rsidP="004B465A">
                      <w:r>
                        <w:t xml:space="preserve">D1 </w:t>
                      </w:r>
                      <w:r>
                        <w:rPr>
                          <w:rFonts w:cs="Angsana New"/>
                          <w:szCs w:val="22"/>
                          <w:cs/>
                        </w:rPr>
                        <w:t>= (</w:t>
                      </w:r>
                      <m:oMath>
                        <m:r>
                          <w:rPr>
                            <w:rFonts w:ascii="Cambria Math" w:hAnsi="Cambria Math" w:cs="Angsana New"/>
                            <w:szCs w:val="22"/>
                            <w:cs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 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1  2 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 3</m:t>
                            </m:r>
                          </m:sub>
                        </m:sSub>
                      </m:oMath>
                      <w:r>
                        <w:rPr>
                          <w:rFonts w:eastAsiaTheme="minorEastAsia" w:cs="Angsana New"/>
                          <w:szCs w:val="22"/>
                          <w:cs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1" behindDoc="0" locked="0" layoutInCell="1" allowOverlap="1" wp14:anchorId="03E38FC9" wp14:editId="4C0FCD36">
                <wp:simplePos x="0" y="0"/>
                <wp:positionH relativeFrom="column">
                  <wp:posOffset>3743325</wp:posOffset>
                </wp:positionH>
                <wp:positionV relativeFrom="paragraph">
                  <wp:posOffset>1504315</wp:posOffset>
                </wp:positionV>
                <wp:extent cx="390525" cy="266700"/>
                <wp:effectExtent l="0" t="0" r="0" b="0"/>
                <wp:wrapNone/>
                <wp:docPr id="56" name="Text Box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1335C38" w14:textId="77777777" w:rsidR="0049433D" w:rsidRDefault="0049433D" w:rsidP="004B465A">
                            <w:r>
                              <w:t>W3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E38FC9" id="Text Box 56" o:spid="_x0000_s1039" type="#_x0000_t202" style="position:absolute;left:0;text-align:left;margin-left:294.75pt;margin-top:118.45pt;width:30.75pt;height:21pt;z-index:25165830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" filled="f" stroked="f">
                <v:textbox>
                  <w:txbxContent>
                    <w:p w14:paraId="21335C38" w14:textId="77777777" w:rsidR="0049433D" w:rsidRDefault="0049433D" w:rsidP="004B465A">
                      <w:r>
                        <w:t>W31</w:t>
                      </w:r>
                    </w:p>
                  </w:txbxContent>
                </v:textbox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0" behindDoc="0" locked="0" layoutInCell="1" allowOverlap="1" wp14:anchorId="15407D7E" wp14:editId="661AFB53">
                <wp:simplePos x="0" y="0"/>
                <wp:positionH relativeFrom="column">
                  <wp:posOffset>933450</wp:posOffset>
                </wp:positionH>
                <wp:positionV relativeFrom="paragraph">
                  <wp:posOffset>2390140</wp:posOffset>
                </wp:positionV>
                <wp:extent cx="390525" cy="266700"/>
                <wp:effectExtent l="0" t="0" r="0" b="0"/>
                <wp:wrapNone/>
                <wp:docPr id="103" name="Text Box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376CF3B3" w14:textId="77777777" w:rsidR="0049433D" w:rsidRDefault="0049433D" w:rsidP="004B465A">
                            <w:r>
                              <w:t>W2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407D7E" id="Text Box 103" o:spid="_x0000_s1040" type="#_x0000_t202" style="position:absolute;left:0;text-align:left;margin-left:73.5pt;margin-top:188.2pt;width:30.75pt;height:21pt;z-index:2516583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" filled="f" stroked="f">
                <v:textbox>
                  <w:txbxContent>
                    <w:p w14:paraId="376CF3B3" w14:textId="77777777" w:rsidR="0049433D" w:rsidRDefault="0049433D" w:rsidP="004B465A">
                      <w:r>
                        <w:t>W21</w:t>
                      </w:r>
                    </w:p>
                  </w:txbxContent>
                </v:textbox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9" behindDoc="0" locked="0" layoutInCell="1" allowOverlap="1" wp14:anchorId="342893F7" wp14:editId="13C14B64">
                <wp:simplePos x="0" y="0"/>
                <wp:positionH relativeFrom="column">
                  <wp:posOffset>1905000</wp:posOffset>
                </wp:positionH>
                <wp:positionV relativeFrom="paragraph">
                  <wp:posOffset>1000125</wp:posOffset>
                </wp:positionV>
                <wp:extent cx="1504950" cy="552450"/>
                <wp:effectExtent l="0" t="38100" r="57150" b="19050"/>
                <wp:wrapNone/>
                <wp:docPr id="104" name="ลูกศรเชื่อมต่อแบบตรง 1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504950" cy="5524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6"/>
                        </a:lnRef>
                        <a:fillRef idx="0">
                          <a:schemeClr val="accent6"/>
                        </a:fillRef>
                        <a:effectRef idx="2">
                          <a:schemeClr val="accent6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E710EA2">
              <v:shape id="ลูกศรเชื่อมต่อแบบตรง 104" style="position:absolute;margin-left:150pt;margin-top:78.75pt;width:118.5pt;height:43.5pt;flip:y;z-index:251658299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spid="_x0000_s1026" strokecolor="#70ad47 [3209]" strokeweight="1.5pt" type="#_x0000_t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" w14:anchorId="48DD4F76">
                <v:stroke joinstyle="miter" endarrow="block"/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8" behindDoc="0" locked="0" layoutInCell="1" allowOverlap="1" wp14:anchorId="7975FAF0" wp14:editId="3E28D18F">
                <wp:simplePos x="0" y="0"/>
                <wp:positionH relativeFrom="column">
                  <wp:posOffset>1904999</wp:posOffset>
                </wp:positionH>
                <wp:positionV relativeFrom="paragraph">
                  <wp:posOffset>1028700</wp:posOffset>
                </wp:positionV>
                <wp:extent cx="1495425" cy="523875"/>
                <wp:effectExtent l="0" t="38100" r="47625" b="28575"/>
                <wp:wrapNone/>
                <wp:docPr id="105" name="ลูกศรเชื่อมต่อแบบตรง 1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495425" cy="52387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22364D57">
              <v:shape id="ลูกศรเชื่อมต่อแบบตรง 105" style="position:absolute;margin-left:150pt;margin-top:81pt;width:117.75pt;height:41.25pt;flip:y;z-index:25165829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spid="_x0000_s1026" strokecolor="#ed7d31 [3205]" strokeweight="1.5pt" type="#_x0000_t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" w14:anchorId="1060F47A">
                <v:stroke joinstyle="miter" endarrow="block"/>
              </v:shap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6" behindDoc="0" locked="0" layoutInCell="1" allowOverlap="1" wp14:anchorId="3EFC24E7" wp14:editId="6A209678">
                <wp:simplePos x="0" y="0"/>
                <wp:positionH relativeFrom="column">
                  <wp:posOffset>1876425</wp:posOffset>
                </wp:positionH>
                <wp:positionV relativeFrom="paragraph">
                  <wp:posOffset>1552575</wp:posOffset>
                </wp:positionV>
                <wp:extent cx="1885950" cy="0"/>
                <wp:effectExtent l="0" t="0" r="0" b="0"/>
                <wp:wrapNone/>
                <wp:docPr id="106" name="ตัวเชื่อมต่อตรง 1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88595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08EE9AB">
              <v:line id="ตัวเชื่อมต่อตรง 106" style="position:absolute;flip:y;z-index:251658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spid="_x0000_s1026" strokecolor="#5b9bd5 [3204]" strokeweight=".5pt" from="147.75pt,122.25pt" to="296.25pt,122.25pt" w14:anchorId="6791044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">
                <v:stroke joinstyle="miter"/>
              </v:lin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7" behindDoc="0" locked="0" layoutInCell="1" allowOverlap="1" wp14:anchorId="7F3970A7" wp14:editId="59A3A88F">
                <wp:simplePos x="0" y="0"/>
                <wp:positionH relativeFrom="column">
                  <wp:posOffset>1114425</wp:posOffset>
                </wp:positionH>
                <wp:positionV relativeFrom="paragraph">
                  <wp:posOffset>1552575</wp:posOffset>
                </wp:positionV>
                <wp:extent cx="771525" cy="857250"/>
                <wp:effectExtent l="0" t="0" r="28575" b="19050"/>
                <wp:wrapNone/>
                <wp:docPr id="107" name="ตัวเชื่อมต่อตรง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71525" cy="85725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800C072">
              <v:line id="ตัวเชื่อมต่อตรง 107" style="position:absolute;flip:x;z-index:251658297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spid="_x0000_s1026" strokecolor="#5b9bd5 [3204]" strokeweight=".5pt" from="87.75pt,122.25pt" to="148.5pt,189.75pt" w14:anchorId="5FE6F88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">
                <v:stroke joinstyle="miter"/>
              </v:line>
            </w:pict>
          </mc:Fallback>
        </mc:AlternateContent>
      </w: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5" behindDoc="0" locked="0" layoutInCell="1" allowOverlap="1" wp14:anchorId="76865362" wp14:editId="1A39C3DA">
                <wp:simplePos x="0" y="0"/>
                <wp:positionH relativeFrom="column">
                  <wp:posOffset>1876425</wp:posOffset>
                </wp:positionH>
                <wp:positionV relativeFrom="paragraph">
                  <wp:posOffset>238125</wp:posOffset>
                </wp:positionV>
                <wp:extent cx="9525" cy="1323975"/>
                <wp:effectExtent l="0" t="0" r="28575" b="28575"/>
                <wp:wrapNone/>
                <wp:docPr id="108" name="ตัวเชื่อมต่อตรง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525" cy="132397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EB99D64">
              <v:line id="ตัวเชื่อมต่อตรง 108" style="position:absolute;flip:x;z-index:25165829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spid="_x0000_s1026" strokecolor="#5b9bd5 [3204]" strokeweight=".5pt" from="147.75pt,18.75pt" to="148.5pt,123pt" w14:anchorId="7EDD802D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">
                <v:stroke joinstyle="miter"/>
              </v:line>
            </w:pict>
          </mc:Fallback>
        </mc:AlternateContent>
      </w:r>
    </w:p>
    <w:p w14:paraId="34BF4162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283C16A2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243D0A03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54B5E1AA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3" behindDoc="0" locked="0" layoutInCell="1" allowOverlap="1" wp14:anchorId="351B2F61" wp14:editId="6EF56404">
                <wp:simplePos x="0" y="0"/>
                <wp:positionH relativeFrom="column">
                  <wp:posOffset>3320990</wp:posOffset>
                </wp:positionH>
                <wp:positionV relativeFrom="paragraph">
                  <wp:posOffset>62230</wp:posOffset>
                </wp:positionV>
                <wp:extent cx="2847975" cy="266700"/>
                <wp:effectExtent l="0" t="0" r="0" b="0"/>
                <wp:wrapNone/>
                <wp:docPr id="109" name="Text Box 1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99085AC" w14:textId="77777777" w:rsidR="0049433D" w:rsidRDefault="0049433D" w:rsidP="004B465A">
                            <w:r>
                              <w:t xml:space="preserve">D2 </w:t>
                            </w:r>
                            <w:r>
                              <w:rPr>
                                <w:rFonts w:cs="Angsana New"/>
                                <w:szCs w:val="22"/>
                                <w:cs/>
                              </w:rPr>
                              <w:t>= (</w:t>
                            </w:r>
                            <m:oMath>
                              <m:r>
                                <w:rPr>
                                  <w:rFonts w:ascii="Cambria Math" w:hAnsi="Cambria Math" w:cs="Angsana New"/>
                                  <w:szCs w:val="22"/>
                                  <w:cs/>
                                </w:rPr>
                                <m:t xml:space="preserve"> 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 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 xml:space="preserve"> 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 xml:space="preserve">2  2 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ngsana New"/>
                                      <w:szCs w:val="22"/>
                                      <w:cs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 3</m:t>
                                  </m:r>
                                </m:sub>
                              </m:sSub>
                            </m:oMath>
                            <w:r>
                              <w:rPr>
                                <w:rFonts w:eastAsiaTheme="minorEastAsia" w:cs="Angsana New"/>
                                <w:szCs w:val="22"/>
                                <w:cs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51B2F61" id="Text Box 109" o:spid="_x0000_s1041" type="#_x0000_t202" style="position:absolute;left:0;text-align:left;margin-left:261.5pt;margin-top:4.9pt;width:224.25pt;height:21pt;z-index:25165830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" filled="f" stroked="f">
                <v:textbox>
                  <w:txbxContent>
                    <w:p w14:paraId="199085AC" w14:textId="77777777" w:rsidR="0049433D" w:rsidRDefault="0049433D" w:rsidP="004B465A">
                      <w:r>
                        <w:t xml:space="preserve">D2 </w:t>
                      </w:r>
                      <w:r>
                        <w:rPr>
                          <w:rFonts w:cs="Angsana New"/>
                          <w:szCs w:val="22"/>
                          <w:cs/>
                        </w:rPr>
                        <w:t>= (</w:t>
                      </w:r>
                      <m:oMath>
                        <m:r>
                          <w:rPr>
                            <w:rFonts w:ascii="Cambria Math" w:hAnsi="Cambria Math" w:cs="Angsana New"/>
                            <w:szCs w:val="22"/>
                            <w:cs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 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2  2 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ngsana New"/>
                                <w:szCs w:val="22"/>
                                <w:cs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 3</m:t>
                            </m:r>
                          </m:sub>
                        </m:sSub>
                      </m:oMath>
                      <w:r>
                        <w:rPr>
                          <w:rFonts w:eastAsiaTheme="minorEastAsia" w:cs="Angsana New"/>
                          <w:szCs w:val="22"/>
                          <w:cs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609F2906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54F5A518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6ECB625B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0B8938B2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2A50AD0D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740BA1E3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7D4E7D51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472A965E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47D77D6C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7 </w:t>
      </w:r>
      <w:r w:rsidRPr="00B96C9A">
        <w:rPr>
          <w:cs/>
        </w:rPr>
        <w:t xml:space="preserve"> การวัดความคล้ายคลึงเชิงมุมโคไซน์ </w:t>
      </w:r>
      <w:r w:rsidRPr="00B96C9A">
        <w:fldChar w:fldCharType="begin"/>
      </w:r>
      <w:r w:rsidRPr="00B96C9A">
        <w:instrText xml:space="preserve"> ADDIN ZOTERO_ITEM CSL_CITATION {</w:instrText>
      </w:r>
      <w:r w:rsidRPr="00B96C9A">
        <w:rPr>
          <w:cs/>
        </w:rPr>
        <w:instrText>"</w:instrText>
      </w:r>
      <w:r w:rsidRPr="00B96C9A">
        <w:instrText>citationID</w:instrText>
      </w:r>
      <w:r w:rsidRPr="00B96C9A">
        <w:rPr>
          <w:cs/>
        </w:rPr>
        <w:instrText>":"</w:instrText>
      </w:r>
      <w:r w:rsidRPr="00B96C9A">
        <w:instrText>a1fjd1lf485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roperties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formatted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plainCitation</w:instrText>
      </w:r>
      <w:r w:rsidRPr="00B96C9A">
        <w:rPr>
          <w:cs/>
        </w:rPr>
        <w:instrText>":"[</w:instrText>
      </w:r>
      <w:r w:rsidRPr="00B96C9A">
        <w:instrText>10</w:instrText>
      </w:r>
      <w:r w:rsidRPr="00B96C9A">
        <w:rPr>
          <w:cs/>
        </w:rPr>
        <w:instrText>]"</w:instrText>
      </w:r>
      <w:r w:rsidRPr="00B96C9A">
        <w:instrText>},</w:instrText>
      </w:r>
      <w:r w:rsidRPr="00B96C9A">
        <w:rPr>
          <w:cs/>
        </w:rPr>
        <w:instrText>"</w:instrText>
      </w:r>
      <w:r w:rsidRPr="00B96C9A">
        <w:instrText>citationItems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uris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i</w:instrText>
      </w:r>
      <w:r w:rsidRPr="00B96C9A">
        <w:rPr>
          <w:cs/>
        </w:rPr>
        <w:instrText>":[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zotero</w:instrText>
      </w:r>
      <w:r w:rsidRPr="00B96C9A">
        <w:rPr>
          <w:cs/>
        </w:rPr>
        <w:instrText>.</w:instrText>
      </w:r>
      <w:r w:rsidRPr="00B96C9A">
        <w:instrText>org</w:instrText>
      </w:r>
      <w:r w:rsidRPr="00B96C9A">
        <w:rPr>
          <w:cs/>
        </w:rPr>
        <w:instrText>/</w:instrText>
      </w:r>
      <w:r w:rsidRPr="00B96C9A">
        <w:instrText>users</w:instrText>
      </w:r>
      <w:r w:rsidRPr="00B96C9A">
        <w:rPr>
          <w:cs/>
        </w:rPr>
        <w:instrText>/</w:instrText>
      </w:r>
      <w:r w:rsidRPr="00B96C9A">
        <w:instrText>local</w:instrText>
      </w:r>
      <w:r w:rsidRPr="00B96C9A">
        <w:rPr>
          <w:cs/>
        </w:rPr>
        <w:instrText>/</w:instrText>
      </w:r>
      <w:r w:rsidRPr="00B96C9A">
        <w:instrText>qtgrv9vQ</w:instrText>
      </w:r>
      <w:r w:rsidRPr="00B96C9A">
        <w:rPr>
          <w:cs/>
        </w:rPr>
        <w:instrText>/</w:instrText>
      </w:r>
      <w:r w:rsidRPr="00B96C9A">
        <w:instrText>items</w:instrText>
      </w:r>
      <w:r w:rsidRPr="00B96C9A">
        <w:rPr>
          <w:cs/>
        </w:rPr>
        <w:instrText>/</w:instrText>
      </w:r>
      <w:r w:rsidRPr="00B96C9A">
        <w:instrText>8Q3XGDQA</w:instrText>
      </w:r>
      <w:r w:rsidRPr="00B96C9A">
        <w:rPr>
          <w:cs/>
        </w:rPr>
        <w:instrText>"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temData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id</w:instrText>
      </w:r>
      <w:r w:rsidRPr="00B96C9A">
        <w:rPr>
          <w:cs/>
        </w:rPr>
        <w:instrText>":</w:instrText>
      </w:r>
      <w:r w:rsidRPr="00B96C9A">
        <w:instrText>123,</w:instrText>
      </w:r>
      <w:r w:rsidRPr="00B96C9A">
        <w:rPr>
          <w:cs/>
        </w:rPr>
        <w:instrText>"</w:instrText>
      </w:r>
      <w:r w:rsidRPr="00B96C9A">
        <w:instrText>type</w:instrText>
      </w:r>
      <w:r w:rsidRPr="00B96C9A">
        <w:rPr>
          <w:cs/>
        </w:rPr>
        <w:instrText>":"</w:instrText>
      </w:r>
      <w:r w:rsidRPr="00B96C9A">
        <w:instrText>article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title</w:instrText>
      </w:r>
      <w:r w:rsidRPr="00B96C9A">
        <w:rPr>
          <w:cs/>
        </w:rPr>
        <w:instrText>":"การสร้างเครือข่ายคำไทยของมโนทัศน์พื้นฐานร่วมของเอนทิตีลำดับที่หนึ่งด้วย วิธีการ แปลสองทางและการใช้พจนานุกรมที่สร้างด้วยวิธีการแตกตางกัน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URL</w:instrText>
      </w:r>
      <w:r w:rsidRPr="00B96C9A">
        <w:rPr>
          <w:cs/>
        </w:rPr>
        <w:instrText>":"</w:instrText>
      </w:r>
      <w:r w:rsidRPr="00B96C9A">
        <w:instrText>http</w:instrText>
      </w:r>
      <w:r w:rsidRPr="00B96C9A">
        <w:rPr>
          <w:cs/>
        </w:rPr>
        <w:instrText>://</w:instrText>
      </w:r>
      <w:r w:rsidRPr="00B96C9A">
        <w:instrText>www</w:instrText>
      </w:r>
      <w:r w:rsidRPr="00B96C9A">
        <w:rPr>
          <w:cs/>
        </w:rPr>
        <w:instrText>.</w:instrText>
      </w:r>
      <w:r w:rsidRPr="00B96C9A">
        <w:instrText>arts</w:instrText>
      </w:r>
      <w:r w:rsidRPr="00B96C9A">
        <w:rPr>
          <w:cs/>
        </w:rPr>
        <w:instrText>.</w:instrText>
      </w:r>
      <w:r w:rsidRPr="00B96C9A">
        <w:instrText>chula</w:instrText>
      </w:r>
      <w:r w:rsidRPr="00B96C9A">
        <w:rPr>
          <w:cs/>
        </w:rPr>
        <w:instrText>.</w:instrText>
      </w:r>
      <w:r w:rsidRPr="00B96C9A">
        <w:instrText>ac</w:instrText>
      </w:r>
      <w:r w:rsidRPr="00B96C9A">
        <w:rPr>
          <w:cs/>
        </w:rPr>
        <w:instrText>.</w:instrText>
      </w:r>
      <w:r w:rsidRPr="00B96C9A">
        <w:instrText>th</w:instrText>
      </w:r>
      <w:r w:rsidRPr="00B96C9A">
        <w:rPr>
          <w:cs/>
        </w:rPr>
        <w:instrText>/</w:instrText>
      </w:r>
      <w:r w:rsidRPr="00B96C9A">
        <w:instrText>~ling</w:instrText>
      </w:r>
      <w:r w:rsidRPr="00B96C9A">
        <w:rPr>
          <w:cs/>
        </w:rPr>
        <w:instrText>/</w:instrText>
      </w:r>
      <w:r w:rsidRPr="00B96C9A">
        <w:instrText>thesis</w:instrText>
      </w:r>
      <w:r w:rsidRPr="00B96C9A">
        <w:rPr>
          <w:cs/>
        </w:rPr>
        <w:instrText>/</w:instrText>
      </w:r>
      <w:r w:rsidRPr="00B96C9A">
        <w:instrText>2551MA</w:instrText>
      </w:r>
      <w:r w:rsidRPr="00B96C9A">
        <w:rPr>
          <w:cs/>
        </w:rPr>
        <w:instrText>-</w:instrText>
      </w:r>
      <w:r w:rsidRPr="00B96C9A">
        <w:instrText>DHANON</w:instrText>
      </w:r>
      <w:r w:rsidRPr="00B96C9A">
        <w:rPr>
          <w:cs/>
        </w:rPr>
        <w:instrText>.</w:instrText>
      </w:r>
      <w:r w:rsidRPr="00B96C9A">
        <w:instrText>pdf</w:instrText>
      </w:r>
      <w:r w:rsidRPr="00B96C9A">
        <w:rPr>
          <w:cs/>
        </w:rPr>
        <w:instrText>"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author</w:instrText>
      </w:r>
      <w:r w:rsidRPr="00B96C9A">
        <w:rPr>
          <w:cs/>
        </w:rPr>
        <w:instrText>":[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literal</w:instrText>
      </w:r>
      <w:r w:rsidRPr="00B96C9A">
        <w:rPr>
          <w:cs/>
        </w:rPr>
        <w:instrText>":"นายธนนท์หลีน้อย"</w:instrText>
      </w:r>
      <w:r w:rsidRPr="00B96C9A">
        <w:instrText>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issued</w:instrText>
      </w:r>
      <w:r w:rsidRPr="00B96C9A">
        <w:rPr>
          <w:cs/>
        </w:rPr>
        <w:instrText>":</w:instrText>
      </w:r>
      <w:r w:rsidRPr="00B96C9A">
        <w:instrText>{</w:instrText>
      </w:r>
      <w:r w:rsidRPr="00B96C9A">
        <w:rPr>
          <w:cs/>
        </w:rPr>
        <w:instrText>"</w:instrText>
      </w:r>
      <w:r w:rsidRPr="00B96C9A">
        <w:instrText>date</w:instrText>
      </w:r>
      <w:r w:rsidRPr="00B96C9A">
        <w:rPr>
          <w:cs/>
        </w:rPr>
        <w:instrText>-</w:instrText>
      </w:r>
      <w:r w:rsidRPr="00B96C9A">
        <w:instrText>parts</w:instrText>
      </w:r>
      <w:r w:rsidRPr="00B96C9A">
        <w:rPr>
          <w:cs/>
        </w:rPr>
        <w:instrText>":[["</w:instrText>
      </w:r>
      <w:r w:rsidRPr="00B96C9A">
        <w:instrText>2551</w:instrText>
      </w:r>
      <w:r w:rsidRPr="00B96C9A">
        <w:rPr>
          <w:cs/>
        </w:rPr>
        <w:instrText>"]]</w:instrText>
      </w:r>
      <w:r w:rsidRPr="00B96C9A">
        <w:instrText>}}}</w:instrText>
      </w:r>
      <w:r w:rsidRPr="00B96C9A">
        <w:rPr>
          <w:cs/>
        </w:rPr>
        <w:instrText>]</w:instrText>
      </w:r>
      <w:r w:rsidRPr="00B96C9A">
        <w:instrText>,</w:instrText>
      </w:r>
      <w:r w:rsidRPr="00B96C9A">
        <w:rPr>
          <w:cs/>
        </w:rPr>
        <w:instrText>"</w:instrText>
      </w:r>
      <w:r w:rsidRPr="00B96C9A">
        <w:instrText>schema</w:instrText>
      </w:r>
      <w:r w:rsidRPr="00B96C9A">
        <w:rPr>
          <w:cs/>
        </w:rPr>
        <w:instrText>":"</w:instrText>
      </w:r>
      <w:r w:rsidRPr="00B96C9A">
        <w:instrText>https</w:instrText>
      </w:r>
      <w:r w:rsidRPr="00B96C9A">
        <w:rPr>
          <w:cs/>
        </w:rPr>
        <w:instrText>://</w:instrText>
      </w:r>
      <w:r w:rsidRPr="00B96C9A">
        <w:instrText>github</w:instrText>
      </w:r>
      <w:r w:rsidRPr="00B96C9A">
        <w:rPr>
          <w:cs/>
        </w:rPr>
        <w:instrText>.</w:instrText>
      </w:r>
      <w:r w:rsidRPr="00B96C9A">
        <w:instrText>com</w:instrText>
      </w:r>
      <w:r w:rsidRPr="00B96C9A">
        <w:rPr>
          <w:cs/>
        </w:rPr>
        <w:instrText>/</w:instrText>
      </w:r>
      <w:r w:rsidRPr="00B96C9A">
        <w:instrText>citation</w:instrText>
      </w:r>
      <w:r w:rsidRPr="00B96C9A">
        <w:rPr>
          <w:cs/>
        </w:rPr>
        <w:instrText>-</w:instrText>
      </w:r>
      <w:r w:rsidRPr="00B96C9A">
        <w:instrText>style</w:instrText>
      </w:r>
      <w:r w:rsidRPr="00B96C9A">
        <w:rPr>
          <w:cs/>
        </w:rPr>
        <w:instrText>-</w:instrText>
      </w:r>
      <w:r w:rsidRPr="00B96C9A">
        <w:instrText>language</w:instrText>
      </w:r>
      <w:r w:rsidRPr="00B96C9A">
        <w:rPr>
          <w:cs/>
        </w:rPr>
        <w:instrText>/</w:instrText>
      </w:r>
      <w:r w:rsidRPr="00B96C9A">
        <w:instrText>schema</w:instrText>
      </w:r>
      <w:r w:rsidRPr="00B96C9A">
        <w:rPr>
          <w:cs/>
        </w:rPr>
        <w:instrText>/</w:instrText>
      </w:r>
      <w:r w:rsidRPr="00B96C9A">
        <w:instrText>raw</w:instrText>
      </w:r>
      <w:r w:rsidRPr="00B96C9A">
        <w:rPr>
          <w:cs/>
        </w:rPr>
        <w:instrText>/</w:instrText>
      </w:r>
      <w:r w:rsidRPr="00B96C9A">
        <w:instrText>master</w:instrText>
      </w:r>
      <w:r w:rsidRPr="00B96C9A">
        <w:rPr>
          <w:cs/>
        </w:rPr>
        <w:instrText>/</w:instrText>
      </w:r>
      <w:r w:rsidRPr="00B96C9A">
        <w:instrText>csl</w:instrText>
      </w:r>
      <w:r w:rsidRPr="00B96C9A">
        <w:rPr>
          <w:cs/>
        </w:rPr>
        <w:instrText>-</w:instrText>
      </w:r>
      <w:r w:rsidRPr="00B96C9A">
        <w:instrText>citation</w:instrText>
      </w:r>
      <w:r w:rsidRPr="00B96C9A">
        <w:rPr>
          <w:cs/>
        </w:rPr>
        <w:instrText>.</w:instrText>
      </w:r>
      <w:r w:rsidRPr="00B96C9A">
        <w:instrText>json</w:instrText>
      </w:r>
      <w:r w:rsidRPr="00B96C9A">
        <w:rPr>
          <w:cs/>
        </w:rPr>
        <w:instrText>"</w:instrText>
      </w:r>
      <w:r w:rsidRPr="00B96C9A">
        <w:instrText xml:space="preserve">} </w:instrText>
      </w:r>
      <w:r w:rsidRPr="00B96C9A">
        <w:fldChar w:fldCharType="separate"/>
      </w:r>
      <w:r w:rsidRPr="00B96C9A">
        <w:rPr>
          <w:cs/>
        </w:rPr>
        <w:t>[8]</w:t>
      </w:r>
      <w:r w:rsidRPr="00B96C9A">
        <w:fldChar w:fldCharType="end"/>
      </w:r>
    </w:p>
    <w:p w14:paraId="30F379F1" w14:textId="77777777" w:rsidR="004B465A" w:rsidRPr="00B96C9A" w:rsidRDefault="004B465A" w:rsidP="004B465A">
      <w:pPr>
        <w:spacing w:after="0" w:line="240" w:lineRule="auto"/>
        <w:rPr>
          <w:color w:val="000000"/>
          <w:cs/>
        </w:rPr>
      </w:pPr>
    </w:p>
    <w:p w14:paraId="0799E700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4.2  งานวิจัยเกี่ยวข้อง</w:t>
      </w:r>
    </w:p>
    <w:p w14:paraId="363F9350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</w:t>
      </w:r>
      <w:r w:rsidRPr="00B96C9A">
        <w:rPr>
          <w:color w:val="000000"/>
        </w:rPr>
        <w:t xml:space="preserve">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1  </w:t>
      </w:r>
      <w:r w:rsidRPr="00B96C9A">
        <w:rPr>
          <w:color w:val="000000"/>
          <w:cs/>
        </w:rPr>
        <w:t>ระบบค้นคืนสารสนเทศ (</w:t>
      </w:r>
      <w:r w:rsidRPr="00B96C9A">
        <w:rPr>
          <w:color w:val="000000"/>
        </w:rPr>
        <w:t>Information Retrieval System</w:t>
      </w:r>
      <w:r w:rsidRPr="00B96C9A">
        <w:rPr>
          <w:color w:val="000000"/>
          <w:cs/>
        </w:rPr>
        <w:t>)</w:t>
      </w:r>
    </w:p>
    <w:p w14:paraId="40033343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   </w:t>
      </w:r>
      <w:r w:rsidRPr="00B96C9A">
        <w:rPr>
          <w:color w:val="000000"/>
          <w:cs/>
        </w:rPr>
        <w:t>จากการศึกษางานวิจัยเกี่ยวกับระบบค้นคืนสารสนเทศ (</w:t>
      </w:r>
      <w:r w:rsidRPr="00B96C9A">
        <w:rPr>
          <w:color w:val="000000"/>
        </w:rPr>
        <w:t>Information Retrieval System</w:t>
      </w:r>
      <w:r w:rsidRPr="00B96C9A">
        <w:rPr>
          <w:color w:val="000000"/>
          <w:cs/>
        </w:rPr>
        <w:t xml:space="preserve">) หรือ </w:t>
      </w:r>
      <w:r w:rsidRPr="00B96C9A">
        <w:rPr>
          <w:color w:val="000000"/>
        </w:rPr>
        <w:t>IR</w:t>
      </w:r>
      <w:r w:rsidRPr="00B96C9A">
        <w:rPr>
          <w:color w:val="000000"/>
          <w:cs/>
        </w:rPr>
        <w:t xml:space="preserve"> สามารถนำไปเป็นแนวทางในการพัฒนาระบบจัดการโครงงาน และงานวิจัยคอมพิวเตอร์ในเรื่องของการค้นหาให้</w:t>
      </w:r>
      <w:r w:rsidRPr="00B96C9A">
        <w:rPr>
          <w:color w:val="000000"/>
          <w:cs/>
        </w:rPr>
        <w:lastRenderedPageBreak/>
        <w:t>สะดวกมากขึ้น เนื่องจากมีจัดการโครงงาน และงานวิจัยคอมพิวเตอร์ที่ถูกเก็บไว้ในระบบมีจำนวนมาก โดยใช้การค้นคืนสารสนเทศ (</w:t>
      </w:r>
      <w:r w:rsidRPr="00B96C9A">
        <w:rPr>
          <w:color w:val="000000"/>
        </w:rPr>
        <w:t>Information Retrieval</w:t>
      </w:r>
      <w:r w:rsidRPr="00B96C9A">
        <w:rPr>
          <w:color w:val="000000"/>
          <w:cs/>
        </w:rPr>
        <w:t xml:space="preserve">) เข้ามาช่วยดังนี้ </w:t>
      </w:r>
    </w:p>
    <w:p w14:paraId="55D26AF4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   </w:t>
      </w:r>
      <w:r w:rsidRPr="00B96C9A">
        <w:rPr>
          <w:color w:val="000000"/>
          <w:cs/>
        </w:rPr>
        <w:t>1)  การวิเคราะห์ข้อความ (</w:t>
      </w:r>
      <w:r w:rsidRPr="00B96C9A">
        <w:rPr>
          <w:color w:val="000000"/>
        </w:rPr>
        <w:t>Text Analysis</w:t>
      </w:r>
      <w:r w:rsidRPr="00B96C9A">
        <w:rPr>
          <w:color w:val="000000"/>
          <w:cs/>
        </w:rPr>
        <w:t>) เป็นการหาตัวแทนของเอกสารที่เหมาะสม เพื่อแทนการนำข้อความทั้งหมดในเอกสารไปเก็บในระบบ (ลดเวลาและค่าใช้จ่าย)</w:t>
      </w:r>
    </w:p>
    <w:p w14:paraId="045DF5C6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   </w:t>
      </w:r>
      <w:r w:rsidRPr="00B96C9A">
        <w:rPr>
          <w:color w:val="000000"/>
          <w:cs/>
        </w:rPr>
        <w:t>2)  การจัดแบ่งกลุ่มข้อมูล (</w:t>
      </w:r>
      <w:r w:rsidRPr="00B96C9A">
        <w:rPr>
          <w:color w:val="000000"/>
        </w:rPr>
        <w:t>Classification</w:t>
      </w:r>
      <w:r w:rsidRPr="00B96C9A">
        <w:rPr>
          <w:color w:val="000000"/>
          <w:cs/>
        </w:rPr>
        <w:t xml:space="preserve">) เป็นการจัดกลุ่มข้อมูลด้วยตัวแทนเอกสารที่ได้ </w:t>
      </w:r>
    </w:p>
    <w:p w14:paraId="23AA6C52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s/>
        </w:rPr>
        <w:t xml:space="preserve">                     </w:t>
      </w:r>
      <w:r w:rsidRPr="00B96C9A">
        <w:rPr>
          <w:color w:val="000000"/>
          <w:cs/>
        </w:rPr>
        <w:t>3)  การเก็บบันทึกข้อมูลลงในแฟ้มข้อมูล เป็นการนำตัวแทนของเอกสารหรือดรรชนี (</w:t>
      </w:r>
      <w:r w:rsidRPr="00B96C9A">
        <w:rPr>
          <w:color w:val="000000"/>
        </w:rPr>
        <w:t>Index</w:t>
      </w:r>
      <w:r w:rsidRPr="00B96C9A">
        <w:rPr>
          <w:color w:val="000000"/>
          <w:cs/>
        </w:rPr>
        <w:t>) ได้มาจัดเก็บแทนข้อความฉบับสมบูรณ์</w:t>
      </w:r>
    </w:p>
    <w:p w14:paraId="5C0A52E4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</w:t>
      </w:r>
      <w:r w:rsidRPr="00B96C9A">
        <w:rPr>
          <w:color w:val="000000"/>
          <w:cs/>
        </w:rPr>
        <w:t>การค้นคืนสารสนเทศ เป็นการเปรียบเทียบตัวแทนของเอกสารกับข้อคำถามของผู้ใช้ เพื่อวัดประสิทธิภาพ และประสิทธิผลของระบบเพื่อให้ผู้ใช้สามารถค้าหาได้ตรงความต้องการ</w:t>
      </w:r>
      <w:r w:rsidRPr="00B96C9A">
        <w:rPr>
          <w:cs/>
        </w:rPr>
        <w:t xml:space="preserve"> โดยขั้นตอนนำมาปรับปรุงการทำงานของระบบค้นคืนโครงงานเป็นดังนี้ เริ่มจากเก็บรวบรวมเอกสารโครงงานของนักศึกษา เก็บไว้ในระบบจากนั้นทำการวิเคราะห์ข้อคำถามเพื่อหาตัวแทนของเอกสาร นำตัวแทนเอกสารที่ได้มาจัดแบ่งกลุ่มข้อมูล นำไปเก็บข้อมูลลงในแฟ้มเมื่อผู้ใช้ต้องการค้นหาเอกสารให้กรอกคำค้น นำคำที่ผู้ใช้กรอกเข้ามาวิเคราะห์คำ ได้ข้อคำถามนำไปค้นในดัชนี (</w:t>
      </w:r>
      <w:r w:rsidRPr="00B96C9A">
        <w:t>Index</w:t>
      </w:r>
      <w:r w:rsidRPr="00B96C9A">
        <w:rPr>
          <w:cs/>
        </w:rPr>
        <w:t>) ว่ามีคำที่เหมือนหรือใกล้เคียงหรือไม่ จากนั้นนำข้อมูลส่วนที่เหมือนหรือใกล้เคียงมาจำนวนหนึ่งจัดลำดับเพื่อให้ตรงกับความต้องการขอผู้ใช้ แสดงข้อมูลให้ผู้ใช้ และสุดท้ายผู้ใช้สามารถกรอกข้อคำถามเข้ามาใหม่ให้ตรงตามความต้องการ ระบบจะนำมาจัดลำดับใหม่เพื่อให้ตรงกับความต้องการของผู้ใช้งานในครั้งต่อไป</w:t>
      </w:r>
    </w:p>
    <w:p w14:paraId="131ACB26" w14:textId="77777777" w:rsidR="004B465A" w:rsidRPr="00B96C9A" w:rsidRDefault="004B465A" w:rsidP="004B465A">
      <w:pPr>
        <w:spacing w:after="0" w:line="240" w:lineRule="auto"/>
        <w:jc w:val="thaiDistribute"/>
      </w:pPr>
    </w:p>
    <w:p w14:paraId="05F02DE0" w14:textId="77777777" w:rsidR="004B465A" w:rsidRPr="00B96C9A" w:rsidRDefault="004B465A" w:rsidP="004B465A">
      <w:pPr>
        <w:spacing w:line="240" w:lineRule="auto"/>
        <w:jc w:val="center"/>
      </w:pPr>
      <w:r w:rsidRPr="00B96C9A">
        <w:rPr>
          <w:noProof/>
        </w:rPr>
        <w:lastRenderedPageBreak/>
        <w:drawing>
          <wp:inline distT="0" distB="0" distL="0" distR="0" wp14:anchorId="570AEE1B" wp14:editId="595D5700">
            <wp:extent cx="4528868" cy="4944897"/>
            <wp:effectExtent l="0" t="0" r="5080" b="8255"/>
            <wp:docPr id="15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580182" cy="5000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1C9F46" w14:textId="77777777" w:rsidR="004B465A" w:rsidRPr="00B96C9A" w:rsidRDefault="004B465A" w:rsidP="004B465A">
      <w:pPr>
        <w:spacing w:after="0" w:line="240" w:lineRule="auto"/>
      </w:pPr>
    </w:p>
    <w:p w14:paraId="67172368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>ภาพที่ 8</w:t>
      </w:r>
      <w:r w:rsidRPr="00B96C9A">
        <w:rPr>
          <w:cs/>
        </w:rPr>
        <w:t xml:space="preserve">  ต้นแบบขั้นตอนวิธีในการค้นคืนสารสนเทศ</w:t>
      </w:r>
    </w:p>
    <w:p w14:paraId="7DB64AF5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t xml:space="preserve">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  Apache Lucene</w:t>
      </w:r>
    </w:p>
    <w:p w14:paraId="556694B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</w:t>
      </w:r>
      <w:r w:rsidRPr="00B96C9A">
        <w:rPr>
          <w:color w:val="000000"/>
          <w:cs/>
        </w:rPr>
        <w:t xml:space="preserve">จากการศึกษาพบว่า </w:t>
      </w:r>
      <w:r w:rsidRPr="00B96C9A">
        <w:rPr>
          <w:color w:val="000000"/>
        </w:rPr>
        <w:t xml:space="preserve">Elasticsearch </w:t>
      </w:r>
      <w:r w:rsidRPr="00B96C9A">
        <w:rPr>
          <w:color w:val="000000"/>
          <w:cs/>
        </w:rPr>
        <w:t xml:space="preserve">ได้ถูกพัฒนามาจาก </w:t>
      </w:r>
      <w:r w:rsidRPr="00B96C9A">
        <w:rPr>
          <w:color w:val="000000"/>
        </w:rPr>
        <w:t>Apache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 xml:space="preserve">Lucence </w:t>
      </w:r>
      <w:r w:rsidRPr="00B96C9A">
        <w:rPr>
          <w:color w:val="000000"/>
          <w:cs/>
        </w:rPr>
        <w:t xml:space="preserve">จึงได้ทำการศึกษางานวิจัยเพิ่มเติม ได้แก่ </w:t>
      </w:r>
      <w:r w:rsidRPr="00B96C9A">
        <w:rPr>
          <w:color w:val="000000"/>
        </w:rPr>
        <w:t>Search Engine using Apache Lucene</w:t>
      </w:r>
      <w:r w:rsidRPr="00B96C9A">
        <w:rPr>
          <w:cs/>
        </w:rPr>
        <w:t xml:space="preserve"> [</w:t>
      </w:r>
      <w:r w:rsidRPr="00B96C9A">
        <w:t>9</w:t>
      </w:r>
      <w:r w:rsidRPr="00B96C9A">
        <w:rPr>
          <w:cs/>
        </w:rPr>
        <w:t xml:space="preserve">] โดย </w:t>
      </w:r>
      <w:r w:rsidRPr="00B96C9A">
        <w:t xml:space="preserve">Mamatha </w:t>
      </w:r>
      <w:proofErr w:type="spellStart"/>
      <w:r w:rsidRPr="00B96C9A">
        <w:t>Balipa</w:t>
      </w:r>
      <w:proofErr w:type="spellEnd"/>
      <w:r w:rsidRPr="00B96C9A">
        <w:t xml:space="preserve"> </w:t>
      </w:r>
      <w:r w:rsidRPr="00B96C9A">
        <w:rPr>
          <w:cs/>
        </w:rPr>
        <w:t xml:space="preserve">ภาควิชา </w:t>
      </w:r>
      <w:r w:rsidRPr="00B96C9A">
        <w:t xml:space="preserve">MCA </w:t>
      </w:r>
      <w:r w:rsidRPr="00B96C9A">
        <w:rPr>
          <w:cs/>
        </w:rPr>
        <w:t xml:space="preserve">และ </w:t>
      </w:r>
      <w:proofErr w:type="spellStart"/>
      <w:r w:rsidRPr="00B96C9A">
        <w:t>Balasubramani</w:t>
      </w:r>
      <w:proofErr w:type="spellEnd"/>
      <w:r w:rsidRPr="00B96C9A">
        <w:t xml:space="preserve"> R</w:t>
      </w:r>
      <w:r w:rsidRPr="00B96C9A">
        <w:rPr>
          <w:cs/>
        </w:rPr>
        <w:t xml:space="preserve">. ศาสตราจารย์ภาควิชา </w:t>
      </w:r>
      <w:r w:rsidRPr="00B96C9A">
        <w:t xml:space="preserve">IS </w:t>
      </w:r>
      <w:r w:rsidRPr="00B96C9A">
        <w:rPr>
          <w:cs/>
        </w:rPr>
        <w:t xml:space="preserve">จากสถาบัน </w:t>
      </w:r>
      <w:r w:rsidRPr="00B96C9A">
        <w:t>NMAM Institute of Technology</w:t>
      </w:r>
      <w:r w:rsidRPr="00B96C9A">
        <w:rPr>
          <w:cs/>
        </w:rPr>
        <w:t xml:space="preserve"> ซึ่งจะพูดถึง</w:t>
      </w:r>
      <w:r w:rsidRPr="00B96C9A">
        <w:t xml:space="preserve"> Search Engine </w:t>
      </w:r>
      <w:r w:rsidRPr="00B96C9A">
        <w:rPr>
          <w:cs/>
        </w:rPr>
        <w:t xml:space="preserve">โดยใช้ </w:t>
      </w:r>
      <w:r w:rsidRPr="00B96C9A">
        <w:t xml:space="preserve">Apache Lucene </w:t>
      </w:r>
      <w:r w:rsidRPr="00B96C9A">
        <w:rPr>
          <w:cs/>
        </w:rPr>
        <w:t xml:space="preserve">เสนอให้อธิบายถึงวิธีการสร้างเครื่องมือค้นหาในเอกสารโดยใช้ </w:t>
      </w:r>
      <w:r w:rsidRPr="00B96C9A">
        <w:t>JSoup</w:t>
      </w:r>
      <w:r w:rsidRPr="00B96C9A">
        <w:rPr>
          <w:cs/>
        </w:rPr>
        <w:t xml:space="preserve"> และ </w:t>
      </w:r>
      <w:r w:rsidRPr="00B96C9A">
        <w:t xml:space="preserve">Apache Lucene API </w:t>
      </w:r>
    </w:p>
    <w:p w14:paraId="5B63DFC2" w14:textId="77777777" w:rsidR="004B465A" w:rsidRPr="00B96C9A" w:rsidRDefault="004B465A" w:rsidP="004B465A">
      <w:pPr>
        <w:spacing w:after="0" w:line="240" w:lineRule="auto"/>
        <w:jc w:val="thaiDistribute"/>
      </w:pPr>
    </w:p>
    <w:p w14:paraId="218C06EC" w14:textId="77777777" w:rsidR="004B465A" w:rsidRPr="00B96C9A" w:rsidRDefault="004B465A" w:rsidP="004B465A">
      <w:pPr>
        <w:spacing w:after="0"/>
        <w:jc w:val="center"/>
      </w:pPr>
      <w:r w:rsidRPr="00B96C9A">
        <w:rPr>
          <w:noProof/>
        </w:rPr>
        <w:lastRenderedPageBreak/>
        <w:drawing>
          <wp:inline distT="0" distB="0" distL="0" distR="0" wp14:anchorId="6CDF88FE" wp14:editId="56976AFD">
            <wp:extent cx="5263517" cy="3315694"/>
            <wp:effectExtent l="0" t="0" r="0" b="0"/>
            <wp:docPr id="154" name="รูปภาพ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kkk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3709" cy="3353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F23F5D" w14:textId="77777777" w:rsidR="004B465A" w:rsidRPr="00B96C9A" w:rsidRDefault="004B465A" w:rsidP="004B465A">
      <w:pPr>
        <w:spacing w:after="0"/>
        <w:ind w:firstLine="720"/>
      </w:pPr>
    </w:p>
    <w:p w14:paraId="4F758C08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>ภาพที่ 9</w:t>
      </w:r>
      <w:r w:rsidRPr="00B96C9A">
        <w:rPr>
          <w:cs/>
        </w:rPr>
        <w:t xml:space="preserve">  สร้างแอ</w:t>
      </w:r>
      <w:r w:rsidR="00A47B48" w:rsidRPr="00B96C9A">
        <w:rPr>
          <w:cs/>
        </w:rPr>
        <w:t>ป</w:t>
      </w:r>
      <w:r w:rsidRPr="00B96C9A">
        <w:rPr>
          <w:cs/>
        </w:rPr>
        <w:t xml:space="preserve">พลิเคชันโดยใช้ </w:t>
      </w:r>
      <w:r w:rsidRPr="00B96C9A">
        <w:t>Lucene</w:t>
      </w:r>
      <w:r w:rsidRPr="00B96C9A">
        <w:rPr>
          <w:cs/>
        </w:rPr>
        <w:t xml:space="preserve"> [</w:t>
      </w:r>
      <w:r w:rsidRPr="00B96C9A">
        <w:t>9</w:t>
      </w:r>
      <w:r w:rsidRPr="00B96C9A">
        <w:rPr>
          <w:cs/>
        </w:rPr>
        <w:t>]</w:t>
      </w:r>
    </w:p>
    <w:p w14:paraId="6B89E00D" w14:textId="77777777" w:rsidR="004B465A" w:rsidRPr="00B96C9A" w:rsidRDefault="004B465A" w:rsidP="004B465A">
      <w:pPr>
        <w:spacing w:after="0"/>
      </w:pPr>
    </w:p>
    <w:p w14:paraId="23654810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</w:t>
      </w:r>
      <w:r w:rsidRPr="00B96C9A">
        <w:rPr>
          <w:cs/>
        </w:rPr>
        <w:t xml:space="preserve">กระบวนการจัดทำดัชนีคือวิธีการจัดเก็บข้อมูลข้อความในไฟล์ในรูปแบบที่ช่วยในการค้นหาข้อความรวดเร็วและมีประสิทธิภาพ โดย </w:t>
      </w:r>
      <w:r w:rsidRPr="00B96C9A">
        <w:t xml:space="preserve">Lucene </w:t>
      </w:r>
      <w:r w:rsidRPr="00B96C9A">
        <w:rPr>
          <w:cs/>
        </w:rPr>
        <w:t xml:space="preserve">จัดเก็บข้อมูลข้อความในโครงสร้างข้อมูลที่เรียกว่า </w:t>
      </w:r>
      <w:r w:rsidRPr="00B96C9A">
        <w:t xml:space="preserve">Inverted Index </w:t>
      </w:r>
      <w:r w:rsidRPr="00B96C9A">
        <w:rPr>
          <w:cs/>
        </w:rPr>
        <w:t>ซึ่งสามารถเก็บไว้ในระบบไฟล์หรือหน่วยความจำ มีการวิเคราะห์ข้อมูลข้อความก่อนจัดเก็บในไฟล์ดัชนี</w:t>
      </w:r>
    </w:p>
    <w:p w14:paraId="7F8A52AB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</w:t>
      </w:r>
      <w:r w:rsidRPr="00B96C9A">
        <w:rPr>
          <w:cs/>
        </w:rPr>
        <w:t>บทสรุปในบทความนี้ได้กล่าวถึงเทคนิคต่าง</w:t>
      </w:r>
      <w:r w:rsidR="007C30E6" w:rsidRPr="00B96C9A">
        <w:rPr>
          <w:cs/>
        </w:rPr>
        <w:t xml:space="preserve"> </w:t>
      </w:r>
      <w:r w:rsidRPr="00B96C9A">
        <w:rPr>
          <w:cs/>
        </w:rPr>
        <w:t xml:space="preserve">ๆ ที่ใช้ในเครื่องมือค้นหาและงานที่ได้ทำไปแล้วในส่วนของเครื่องมือค้นหา บทความนี้อธิบายถึงการใช้ตัวแยกวิเคราะห์ </w:t>
      </w:r>
      <w:r w:rsidRPr="00B96C9A">
        <w:t xml:space="preserve">JSoup </w:t>
      </w:r>
      <w:r w:rsidRPr="00B96C9A">
        <w:rPr>
          <w:cs/>
        </w:rPr>
        <w:t xml:space="preserve">และการใช้งานในการพัฒนาเครื่องมือค้นหา บทความนี้กล่าวถึง </w:t>
      </w:r>
      <w:r w:rsidRPr="00B96C9A">
        <w:t xml:space="preserve">Apache Lucene API </w:t>
      </w:r>
      <w:r w:rsidRPr="00B96C9A">
        <w:rPr>
          <w:cs/>
        </w:rPr>
        <w:t xml:space="preserve">ที่ให้การใช้ </w:t>
      </w:r>
      <w:r w:rsidRPr="00B96C9A">
        <w:t xml:space="preserve">API </w:t>
      </w:r>
      <w:r w:rsidRPr="00B96C9A">
        <w:rPr>
          <w:cs/>
        </w:rPr>
        <w:t>การจัดทำดัชนีและการค้นหาซึ่งสามารถใช้ในการจัดทำดัชนีหน้าดาวน์โหลดและทำการค้นหาตามข้อความในเอกสารที่มีการจัดทำดัชนีซึ่งมีความสำคัญต่อการพัฒนาเครื่องมือค้นหา ในการทำงานในอนาคตผู้เขียนเสนอให้ใช้การประมวลผลภาษาธรรมชาติเพื่อเผยแพร่ข้อมูลที่มีอยู่ในเว็บเพจและเพิ่มประสิทธิภาพเครื่องมือค้นหา</w:t>
      </w:r>
    </w:p>
    <w:p w14:paraId="7892678C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</w:t>
      </w:r>
      <w:r w:rsidRPr="00B96C9A">
        <w:rPr>
          <w:cs/>
        </w:rPr>
        <w:t>นอกจากนี้ได้มีการศึกษางานวิจัยเพิ่มเติมคือ</w:t>
      </w:r>
      <w:r w:rsidRPr="00B96C9A">
        <w:t xml:space="preserve"> Research and Improvement of Search Engine Based on Lucene </w:t>
      </w:r>
      <w:r w:rsidRPr="00B96C9A">
        <w:rPr>
          <w:cs/>
        </w:rPr>
        <w:t>[</w:t>
      </w:r>
      <w:r w:rsidRPr="00B96C9A">
        <w:t>10</w:t>
      </w:r>
      <w:r w:rsidRPr="00B96C9A">
        <w:rPr>
          <w:cs/>
        </w:rPr>
        <w:t xml:space="preserve">] โดย </w:t>
      </w:r>
      <w:r w:rsidRPr="00B96C9A">
        <w:t xml:space="preserve">Yong Zhang </w:t>
      </w:r>
      <w:r w:rsidRPr="00B96C9A">
        <w:rPr>
          <w:cs/>
        </w:rPr>
        <w:t xml:space="preserve">และ </w:t>
      </w:r>
      <w:r w:rsidRPr="00B96C9A">
        <w:t>Jian</w:t>
      </w:r>
      <w:r w:rsidRPr="00B96C9A">
        <w:rPr>
          <w:cs/>
        </w:rPr>
        <w:t>-</w:t>
      </w:r>
      <w:r w:rsidRPr="00B96C9A">
        <w:t xml:space="preserve">lin Li </w:t>
      </w:r>
      <w:r w:rsidRPr="00B96C9A">
        <w:rPr>
          <w:cs/>
        </w:rPr>
        <w:t>มหาวิทยาลัย</w:t>
      </w:r>
      <w:r w:rsidRPr="00B96C9A">
        <w:t xml:space="preserve"> University of Technology Lanzhou, China</w:t>
      </w:r>
      <w:r w:rsidRPr="00B96C9A">
        <w:rPr>
          <w:cs/>
        </w:rPr>
        <w:t xml:space="preserve"> ซึ่งได้กล่าวถึงหลักการทำงานของ </w:t>
      </w:r>
      <w:r w:rsidRPr="00B96C9A">
        <w:t xml:space="preserve">Lucence </w:t>
      </w:r>
      <w:r w:rsidRPr="00B96C9A">
        <w:rPr>
          <w:cs/>
        </w:rPr>
        <w:t xml:space="preserve">และวิธีเพิ่มประสิทธิภาพในการทำงานดังต่อไปนี้ </w:t>
      </w:r>
    </w:p>
    <w:p w14:paraId="239B68C3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</w:t>
      </w:r>
      <w:r w:rsidRPr="00B96C9A">
        <w:rPr>
          <w:cs/>
        </w:rPr>
        <w:t>4.2.2.1  กระบวนการทำงาน</w:t>
      </w:r>
    </w:p>
    <w:p w14:paraId="1C0EC0E8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(1)  กระบวนการจัดทำดัชนี</w:t>
      </w:r>
    </w:p>
    <w:p w14:paraId="7D0B435E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 กระบวนการจัดทำดัชนี เป็นส่วนหลักของระบบ </w:t>
      </w:r>
      <w:r w:rsidRPr="00B96C9A">
        <w:t xml:space="preserve">Lucene </w:t>
      </w:r>
      <w:r w:rsidRPr="00B96C9A">
        <w:rPr>
          <w:cs/>
        </w:rPr>
        <w:t xml:space="preserve">ซึ่งกระบวนการทำดัชนีจะแบ่งออกเป็น </w:t>
      </w:r>
      <w:r w:rsidRPr="00B96C9A">
        <w:t xml:space="preserve">3 </w:t>
      </w:r>
      <w:r w:rsidRPr="00B96C9A">
        <w:rPr>
          <w:cs/>
        </w:rPr>
        <w:t>ขั้นตอนดังแสดงในภาพที่ 10</w:t>
      </w:r>
    </w:p>
    <w:p w14:paraId="34246B1B" w14:textId="77777777" w:rsidR="004B465A" w:rsidRPr="00B96C9A" w:rsidRDefault="004B465A" w:rsidP="004B465A">
      <w:pPr>
        <w:spacing w:after="0" w:line="240" w:lineRule="auto"/>
        <w:jc w:val="thaiDistribute"/>
      </w:pPr>
    </w:p>
    <w:p w14:paraId="742DAB52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noProof/>
        </w:rPr>
        <w:lastRenderedPageBreak/>
        <w:drawing>
          <wp:inline distT="0" distB="0" distL="0" distR="0" wp14:anchorId="09F04959" wp14:editId="623AA236">
            <wp:extent cx="5010150" cy="2876550"/>
            <wp:effectExtent l="0" t="0" r="0" b="0"/>
            <wp:docPr id="155" name="รูปภาพ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2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0150" cy="2876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1251B1" w14:textId="77777777" w:rsidR="004B465A" w:rsidRPr="00B96C9A" w:rsidRDefault="004B465A" w:rsidP="004B465A">
      <w:pPr>
        <w:spacing w:after="0" w:line="240" w:lineRule="auto"/>
        <w:jc w:val="center"/>
      </w:pPr>
    </w:p>
    <w:p w14:paraId="34D4B22B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 xml:space="preserve">10 </w:t>
      </w:r>
      <w:r w:rsidRPr="00B96C9A">
        <w:rPr>
          <w:cs/>
        </w:rPr>
        <w:t xml:space="preserve"> กระบวนการจัดทำดัชนีของ </w:t>
      </w:r>
      <w:r w:rsidRPr="00B96C9A">
        <w:t>Apache Lucence</w:t>
      </w:r>
      <w:r w:rsidRPr="00B96C9A">
        <w:rPr>
          <w:cs/>
        </w:rPr>
        <w:t xml:space="preserve"> [</w:t>
      </w:r>
      <w:r w:rsidRPr="00B96C9A">
        <w:t>10</w:t>
      </w:r>
      <w:r w:rsidRPr="00B96C9A">
        <w:rPr>
          <w:cs/>
        </w:rPr>
        <w:t>]</w:t>
      </w:r>
    </w:p>
    <w:p w14:paraId="5EC3DE4E" w14:textId="77777777" w:rsidR="004B465A" w:rsidRPr="00B96C9A" w:rsidRDefault="004B465A" w:rsidP="004B465A">
      <w:pPr>
        <w:spacing w:after="0" w:line="240" w:lineRule="auto"/>
        <w:jc w:val="center"/>
      </w:pPr>
    </w:p>
    <w:p w14:paraId="1B344981" w14:textId="77777777" w:rsidR="004B465A" w:rsidRPr="00B96C9A" w:rsidRDefault="004B465A" w:rsidP="004B465A">
      <w:pPr>
        <w:spacing w:after="0"/>
        <w:jc w:val="thaiDistribute"/>
      </w:pPr>
      <w:r w:rsidRPr="00B96C9A">
        <w:rPr>
          <w:cs/>
        </w:rPr>
        <w:t xml:space="preserve">                                      จากภาพที่ 1</w:t>
      </w:r>
      <w:r w:rsidRPr="00B96C9A">
        <w:t>0</w:t>
      </w:r>
      <w:r w:rsidRPr="00B96C9A">
        <w:rPr>
          <w:cs/>
        </w:rPr>
        <w:t xml:space="preserve"> ซึ่งเป็นการปรับสภาพเอกสารและการวิเคราะห์ข้อความจัดเก็บดัชนีโดยมีรายละเอียดดังนี้</w:t>
      </w:r>
    </w:p>
    <w:p w14:paraId="3FF4944F" w14:textId="77777777" w:rsidR="004B465A" w:rsidRPr="00B96C9A" w:rsidRDefault="004B465A" w:rsidP="004B465A">
      <w:pPr>
        <w:spacing w:after="0"/>
      </w:pPr>
      <w:r w:rsidRPr="00B96C9A">
        <w:rPr>
          <w:cs/>
        </w:rPr>
        <w:t xml:space="preserve">                                      (ก)  การปรับสภาพ (</w:t>
      </w:r>
      <w:r w:rsidRPr="00B96C9A">
        <w:t>Pretreatment</w:t>
      </w:r>
      <w:r w:rsidRPr="00B96C9A">
        <w:rPr>
          <w:cs/>
        </w:rPr>
        <w:t>)</w:t>
      </w:r>
    </w:p>
    <w:p w14:paraId="24EA6841" w14:textId="77777777" w:rsidR="004B465A" w:rsidRPr="00B96C9A" w:rsidRDefault="004B465A" w:rsidP="004B465A">
      <w:pPr>
        <w:spacing w:after="0"/>
        <w:jc w:val="thaiDistribute"/>
      </w:pPr>
      <w:r w:rsidRPr="00B96C9A">
        <w:rPr>
          <w:cs/>
        </w:rPr>
        <w:t xml:space="preserve">                                           การปรับสภาพคือ การปรับสภาพเอกสารต่าง ๆ ที่เข้ามาให้อยู่ในรูปแบบเดียวกันโดยเป็นไฟล์ </w:t>
      </w:r>
      <w:r w:rsidRPr="00B96C9A">
        <w:t xml:space="preserve">Text </w:t>
      </w:r>
      <w:r w:rsidRPr="00B96C9A">
        <w:rPr>
          <w:cs/>
        </w:rPr>
        <w:t>ก่อนนำไปใช้งาน เพื่อดึงข้อมูลข้อความจากเอกสารที่ไม่เกี่ยวข้อง หลังจากนั้นข้อมูลที่เหลือจะถูกนำไปใช้เพื่อสร้างเอกสาร และฟิลด์ที่เกี่ยวข้อง</w:t>
      </w:r>
    </w:p>
    <w:p w14:paraId="4FAE3903" w14:textId="77777777" w:rsidR="004B465A" w:rsidRPr="00B96C9A" w:rsidRDefault="004B465A" w:rsidP="004B465A">
      <w:pPr>
        <w:spacing w:after="0"/>
      </w:pPr>
      <w:r w:rsidRPr="00B96C9A">
        <w:rPr>
          <w:cs/>
        </w:rPr>
        <w:t xml:space="preserve">                                      (ข)  การวิเคราะห์ข้อความ (</w:t>
      </w:r>
      <w:r w:rsidRPr="00B96C9A">
        <w:t>Analyzing Text</w:t>
      </w:r>
      <w:r w:rsidRPr="00B96C9A">
        <w:rPr>
          <w:cs/>
        </w:rPr>
        <w:t>)</w:t>
      </w:r>
    </w:p>
    <w:p w14:paraId="69CE1928" w14:textId="77777777" w:rsidR="004B465A" w:rsidRPr="00B96C9A" w:rsidRDefault="004B465A" w:rsidP="004B465A">
      <w:pPr>
        <w:spacing w:after="0"/>
        <w:jc w:val="thaiDistribute"/>
      </w:pPr>
      <w:r w:rsidRPr="00B96C9A">
        <w:rPr>
          <w:cs/>
        </w:rPr>
        <w:t xml:space="preserve">                                           หลังจากสร้างฟิลด์ของเอกสาร </w:t>
      </w:r>
      <w:r w:rsidRPr="00B96C9A">
        <w:t xml:space="preserve">Lucene </w:t>
      </w:r>
      <w:r w:rsidRPr="00B96C9A">
        <w:rPr>
          <w:cs/>
        </w:rPr>
        <w:t xml:space="preserve">จะวิเคราะห์ข้อมูลโดยจะทำการตัดข้อความในเอกสารโดยแยกคำออกจากเครื่องหมายวรรคตอนการถอดเสียงออกจากตัวอักษร (เรียกอีกอย่างว่า </w:t>
      </w:r>
      <w:r w:rsidRPr="00B96C9A">
        <w:t>Normalizing</w:t>
      </w:r>
      <w:r w:rsidRPr="00B96C9A">
        <w:rPr>
          <w:cs/>
        </w:rPr>
        <w:t>) การลบคำทั่วไปการลดคำ หรือการเปลี่ยนแปลง คำในรูปแบบพื้นฐาน (</w:t>
      </w:r>
      <w:r w:rsidRPr="00B96C9A">
        <w:t>Lemmatization</w:t>
      </w:r>
      <w:r w:rsidRPr="00B96C9A">
        <w:rPr>
          <w:cs/>
        </w:rPr>
        <w:t xml:space="preserve">) กระบวนการนี้เรียกว่า </w:t>
      </w:r>
      <w:r w:rsidRPr="00B96C9A">
        <w:t xml:space="preserve">Tokenization </w:t>
      </w:r>
      <w:r w:rsidRPr="00B96C9A">
        <w:rPr>
          <w:cs/>
        </w:rPr>
        <w:t>และส่วนของข้อความที่ดึงออกมาจากกระแสข้อมูลจะเรียกว่าโทเค็น โทเค็นรวมกับชื่อฟิลด์ที่เกี่ยวข้องเป็นข้อกำหนด คำเหล่านี้จะนำมากำหนดว่าเอกสารใดตรงกับข้อความค้นหาระหว่างการค้นหา</w:t>
      </w:r>
    </w:p>
    <w:p w14:paraId="22A7F10B" w14:textId="77777777" w:rsidR="004B465A" w:rsidRPr="00B96C9A" w:rsidRDefault="004B465A" w:rsidP="004B465A">
      <w:pPr>
        <w:spacing w:after="0"/>
        <w:jc w:val="thaiDistribute"/>
      </w:pPr>
      <w:r w:rsidRPr="00B96C9A">
        <w:rPr>
          <w:cs/>
        </w:rPr>
        <w:t xml:space="preserve">                                      (ค)  การเก็บดัชนี หลังจากสร้างข้อกำหนดแล้ว จะทำการจัดเก็บข้อมูลไปยังฐานข้อมูลดัชนีด้วยโครงสร้างข้อมูลดัชนี</w:t>
      </w:r>
    </w:p>
    <w:p w14:paraId="1FD700D9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(</w:t>
      </w:r>
      <w:r w:rsidRPr="00B96C9A">
        <w:t>2</w:t>
      </w:r>
      <w:r w:rsidRPr="00B96C9A">
        <w:rPr>
          <w:cs/>
        </w:rPr>
        <w:t xml:space="preserve">)  กระบวนการค้นหา </w:t>
      </w:r>
    </w:p>
    <w:p w14:paraId="1648541C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  กระบวนการค้นหา </w:t>
      </w:r>
      <w:r w:rsidRPr="00B96C9A">
        <w:t xml:space="preserve">Lucene </w:t>
      </w:r>
      <w:r w:rsidRPr="00B96C9A">
        <w:rPr>
          <w:cs/>
        </w:rPr>
        <w:t>ถูกแบ่งออกเป็นสามขั้นตอนดังภาพที่ 1</w:t>
      </w:r>
      <w:r w:rsidRPr="00B96C9A">
        <w:t>1</w:t>
      </w:r>
    </w:p>
    <w:p w14:paraId="6FCF7063" w14:textId="77777777" w:rsidR="004B465A" w:rsidRPr="00B96C9A" w:rsidRDefault="004B465A" w:rsidP="004B465A">
      <w:pPr>
        <w:spacing w:after="0" w:line="240" w:lineRule="auto"/>
        <w:jc w:val="thaiDistribute"/>
      </w:pPr>
    </w:p>
    <w:p w14:paraId="04178B57" w14:textId="77777777" w:rsidR="004B465A" w:rsidRPr="00B96C9A" w:rsidRDefault="004B465A" w:rsidP="004B465A">
      <w:pPr>
        <w:spacing w:after="0"/>
        <w:jc w:val="center"/>
      </w:pPr>
      <w:r w:rsidRPr="00B96C9A">
        <w:rPr>
          <w:noProof/>
        </w:rPr>
        <w:lastRenderedPageBreak/>
        <w:drawing>
          <wp:inline distT="0" distB="0" distL="0" distR="0" wp14:anchorId="7E6DEB5F" wp14:editId="59EBA215">
            <wp:extent cx="4859114" cy="1940118"/>
            <wp:effectExtent l="0" t="0" r="0" b="3175"/>
            <wp:docPr id="156" name="รูปภาพ 1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N3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9114" cy="19401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9485F" w14:textId="77777777" w:rsidR="004B465A" w:rsidRPr="00B96C9A" w:rsidRDefault="004B465A" w:rsidP="004B465A">
      <w:pPr>
        <w:spacing w:after="0"/>
        <w:jc w:val="center"/>
      </w:pPr>
    </w:p>
    <w:p w14:paraId="146A2E18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>ภาพที่ 11</w:t>
      </w:r>
      <w:r w:rsidRPr="00B96C9A">
        <w:rPr>
          <w:cs/>
        </w:rPr>
        <w:t xml:space="preserve">  กระบวนการค้นหาของ </w:t>
      </w:r>
      <w:r w:rsidRPr="00B96C9A">
        <w:t>Apache Lucence</w:t>
      </w:r>
    </w:p>
    <w:p w14:paraId="4877106E" w14:textId="77777777" w:rsidR="004B465A" w:rsidRPr="00B96C9A" w:rsidRDefault="004B465A" w:rsidP="004B465A">
      <w:pPr>
        <w:spacing w:after="0"/>
        <w:jc w:val="center"/>
      </w:pPr>
    </w:p>
    <w:p w14:paraId="1ABE3144" w14:textId="77777777" w:rsidR="004B465A" w:rsidRPr="00B96C9A" w:rsidRDefault="004B465A" w:rsidP="004B465A">
      <w:pPr>
        <w:spacing w:after="0"/>
        <w:jc w:val="thaiDistribute"/>
      </w:pPr>
      <w:r w:rsidRPr="00B96C9A">
        <w:rPr>
          <w:cs/>
        </w:rPr>
        <w:t xml:space="preserve">                                      (ก)  ผู้ใช้จะส่งข้อคำถามไปหา </w:t>
      </w:r>
      <w:r w:rsidRPr="00B96C9A">
        <w:t>Lucene</w:t>
      </w:r>
      <w:r w:rsidRPr="00B96C9A">
        <w:rPr>
          <w:cs/>
        </w:rPr>
        <w:t xml:space="preserve"> หลังจากนั้น</w:t>
      </w:r>
      <w:r w:rsidRPr="00B96C9A">
        <w:t xml:space="preserve"> Lucene</w:t>
      </w:r>
      <w:r w:rsidRPr="00B96C9A">
        <w:rPr>
          <w:cs/>
        </w:rPr>
        <w:t xml:space="preserve"> จะส่งข้อคำถามไปเรียกใช้ </w:t>
      </w:r>
      <w:r w:rsidRPr="00B96C9A">
        <w:t xml:space="preserve">Searcher </w:t>
      </w:r>
      <w:r w:rsidRPr="00B96C9A">
        <w:rPr>
          <w:cs/>
        </w:rPr>
        <w:t>(</w:t>
      </w:r>
      <w:r w:rsidRPr="00B96C9A">
        <w:t>Lucene</w:t>
      </w:r>
      <w:r w:rsidRPr="00B96C9A">
        <w:rPr>
          <w:cs/>
        </w:rPr>
        <w:t>.</w:t>
      </w:r>
      <w:r w:rsidRPr="00B96C9A">
        <w:t>search</w:t>
      </w:r>
      <w:r w:rsidRPr="00B96C9A">
        <w:rPr>
          <w:cs/>
        </w:rPr>
        <w:t xml:space="preserve">) เพื่อแยกวิเคราะห์คำถาม ซึ่งในขณะนั้น </w:t>
      </w:r>
      <w:r w:rsidRPr="00B96C9A">
        <w:t xml:space="preserve">Lucene </w:t>
      </w:r>
      <w:r w:rsidRPr="00B96C9A">
        <w:rPr>
          <w:cs/>
        </w:rPr>
        <w:t>จำเป็นต้องกำหนดว่าจะใช้ตัววิเคราะห์ภาษาใด</w:t>
      </w:r>
    </w:p>
    <w:p w14:paraId="0D74C75C" w14:textId="77777777" w:rsidR="004B465A" w:rsidRPr="00B96C9A" w:rsidRDefault="004B465A" w:rsidP="004B465A">
      <w:pPr>
        <w:spacing w:after="0"/>
      </w:pPr>
      <w:r w:rsidRPr="00B96C9A">
        <w:rPr>
          <w:cs/>
        </w:rPr>
        <w:t xml:space="preserve">                                      (ข)  </w:t>
      </w:r>
      <w:r w:rsidRPr="00B96C9A">
        <w:t xml:space="preserve">Lucene </w:t>
      </w:r>
      <w:r w:rsidRPr="00B96C9A">
        <w:rPr>
          <w:cs/>
        </w:rPr>
        <w:t>จะไปค้นหาดัชนีที่สร้างเก็บไว้ในฐานข้อมูล</w:t>
      </w:r>
    </w:p>
    <w:p w14:paraId="5410DD1A" w14:textId="77777777" w:rsidR="004B465A" w:rsidRPr="00B96C9A" w:rsidRDefault="004B465A" w:rsidP="004B465A">
      <w:pPr>
        <w:spacing w:after="0"/>
      </w:pPr>
      <w:r w:rsidRPr="00B96C9A">
        <w:rPr>
          <w:cs/>
        </w:rPr>
        <w:t xml:space="preserve">                                      (ค)  </w:t>
      </w:r>
      <w:r w:rsidRPr="00B96C9A">
        <w:t xml:space="preserve">Lucene </w:t>
      </w:r>
      <w:r w:rsidRPr="00B96C9A">
        <w:rPr>
          <w:cs/>
        </w:rPr>
        <w:t>จะส่งคืนผลที่ได้จากการค้นหา (</w:t>
      </w:r>
      <w:r w:rsidRPr="00B96C9A">
        <w:t>Lucene</w:t>
      </w:r>
      <w:r w:rsidRPr="00B96C9A">
        <w:rPr>
          <w:cs/>
        </w:rPr>
        <w:t>.</w:t>
      </w:r>
      <w:r w:rsidRPr="00B96C9A">
        <w:t>hits</w:t>
      </w:r>
      <w:r w:rsidRPr="00B96C9A">
        <w:rPr>
          <w:cs/>
        </w:rPr>
        <w:t>) ให้กับผู้ใช้</w:t>
      </w:r>
    </w:p>
    <w:p w14:paraId="25FF0FA1" w14:textId="77777777" w:rsidR="004B465A" w:rsidRPr="00B96C9A" w:rsidRDefault="004B465A" w:rsidP="004B465A">
      <w:pPr>
        <w:spacing w:after="0"/>
      </w:pPr>
      <w:r w:rsidRPr="00B96C9A">
        <w:rPr>
          <w:color w:val="000000"/>
          <w:cs/>
        </w:rPr>
        <w:t xml:space="preserve">                      </w:t>
      </w:r>
      <w:r w:rsidRPr="00B96C9A">
        <w:rPr>
          <w:cs/>
        </w:rPr>
        <w:t>4.2.2.2  กระบวนการปรับปรุงดัชนี</w:t>
      </w:r>
    </w:p>
    <w:p w14:paraId="45075D84" w14:textId="77777777" w:rsidR="004B465A" w:rsidRPr="00B96C9A" w:rsidRDefault="004B465A" w:rsidP="004B465A">
      <w:pPr>
        <w:spacing w:after="0"/>
        <w:jc w:val="thaiDistribute"/>
      </w:pPr>
      <w:r w:rsidRPr="00B96C9A">
        <w:rPr>
          <w:cs/>
        </w:rPr>
        <w:t xml:space="preserve">                                 การกำหนดค่าเริ่มต้นของกลไกการจัดทำดัชนี </w:t>
      </w:r>
      <w:r w:rsidRPr="00B96C9A">
        <w:t xml:space="preserve">Lucene </w:t>
      </w:r>
      <w:r w:rsidRPr="00B96C9A">
        <w:rPr>
          <w:cs/>
        </w:rPr>
        <w:t>กลไกลไม่สามารถจัดการกับคอลเล็กชันของเอกสารขนาดใหญ่ได้ ดังนั้นการปรับปรุงการจัดทำดัชนีเป็นเรื่องสำคัญมากเมื่อคุณทำดัชนีคอลเล็กชั่นเอกสารขนาดใหญ่โดย</w:t>
      </w:r>
      <w:proofErr w:type="spellStart"/>
      <w:r w:rsidRPr="00B96C9A">
        <w:t>IndexWriter</w:t>
      </w:r>
      <w:proofErr w:type="spellEnd"/>
      <w:r w:rsidRPr="00B96C9A">
        <w:t xml:space="preserve"> </w:t>
      </w:r>
      <w:r w:rsidRPr="00B96C9A">
        <w:rPr>
          <w:cs/>
        </w:rPr>
        <w:t xml:space="preserve">ของ </w:t>
      </w:r>
      <w:r w:rsidRPr="00B96C9A">
        <w:t xml:space="preserve">Lucene </w:t>
      </w:r>
      <w:r w:rsidRPr="00B96C9A">
        <w:rPr>
          <w:cs/>
        </w:rPr>
        <w:t xml:space="preserve">มีพารามิเตอร์สามตัวที่มีการปรับการจัดทำดัชนี พารามิเตอร์ </w:t>
      </w:r>
      <w:proofErr w:type="spellStart"/>
      <w:r w:rsidRPr="00B96C9A">
        <w:t>IndexWriter</w:t>
      </w:r>
      <w:proofErr w:type="spellEnd"/>
      <w:r w:rsidRPr="00B96C9A">
        <w:t xml:space="preserve"> </w:t>
      </w:r>
      <w:r w:rsidRPr="00B96C9A">
        <w:rPr>
          <w:cs/>
        </w:rPr>
        <w:t xml:space="preserve">อยู่ </w:t>
      </w:r>
      <w:r w:rsidRPr="00B96C9A">
        <w:t>3</w:t>
      </w:r>
      <w:r w:rsidRPr="00B96C9A">
        <w:rPr>
          <w:cs/>
        </w:rPr>
        <w:t xml:space="preserve"> ตัวคือ</w:t>
      </w:r>
    </w:p>
    <w:p w14:paraId="469B7C7A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(1)  </w:t>
      </w:r>
      <w:proofErr w:type="spellStart"/>
      <w:r w:rsidRPr="00B96C9A">
        <w:t>mergeFactor</w:t>
      </w:r>
      <w:proofErr w:type="spellEnd"/>
      <w:r w:rsidRPr="00B96C9A">
        <w:t xml:space="preserve"> </w:t>
      </w:r>
      <w:r w:rsidRPr="00B96C9A">
        <w:rPr>
          <w:cs/>
        </w:rPr>
        <w:t>จะทำการควบคุมจำนวนเอกสารที่จะเก็บไว้ในหน่วยความจำก่อนที่จะเขียนข้อมูลลงในดิสก์ตลอดจนความถี่ที่จะรวมส่วนของดัชนีต่าง</w:t>
      </w:r>
      <w:r w:rsidR="007C30E6" w:rsidRPr="00B96C9A">
        <w:rPr>
          <w:cs/>
        </w:rPr>
        <w:t xml:space="preserve"> </w:t>
      </w:r>
      <w:r w:rsidRPr="00B96C9A">
        <w:rPr>
          <w:cs/>
        </w:rPr>
        <w:t>ๆ</w:t>
      </w:r>
      <w:r w:rsidR="007C30E6" w:rsidRPr="00B96C9A">
        <w:rPr>
          <w:cs/>
        </w:rPr>
        <w:t xml:space="preserve"> </w:t>
      </w:r>
      <w:r w:rsidRPr="00B96C9A">
        <w:rPr>
          <w:cs/>
        </w:rPr>
        <w:t>เข้าด้วยกัน ตัวอย่างเช่นค่าดี</w:t>
      </w:r>
      <w:proofErr w:type="spellStart"/>
      <w:r w:rsidRPr="00B96C9A">
        <w:rPr>
          <w:cs/>
        </w:rPr>
        <w:t>ฟอลต์</w:t>
      </w:r>
      <w:proofErr w:type="spellEnd"/>
      <w:r w:rsidRPr="00B96C9A">
        <w:rPr>
          <w:cs/>
        </w:rPr>
        <w:t xml:space="preserve">ของ </w:t>
      </w:r>
      <w:proofErr w:type="spellStart"/>
      <w:r w:rsidRPr="00B96C9A">
        <w:t>mergeFactor</w:t>
      </w:r>
      <w:proofErr w:type="spellEnd"/>
      <w:r w:rsidRPr="00B96C9A">
        <w:t xml:space="preserve"> </w:t>
      </w:r>
      <w:r w:rsidRPr="00B96C9A">
        <w:rPr>
          <w:cs/>
        </w:rPr>
        <w:t xml:space="preserve">เท่ากับ </w:t>
      </w:r>
      <w:r w:rsidRPr="00B96C9A">
        <w:t xml:space="preserve">10 </w:t>
      </w:r>
      <w:r w:rsidRPr="00B96C9A">
        <w:rPr>
          <w:cs/>
        </w:rPr>
        <w:t xml:space="preserve">หมายความว่า </w:t>
      </w:r>
      <w:r w:rsidRPr="00B96C9A">
        <w:t xml:space="preserve">Lucene </w:t>
      </w:r>
      <w:r w:rsidRPr="00B96C9A">
        <w:rPr>
          <w:cs/>
        </w:rPr>
        <w:t xml:space="preserve">จะเก็บเอกสาร </w:t>
      </w:r>
      <w:r w:rsidRPr="00B96C9A">
        <w:t xml:space="preserve">10 </w:t>
      </w:r>
      <w:r w:rsidRPr="00B96C9A">
        <w:rPr>
          <w:cs/>
        </w:rPr>
        <w:t>รายการไว้ในหน่วยความจำก่อนที่จะเขียนข้อมูลลงในเซ็กเมน</w:t>
      </w:r>
      <w:proofErr w:type="spellStart"/>
      <w:r w:rsidRPr="00B96C9A">
        <w:rPr>
          <w:cs/>
        </w:rPr>
        <w:t>ต์</w:t>
      </w:r>
      <w:proofErr w:type="spellEnd"/>
      <w:r w:rsidRPr="00B96C9A">
        <w:rPr>
          <w:cs/>
        </w:rPr>
        <w:t xml:space="preserve">เดียวบนดิสก์ ค่า </w:t>
      </w:r>
      <w:proofErr w:type="spellStart"/>
      <w:r w:rsidRPr="00B96C9A">
        <w:t>mergeFactor</w:t>
      </w:r>
      <w:proofErr w:type="spellEnd"/>
      <w:r w:rsidRPr="00B96C9A">
        <w:t xml:space="preserve"> </w:t>
      </w:r>
      <w:r w:rsidRPr="00B96C9A">
        <w:rPr>
          <w:cs/>
        </w:rPr>
        <w:t xml:space="preserve">เท่ากับ </w:t>
      </w:r>
      <w:r w:rsidRPr="00B96C9A">
        <w:t xml:space="preserve">10 </w:t>
      </w:r>
      <w:r w:rsidRPr="00B96C9A">
        <w:rPr>
          <w:cs/>
        </w:rPr>
        <w:t>หมายความว่าเมื่อจำนวน</w:t>
      </w:r>
      <w:r w:rsidRPr="00B96C9A">
        <w:t xml:space="preserve">segments </w:t>
      </w:r>
      <w:r w:rsidRPr="00B96C9A">
        <w:rPr>
          <w:cs/>
        </w:rPr>
        <w:t>ถึง</w:t>
      </w:r>
      <w:r w:rsidRPr="00B96C9A">
        <w:t>10</w:t>
      </w:r>
      <w:r w:rsidRPr="00B96C9A">
        <w:rPr>
          <w:cs/>
        </w:rPr>
        <w:t xml:space="preserve">อัน </w:t>
      </w:r>
      <w:r w:rsidRPr="00B96C9A">
        <w:t xml:space="preserve">Lucene </w:t>
      </w:r>
      <w:r w:rsidRPr="00B96C9A">
        <w:rPr>
          <w:cs/>
        </w:rPr>
        <w:t xml:space="preserve">จะรวมกลุ่มเหล่านี้เข้ากับกลุ่มย่อยใหม่ ตัวอย่างเช่น ถ้าเราตั้งค่า </w:t>
      </w:r>
      <w:proofErr w:type="spellStart"/>
      <w:r w:rsidRPr="00B96C9A">
        <w:t>mergeFactor</w:t>
      </w:r>
      <w:proofErr w:type="spellEnd"/>
      <w:r w:rsidRPr="00B96C9A">
        <w:t xml:space="preserve"> </w:t>
      </w:r>
      <w:r w:rsidRPr="00B96C9A">
        <w:rPr>
          <w:cs/>
        </w:rPr>
        <w:t xml:space="preserve">เป็น </w:t>
      </w:r>
      <w:r w:rsidRPr="00B96C9A">
        <w:t xml:space="preserve">10 Lucene </w:t>
      </w:r>
      <w:r w:rsidRPr="00B96C9A">
        <w:rPr>
          <w:cs/>
        </w:rPr>
        <w:t xml:space="preserve">จะเพิ่มเอกสารทุกฉบับลงในดัชนีเป็น </w:t>
      </w:r>
      <w:r w:rsidRPr="00B96C9A">
        <w:t xml:space="preserve">1 </w:t>
      </w:r>
      <w:r w:rsidRPr="00B96C9A">
        <w:rPr>
          <w:cs/>
        </w:rPr>
        <w:t>เซ็กเมน</w:t>
      </w:r>
      <w:proofErr w:type="spellStart"/>
      <w:r w:rsidRPr="00B96C9A">
        <w:rPr>
          <w:cs/>
        </w:rPr>
        <w:t>ต์</w:t>
      </w:r>
      <w:proofErr w:type="spellEnd"/>
      <w:r w:rsidRPr="00B96C9A">
        <w:rPr>
          <w:cs/>
        </w:rPr>
        <w:t>ใหม่ เมื่อมีการเพิ่ม</w:t>
      </w:r>
      <w:r w:rsidRPr="00B96C9A">
        <w:t>segments</w:t>
      </w:r>
      <w:r w:rsidRPr="00B96C9A">
        <w:rPr>
          <w:cs/>
        </w:rPr>
        <w:t xml:space="preserve">ส่วนที่ </w:t>
      </w:r>
      <w:r w:rsidRPr="00B96C9A">
        <w:t xml:space="preserve">10 </w:t>
      </w:r>
      <w:r w:rsidRPr="00B96C9A">
        <w:rPr>
          <w:cs/>
        </w:rPr>
        <w:t xml:space="preserve">ของขนาด </w:t>
      </w:r>
      <w:r w:rsidRPr="00B96C9A">
        <w:t xml:space="preserve">10 </w:t>
      </w:r>
      <w:r w:rsidRPr="00B96C9A">
        <w:rPr>
          <w:cs/>
        </w:rPr>
        <w:t xml:space="preserve">กลุ่มเหล่านี้จะถูกรวมเข้าด้วยกันเป็นกลุ่มขนาด </w:t>
      </w:r>
      <w:r w:rsidRPr="00B96C9A">
        <w:t xml:space="preserve">100 </w:t>
      </w:r>
      <w:r w:rsidRPr="00B96C9A">
        <w:rPr>
          <w:cs/>
        </w:rPr>
        <w:t xml:space="preserve">ขนาดใหม่ เมื่อมีการเพิ่มขนาด </w:t>
      </w:r>
      <w:r w:rsidRPr="00B96C9A">
        <w:t xml:space="preserve">10 </w:t>
      </w:r>
      <w:r w:rsidRPr="00B96C9A">
        <w:rPr>
          <w:cs/>
        </w:rPr>
        <w:t xml:space="preserve">ส่วนดังกล่าวจะรวมเข้าด้วยกันเป็นกลุ่มขนาด </w:t>
      </w:r>
      <w:r w:rsidRPr="00B96C9A">
        <w:t xml:space="preserve">1000 </w:t>
      </w:r>
      <w:r w:rsidRPr="00B96C9A">
        <w:rPr>
          <w:cs/>
        </w:rPr>
        <w:t>และอื่น ๆ</w:t>
      </w:r>
    </w:p>
    <w:p w14:paraId="560320E5" w14:textId="77777777" w:rsidR="004B465A" w:rsidRPr="00B96C9A" w:rsidRDefault="004B465A" w:rsidP="004B465A">
      <w:pPr>
        <w:spacing w:after="0" w:line="240" w:lineRule="auto"/>
        <w:jc w:val="thaiDistribute"/>
      </w:pPr>
    </w:p>
    <w:p w14:paraId="5111E375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s/>
        </w:rPr>
        <w:t xml:space="preserve">                                      เมื่อ </w:t>
      </w:r>
      <w:proofErr w:type="spellStart"/>
      <w:r w:rsidRPr="00B96C9A">
        <w:t>mergerFactor</w:t>
      </w:r>
      <w:proofErr w:type="spellEnd"/>
      <w:r w:rsidRPr="00B96C9A">
        <w:t xml:space="preserve"> </w:t>
      </w:r>
      <w:r w:rsidRPr="00B96C9A">
        <w:rPr>
          <w:cs/>
        </w:rPr>
        <w:t xml:space="preserve">ควบคุมกลุ่มบางส่วนที่รวมเข้าด้วยกัน </w:t>
      </w:r>
      <w:proofErr w:type="spellStart"/>
      <w:r w:rsidRPr="00B96C9A">
        <w:t>maxMergeDocs</w:t>
      </w:r>
      <w:proofErr w:type="spellEnd"/>
      <w:r w:rsidRPr="00B96C9A">
        <w:t xml:space="preserve"> </w:t>
      </w:r>
      <w:r w:rsidRPr="00B96C9A">
        <w:rPr>
          <w:cs/>
        </w:rPr>
        <w:t xml:space="preserve">จะทำให้ </w:t>
      </w:r>
      <w:proofErr w:type="spellStart"/>
      <w:r w:rsidRPr="00B96C9A">
        <w:t>mergeFactor</w:t>
      </w:r>
      <w:proofErr w:type="spellEnd"/>
      <w:r w:rsidRPr="00B96C9A">
        <w:t xml:space="preserve"> </w:t>
      </w:r>
      <w:r w:rsidRPr="00B96C9A">
        <w:rPr>
          <w:cs/>
        </w:rPr>
        <w:t xml:space="preserve">ปรากฏผิดปกติ ตัวอย่างเช่นถ้าเราตั้งค่า </w:t>
      </w:r>
      <w:proofErr w:type="spellStart"/>
      <w:r w:rsidRPr="00B96C9A">
        <w:t>maxMergeDocs</w:t>
      </w:r>
      <w:proofErr w:type="spellEnd"/>
      <w:r w:rsidRPr="00B96C9A">
        <w:t xml:space="preserve"> </w:t>
      </w:r>
      <w:r w:rsidRPr="00B96C9A">
        <w:rPr>
          <w:cs/>
        </w:rPr>
        <w:t xml:space="preserve">เป็น </w:t>
      </w:r>
      <w:r w:rsidRPr="00B96C9A">
        <w:t xml:space="preserve">1000 Lucene </w:t>
      </w:r>
      <w:r w:rsidRPr="00B96C9A">
        <w:rPr>
          <w:cs/>
        </w:rPr>
        <w:t xml:space="preserve">จะไม่สร้างกลุ่มย่อยใหม่ขนาด </w:t>
      </w:r>
      <w:r w:rsidRPr="00B96C9A">
        <w:t xml:space="preserve">10000 </w:t>
      </w:r>
      <w:r w:rsidRPr="00B96C9A">
        <w:rPr>
          <w:cs/>
        </w:rPr>
        <w:t xml:space="preserve">เมื่อเราเพิ่มเอกสาร </w:t>
      </w:r>
      <w:r w:rsidRPr="00B96C9A">
        <w:t xml:space="preserve">10000 </w:t>
      </w:r>
      <w:r w:rsidRPr="00B96C9A">
        <w:rPr>
          <w:cs/>
        </w:rPr>
        <w:t xml:space="preserve">ลงในดัชนี แต่จะสร้างส่วนที่สิบของขนาด </w:t>
      </w:r>
      <w:r w:rsidRPr="00B96C9A">
        <w:t>1000</w:t>
      </w:r>
      <w:r w:rsidRPr="00B96C9A">
        <w:rPr>
          <w:cs/>
        </w:rPr>
        <w:t xml:space="preserve"> นั่นคือ </w:t>
      </w:r>
      <w:r w:rsidRPr="00B96C9A">
        <w:t xml:space="preserve">Lucene </w:t>
      </w:r>
      <w:r w:rsidRPr="00B96C9A">
        <w:rPr>
          <w:cs/>
        </w:rPr>
        <w:t>ต้องรักษาส่วนของเซ็กเมน</w:t>
      </w:r>
      <w:proofErr w:type="spellStart"/>
      <w:r w:rsidRPr="00B96C9A">
        <w:rPr>
          <w:cs/>
        </w:rPr>
        <w:t>ต์</w:t>
      </w:r>
      <w:proofErr w:type="spellEnd"/>
      <w:r w:rsidRPr="00B96C9A">
        <w:rPr>
          <w:cs/>
        </w:rPr>
        <w:t xml:space="preserve">ใหม่ให้สูงสุดสำหรับ </w:t>
      </w:r>
      <w:r w:rsidRPr="00B96C9A">
        <w:t xml:space="preserve">1000 </w:t>
      </w:r>
      <w:r w:rsidRPr="00B96C9A">
        <w:rPr>
          <w:cs/>
        </w:rPr>
        <w:t xml:space="preserve">พารามิเตอร์ </w:t>
      </w:r>
      <w:proofErr w:type="spellStart"/>
      <w:r w:rsidRPr="00B96C9A">
        <w:t>maxMergeDocs</w:t>
      </w:r>
      <w:proofErr w:type="spellEnd"/>
      <w:r w:rsidRPr="00B96C9A">
        <w:t xml:space="preserve"> </w:t>
      </w:r>
      <w:r w:rsidRPr="00B96C9A">
        <w:rPr>
          <w:cs/>
        </w:rPr>
        <w:t>ที่ต่ำกว่าจะดีกว่าสำหรับการ</w:t>
      </w:r>
      <w:r w:rsidRPr="00B96C9A">
        <w:rPr>
          <w:cs/>
        </w:rPr>
        <w:lastRenderedPageBreak/>
        <w:t xml:space="preserve">จัดทำดัชนีแบบโต้ตอบมากขึ้นพารามิเตอร์ </w:t>
      </w:r>
      <w:proofErr w:type="spellStart"/>
      <w:r w:rsidRPr="00B96C9A">
        <w:t>maxMergeDocs</w:t>
      </w:r>
      <w:proofErr w:type="spellEnd"/>
      <w:r w:rsidRPr="00B96C9A">
        <w:t xml:space="preserve"> </w:t>
      </w:r>
      <w:r w:rsidRPr="00B96C9A">
        <w:rPr>
          <w:cs/>
        </w:rPr>
        <w:t>ที่สูงขึ้นเหมาะสำหรับการสร้างดัชนีแบท</w:t>
      </w:r>
      <w:proofErr w:type="spellStart"/>
      <w:r w:rsidRPr="00B96C9A">
        <w:rPr>
          <w:cs/>
        </w:rPr>
        <w:t>ช์</w:t>
      </w:r>
      <w:proofErr w:type="spellEnd"/>
      <w:r w:rsidRPr="00B96C9A">
        <w:rPr>
          <w:cs/>
        </w:rPr>
        <w:t xml:space="preserve"> พารามิเตอร์ </w:t>
      </w:r>
      <w:proofErr w:type="spellStart"/>
      <w:r w:rsidRPr="00B96C9A">
        <w:t>mergeFactor</w:t>
      </w:r>
      <w:proofErr w:type="spellEnd"/>
      <w:r w:rsidRPr="00B96C9A">
        <w:t xml:space="preserve"> </w:t>
      </w:r>
      <w:r w:rsidRPr="00B96C9A">
        <w:rPr>
          <w:cs/>
        </w:rPr>
        <w:t xml:space="preserve">ที่ต่ำกว่าใช้หน่วยความจำน้อยพารามิเตอร์ </w:t>
      </w:r>
      <w:proofErr w:type="spellStart"/>
      <w:r w:rsidRPr="00B96C9A">
        <w:t>mergeFactor</w:t>
      </w:r>
      <w:proofErr w:type="spellEnd"/>
      <w:r w:rsidRPr="00B96C9A">
        <w:t xml:space="preserve"> </w:t>
      </w:r>
      <w:r w:rsidRPr="00B96C9A">
        <w:rPr>
          <w:cs/>
        </w:rPr>
        <w:t xml:space="preserve">ที่สูงขึ้นจะใช้พื้นที่หน่วยความจำมากขึ้นลดความถี่ </w:t>
      </w:r>
      <w:r w:rsidRPr="00B96C9A">
        <w:t>I</w:t>
      </w:r>
      <w:r w:rsidRPr="00B96C9A">
        <w:rPr>
          <w:cs/>
        </w:rPr>
        <w:t>/</w:t>
      </w:r>
      <w:r w:rsidRPr="00B96C9A">
        <w:t xml:space="preserve">O </w:t>
      </w:r>
      <w:r w:rsidRPr="00B96C9A">
        <w:rPr>
          <w:cs/>
        </w:rPr>
        <w:t>และเพิ่มความเร็วในการทำดัชนี แต่เพิ่มจำนวนของเอกสารการจัดทำดัชนีทำให้การค้นหาช้าลง</w:t>
      </w:r>
    </w:p>
    <w:p w14:paraId="364FD96B" w14:textId="77777777" w:rsidR="004B465A" w:rsidRPr="00B96C9A" w:rsidRDefault="004B465A" w:rsidP="004B465A">
      <w:pPr>
        <w:spacing w:after="0"/>
      </w:pPr>
      <w:r w:rsidRPr="00B96C9A">
        <w:rPr>
          <w:cs/>
        </w:rPr>
        <w:t xml:space="preserve">                                 (</w:t>
      </w:r>
      <w:r w:rsidRPr="00B96C9A">
        <w:t>2</w:t>
      </w:r>
      <w:r w:rsidRPr="00B96C9A">
        <w:rPr>
          <w:cs/>
        </w:rPr>
        <w:t xml:space="preserve">)  </w:t>
      </w:r>
      <w:r w:rsidRPr="00B96C9A">
        <w:t>maxMergeDocs</w:t>
      </w:r>
      <w:r w:rsidRPr="00B96C9A">
        <w:rPr>
          <w:cs/>
        </w:rPr>
        <w:t xml:space="preserve"> มีไว้จำกัด จำนวนเอกสารต่อกลุ่ม</w:t>
      </w:r>
    </w:p>
    <w:p w14:paraId="3054B683" w14:textId="77777777" w:rsidR="004B465A" w:rsidRPr="00B96C9A" w:rsidRDefault="004B465A" w:rsidP="004B465A">
      <w:pPr>
        <w:spacing w:after="0"/>
      </w:pPr>
      <w:r w:rsidRPr="00B96C9A">
        <w:rPr>
          <w:cs/>
        </w:rPr>
        <w:t xml:space="preserve">                                 (</w:t>
      </w:r>
      <w:r w:rsidRPr="00B96C9A">
        <w:t>3</w:t>
      </w:r>
      <w:r w:rsidRPr="00B96C9A">
        <w:rPr>
          <w:cs/>
        </w:rPr>
        <w:t xml:space="preserve">)  </w:t>
      </w:r>
      <w:proofErr w:type="spellStart"/>
      <w:r w:rsidRPr="00B96C9A">
        <w:t>minMergeDocs</w:t>
      </w:r>
      <w:proofErr w:type="spellEnd"/>
      <w:r w:rsidRPr="00B96C9A">
        <w:rPr>
          <w:cs/>
        </w:rPr>
        <w:t xml:space="preserve"> ควบคุมจำนวนเอกสารที่จะต้องบัฟเฟอร์ก่อนที่จะรวมเข้ากับกลุ่ม</w:t>
      </w:r>
    </w:p>
    <w:p w14:paraId="3CEA94DC" w14:textId="77777777" w:rsidR="004B465A" w:rsidRPr="00B96C9A" w:rsidRDefault="004B465A" w:rsidP="004B465A">
      <w:pPr>
        <w:spacing w:after="0"/>
      </w:pPr>
      <w:r w:rsidRPr="00B96C9A">
        <w:rPr>
          <w:color w:val="000000"/>
          <w:cs/>
        </w:rPr>
        <w:t xml:space="preserve">                      </w:t>
      </w:r>
      <w:r w:rsidRPr="00B96C9A">
        <w:rPr>
          <w:cs/>
        </w:rPr>
        <w:t>4.2.2.</w:t>
      </w:r>
      <w:r w:rsidRPr="00B96C9A">
        <w:t>3</w:t>
      </w:r>
      <w:r w:rsidRPr="00B96C9A">
        <w:rPr>
          <w:cs/>
        </w:rPr>
        <w:t xml:space="preserve">  กระบวนการปรับปรุงการจัดเรียงผล</w:t>
      </w:r>
      <w:proofErr w:type="spellStart"/>
      <w:r w:rsidRPr="00B96C9A">
        <w:rPr>
          <w:cs/>
        </w:rPr>
        <w:t>ลัพท์</w:t>
      </w:r>
      <w:proofErr w:type="spellEnd"/>
    </w:p>
    <w:p w14:paraId="0E5D8A86" w14:textId="77777777" w:rsidR="004B465A" w:rsidRPr="00B96C9A" w:rsidRDefault="004B465A" w:rsidP="004B465A">
      <w:pPr>
        <w:spacing w:after="0"/>
        <w:jc w:val="thaiDistribute"/>
      </w:pPr>
      <w:r w:rsidRPr="00B96C9A">
        <w:rPr>
          <w:cs/>
        </w:rPr>
        <w:t xml:space="preserve">                                 ตามสถานการณ์การคลิกของผู้ใช้บน </w:t>
      </w:r>
      <w:r w:rsidRPr="00B96C9A">
        <w:t xml:space="preserve">URL </w:t>
      </w:r>
      <w:r w:rsidRPr="00B96C9A">
        <w:rPr>
          <w:cs/>
        </w:rPr>
        <w:t xml:space="preserve">ภายใต้สถิติสถิติการค้นหาของระบบ </w:t>
      </w:r>
      <w:r w:rsidRPr="00B96C9A">
        <w:t xml:space="preserve">Skynet </w:t>
      </w:r>
      <w:r w:rsidRPr="00B96C9A">
        <w:rPr>
          <w:cs/>
        </w:rPr>
        <w:t xml:space="preserve">ในเดือนเมษายน </w:t>
      </w:r>
      <w:r w:rsidRPr="00B96C9A">
        <w:t xml:space="preserve">2000 </w:t>
      </w:r>
      <w:r w:rsidRPr="00B96C9A">
        <w:rPr>
          <w:cs/>
        </w:rPr>
        <w:t>การเข้าชมการคลิกเกี่ยวกับห้าหน้าแรกของหน้าผลตอบแทนการค้นหา (</w:t>
      </w:r>
      <w:r w:rsidRPr="00B96C9A">
        <w:t xml:space="preserve">10 </w:t>
      </w:r>
      <w:r w:rsidRPr="00B96C9A">
        <w:rPr>
          <w:cs/>
        </w:rPr>
        <w:t xml:space="preserve">รายการต่อหน้า) เป็นมากกว่า </w:t>
      </w:r>
      <w:r w:rsidRPr="00B96C9A">
        <w:t>75</w:t>
      </w:r>
      <w:r w:rsidRPr="00B96C9A">
        <w:rPr>
          <w:cs/>
        </w:rPr>
        <w:t xml:space="preserve">% ของการเข้าชมการคลิกทั้งหมดและการคลิก การเข้าชมเกี่ยวกับหน้าแรกมากกว่า </w:t>
      </w:r>
      <w:r w:rsidRPr="00B96C9A">
        <w:t>47</w:t>
      </w:r>
      <w:r w:rsidRPr="00B96C9A">
        <w:rPr>
          <w:cs/>
        </w:rPr>
        <w:t xml:space="preserve">% ของการเข้าชมการคลิกทั้งหมด ข้อเท็จจริงที่แสดงให้เห็นว่าผู้ใช้เรียกดูหน้าผลตอบแทนสูงสุดและเรียกดูผลการค้นหายอดนิยมเมื่อเรียกค้นข้อมูลเท่านั้น ดังนั้นเทคโนโลยีการเรียงลำดับจึงมีความสำคัญต่อความสำเร็จของเครื่องมือค้นหา ขั้นตอนวิธีการเรียงลำดับการเรียกค้นพื้นฐาน </w:t>
      </w:r>
      <w:r w:rsidRPr="00B96C9A">
        <w:t xml:space="preserve">Lucene </w:t>
      </w:r>
      <w:r w:rsidRPr="00B96C9A">
        <w:rPr>
          <w:cs/>
        </w:rPr>
        <w:t xml:space="preserve">จะขึ้นอยู่กับรูปแบบ </w:t>
      </w:r>
      <w:r w:rsidRPr="00B96C9A">
        <w:t xml:space="preserve">Space </w:t>
      </w:r>
      <w:proofErr w:type="spellStart"/>
      <w:r w:rsidRPr="00B96C9A">
        <w:t>Space</w:t>
      </w:r>
      <w:proofErr w:type="spellEnd"/>
      <w:r w:rsidRPr="00B96C9A">
        <w:rPr>
          <w:cs/>
        </w:rPr>
        <w:t xml:space="preserve"> (</w:t>
      </w:r>
      <w:r w:rsidRPr="00B96C9A">
        <w:t>VSM</w:t>
      </w:r>
      <w:r w:rsidRPr="00B96C9A">
        <w:rPr>
          <w:cs/>
        </w:rPr>
        <w:t>) เอกสารและสตริงการสืบค้นข้อมูลจะแสดงด้วยสองเวกเตอร์ในอัลกอริทึมนี้ ตามลำดับความคล้ายคลึงกันระหว่างเอกสารและสตริงการสืบค้นข้อมูลคำนวณโดยโคไซน์ของมุมรวมระหว่างสองเวกเตอร์ข้างต้น</w:t>
      </w:r>
    </w:p>
    <w:p w14:paraId="3597FEE9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t xml:space="preserve">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3  Project Management System </w:t>
      </w:r>
      <w:r w:rsidRPr="00B96C9A">
        <w:rPr>
          <w:color w:val="000000"/>
          <w:cs/>
        </w:rPr>
        <w:t>(ระบบเดิม)</w:t>
      </w:r>
      <w:r w:rsidRPr="00B96C9A">
        <w:rPr>
          <w:color w:val="FF0000"/>
          <w:cs/>
        </w:rPr>
        <w:t xml:space="preserve"> </w:t>
      </w:r>
    </w:p>
    <w:p w14:paraId="231B0E62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จากการวิเคราะห์ระบบเดิมซึ่งมีกระบวนการทำงานที่สอดคล้องกับโฟล์การทำงานของภาควิชา ดังแสดงในภาพที่ 12 </w:t>
      </w:r>
    </w:p>
    <w:p w14:paraId="600381FE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019ED68D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45999A91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30CB811F" w14:textId="77777777" w:rsidR="004B465A" w:rsidRPr="00B96C9A" w:rsidRDefault="004B465A" w:rsidP="004B465A">
      <w:pPr>
        <w:jc w:val="center"/>
      </w:pPr>
      <w:r w:rsidRPr="00B96C9A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8312" behindDoc="0" locked="0" layoutInCell="1" allowOverlap="1" wp14:anchorId="3FB5E229" wp14:editId="3FB21344">
                <wp:simplePos x="0" y="0"/>
                <wp:positionH relativeFrom="column">
                  <wp:posOffset>1984074</wp:posOffset>
                </wp:positionH>
                <wp:positionV relativeFrom="paragraph">
                  <wp:posOffset>6418052</wp:posOffset>
                </wp:positionV>
                <wp:extent cx="2329133" cy="319177"/>
                <wp:effectExtent l="0" t="0" r="14605" b="24130"/>
                <wp:wrapNone/>
                <wp:docPr id="321" name="สี่เหลี่ยมผืนผ้า 3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29133" cy="319177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" lastClr="FFFFFF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361A835">
              <v:rect id="สี่เหลี่ยมผืนผ้า 321" style="position:absolute;margin-left:156.25pt;margin-top:505.35pt;width:183.4pt;height:25.15pt;z-index:251658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spid="_x0000_s1026" fillcolor="window" strokecolor="window" strokeweight="2pt" w14:anchorId="651676E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2D99DF69" wp14:editId="031C9278">
            <wp:extent cx="5143500" cy="6881169"/>
            <wp:effectExtent l="0" t="0" r="0" b="0"/>
            <wp:docPr id="319" name="รูปภาพ 3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154411" cy="68957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255C67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</w:rPr>
      </w:pPr>
    </w:p>
    <w:p w14:paraId="5656A299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2</w:t>
      </w:r>
      <w:r w:rsidRPr="00B96C9A">
        <w:rPr>
          <w:cs/>
        </w:rPr>
        <w:t xml:space="preserve">  ขั้นตอนการดำเนิน</w:t>
      </w:r>
      <w:r w:rsidRPr="00B96C9A">
        <w:rPr>
          <w:rFonts w:eastAsia="Calibri"/>
          <w:spacing w:val="-8"/>
          <w:cs/>
        </w:rPr>
        <w:t xml:space="preserve">ระบบ </w:t>
      </w:r>
    </w:p>
    <w:p w14:paraId="54A8B6D9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</w:rPr>
      </w:pPr>
    </w:p>
    <w:p w14:paraId="677B98EB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</w:rPr>
      </w:pPr>
      <w:r w:rsidRPr="00B96C9A">
        <w:rPr>
          <w:noProof/>
        </w:rPr>
        <w:lastRenderedPageBreak/>
        <w:drawing>
          <wp:inline distT="0" distB="0" distL="0" distR="0" wp14:anchorId="7A2BB878" wp14:editId="7A50BA3F">
            <wp:extent cx="4226762" cy="7172325"/>
            <wp:effectExtent l="0" t="0" r="2540" b="0"/>
            <wp:docPr id="320" name="รูปภาพ 3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237721" cy="7190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A65367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2</w:t>
      </w:r>
      <w:r w:rsidRPr="00B96C9A">
        <w:rPr>
          <w:cs/>
        </w:rPr>
        <w:t xml:space="preserve">  ขั้นตอนการดำเนิน</w:t>
      </w:r>
      <w:r w:rsidRPr="00B96C9A">
        <w:rPr>
          <w:rFonts w:eastAsia="Calibri"/>
          <w:spacing w:val="-8"/>
          <w:cs/>
        </w:rPr>
        <w:t>ระบบเดิม (ต่อ)</w:t>
      </w:r>
    </w:p>
    <w:p w14:paraId="06DA5CB4" w14:textId="77777777" w:rsidR="004B465A" w:rsidRPr="00B96C9A" w:rsidRDefault="004B465A" w:rsidP="004B465A">
      <w:pPr>
        <w:spacing w:after="0" w:line="240" w:lineRule="auto"/>
        <w:jc w:val="thaiDistribute"/>
        <w:rPr>
          <w:rFonts w:eastAsia="Calibri"/>
          <w:spacing w:val="-8"/>
        </w:rPr>
      </w:pPr>
    </w:p>
    <w:p w14:paraId="02232768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พบว่ามีข้อเสียที่ควรนำมาปรับปรุงในหลายส่วน และต้องเพิ่มความสามารถให้ระบบเพื่อให้ตอบสนองความต้องการของผู้ใช้และนโยบายของภาควิชา ซึ่งสามารถสรุปได้เป็นหัวข้อ และตารางเปรียบเทียบความสามารถ ดังต่อไปนี้</w:t>
      </w:r>
    </w:p>
    <w:p w14:paraId="19AB753C" w14:textId="77777777" w:rsidR="004B465A" w:rsidRPr="00B96C9A" w:rsidRDefault="004B465A" w:rsidP="004B465A">
      <w:pPr>
        <w:spacing w:after="0" w:line="240" w:lineRule="auto"/>
        <w:jc w:val="center"/>
        <w:rPr>
          <w:color w:val="000000"/>
        </w:rPr>
      </w:pPr>
      <w:r w:rsidRPr="00B96C9A">
        <w:rPr>
          <w:rFonts w:eastAsia="Cordia New"/>
          <w:b/>
          <w:bCs/>
          <w:noProof/>
          <w:sz w:val="32"/>
          <w:szCs w:val="32"/>
        </w:rPr>
        <w:lastRenderedPageBreak/>
        <w:drawing>
          <wp:inline distT="0" distB="0" distL="0" distR="0" wp14:anchorId="0605EDF7" wp14:editId="2C86BF93">
            <wp:extent cx="4732935" cy="3885629"/>
            <wp:effectExtent l="0" t="0" r="0" b="635"/>
            <wp:docPr id="157" name="รูปภาพ 1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55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9775" cy="3899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BD37F8" w14:textId="77777777" w:rsidR="004B465A" w:rsidRPr="00B96C9A" w:rsidRDefault="004B465A" w:rsidP="004B465A">
      <w:pPr>
        <w:spacing w:after="0" w:line="240" w:lineRule="auto"/>
        <w:jc w:val="center"/>
        <w:rPr>
          <w:color w:val="000000"/>
        </w:rPr>
      </w:pPr>
    </w:p>
    <w:p w14:paraId="33190647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>ภาพที่ 13</w:t>
      </w:r>
      <w:r w:rsidRPr="00B96C9A">
        <w:rPr>
          <w:cs/>
        </w:rPr>
        <w:t xml:space="preserve">  ตัวอย่างเว็บไซต์ </w:t>
      </w:r>
      <w:r w:rsidRPr="00B96C9A">
        <w:t>Project Management System</w:t>
      </w:r>
    </w:p>
    <w:p w14:paraId="62129BD2" w14:textId="77777777" w:rsidR="004B465A" w:rsidRPr="00B96C9A" w:rsidRDefault="004B465A" w:rsidP="004B465A">
      <w:pPr>
        <w:spacing w:after="0" w:line="240" w:lineRule="auto"/>
        <w:jc w:val="center"/>
        <w:rPr>
          <w:color w:val="000000"/>
        </w:rPr>
      </w:pPr>
    </w:p>
    <w:p w14:paraId="7EF0B2CF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4.2.3.1  ข้อดี</w:t>
      </w:r>
    </w:p>
    <w:p w14:paraId="7308A223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1)  สามารถค้นหาได้ตามขอบเขตที่กำหนด</w:t>
      </w:r>
    </w:p>
    <w:p w14:paraId="2D410B22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2)  สามารถดาวน์โหลดเอกสารโครงงานได้</w:t>
      </w:r>
    </w:p>
    <w:p w14:paraId="3354D8EA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3)  สามารถเพิ่มโครงงานได้</w:t>
      </w:r>
    </w:p>
    <w:p w14:paraId="5912605F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4)  สามารถเพิ่ม/ดูข่าวได้</w:t>
      </w:r>
    </w:p>
    <w:p w14:paraId="310814C6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4.2.3.2  ข้อเสีย</w:t>
      </w:r>
    </w:p>
    <w:p w14:paraId="1E11B7DD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1)  ไม่สามารถค้นหาจากหมวดหมู่</w:t>
      </w:r>
    </w:p>
    <w:p w14:paraId="28C75B26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2)  ไม่สามารถค้นหาจากภายในเอกสารได้</w:t>
      </w:r>
    </w:p>
    <w:p w14:paraId="03008DAF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3)  ไม่มีประเภทของโครงงาน</w:t>
      </w:r>
    </w:p>
    <w:p w14:paraId="474833FD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4)  ไม่มีกราฟสถิติแสดงจำนวนโครงงานแต่ละประเภทโครงงานรายปี</w:t>
      </w:r>
    </w:p>
    <w:p w14:paraId="37FF3A58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5)  เว็บบอร์ดในปัจจุบันมีคนใช้น้อยมาก</w:t>
      </w:r>
    </w:p>
    <w:p w14:paraId="556E0CBF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6)  ไม่มีระบบให้นักศึกษากรอกแบบฟอร์มส่งขอเป็นที่ปรึกษา</w:t>
      </w:r>
      <w:r w:rsidR="00775E63" w:rsidRPr="00B96C9A">
        <w:rPr>
          <w:color w:val="000000"/>
          <w:cs/>
        </w:rPr>
        <w:t>โครงงาน</w:t>
      </w:r>
    </w:p>
    <w:p w14:paraId="79EBDFDD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7)  ไม่มีระบบเสนอหัวข้อ</w:t>
      </w:r>
      <w:r w:rsidR="00775E63" w:rsidRPr="00B96C9A">
        <w:rPr>
          <w:color w:val="000000"/>
          <w:cs/>
        </w:rPr>
        <w:t>โครงงาน</w:t>
      </w:r>
      <w:r w:rsidRPr="00B96C9A">
        <w:rPr>
          <w:color w:val="000000"/>
          <w:cs/>
        </w:rPr>
        <w:t>ถึงอาจารย์ที่ปรึกษา</w:t>
      </w:r>
    </w:p>
    <w:p w14:paraId="68F81160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8)  ไม่มีเพิ่มระบบจัดกลุ่มสอบ</w:t>
      </w:r>
      <w:r w:rsidR="00775E63" w:rsidRPr="00B96C9A">
        <w:rPr>
          <w:color w:val="000000"/>
          <w:cs/>
        </w:rPr>
        <w:t>โครงงาน</w:t>
      </w:r>
    </w:p>
    <w:p w14:paraId="0FBF85E4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9)  ไม่มีระบบตัดเกรด</w:t>
      </w:r>
    </w:p>
    <w:p w14:paraId="41803287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          (10)  ไม่มีระบบดูรายงานเอกสารต่าง</w:t>
      </w:r>
      <w:r w:rsidR="007C30E6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>ๆ</w:t>
      </w:r>
    </w:p>
    <w:p w14:paraId="6E1F2F72" w14:textId="77777777" w:rsidR="004B465A" w:rsidRPr="00B96C9A" w:rsidRDefault="004B465A" w:rsidP="2B70ABAF">
      <w:pPr>
        <w:spacing w:after="0" w:line="240" w:lineRule="auto"/>
        <w:jc w:val="thaiDistribute"/>
        <w:rPr>
          <w:b/>
          <w:bCs/>
        </w:rPr>
      </w:pPr>
      <w:r w:rsidRPr="00B96C9A">
        <w:rPr>
          <w:b/>
          <w:bCs/>
          <w:color w:val="000000"/>
          <w:cs/>
        </w:rPr>
        <w:lastRenderedPageBreak/>
        <w:t xml:space="preserve">ตารางที่ </w:t>
      </w:r>
      <w:r w:rsidRPr="00B96C9A">
        <w:rPr>
          <w:b/>
          <w:bCs/>
          <w:color w:val="000000"/>
        </w:rPr>
        <w:t>2</w:t>
      </w:r>
      <w:r w:rsidRPr="00B96C9A">
        <w:rPr>
          <w:b/>
          <w:bCs/>
          <w:color w:val="000000"/>
          <w:cs/>
        </w:rPr>
        <w:t xml:space="preserve">  </w:t>
      </w:r>
      <w:r w:rsidRPr="00B96C9A">
        <w:rPr>
          <w:cs/>
        </w:rPr>
        <w:t xml:space="preserve">ตารางแสดงความสามารถของเว็บไซต์จัดการโครงงานและงานวิจัย หมายเหตุ : ( / ) มี ( </w:t>
      </w:r>
      <w:r w:rsidRPr="00B96C9A">
        <w:t>x</w:t>
      </w:r>
      <w:r w:rsidRPr="00B96C9A">
        <w:rPr>
          <w:cs/>
        </w:rPr>
        <w:t xml:space="preserve"> ) ไม่มี</w:t>
      </w:r>
    </w:p>
    <w:p w14:paraId="3D6C106A" w14:textId="77777777" w:rsidR="004B465A" w:rsidRPr="00B96C9A" w:rsidRDefault="004B465A" w:rsidP="004B465A">
      <w:pPr>
        <w:spacing w:after="0" w:line="240" w:lineRule="auto"/>
        <w:rPr>
          <w:color w:val="000000"/>
        </w:rPr>
      </w:pPr>
    </w:p>
    <w:tbl>
      <w:tblPr>
        <w:tblStyle w:val="13"/>
        <w:tblpPr w:leftFromText="180" w:rightFromText="180" w:vertAnchor="page" w:horzAnchor="margin" w:tblpY="2996"/>
        <w:tblW w:w="8075" w:type="dxa"/>
        <w:tblLook w:val="0420" w:firstRow="1" w:lastRow="0" w:firstColumn="0" w:lastColumn="0" w:noHBand="0" w:noVBand="1"/>
      </w:tblPr>
      <w:tblGrid>
        <w:gridCol w:w="5807"/>
        <w:gridCol w:w="1134"/>
        <w:gridCol w:w="1134"/>
      </w:tblGrid>
      <w:tr w:rsidR="004B465A" w:rsidRPr="00B96C9A" w14:paraId="1FCF0D3F" w14:textId="77777777" w:rsidTr="2B70ABAF">
        <w:trPr>
          <w:trHeight w:val="192"/>
        </w:trPr>
        <w:tc>
          <w:tcPr>
            <w:tcW w:w="5807" w:type="dxa"/>
            <w:vAlign w:val="center"/>
            <w:hideMark/>
          </w:tcPr>
          <w:p w14:paraId="75BE90D7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คุณสมบัติ</w:t>
            </w:r>
          </w:p>
        </w:tc>
        <w:tc>
          <w:tcPr>
            <w:tcW w:w="1134" w:type="dxa"/>
            <w:vAlign w:val="center"/>
            <w:hideMark/>
          </w:tcPr>
          <w:p w14:paraId="2AC77C3F" w14:textId="77777777" w:rsidR="004B465A" w:rsidRPr="00B96C9A" w:rsidRDefault="004B465A" w:rsidP="2B70ABAF">
            <w:pPr>
              <w:spacing w:line="2" w:lineRule="atLeast"/>
              <w:ind w:hanging="2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ระบบเก่า</w:t>
            </w:r>
          </w:p>
        </w:tc>
        <w:tc>
          <w:tcPr>
            <w:tcW w:w="1134" w:type="dxa"/>
            <w:vAlign w:val="center"/>
            <w:hideMark/>
          </w:tcPr>
          <w:p w14:paraId="41F64558" w14:textId="77777777" w:rsidR="004B465A" w:rsidRPr="00B96C9A" w:rsidRDefault="004B465A" w:rsidP="2B70ABAF">
            <w:pPr>
              <w:spacing w:line="2" w:lineRule="atLeast"/>
              <w:ind w:hanging="3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ระบบใหม่</w:t>
            </w:r>
          </w:p>
        </w:tc>
      </w:tr>
      <w:tr w:rsidR="004B465A" w:rsidRPr="00B96C9A" w14:paraId="65DA34E7" w14:textId="77777777" w:rsidTr="2B70ABAF">
        <w:trPr>
          <w:trHeight w:val="30"/>
        </w:trPr>
        <w:tc>
          <w:tcPr>
            <w:tcW w:w="5807" w:type="dxa"/>
            <w:vAlign w:val="center"/>
            <w:hideMark/>
          </w:tcPr>
          <w:p w14:paraId="653C0047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คำสืบค้น</w:t>
            </w:r>
          </w:p>
        </w:tc>
        <w:tc>
          <w:tcPr>
            <w:tcW w:w="1134" w:type="dxa"/>
            <w:vAlign w:val="center"/>
            <w:hideMark/>
          </w:tcPr>
          <w:p w14:paraId="49E38E31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  <w:hideMark/>
          </w:tcPr>
          <w:p w14:paraId="39D2C4F1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5731CF33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7F2C7C92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ทฤษฎีที่เกี่ยวข้อง</w:t>
            </w:r>
          </w:p>
        </w:tc>
        <w:tc>
          <w:tcPr>
            <w:tcW w:w="1134" w:type="dxa"/>
            <w:vAlign w:val="center"/>
            <w:hideMark/>
          </w:tcPr>
          <w:p w14:paraId="68B3FA80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  <w:hideMark/>
          </w:tcPr>
          <w:p w14:paraId="5B9DFE4E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58B66EA3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2CE6C1B4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เครื่องมือที่เกี่ยวข้อง</w:t>
            </w:r>
          </w:p>
        </w:tc>
        <w:tc>
          <w:tcPr>
            <w:tcW w:w="1134" w:type="dxa"/>
            <w:vAlign w:val="center"/>
            <w:hideMark/>
          </w:tcPr>
          <w:p w14:paraId="2BA1D8A1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  <w:hideMark/>
          </w:tcPr>
          <w:p w14:paraId="7B0061D7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688A9DD5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69BF5507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 xml:space="preserve">สามารถค้นหาจาก </w:t>
            </w:r>
            <w:proofErr w:type="spellStart"/>
            <w:r w:rsidRPr="00B96C9A">
              <w:rPr>
                <w:rFonts w:ascii="TH Sarabun New" w:hAnsi="TH Sarabun New" w:cs="TH Sarabun New"/>
              </w:rPr>
              <w:t>Abtract</w:t>
            </w:r>
            <w:proofErr w:type="spellEnd"/>
          </w:p>
        </w:tc>
        <w:tc>
          <w:tcPr>
            <w:tcW w:w="1134" w:type="dxa"/>
            <w:vAlign w:val="center"/>
            <w:hideMark/>
          </w:tcPr>
          <w:p w14:paraId="6C2DEA5F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  <w:hideMark/>
          </w:tcPr>
          <w:p w14:paraId="38852FE1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29B08051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28D5DF14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รหัสโครงงาน</w:t>
            </w:r>
          </w:p>
        </w:tc>
        <w:tc>
          <w:tcPr>
            <w:tcW w:w="1134" w:type="dxa"/>
            <w:vAlign w:val="center"/>
            <w:hideMark/>
          </w:tcPr>
          <w:p w14:paraId="2FDBCEEB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vAlign w:val="center"/>
            <w:hideMark/>
          </w:tcPr>
          <w:p w14:paraId="1E9DE03F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3AE73B92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73377C70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ชื่อโครงงาน</w:t>
            </w:r>
          </w:p>
        </w:tc>
        <w:tc>
          <w:tcPr>
            <w:tcW w:w="1134" w:type="dxa"/>
            <w:vAlign w:val="center"/>
            <w:hideMark/>
          </w:tcPr>
          <w:p w14:paraId="32ADCCCC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vAlign w:val="center"/>
            <w:hideMark/>
          </w:tcPr>
          <w:p w14:paraId="50968E8B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01DF44BE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53E5180B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ชื่อผู้จัดทำ</w:t>
            </w:r>
          </w:p>
        </w:tc>
        <w:tc>
          <w:tcPr>
            <w:tcW w:w="1134" w:type="dxa"/>
            <w:vAlign w:val="center"/>
            <w:hideMark/>
          </w:tcPr>
          <w:p w14:paraId="16D84D31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vAlign w:val="center"/>
            <w:hideMark/>
          </w:tcPr>
          <w:p w14:paraId="0316198F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5C2533E0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6D5CCC91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สาขาวิชา</w:t>
            </w:r>
          </w:p>
        </w:tc>
        <w:tc>
          <w:tcPr>
            <w:tcW w:w="1134" w:type="dxa"/>
            <w:vAlign w:val="center"/>
            <w:hideMark/>
          </w:tcPr>
          <w:p w14:paraId="1C20D993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vAlign w:val="center"/>
            <w:hideMark/>
          </w:tcPr>
          <w:p w14:paraId="334794D3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7A90A421" w14:textId="77777777" w:rsidTr="2B70ABAF">
        <w:trPr>
          <w:trHeight w:val="26"/>
        </w:trPr>
        <w:tc>
          <w:tcPr>
            <w:tcW w:w="5807" w:type="dxa"/>
            <w:vAlign w:val="center"/>
            <w:hideMark/>
          </w:tcPr>
          <w:p w14:paraId="1A43EE52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ปีการศึกษา</w:t>
            </w:r>
          </w:p>
        </w:tc>
        <w:tc>
          <w:tcPr>
            <w:tcW w:w="1134" w:type="dxa"/>
            <w:vAlign w:val="center"/>
            <w:hideMark/>
          </w:tcPr>
          <w:p w14:paraId="3B1A8061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vAlign w:val="center"/>
            <w:hideMark/>
          </w:tcPr>
          <w:p w14:paraId="02BBD2BF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6303E159" w14:textId="77777777" w:rsidTr="2B70ABAF">
        <w:trPr>
          <w:trHeight w:val="77"/>
        </w:trPr>
        <w:tc>
          <w:tcPr>
            <w:tcW w:w="5807" w:type="dxa"/>
            <w:vAlign w:val="center"/>
          </w:tcPr>
          <w:p w14:paraId="19F56F6B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ภาคการศึกษา</w:t>
            </w:r>
          </w:p>
        </w:tc>
        <w:tc>
          <w:tcPr>
            <w:tcW w:w="1134" w:type="dxa"/>
            <w:vAlign w:val="center"/>
          </w:tcPr>
          <w:p w14:paraId="77C015CA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vAlign w:val="center"/>
          </w:tcPr>
          <w:p w14:paraId="1F10CFE2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28426539" w14:textId="77777777" w:rsidTr="2B70ABAF">
        <w:trPr>
          <w:trHeight w:val="198"/>
        </w:trPr>
        <w:tc>
          <w:tcPr>
            <w:tcW w:w="5807" w:type="dxa"/>
            <w:vAlign w:val="center"/>
          </w:tcPr>
          <w:p w14:paraId="26E901C7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ประเภทโครงงาน</w:t>
            </w:r>
          </w:p>
        </w:tc>
        <w:tc>
          <w:tcPr>
            <w:tcW w:w="1134" w:type="dxa"/>
            <w:vAlign w:val="center"/>
          </w:tcPr>
          <w:p w14:paraId="53F5FF17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</w:tcPr>
          <w:p w14:paraId="1F48005B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3012F7DF" w14:textId="77777777" w:rsidTr="2B70ABAF">
        <w:trPr>
          <w:trHeight w:val="165"/>
        </w:trPr>
        <w:tc>
          <w:tcPr>
            <w:tcW w:w="5807" w:type="dxa"/>
            <w:vAlign w:val="center"/>
          </w:tcPr>
          <w:p w14:paraId="1631FE19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อาจารย์ที่ปรึกษา</w:t>
            </w:r>
          </w:p>
        </w:tc>
        <w:tc>
          <w:tcPr>
            <w:tcW w:w="1134" w:type="dxa"/>
            <w:vAlign w:val="center"/>
          </w:tcPr>
          <w:p w14:paraId="16EDB603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  <w:tc>
          <w:tcPr>
            <w:tcW w:w="1134" w:type="dxa"/>
            <w:vAlign w:val="center"/>
          </w:tcPr>
          <w:p w14:paraId="386C5C05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0C87B8F6" w14:textId="77777777" w:rsidTr="2B70ABAF">
        <w:trPr>
          <w:trHeight w:val="145"/>
        </w:trPr>
        <w:tc>
          <w:tcPr>
            <w:tcW w:w="5807" w:type="dxa"/>
            <w:vAlign w:val="center"/>
          </w:tcPr>
          <w:p w14:paraId="62BBE77F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สามารถค้นหาจาก เนื้อหาภายในเอกสารได้</w:t>
            </w:r>
          </w:p>
        </w:tc>
        <w:tc>
          <w:tcPr>
            <w:tcW w:w="1134" w:type="dxa"/>
            <w:vAlign w:val="center"/>
          </w:tcPr>
          <w:p w14:paraId="5DACE9E6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</w:tcPr>
          <w:p w14:paraId="4D95F292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0369E849" w14:textId="77777777" w:rsidTr="2B70ABAF">
        <w:trPr>
          <w:trHeight w:val="145"/>
        </w:trPr>
        <w:tc>
          <w:tcPr>
            <w:tcW w:w="5807" w:type="dxa"/>
            <w:vAlign w:val="center"/>
          </w:tcPr>
          <w:p w14:paraId="4DCF7AC0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การใช้งานยืดหยุ่นตามขนาดหน้าจอ (</w:t>
            </w:r>
            <w:r w:rsidRPr="00B96C9A">
              <w:rPr>
                <w:rFonts w:ascii="TH Sarabun New" w:hAnsi="TH Sarabun New" w:cs="TH Sarabun New"/>
              </w:rPr>
              <w:t>Responsive Design</w:t>
            </w:r>
            <w:r w:rsidRPr="00B96C9A">
              <w:rPr>
                <w:rFonts w:ascii="TH Sarabun New" w:hAnsi="TH Sarabun New" w:cs="TH Sarabun New"/>
                <w:cs/>
              </w:rPr>
              <w:t>)</w:t>
            </w:r>
          </w:p>
        </w:tc>
        <w:tc>
          <w:tcPr>
            <w:tcW w:w="1134" w:type="dxa"/>
            <w:vAlign w:val="center"/>
          </w:tcPr>
          <w:p w14:paraId="2BA4F93C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</w:tcPr>
          <w:p w14:paraId="72FA3255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583D2FF3" w14:textId="77777777" w:rsidTr="2B70ABAF">
        <w:trPr>
          <w:trHeight w:val="266"/>
        </w:trPr>
        <w:tc>
          <w:tcPr>
            <w:tcW w:w="5807" w:type="dxa"/>
            <w:vAlign w:val="center"/>
          </w:tcPr>
          <w:p w14:paraId="1100E04F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ระบบจัดการที่ปรึกษาโครงงาน</w:t>
            </w:r>
          </w:p>
        </w:tc>
        <w:tc>
          <w:tcPr>
            <w:tcW w:w="1134" w:type="dxa"/>
            <w:vAlign w:val="center"/>
          </w:tcPr>
          <w:p w14:paraId="69A9FB7B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</w:tcPr>
          <w:p w14:paraId="39219425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20C9DA52" w14:textId="77777777" w:rsidTr="2B70ABAF">
        <w:trPr>
          <w:trHeight w:val="266"/>
        </w:trPr>
        <w:tc>
          <w:tcPr>
            <w:tcW w:w="5807" w:type="dxa"/>
            <w:vAlign w:val="center"/>
          </w:tcPr>
          <w:p w14:paraId="3E655552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ระบบเสนอหัวข้อโครงงานต่ออาจารย์ที่ปรึกษา</w:t>
            </w:r>
          </w:p>
        </w:tc>
        <w:tc>
          <w:tcPr>
            <w:tcW w:w="1134" w:type="dxa"/>
            <w:vAlign w:val="center"/>
          </w:tcPr>
          <w:p w14:paraId="5086EEAC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</w:tcPr>
          <w:p w14:paraId="637F2C0D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11B01E75" w14:textId="77777777" w:rsidTr="2B70ABAF">
        <w:trPr>
          <w:trHeight w:val="266"/>
        </w:trPr>
        <w:tc>
          <w:tcPr>
            <w:tcW w:w="5807" w:type="dxa"/>
            <w:vAlign w:val="center"/>
          </w:tcPr>
          <w:p w14:paraId="7AC94F55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hAnsi="TH Sarabun New" w:cs="TH Sarabun New"/>
                <w:cs/>
              </w:rPr>
              <w:t>ระบบจัดกลุ่มสอบโครงงาน</w:t>
            </w:r>
          </w:p>
        </w:tc>
        <w:tc>
          <w:tcPr>
            <w:tcW w:w="1134" w:type="dxa"/>
            <w:vAlign w:val="center"/>
          </w:tcPr>
          <w:p w14:paraId="17F55E07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</w:tcPr>
          <w:p w14:paraId="3B24E69E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  <w:tr w:rsidR="004B465A" w:rsidRPr="00B96C9A" w14:paraId="1708AAE3" w14:textId="77777777" w:rsidTr="2B70ABAF">
        <w:trPr>
          <w:trHeight w:val="18"/>
        </w:trPr>
        <w:tc>
          <w:tcPr>
            <w:tcW w:w="5807" w:type="dxa"/>
            <w:vAlign w:val="center"/>
          </w:tcPr>
          <w:p w14:paraId="2C8D26ED" w14:textId="77777777" w:rsidR="004B465A" w:rsidRPr="00B96C9A" w:rsidRDefault="004B465A" w:rsidP="2B70ABAF">
            <w:pPr>
              <w:spacing w:line="2" w:lineRule="atLeast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Cordia New" w:hAnsi="TH Sarabun New" w:cs="TH Sarabun New"/>
                <w:cs/>
              </w:rPr>
              <w:t>ระบบออกรายงานต่าง ๆ</w:t>
            </w:r>
          </w:p>
        </w:tc>
        <w:tc>
          <w:tcPr>
            <w:tcW w:w="1134" w:type="dxa"/>
            <w:vAlign w:val="center"/>
          </w:tcPr>
          <w:p w14:paraId="3E1B2352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eastAsia="Times New Roman" w:hAnsi="TH Sarabun New" w:cs="TH Sarabun New"/>
                <w:b/>
                <w:bCs/>
                <w:color w:val="000000" w:themeColor="text1"/>
                <w:sz w:val="32"/>
                <w:szCs w:val="32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</w:rPr>
              <w:t>x</w:t>
            </w:r>
          </w:p>
        </w:tc>
        <w:tc>
          <w:tcPr>
            <w:tcW w:w="1134" w:type="dxa"/>
            <w:vAlign w:val="center"/>
          </w:tcPr>
          <w:p w14:paraId="3226D6BC" w14:textId="77777777" w:rsidR="004B465A" w:rsidRPr="00B96C9A" w:rsidRDefault="004B465A" w:rsidP="2B70ABAF">
            <w:pPr>
              <w:spacing w:line="2" w:lineRule="atLeast"/>
              <w:jc w:val="center"/>
              <w:rPr>
                <w:rFonts w:ascii="TH Sarabun New" w:hAnsi="TH Sarabun New" w:cs="TH Sarabun New"/>
              </w:rPr>
            </w:pPr>
            <w:r w:rsidRPr="00B96C9A">
              <w:rPr>
                <w:rFonts w:ascii="TH Sarabun New" w:eastAsia="Times New Roman" w:hAnsi="TH Sarabun New" w:cs="TH Sarabun New"/>
                <w:b/>
                <w:bCs/>
                <w:color w:val="000000"/>
                <w:kern w:val="24"/>
                <w:sz w:val="32"/>
                <w:szCs w:val="32"/>
                <w:cs/>
              </w:rPr>
              <w:t>/</w:t>
            </w:r>
          </w:p>
        </w:tc>
      </w:tr>
    </w:tbl>
    <w:p w14:paraId="42908FF8" w14:textId="77777777" w:rsidR="004B465A" w:rsidRPr="00B96C9A" w:rsidRDefault="004B465A" w:rsidP="004B465A">
      <w:pPr>
        <w:spacing w:after="0" w:line="240" w:lineRule="auto"/>
        <w:jc w:val="thaiDistribute"/>
        <w:rPr>
          <w:b/>
          <w:bCs/>
        </w:rPr>
      </w:pPr>
    </w:p>
    <w:p w14:paraId="3EEFFE34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4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 xml:space="preserve">  เครื่องมือที่ใช้</w:t>
      </w:r>
    </w:p>
    <w:p w14:paraId="17F7D3F4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     </w:t>
      </w:r>
      <w:r w:rsidRPr="00B96C9A">
        <w:rPr>
          <w:color w:val="000000"/>
        </w:rPr>
        <w:t xml:space="preserve">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1  Xampp</w:t>
      </w:r>
    </w:p>
    <w:p w14:paraId="198B00EC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</w:t>
      </w:r>
      <w:r w:rsidRPr="00B96C9A">
        <w:rPr>
          <w:color w:val="000000"/>
        </w:rPr>
        <w:t xml:space="preserve">Xampp </w:t>
      </w:r>
      <w:r w:rsidRPr="00B96C9A">
        <w:rPr>
          <w:color w:val="000000"/>
          <w:cs/>
        </w:rPr>
        <w:t>คือ โปรแกรมที่ใช้เว็บ</w:t>
      </w:r>
      <w:proofErr w:type="spellStart"/>
      <w:r w:rsidRPr="00B96C9A">
        <w:rPr>
          <w:color w:val="000000"/>
          <w:cs/>
        </w:rPr>
        <w:t>เซิฟเวอร์</w:t>
      </w:r>
      <w:proofErr w:type="spellEnd"/>
      <w:r w:rsidRPr="00B96C9A">
        <w:rPr>
          <w:color w:val="000000"/>
          <w:cs/>
        </w:rPr>
        <w:t xml:space="preserve">เพื่อใช้ทดสอบสคริปต์ หรือเว็บไซต์ โดยที่ไม่ต้องเชื่อมต่ออินเตอร์เน็ตและไม่เสียค่าใช้จ่าย ง่ายต่อการติดตั้งและใช้งาน ซึ่งสามารถใช้ภาษา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สำหรับพัฒนาเว็บแอปพลิเคชัน</w:t>
      </w:r>
      <w:r w:rsidRPr="00B96C9A">
        <w:rPr>
          <w:color w:val="000000"/>
        </w:rPr>
        <w:t xml:space="preserve">, MySQL </w:t>
      </w:r>
      <w:r w:rsidRPr="00B96C9A">
        <w:rPr>
          <w:color w:val="000000"/>
          <w:cs/>
        </w:rPr>
        <w:t>พัฒนาฐานข้อมูล</w:t>
      </w:r>
      <w:r w:rsidRPr="00B96C9A">
        <w:rPr>
          <w:color w:val="000000"/>
        </w:rPr>
        <w:t xml:space="preserve">, Apache </w:t>
      </w:r>
      <w:r w:rsidRPr="00B96C9A">
        <w:rPr>
          <w:color w:val="000000"/>
          <w:cs/>
        </w:rPr>
        <w:t>จะทำหน้าที่เป็นเว็บเซิร์ฟเวอร์</w:t>
      </w:r>
      <w:r w:rsidRPr="00B96C9A">
        <w:rPr>
          <w:color w:val="000000"/>
        </w:rPr>
        <w:t xml:space="preserve">, Perl, OpenSSL, PHP </w:t>
      </w:r>
      <w:proofErr w:type="spellStart"/>
      <w:r w:rsidRPr="00B96C9A">
        <w:rPr>
          <w:color w:val="000000"/>
        </w:rPr>
        <w:t>My</w:t>
      </w:r>
      <w:r w:rsidR="005A45EA" w:rsidRPr="00B96C9A">
        <w:rPr>
          <w:color w:val="000000"/>
        </w:rPr>
        <w:t>A</w:t>
      </w:r>
      <w:r w:rsidRPr="00B96C9A">
        <w:rPr>
          <w:color w:val="000000"/>
        </w:rPr>
        <w:t>dmin</w:t>
      </w:r>
      <w:proofErr w:type="spellEnd"/>
      <w:r w:rsidRPr="00B96C9A">
        <w:rPr>
          <w:color w:val="000000"/>
        </w:rPr>
        <w:t xml:space="preserve"> </w:t>
      </w:r>
      <w:r w:rsidRPr="00B96C9A">
        <w:rPr>
          <w:color w:val="000000"/>
          <w:cs/>
        </w:rPr>
        <w:t xml:space="preserve">ซึ่งเป็นระบบบริหารฐานข้อมูลที่พัฒนาโดย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 xml:space="preserve">เพื่อเชื่อมต่อไปยังฐานข้อมูล สนับสนุนการทำงานของ </w:t>
      </w:r>
      <w:r w:rsidRPr="00B96C9A">
        <w:rPr>
          <w:color w:val="000000"/>
        </w:rPr>
        <w:t xml:space="preserve">MySQL </w:t>
      </w:r>
      <w:r w:rsidRPr="00B96C9A">
        <w:rPr>
          <w:color w:val="000000"/>
          <w:cs/>
        </w:rPr>
        <w:t xml:space="preserve">และ </w:t>
      </w:r>
      <w:r w:rsidRPr="00B96C9A">
        <w:rPr>
          <w:color w:val="000000"/>
        </w:rPr>
        <w:t>SQLite</w:t>
      </w:r>
    </w:p>
    <w:p w14:paraId="04AF29F1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4EE8AB9C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4F0C6E31" w14:textId="77777777" w:rsidR="004B465A" w:rsidRPr="00B96C9A" w:rsidRDefault="004B465A" w:rsidP="004B465A">
      <w:pPr>
        <w:spacing w:after="0" w:line="240" w:lineRule="auto"/>
        <w:jc w:val="thaiDistribute"/>
        <w:rPr>
          <w:color w:val="000000"/>
        </w:rPr>
      </w:pPr>
    </w:p>
    <w:p w14:paraId="2AEC2492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lastRenderedPageBreak/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2  HTML5</w:t>
      </w:r>
      <w:r w:rsidRPr="00B96C9A">
        <w:rPr>
          <w:color w:val="000000"/>
          <w:cs/>
        </w:rPr>
        <w:t xml:space="preserve"> </w:t>
      </w:r>
    </w:p>
    <w:p w14:paraId="4043B58D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Hypertext Markup Language</w:t>
      </w:r>
      <w:r w:rsidRPr="00B96C9A">
        <w:rPr>
          <w:color w:val="000000"/>
          <w:cs/>
        </w:rPr>
        <w:t>) คือภาษาพื้นฐานภาษาที่ใช้แสดงผล โดยมีแท็ก (</w:t>
      </w:r>
      <w:r w:rsidRPr="00B96C9A">
        <w:rPr>
          <w:color w:val="000000"/>
        </w:rPr>
        <w:t>Tag</w:t>
      </w:r>
      <w:r w:rsidRPr="00B96C9A">
        <w:rPr>
          <w:color w:val="000000"/>
          <w:cs/>
        </w:rPr>
        <w:t xml:space="preserve">) กำหนดคำสั่งความสามารถ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มีหน่วยงานกลางคือ </w:t>
      </w:r>
      <w:r w:rsidRPr="00B96C9A">
        <w:rPr>
          <w:color w:val="000000"/>
        </w:rPr>
        <w:t xml:space="preserve">W3C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World Wide Web Consortium</w:t>
      </w:r>
      <w:r w:rsidRPr="00B96C9A">
        <w:rPr>
          <w:color w:val="000000"/>
          <w:cs/>
        </w:rPr>
        <w:t xml:space="preserve">) คอยกำกับดูแลและพัฒนามาตรฐานของภาษา การแสดงผลของ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ถูกพัฒนาและเพิ่มความสามารถจนถึงเวอร์ชัน </w:t>
      </w:r>
      <w:r w:rsidRPr="00B96C9A">
        <w:rPr>
          <w:color w:val="000000"/>
        </w:rPr>
        <w:t xml:space="preserve">5 </w:t>
      </w:r>
      <w:r w:rsidRPr="00B96C9A">
        <w:rPr>
          <w:color w:val="000000"/>
          <w:cs/>
        </w:rPr>
        <w:t xml:space="preserve">นั่นคือ </w:t>
      </w:r>
      <w:r w:rsidRPr="00B96C9A">
        <w:rPr>
          <w:color w:val="000000"/>
        </w:rPr>
        <w:t>HTML5</w:t>
      </w:r>
      <w:r w:rsidRPr="00B96C9A">
        <w:rPr>
          <w:color w:val="000000"/>
          <w:cs/>
        </w:rPr>
        <w:t xml:space="preserve"> [1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>]</w:t>
      </w:r>
    </w:p>
    <w:p w14:paraId="0098CB20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  CSS</w:t>
      </w:r>
      <w:r w:rsidRPr="00B96C9A">
        <w:rPr>
          <w:color w:val="000000"/>
          <w:cs/>
        </w:rPr>
        <w:t xml:space="preserve"> </w:t>
      </w:r>
    </w:p>
    <w:p w14:paraId="00B5497E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</w:t>
      </w:r>
      <w:r w:rsidRPr="00B96C9A">
        <w:rPr>
          <w:color w:val="000000"/>
        </w:rPr>
        <w:t xml:space="preserve">CSS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Cascading Style Sheets</w:t>
      </w:r>
      <w:r w:rsidRPr="00B96C9A">
        <w:rPr>
          <w:color w:val="000000"/>
          <w:cs/>
        </w:rPr>
        <w:t xml:space="preserve">) เรียกอีกอย่างว่า </w:t>
      </w:r>
      <w:r w:rsidRPr="00B96C9A">
        <w:rPr>
          <w:color w:val="000000"/>
        </w:rPr>
        <w:t xml:space="preserve">Style Sheets </w:t>
      </w:r>
      <w:r w:rsidRPr="00B96C9A">
        <w:rPr>
          <w:color w:val="000000"/>
          <w:cs/>
        </w:rPr>
        <w:t xml:space="preserve">เป็นภาษาที่ออกแบบมาให้ทำงานร่วมกับ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โดยที่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จะใช้สำหรับกำหนดโครงสร้างข้อมูล ส่วน </w:t>
      </w:r>
      <w:r w:rsidRPr="00B96C9A">
        <w:rPr>
          <w:color w:val="000000"/>
        </w:rPr>
        <w:t xml:space="preserve">CSS </w:t>
      </w:r>
      <w:r w:rsidRPr="00B96C9A">
        <w:rPr>
          <w:color w:val="000000"/>
          <w:cs/>
        </w:rPr>
        <w:t>ใช้สำหรับกำหนดรูปแบบการแสดงผลของเนื้อหาในเอกสาร [</w:t>
      </w:r>
      <w:r w:rsidRPr="00B96C9A">
        <w:rPr>
          <w:color w:val="000000"/>
        </w:rPr>
        <w:t>12</w:t>
      </w:r>
      <w:r w:rsidRPr="00B96C9A">
        <w:rPr>
          <w:color w:val="000000"/>
          <w:cs/>
        </w:rPr>
        <w:t>] เช่น สีข้อความ สีพื้นหลัง ภาพพื้นหลัง ประเภทตัวอักษร และการจัดวางเนื้อหาข้อความ เพื่อให้ง่ายต่อการจัดรูปแบบในการแสดงผล</w:t>
      </w:r>
    </w:p>
    <w:p w14:paraId="45D12976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4  PHP</w:t>
      </w:r>
      <w:r w:rsidRPr="00B96C9A">
        <w:rPr>
          <w:color w:val="000000"/>
          <w:cs/>
        </w:rPr>
        <w:t xml:space="preserve"> </w:t>
      </w:r>
    </w:p>
    <w:p w14:paraId="04306C2C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(</w:t>
      </w:r>
      <w:r w:rsidRPr="00B96C9A">
        <w:rPr>
          <w:color w:val="000000"/>
        </w:rPr>
        <w:t>Personal Home Page</w:t>
      </w:r>
      <w:r w:rsidRPr="00B96C9A">
        <w:rPr>
          <w:color w:val="000000"/>
          <w:cs/>
        </w:rPr>
        <w:t xml:space="preserve">) เป็น </w:t>
      </w:r>
      <w:r w:rsidRPr="00B96C9A">
        <w:rPr>
          <w:color w:val="000000"/>
        </w:rPr>
        <w:t xml:space="preserve">Scripting Language </w:t>
      </w:r>
      <w:r w:rsidRPr="00B96C9A">
        <w:rPr>
          <w:color w:val="000000"/>
          <w:cs/>
        </w:rPr>
        <w:t xml:space="preserve">คำสั่งจะถูกเก็บอยู่ในไฟล์สคริปต์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 xml:space="preserve">ได้รับการพัฒนาและออกแบบให้สามารถสร้างเอกสารแบบ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 xml:space="preserve">โดยการแทรกหรือแก้ไขเนื้อหาอัตโนมัติ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เป็นภาษาที่ช่วยให้ผู้ใช้สร้างเว็บไซต์ที่สามารถตอบโต้กับผู้ใช้ (</w:t>
      </w:r>
      <w:r w:rsidRPr="00B96C9A">
        <w:rPr>
          <w:color w:val="000000"/>
        </w:rPr>
        <w:t>Dynamic Web Pages</w:t>
      </w:r>
      <w:r w:rsidRPr="00B96C9A">
        <w:rPr>
          <w:color w:val="000000"/>
          <w:cs/>
        </w:rPr>
        <w:t>) อย่างมีประสิทธิภาพ [</w:t>
      </w:r>
      <w:r w:rsidRPr="00B96C9A">
        <w:rPr>
          <w:color w:val="000000"/>
        </w:rPr>
        <w:t>13</w:t>
      </w:r>
      <w:r w:rsidRPr="00B96C9A">
        <w:rPr>
          <w:color w:val="000000"/>
          <w:cs/>
        </w:rPr>
        <w:t xml:space="preserve">] และมีเทคนิคใหม่มากขึ้น ความสามารถที่โดดเด่นของ </w:t>
      </w:r>
      <w:r w:rsidRPr="00B96C9A">
        <w:rPr>
          <w:color w:val="000000"/>
        </w:rPr>
        <w:t xml:space="preserve">PHP </w:t>
      </w:r>
      <w:r w:rsidRPr="00B96C9A">
        <w:rPr>
          <w:color w:val="000000"/>
          <w:cs/>
        </w:rPr>
        <w:t>อีกประการ คือ การเชื่อมต่อกับระบบฐานข้อมูล (</w:t>
      </w:r>
      <w:r w:rsidRPr="00B96C9A">
        <w:rPr>
          <w:color w:val="000000"/>
        </w:rPr>
        <w:t>Database</w:t>
      </w:r>
      <w:r w:rsidRPr="00B96C9A">
        <w:rPr>
          <w:color w:val="000000"/>
          <w:cs/>
        </w:rPr>
        <w:t>) อย่างมีประสิทธิภาพและรวดเร็ว ส่งผลให้ผู้ใช้สามารถเพิ่ม ลบ แก้ไข จัดการและการจัดเก็บข้อมูลที่สำคัญผ่านทางระบบอินเทอร์เน็ตสะดวกยิ่งขึ้น</w:t>
      </w:r>
    </w:p>
    <w:p w14:paraId="50B2861C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5  </w:t>
      </w:r>
      <w:proofErr w:type="spellStart"/>
      <w:r w:rsidRPr="00B96C9A">
        <w:rPr>
          <w:color w:val="000000"/>
        </w:rPr>
        <w:t>Javascript</w:t>
      </w:r>
      <w:proofErr w:type="spellEnd"/>
      <w:r w:rsidRPr="00B96C9A">
        <w:rPr>
          <w:color w:val="000000"/>
        </w:rPr>
        <w:t xml:space="preserve"> </w:t>
      </w:r>
    </w:p>
    <w:p w14:paraId="6BCFCDDD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   </w:t>
      </w:r>
      <w:r w:rsidRPr="00B96C9A">
        <w:rPr>
          <w:color w:val="000000"/>
        </w:rPr>
        <w:t xml:space="preserve">JavaScript </w:t>
      </w:r>
      <w:r w:rsidRPr="00B96C9A">
        <w:rPr>
          <w:color w:val="000000"/>
          <w:cs/>
        </w:rPr>
        <w:t xml:space="preserve">ออกแบบมาให้สามารถใช้ร่วมกับภาษา </w:t>
      </w:r>
      <w:r w:rsidRPr="00B96C9A">
        <w:rPr>
          <w:color w:val="000000"/>
        </w:rPr>
        <w:t xml:space="preserve">HTML </w:t>
      </w:r>
      <w:r w:rsidRPr="00B96C9A">
        <w:rPr>
          <w:color w:val="000000"/>
          <w:cs/>
        </w:rPr>
        <w:t>เพื่อพัฒนาเว็บไซต์ให้สามารถเคลื่อนไหวและตอบโต้กับผู้ใช้งานได้มากขึ้น [</w:t>
      </w:r>
      <w:r w:rsidRPr="00B96C9A">
        <w:rPr>
          <w:color w:val="000000"/>
        </w:rPr>
        <w:t>14</w:t>
      </w:r>
      <w:r w:rsidRPr="00B96C9A">
        <w:rPr>
          <w:color w:val="000000"/>
          <w:cs/>
        </w:rPr>
        <w:t>] ซึ่งจาวาสคริปต์มีคำสั่งต่าง</w:t>
      </w:r>
      <w:r w:rsidR="007C30E6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>ๆ</w:t>
      </w:r>
      <w:r w:rsidR="007C30E6" w:rsidRPr="00B96C9A">
        <w:rPr>
          <w:color w:val="000000"/>
          <w:cs/>
        </w:rPr>
        <w:t xml:space="preserve"> </w:t>
      </w:r>
      <w:r w:rsidRPr="00B96C9A">
        <w:rPr>
          <w:color w:val="000000"/>
          <w:cs/>
        </w:rPr>
        <w:t>ที่ใช้พัฒนาเว็บไซต์เพื่อให้สามารถตอบสนองกับผู้ใช้งานได้หลายรูปแบบ เช่น เมื่อผู้ใช้กดที่ปุ่ม จะสามารถสั่งให้เปิดหน้าเว็บไซต์ใหม่หรือการตรวจสอบข้อมูลขณะผู้ใช้กำลังกรอกข้อมูล เมื่อผู้ใช้ข้อมูลกรอกผิดหรือลืมกรอกจะมีการแจ้งเตือนให้แก้ไขข้อมูลและกรอกข้อมูลให้ครบ จึงส่งผลให้เว็บไซต์มีปฏิสัมพันธ์กับผู้ใช้งานมากขึ้น อีกทั้งสามารถตรวจสอบชนิดของบราวเซอร์ที่ผู้ใช้ใช้งานขณะนั้นได้ด้วย</w:t>
      </w:r>
    </w:p>
    <w:p w14:paraId="1E19947E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  <w:cs/>
        </w:rPr>
        <w:t xml:space="preserve">   </w:t>
      </w:r>
      <w:r w:rsidRPr="00B96C9A">
        <w:rPr>
          <w:color w:val="000000"/>
        </w:rPr>
        <w:t xml:space="preserve">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6  Yii Framework</w:t>
      </w:r>
      <w:r w:rsidRPr="00B96C9A">
        <w:rPr>
          <w:color w:val="000000"/>
          <w:cs/>
        </w:rPr>
        <w:t xml:space="preserve"> </w:t>
      </w:r>
    </w:p>
    <w:p w14:paraId="56626D54" w14:textId="77777777" w:rsidR="004B465A" w:rsidRPr="00B96C9A" w:rsidRDefault="004B465A" w:rsidP="2B70ABAF">
      <w:pPr>
        <w:spacing w:after="0" w:line="240" w:lineRule="auto"/>
        <w:jc w:val="thaiDistribute"/>
        <w:rPr>
          <w:color w:val="000000" w:themeColor="text1"/>
        </w:rPr>
      </w:pPr>
      <w:r w:rsidRPr="00B96C9A">
        <w:rPr>
          <w:color w:val="000000"/>
          <w:cs/>
        </w:rPr>
        <w:t xml:space="preserve">                    </w:t>
      </w:r>
      <w:r w:rsidRPr="00B96C9A">
        <w:rPr>
          <w:color w:val="000000"/>
        </w:rPr>
        <w:t xml:space="preserve">   Yii Framework </w:t>
      </w:r>
      <w:r w:rsidRPr="00B96C9A">
        <w:rPr>
          <w:color w:val="000000"/>
          <w:cs/>
        </w:rPr>
        <w:t xml:space="preserve">คือ </w:t>
      </w:r>
      <w:r w:rsidRPr="00B96C9A">
        <w:rPr>
          <w:color w:val="000000"/>
        </w:rPr>
        <w:t xml:space="preserve">PHP Framework </w:t>
      </w:r>
      <w:r w:rsidRPr="00B96C9A">
        <w:rPr>
          <w:color w:val="000000"/>
          <w:cs/>
        </w:rPr>
        <w:t xml:space="preserve">ที่มีโครงสร้างแบบ </w:t>
      </w:r>
      <w:r w:rsidRPr="00B96C9A">
        <w:rPr>
          <w:color w:val="000000"/>
        </w:rPr>
        <w:t xml:space="preserve">Model, View </w:t>
      </w:r>
      <w:r w:rsidRPr="00B96C9A">
        <w:rPr>
          <w:color w:val="000000"/>
          <w:cs/>
        </w:rPr>
        <w:t xml:space="preserve">และ </w:t>
      </w:r>
      <w:r w:rsidRPr="00B96C9A">
        <w:rPr>
          <w:color w:val="000000"/>
        </w:rPr>
        <w:t>Controller</w:t>
      </w:r>
      <w:r w:rsidRPr="00B96C9A">
        <w:rPr>
          <w:color w:val="000000"/>
          <w:cs/>
        </w:rPr>
        <w:t xml:space="preserve"> (</w:t>
      </w:r>
      <w:r w:rsidRPr="00B96C9A">
        <w:rPr>
          <w:color w:val="000000"/>
        </w:rPr>
        <w:t>MVC</w:t>
      </w:r>
      <w:r w:rsidRPr="00B96C9A">
        <w:rPr>
          <w:color w:val="000000"/>
          <w:cs/>
        </w:rPr>
        <w:t>) โดยถูกพัฒนาขึ้นมาบนพื้นฐานของ</w:t>
      </w:r>
      <w:r w:rsidRPr="00B96C9A">
        <w:rPr>
          <w:color w:val="000000"/>
        </w:rPr>
        <w:t xml:space="preserve"> Object Oriented Programming</w:t>
      </w:r>
      <w:r w:rsidRPr="00B96C9A">
        <w:rPr>
          <w:color w:val="000000"/>
          <w:cs/>
        </w:rPr>
        <w:t xml:space="preserve"> (</w:t>
      </w:r>
      <w:r w:rsidRPr="00B96C9A">
        <w:rPr>
          <w:color w:val="000000"/>
        </w:rPr>
        <w:t>OOP</w:t>
      </w:r>
      <w:r w:rsidRPr="00B96C9A">
        <w:rPr>
          <w:color w:val="000000"/>
          <w:cs/>
        </w:rPr>
        <w:t xml:space="preserve">) ที่มีจุดเด่นด้านความเร็วในการเข้าถึงมากกว่า </w:t>
      </w:r>
      <w:r w:rsidRPr="00B96C9A">
        <w:rPr>
          <w:color w:val="000000"/>
        </w:rPr>
        <w:t xml:space="preserve">PHP Framework </w:t>
      </w:r>
      <w:r w:rsidRPr="00B96C9A">
        <w:rPr>
          <w:color w:val="000000"/>
          <w:cs/>
        </w:rPr>
        <w:t>ตัวอื่น [</w:t>
      </w:r>
      <w:r w:rsidRPr="00B96C9A">
        <w:rPr>
          <w:color w:val="000000"/>
        </w:rPr>
        <w:t>15</w:t>
      </w:r>
      <w:r w:rsidRPr="00B96C9A">
        <w:rPr>
          <w:color w:val="000000"/>
          <w:cs/>
        </w:rPr>
        <w:t xml:space="preserve">] และยังมี </w:t>
      </w:r>
      <w:r w:rsidRPr="00B96C9A">
        <w:rPr>
          <w:color w:val="000000"/>
        </w:rPr>
        <w:t>Plugin</w:t>
      </w:r>
      <w:r w:rsidRPr="00B96C9A">
        <w:rPr>
          <w:color w:val="000000"/>
          <w:cs/>
        </w:rPr>
        <w:t xml:space="preserve"> ให้เลือกใช้งานอย่างหลากหลาย รวมทั้งเครื่องมือที่ช่วยในการอำนวยความสะดวกเช่น </w:t>
      </w:r>
      <w:r w:rsidRPr="00B96C9A">
        <w:rPr>
          <w:color w:val="000000"/>
        </w:rPr>
        <w:t xml:space="preserve">Gii </w:t>
      </w:r>
      <w:r w:rsidRPr="00B96C9A">
        <w:rPr>
          <w:color w:val="000000"/>
          <w:cs/>
        </w:rPr>
        <w:t xml:space="preserve">ที่สามารถสร้างโค้ดแบบอัตโนมัติ หรือเครื่องมือทางด้านความปลอดภัย </w:t>
      </w:r>
    </w:p>
    <w:p w14:paraId="19091B44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7 </w:t>
      </w:r>
      <w:r w:rsidRPr="00B96C9A">
        <w:rPr>
          <w:color w:val="000000"/>
          <w:cs/>
        </w:rPr>
        <w:t xml:space="preserve"> </w:t>
      </w:r>
      <w:r w:rsidRPr="00B96C9A">
        <w:rPr>
          <w:color w:val="000000"/>
        </w:rPr>
        <w:t>ELK Stack</w:t>
      </w:r>
      <w:r w:rsidRPr="00B96C9A">
        <w:rPr>
          <w:color w:val="000000"/>
          <w:cs/>
        </w:rPr>
        <w:t xml:space="preserve"> </w:t>
      </w:r>
    </w:p>
    <w:p w14:paraId="0D67BAD3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</w:t>
      </w:r>
      <w:r w:rsidRPr="00B96C9A">
        <w:rPr>
          <w:color w:val="000000"/>
        </w:rPr>
        <w:t>ELK Stack</w:t>
      </w:r>
      <w:r w:rsidRPr="00B96C9A">
        <w:rPr>
          <w:cs/>
        </w:rPr>
        <w:t xml:space="preserve"> ย่อมาจาก </w:t>
      </w:r>
      <w:r w:rsidRPr="00B96C9A">
        <w:t xml:space="preserve">Elastic, Logstash </w:t>
      </w:r>
      <w:r w:rsidRPr="00B96C9A">
        <w:rPr>
          <w:cs/>
        </w:rPr>
        <w:t xml:space="preserve">และ </w:t>
      </w:r>
      <w:r w:rsidRPr="00B96C9A">
        <w:t xml:space="preserve">Kibana </w:t>
      </w:r>
      <w:r w:rsidRPr="00B96C9A">
        <w:rPr>
          <w:cs/>
        </w:rPr>
        <w:t xml:space="preserve">ซึ่งเป็นเครื่องมือที่ได้รับความนิยมในการทำ </w:t>
      </w:r>
      <w:r w:rsidRPr="00B96C9A">
        <w:t xml:space="preserve">Search Engine </w:t>
      </w:r>
      <w:r w:rsidRPr="00B96C9A">
        <w:rPr>
          <w:cs/>
        </w:rPr>
        <w:t xml:space="preserve">และวิเคราห์ข้อมูลที่มีขนาดใหญ่ </w:t>
      </w:r>
      <w:r w:rsidRPr="00B96C9A">
        <w:rPr>
          <w:color w:val="000000"/>
          <w:cs/>
        </w:rPr>
        <w:t>[</w:t>
      </w:r>
      <w:r w:rsidRPr="00B96C9A">
        <w:rPr>
          <w:color w:val="000000"/>
        </w:rPr>
        <w:t>16</w:t>
      </w:r>
      <w:r w:rsidRPr="00B96C9A">
        <w:rPr>
          <w:color w:val="000000"/>
          <w:cs/>
        </w:rPr>
        <w:t>]</w:t>
      </w:r>
      <w:r w:rsidRPr="00B96C9A">
        <w:rPr>
          <w:cs/>
        </w:rPr>
        <w:t xml:space="preserve"> โดยการทำงานร่วมกันของ </w:t>
      </w:r>
      <w:r w:rsidRPr="00B96C9A">
        <w:t xml:space="preserve">ELK Stack </w:t>
      </w:r>
      <w:r w:rsidRPr="00B96C9A">
        <w:rPr>
          <w:cs/>
        </w:rPr>
        <w:t>ซึ่งมีหน้าที่ดังนี้</w:t>
      </w:r>
    </w:p>
    <w:p w14:paraId="5F76F031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noProof/>
        </w:rPr>
        <w:lastRenderedPageBreak/>
        <w:drawing>
          <wp:inline distT="0" distB="0" distL="0" distR="0" wp14:anchorId="48702FA3" wp14:editId="12E053C3">
            <wp:extent cx="5274310" cy="1417295"/>
            <wp:effectExtent l="0" t="0" r="2540" b="0"/>
            <wp:docPr id="158" name="รูปภาพ 158" descr="ผลการค้นหารูปภาพสำหรับ elk stac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ผลการค้นหารูปภาพสำหรับ elk stack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17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E962D6" w14:textId="77777777" w:rsidR="004B465A" w:rsidRPr="00B96C9A" w:rsidRDefault="004B465A" w:rsidP="004B465A">
      <w:pPr>
        <w:spacing w:after="0" w:line="240" w:lineRule="auto"/>
        <w:jc w:val="center"/>
      </w:pPr>
    </w:p>
    <w:p w14:paraId="4481A02E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4</w:t>
      </w:r>
      <w:r w:rsidRPr="00B96C9A">
        <w:rPr>
          <w:cs/>
        </w:rPr>
        <w:t xml:space="preserve">  การทำงานของ </w:t>
      </w:r>
      <w:r w:rsidRPr="00B96C9A">
        <w:t xml:space="preserve">ELK Stack </w:t>
      </w:r>
      <w:r w:rsidRPr="00B96C9A">
        <w:rPr>
          <w:cs/>
        </w:rPr>
        <w:t>[</w:t>
      </w:r>
      <w:r w:rsidRPr="00B96C9A">
        <w:t>17</w:t>
      </w:r>
      <w:r w:rsidRPr="00B96C9A">
        <w:rPr>
          <w:cs/>
        </w:rPr>
        <w:t>]</w:t>
      </w:r>
    </w:p>
    <w:p w14:paraId="3BEAE90A" w14:textId="77777777" w:rsidR="004B465A" w:rsidRPr="00B96C9A" w:rsidRDefault="004B465A" w:rsidP="004B465A">
      <w:pPr>
        <w:spacing w:after="0" w:line="240" w:lineRule="auto"/>
        <w:jc w:val="center"/>
        <w:rPr>
          <w:cs/>
        </w:rPr>
      </w:pPr>
    </w:p>
    <w:p w14:paraId="3DFB06CA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color w:val="000000"/>
          <w:cs/>
        </w:rPr>
        <w:t xml:space="preserve">                       (</w:t>
      </w:r>
      <w:r w:rsidRPr="00B96C9A">
        <w:rPr>
          <w:color w:val="000000"/>
        </w:rPr>
        <w:t>1</w:t>
      </w:r>
      <w:r w:rsidRPr="00B96C9A">
        <w:rPr>
          <w:color w:val="000000"/>
          <w:cs/>
        </w:rPr>
        <w:t xml:space="preserve">)  </w:t>
      </w:r>
      <w:r w:rsidRPr="00B96C9A">
        <w:t xml:space="preserve">Elasticsearch </w:t>
      </w:r>
      <w:r w:rsidRPr="00B96C9A">
        <w:rPr>
          <w:cs/>
        </w:rPr>
        <w:t xml:space="preserve">คือ </w:t>
      </w:r>
      <w:r w:rsidRPr="00B96C9A">
        <w:t xml:space="preserve">Distributed Data Store </w:t>
      </w:r>
      <w:r w:rsidRPr="00B96C9A">
        <w:rPr>
          <w:cs/>
        </w:rPr>
        <w:t xml:space="preserve">ตัวหนึ่งที่มีความสามารถหลักๆ คือการค้นหา (พัฒนาต่อยอดมาจาก </w:t>
      </w:r>
      <w:r w:rsidRPr="00B96C9A">
        <w:t>Lucene</w:t>
      </w:r>
      <w:r w:rsidRPr="00B96C9A">
        <w:rPr>
          <w:cs/>
        </w:rPr>
        <w:t xml:space="preserve">) แบบ </w:t>
      </w:r>
      <w:r w:rsidRPr="00B96C9A">
        <w:t xml:space="preserve">Distributed Search </w:t>
      </w:r>
      <w:r w:rsidRPr="00B96C9A">
        <w:rPr>
          <w:cs/>
        </w:rPr>
        <w:t>ที่</w:t>
      </w:r>
      <w:proofErr w:type="spellStart"/>
      <w:r w:rsidRPr="00B96C9A">
        <w:rPr>
          <w:cs/>
        </w:rPr>
        <w:t>ทุกๆ</w:t>
      </w:r>
      <w:proofErr w:type="spellEnd"/>
      <w:r w:rsidRPr="00B96C9A">
        <w:rPr>
          <w:cs/>
        </w:rPr>
        <w:t xml:space="preserve"> </w:t>
      </w:r>
      <w:proofErr w:type="spellStart"/>
      <w:r w:rsidRPr="00B96C9A">
        <w:rPr>
          <w:cs/>
        </w:rPr>
        <w:t>ฟิ</w:t>
      </w:r>
      <w:proofErr w:type="spellEnd"/>
      <w:r w:rsidRPr="00B96C9A">
        <w:rPr>
          <w:cs/>
        </w:rPr>
        <w:t xml:space="preserve">ลด์ข้อมูลที่จัดเก็บ จะถูกทำเป็น </w:t>
      </w:r>
      <w:r w:rsidRPr="00B96C9A">
        <w:t xml:space="preserve">Index </w:t>
      </w:r>
      <w:r w:rsidRPr="00B96C9A">
        <w:rPr>
          <w:cs/>
        </w:rPr>
        <w:t xml:space="preserve">ไว้ ทำให้ความเร็วในการค้นหาข้อมูลขนาดมหาศาลนั้นแทบจะเป็น </w:t>
      </w:r>
      <w:r w:rsidRPr="00B96C9A">
        <w:t>Real</w:t>
      </w:r>
      <w:r w:rsidRPr="00B96C9A">
        <w:rPr>
          <w:cs/>
        </w:rPr>
        <w:t>-</w:t>
      </w:r>
      <w:r w:rsidRPr="00B96C9A">
        <w:t xml:space="preserve">Time </w:t>
      </w:r>
      <w:r w:rsidRPr="00B96C9A">
        <w:rPr>
          <w:cs/>
        </w:rPr>
        <w:t xml:space="preserve">และการติดต่อกับส่วน </w:t>
      </w:r>
      <w:r w:rsidRPr="00B96C9A">
        <w:t xml:space="preserve">Data Store </w:t>
      </w:r>
      <w:r w:rsidRPr="00B96C9A">
        <w:rPr>
          <w:cs/>
        </w:rPr>
        <w:t xml:space="preserve">สามารถทำได้โดยผ่าน </w:t>
      </w:r>
      <w:r w:rsidRPr="00B96C9A">
        <w:t>RESTful API</w:t>
      </w:r>
      <w:r w:rsidRPr="00B96C9A">
        <w:rPr>
          <w:cs/>
        </w:rPr>
        <w:t xml:space="preserve"> (</w:t>
      </w:r>
      <w:r w:rsidRPr="00B96C9A">
        <w:t>GET, POST, PUT, DELETE</w:t>
      </w:r>
      <w:r w:rsidRPr="00B96C9A">
        <w:rPr>
          <w:cs/>
        </w:rPr>
        <w:t>) ทำให้สามารถเข้าถึงได้ง่ายและสะดวกต่อการทำไปใช้งานยิ่งขึ้น</w:t>
      </w:r>
    </w:p>
    <w:p w14:paraId="62404B4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(</w:t>
      </w:r>
      <w:r w:rsidRPr="00B96C9A">
        <w:rPr>
          <w:color w:val="000000"/>
        </w:rPr>
        <w:t>2</w:t>
      </w:r>
      <w:r w:rsidRPr="00B96C9A">
        <w:rPr>
          <w:color w:val="000000"/>
          <w:cs/>
        </w:rPr>
        <w:t xml:space="preserve">)  </w:t>
      </w:r>
      <w:r w:rsidRPr="00B96C9A">
        <w:t xml:space="preserve">Logstash </w:t>
      </w:r>
      <w:r w:rsidRPr="00B96C9A">
        <w:rPr>
          <w:cs/>
        </w:rPr>
        <w:t xml:space="preserve">เป็นเครื่องมือสำหรับรวบรวม </w:t>
      </w:r>
      <w:r w:rsidRPr="00B96C9A">
        <w:t xml:space="preserve">Log </w:t>
      </w:r>
      <w:r w:rsidRPr="00B96C9A">
        <w:rPr>
          <w:cs/>
        </w:rPr>
        <w:t xml:space="preserve">และ </w:t>
      </w:r>
      <w:r w:rsidRPr="00B96C9A">
        <w:t xml:space="preserve">Event </w:t>
      </w:r>
      <w:r w:rsidRPr="00B96C9A">
        <w:rPr>
          <w:cs/>
        </w:rPr>
        <w:t>ต่าง</w:t>
      </w:r>
      <w:r w:rsidR="007C30E6" w:rsidRPr="00B96C9A">
        <w:rPr>
          <w:cs/>
        </w:rPr>
        <w:t xml:space="preserve"> </w:t>
      </w:r>
      <w:r w:rsidRPr="00B96C9A">
        <w:rPr>
          <w:cs/>
        </w:rPr>
        <w:t xml:space="preserve">ๆ จากในเครื่อง เช่น </w:t>
      </w:r>
      <w:r w:rsidRPr="00B96C9A">
        <w:t xml:space="preserve">Log </w:t>
      </w:r>
      <w:r w:rsidRPr="00B96C9A">
        <w:rPr>
          <w:cs/>
        </w:rPr>
        <w:t xml:space="preserve">จาก </w:t>
      </w:r>
      <w:r w:rsidRPr="00B96C9A">
        <w:t>Apache</w:t>
      </w:r>
      <w:r w:rsidRPr="00B96C9A">
        <w:rPr>
          <w:cs/>
        </w:rPr>
        <w:t xml:space="preserve"> จากนั้นจะทำการกรอง และจัดเก็บข้อมูลให้อยู่ในรูปแบบเดี่ยวกัน โดยจะจัดเก็บที่ </w:t>
      </w:r>
      <w:r w:rsidRPr="00B96C9A">
        <w:t>Elasticsearch</w:t>
      </w:r>
      <w:r w:rsidRPr="00B96C9A">
        <w:rPr>
          <w:cs/>
        </w:rPr>
        <w:t xml:space="preserve"> เพื่อนำไปใช้ในการแสดงผลหรือปรับปรุ</w:t>
      </w:r>
      <w:proofErr w:type="spellStart"/>
      <w:r w:rsidRPr="00B96C9A">
        <w:rPr>
          <w:cs/>
        </w:rPr>
        <w:t>่ง</w:t>
      </w:r>
      <w:proofErr w:type="spellEnd"/>
      <w:r w:rsidRPr="00B96C9A">
        <w:rPr>
          <w:cs/>
        </w:rPr>
        <w:t>ผล</w:t>
      </w:r>
      <w:proofErr w:type="spellStart"/>
      <w:r w:rsidRPr="00B96C9A">
        <w:rPr>
          <w:cs/>
        </w:rPr>
        <w:t>ลัพท์</w:t>
      </w:r>
      <w:proofErr w:type="spellEnd"/>
      <w:r w:rsidRPr="00B96C9A">
        <w:rPr>
          <w:cs/>
        </w:rPr>
        <w:t>ในการค้นหาต่อไป</w:t>
      </w:r>
    </w:p>
    <w:p w14:paraId="579498BD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(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 xml:space="preserve">)  </w:t>
      </w:r>
      <w:r w:rsidRPr="00B96C9A">
        <w:t xml:space="preserve">Kibana </w:t>
      </w:r>
      <w:r w:rsidRPr="00B96C9A">
        <w:rPr>
          <w:cs/>
        </w:rPr>
        <w:t xml:space="preserve">เป็นเครื่องมือพัฒนามาเพื่อแสดงผลข้อมูลจาก </w:t>
      </w:r>
      <w:r w:rsidRPr="00B96C9A">
        <w:t>Elasticsearch</w:t>
      </w:r>
      <w:r w:rsidRPr="00B96C9A">
        <w:rPr>
          <w:cs/>
        </w:rPr>
        <w:t xml:space="preserve"> และ </w:t>
      </w:r>
      <w:r w:rsidRPr="00B96C9A">
        <w:t xml:space="preserve">Logstash </w:t>
      </w:r>
      <w:r w:rsidRPr="00B96C9A">
        <w:rPr>
          <w:cs/>
        </w:rPr>
        <w:t xml:space="preserve">ให้อยู่ในรูปแบบกราฟและแผนภูมิที่สวยงามดังแสดงในภาพที่ 14 อีกทั้งยังสามารถทดสอบความสามารถในการค้นข้อมูลของ </w:t>
      </w:r>
      <w:r w:rsidRPr="00B96C9A">
        <w:t xml:space="preserve">Elasticsearch </w:t>
      </w:r>
      <w:r w:rsidRPr="00B96C9A">
        <w:rPr>
          <w:cs/>
        </w:rPr>
        <w:t>ได้ผ่านทางเครื่องมือนักพัฒนา</w:t>
      </w:r>
    </w:p>
    <w:p w14:paraId="7AB48278" w14:textId="77777777" w:rsidR="004B465A" w:rsidRPr="00B96C9A" w:rsidRDefault="004B465A" w:rsidP="004B465A">
      <w:pPr>
        <w:spacing w:after="0" w:line="240" w:lineRule="auto"/>
      </w:pPr>
    </w:p>
    <w:p w14:paraId="79FE2070" w14:textId="77777777" w:rsidR="004B465A" w:rsidRPr="00B96C9A" w:rsidRDefault="004B465A" w:rsidP="004B465A">
      <w:pPr>
        <w:spacing w:after="0" w:line="240" w:lineRule="auto"/>
      </w:pPr>
      <w:r w:rsidRPr="00B96C9A">
        <w:rPr>
          <w:noProof/>
        </w:rPr>
        <w:drawing>
          <wp:inline distT="0" distB="0" distL="0" distR="0" wp14:anchorId="42FA279F" wp14:editId="11CED90E">
            <wp:extent cx="5274310" cy="2834063"/>
            <wp:effectExtent l="0" t="0" r="2540" b="4445"/>
            <wp:docPr id="159" name="รูปภาพ 159" descr="ผลการค้นหารูปภาพสำหรับ Kiban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ผลการค้นหารูปภาพสำหรับ Kibana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34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cs/>
        </w:rPr>
        <w:t xml:space="preserve"> </w:t>
      </w:r>
    </w:p>
    <w:p w14:paraId="252F69CA" w14:textId="77777777" w:rsidR="004B465A" w:rsidRPr="00B96C9A" w:rsidRDefault="004B465A" w:rsidP="004B465A">
      <w:pPr>
        <w:spacing w:after="0" w:line="240" w:lineRule="auto"/>
      </w:pPr>
    </w:p>
    <w:p w14:paraId="26FA4306" w14:textId="77777777" w:rsidR="004B465A" w:rsidRPr="00B96C9A" w:rsidRDefault="004B465A" w:rsidP="004B465A">
      <w:pPr>
        <w:spacing w:after="0" w:line="240" w:lineRule="auto"/>
        <w:jc w:val="center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5</w:t>
      </w:r>
      <w:r w:rsidRPr="00B96C9A">
        <w:rPr>
          <w:cs/>
        </w:rPr>
        <w:t xml:space="preserve">  ตัวอย่าง </w:t>
      </w:r>
      <w:r w:rsidRPr="00B96C9A">
        <w:t xml:space="preserve">User Interface </w:t>
      </w:r>
      <w:r w:rsidRPr="00B96C9A">
        <w:rPr>
          <w:cs/>
        </w:rPr>
        <w:t xml:space="preserve">ของ </w:t>
      </w:r>
      <w:r w:rsidRPr="00B96C9A">
        <w:t>Kibana</w:t>
      </w:r>
    </w:p>
    <w:p w14:paraId="69EA1272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lastRenderedPageBreak/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8 </w:t>
      </w:r>
      <w:r w:rsidRPr="00B96C9A">
        <w:rPr>
          <w:color w:val="000000"/>
          <w:cs/>
        </w:rPr>
        <w:t xml:space="preserve"> </w:t>
      </w:r>
      <w:r w:rsidRPr="00B96C9A">
        <w:rPr>
          <w:rFonts w:eastAsia="Cordia New"/>
        </w:rPr>
        <w:t>MySQL Workbench</w:t>
      </w:r>
      <w:r w:rsidRPr="00B96C9A">
        <w:rPr>
          <w:color w:val="000000"/>
          <w:cs/>
        </w:rPr>
        <w:t xml:space="preserve"> </w:t>
      </w:r>
    </w:p>
    <w:p w14:paraId="53D29460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</w:t>
      </w:r>
      <w:r w:rsidRPr="00B96C9A">
        <w:rPr>
          <w:rFonts w:eastAsia="Cordia New"/>
        </w:rPr>
        <w:t xml:space="preserve">MySQL Workbench </w:t>
      </w:r>
      <w:r w:rsidRPr="00B96C9A">
        <w:rPr>
          <w:rFonts w:eastAsia="Cordia New"/>
          <w:cs/>
        </w:rPr>
        <w:t xml:space="preserve">เป็น </w:t>
      </w:r>
      <w:r w:rsidRPr="00B96C9A">
        <w:rPr>
          <w:rFonts w:eastAsia="Cordia New"/>
        </w:rPr>
        <w:t xml:space="preserve">Tool </w:t>
      </w:r>
      <w:r w:rsidRPr="00B96C9A">
        <w:rPr>
          <w:rFonts w:eastAsia="Cordia New"/>
          <w:cs/>
        </w:rPr>
        <w:t xml:space="preserve">หรือเครื่องมือที่ใช้สำหรับ จัดการฐานข้อมูล </w:t>
      </w:r>
      <w:r w:rsidRPr="00B96C9A">
        <w:rPr>
          <w:rFonts w:eastAsia="Cordia New"/>
        </w:rPr>
        <w:t xml:space="preserve">MySQL Server </w:t>
      </w:r>
      <w:r w:rsidRPr="00B96C9A">
        <w:rPr>
          <w:rFonts w:eastAsia="Cordia New"/>
          <w:cs/>
        </w:rPr>
        <w:t xml:space="preserve">ของค่าย </w:t>
      </w:r>
      <w:r w:rsidRPr="00B96C9A">
        <w:rPr>
          <w:rFonts w:eastAsia="Cordia New"/>
        </w:rPr>
        <w:t xml:space="preserve">MySQL </w:t>
      </w:r>
      <w:r w:rsidRPr="00B96C9A">
        <w:rPr>
          <w:rFonts w:eastAsia="Cordia New"/>
          <w:cs/>
        </w:rPr>
        <w:t xml:space="preserve">ที่สามารถดาวนโหลดใช้งานได้ฟรี ซึ่งประกอบด้วยฟีเจอร์หลัก ๆ </w:t>
      </w:r>
      <w:r w:rsidRPr="00B96C9A">
        <w:rPr>
          <w:rFonts w:eastAsia="Cordia New"/>
        </w:rPr>
        <w:t xml:space="preserve">3 </w:t>
      </w:r>
      <w:r w:rsidRPr="00B96C9A">
        <w:rPr>
          <w:rFonts w:eastAsia="Cordia New"/>
          <w:cs/>
        </w:rPr>
        <w:t xml:space="preserve">ตัวด้วยกันคือ </w:t>
      </w:r>
      <w:r w:rsidRPr="00B96C9A">
        <w:rPr>
          <w:rFonts w:eastAsia="Cordia New"/>
        </w:rPr>
        <w:t xml:space="preserve">SQL Development, Data Modeling </w:t>
      </w:r>
      <w:r w:rsidRPr="00B96C9A">
        <w:rPr>
          <w:rFonts w:eastAsia="Cordia New"/>
          <w:cs/>
        </w:rPr>
        <w:t xml:space="preserve">และ </w:t>
      </w:r>
      <w:r w:rsidRPr="00B96C9A">
        <w:rPr>
          <w:rFonts w:eastAsia="Cordia New"/>
        </w:rPr>
        <w:t xml:space="preserve">Server Administration </w:t>
      </w:r>
      <w:r w:rsidRPr="00B96C9A">
        <w:rPr>
          <w:rFonts w:eastAsia="Cordia New"/>
          <w:cs/>
        </w:rPr>
        <w:t xml:space="preserve">ความสามารถ </w:t>
      </w:r>
      <w:r w:rsidRPr="00B96C9A">
        <w:rPr>
          <w:rFonts w:eastAsia="Cordia New"/>
        </w:rPr>
        <w:t>MySQL Workbench</w:t>
      </w:r>
      <w:r w:rsidRPr="00B96C9A">
        <w:rPr>
          <w:rFonts w:eastAsia="Cordia New"/>
          <w:cs/>
        </w:rPr>
        <w:t xml:space="preserve"> ค่อนข้างสูงและสามารถทำงานได้เร็ว รวมทั้งยังสามารถออกแบบ </w:t>
      </w:r>
      <w:r w:rsidRPr="00B96C9A">
        <w:rPr>
          <w:rFonts w:eastAsia="Cordia New"/>
        </w:rPr>
        <w:t>Data Model, EER Model</w:t>
      </w:r>
      <w:r w:rsidRPr="00B96C9A">
        <w:rPr>
          <w:color w:val="000000"/>
          <w:cs/>
        </w:rPr>
        <w:t xml:space="preserve"> [</w:t>
      </w:r>
      <w:r w:rsidRPr="00B96C9A">
        <w:rPr>
          <w:color w:val="000000"/>
        </w:rPr>
        <w:t>18</w:t>
      </w:r>
      <w:r w:rsidRPr="00B96C9A">
        <w:rPr>
          <w:color w:val="000000"/>
          <w:cs/>
        </w:rPr>
        <w:t>]</w:t>
      </w:r>
    </w:p>
    <w:p w14:paraId="50931578" w14:textId="77777777" w:rsidR="004B465A" w:rsidRPr="00B96C9A" w:rsidRDefault="004B465A" w:rsidP="004B465A">
      <w:pPr>
        <w:spacing w:after="0" w:line="240" w:lineRule="auto"/>
      </w:pPr>
      <w:r w:rsidRPr="00B96C9A">
        <w:rPr>
          <w:color w:val="000000"/>
        </w:rPr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9  PHPStorm</w:t>
      </w:r>
    </w:p>
    <w:p w14:paraId="35AB7A54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</w:t>
      </w:r>
      <w:r w:rsidRPr="00B96C9A">
        <w:t xml:space="preserve">PHPStorm </w:t>
      </w:r>
      <w:r w:rsidRPr="00B96C9A">
        <w:rPr>
          <w:cs/>
        </w:rPr>
        <w:t xml:space="preserve">คือเครื่องมือที่เรียกว่า </w:t>
      </w:r>
      <w:r w:rsidRPr="00B96C9A">
        <w:t>Integrated Development Environment</w:t>
      </w:r>
      <w:r w:rsidRPr="00B96C9A">
        <w:rPr>
          <w:cs/>
        </w:rPr>
        <w:t xml:space="preserve"> (</w:t>
      </w:r>
      <w:r w:rsidRPr="00B96C9A">
        <w:t>IDE</w:t>
      </w:r>
      <w:r w:rsidRPr="00B96C9A">
        <w:rPr>
          <w:cs/>
        </w:rPr>
        <w:t xml:space="preserve">) ที่พัฒนามาเพื่อช่วยในการพัฒนาโปรแกรม </w:t>
      </w:r>
      <w:r w:rsidRPr="00B96C9A">
        <w:t xml:space="preserve">PHP </w:t>
      </w:r>
      <w:r w:rsidRPr="00B96C9A">
        <w:rPr>
          <w:cs/>
        </w:rPr>
        <w:t>เป็นหลัก [</w:t>
      </w:r>
      <w:r w:rsidRPr="00B96C9A">
        <w:t>19</w:t>
      </w:r>
      <w:r w:rsidRPr="00B96C9A">
        <w:rPr>
          <w:cs/>
        </w:rPr>
        <w:t xml:space="preserve">] และมีส่วนเสริมที่คอยอำนวยความสะดวกให้แก่นักพัฒนาอย่างครบครัน ไม่ว่าจะเป็นการทำ </w:t>
      </w:r>
      <w:r w:rsidRPr="00B96C9A">
        <w:t xml:space="preserve">Debugging </w:t>
      </w:r>
      <w:r w:rsidRPr="00B96C9A">
        <w:rPr>
          <w:cs/>
        </w:rPr>
        <w:t xml:space="preserve">การใช้งาน </w:t>
      </w:r>
      <w:r w:rsidRPr="00B96C9A">
        <w:t xml:space="preserve">Version Control </w:t>
      </w:r>
      <w:r w:rsidRPr="00B96C9A">
        <w:rPr>
          <w:cs/>
        </w:rPr>
        <w:t xml:space="preserve">หรือการเชื่อมต่อกับ </w:t>
      </w:r>
      <w:r w:rsidRPr="00B96C9A">
        <w:t>Sever</w:t>
      </w:r>
      <w:r w:rsidRPr="00B96C9A">
        <w:rPr>
          <w:cs/>
        </w:rPr>
        <w:t xml:space="preserve"> เพื่อทำการจัดการฐานข้อมูลก็สามารถที่จะทำได้ผ่าน </w:t>
      </w:r>
      <w:r w:rsidRPr="00B96C9A">
        <w:rPr>
          <w:rStyle w:val="af2"/>
        </w:rPr>
        <w:t>PHPStorm</w:t>
      </w:r>
      <w:r w:rsidRPr="00B96C9A">
        <w:rPr>
          <w:rStyle w:val="af2"/>
          <w:cs/>
        </w:rPr>
        <w:t xml:space="preserve"> เช่นกัน</w:t>
      </w:r>
    </w:p>
    <w:p w14:paraId="0E80CB46" w14:textId="77777777" w:rsidR="004B465A" w:rsidRPr="00B96C9A" w:rsidRDefault="004B465A" w:rsidP="2B70ABAF">
      <w:pPr>
        <w:spacing w:after="0" w:line="240" w:lineRule="auto"/>
        <w:rPr>
          <w:color w:val="000000" w:themeColor="text1"/>
        </w:rPr>
      </w:pPr>
      <w:r w:rsidRPr="00B96C9A">
        <w:rPr>
          <w:color w:val="000000"/>
        </w:rPr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10  Yii Migration</w:t>
      </w:r>
    </w:p>
    <w:p w14:paraId="7E02FF56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 </w:t>
      </w:r>
      <w:r w:rsidRPr="00B96C9A">
        <w:rPr>
          <w:color w:val="000000"/>
        </w:rPr>
        <w:t xml:space="preserve">Yii Migration </w:t>
      </w:r>
      <w:r w:rsidRPr="00B96C9A">
        <w:rPr>
          <w:color w:val="000000"/>
          <w:cs/>
        </w:rPr>
        <w:t xml:space="preserve">คือการสร้าง </w:t>
      </w:r>
      <w:r w:rsidRPr="00B96C9A">
        <w:rPr>
          <w:color w:val="000000"/>
        </w:rPr>
        <w:t xml:space="preserve">Versioning </w:t>
      </w:r>
      <w:r w:rsidRPr="00B96C9A">
        <w:rPr>
          <w:color w:val="000000"/>
          <w:cs/>
        </w:rPr>
        <w:t>[</w:t>
      </w:r>
      <w:r w:rsidRPr="00B96C9A">
        <w:rPr>
          <w:color w:val="000000"/>
        </w:rPr>
        <w:t>20</w:t>
      </w:r>
      <w:r w:rsidRPr="00B96C9A">
        <w:rPr>
          <w:color w:val="000000"/>
          <w:cs/>
        </w:rPr>
        <w:t xml:space="preserve">] ของการทำงานกับฐานข้อมูล เพื่อให้สามารถติดตามการทำงาน การแก้ไข และที่มาที่ไปของตารางได้จากการใช้งานร่วมกับ </w:t>
      </w:r>
      <w:r w:rsidRPr="00B96C9A">
        <w:rPr>
          <w:color w:val="000000"/>
        </w:rPr>
        <w:t>Version Control</w:t>
      </w:r>
      <w:r w:rsidRPr="00B96C9A">
        <w:rPr>
          <w:color w:val="000000"/>
          <w:cs/>
        </w:rPr>
        <w:t xml:space="preserve"> เช่น </w:t>
      </w:r>
      <w:r w:rsidRPr="00B96C9A">
        <w:rPr>
          <w:color w:val="000000"/>
        </w:rPr>
        <w:t xml:space="preserve">Git </w:t>
      </w:r>
      <w:r w:rsidRPr="00B96C9A">
        <w:rPr>
          <w:cs/>
        </w:rPr>
        <w:t xml:space="preserve">ซึ่งสำคัญมากในการทำงานร่วมกันเป็นทีม และยังสามารถทำให้สามารถ </w:t>
      </w:r>
      <w:r w:rsidRPr="00B96C9A">
        <w:t xml:space="preserve">Deploy </w:t>
      </w:r>
      <w:r w:rsidR="00775E63" w:rsidRPr="00B96C9A">
        <w:rPr>
          <w:cs/>
        </w:rPr>
        <w:t>โครงงาน</w:t>
      </w:r>
      <w:r w:rsidRPr="00B96C9A">
        <w:rPr>
          <w:cs/>
        </w:rPr>
        <w:t xml:space="preserve">ไปยังเครื่อง </w:t>
      </w:r>
      <w:r w:rsidRPr="00B96C9A">
        <w:t xml:space="preserve">Production </w:t>
      </w:r>
      <w:r w:rsidRPr="00B96C9A">
        <w:rPr>
          <w:cs/>
        </w:rPr>
        <w:t xml:space="preserve">แบบอัตโนมัติโดยที่ไม่ต้องทำการแก้ไขฐานข้อมูลแบบ </w:t>
      </w:r>
      <w:r w:rsidRPr="00B96C9A">
        <w:t xml:space="preserve">Manual </w:t>
      </w:r>
      <w:r w:rsidRPr="00B96C9A">
        <w:rPr>
          <w:cs/>
        </w:rPr>
        <w:t>และยังสามารถย้อนกลับการทำงานไปยังตารางก่อนหน้าได้ ในกรณีที่เกิดข้อผิดพลาดกับระบบ</w:t>
      </w:r>
    </w:p>
    <w:p w14:paraId="540A8E50" w14:textId="77777777" w:rsidR="004B465A" w:rsidRPr="00B96C9A" w:rsidRDefault="004B465A" w:rsidP="004B465A">
      <w:pPr>
        <w:spacing w:after="0" w:line="240" w:lineRule="auto"/>
      </w:pPr>
      <w:r w:rsidRPr="00B96C9A">
        <w:rPr>
          <w:color w:val="000000"/>
        </w:rPr>
        <w:t xml:space="preserve">              4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>3</w:t>
      </w:r>
      <w:r w:rsidRPr="00B96C9A">
        <w:rPr>
          <w:color w:val="000000"/>
          <w:cs/>
        </w:rPr>
        <w:t>.</w:t>
      </w:r>
      <w:r w:rsidRPr="00B96C9A">
        <w:rPr>
          <w:color w:val="000000"/>
        </w:rPr>
        <w:t xml:space="preserve">11  </w:t>
      </w:r>
      <w:r w:rsidRPr="00B96C9A">
        <w:t>Deployer</w:t>
      </w:r>
    </w:p>
    <w:p w14:paraId="34026782" w14:textId="77777777" w:rsidR="004B465A" w:rsidRPr="00B96C9A" w:rsidRDefault="004B465A" w:rsidP="004B465A">
      <w:pPr>
        <w:spacing w:after="0" w:line="240" w:lineRule="auto"/>
        <w:jc w:val="thaiDistribute"/>
      </w:pPr>
      <w:r w:rsidRPr="00B96C9A">
        <w:rPr>
          <w:color w:val="000000"/>
          <w:cs/>
        </w:rPr>
        <w:t xml:space="preserve">                        </w:t>
      </w:r>
      <w:r w:rsidRPr="00B96C9A">
        <w:t xml:space="preserve">Deployer </w:t>
      </w:r>
      <w:r w:rsidRPr="00B96C9A">
        <w:rPr>
          <w:cs/>
        </w:rPr>
        <w:t xml:space="preserve">คือเครื่องมือสำหรับ </w:t>
      </w:r>
      <w:r w:rsidRPr="00B96C9A">
        <w:t xml:space="preserve">Deploy </w:t>
      </w:r>
      <w:r w:rsidR="00775E63" w:rsidRPr="00B96C9A">
        <w:rPr>
          <w:cs/>
        </w:rPr>
        <w:t>โครงงาน</w:t>
      </w:r>
      <w:r w:rsidRPr="00B96C9A">
        <w:rPr>
          <w:cs/>
        </w:rPr>
        <w:t xml:space="preserve">ขึ้นไปยัง </w:t>
      </w:r>
      <w:r w:rsidRPr="00B96C9A">
        <w:t xml:space="preserve">Server </w:t>
      </w:r>
      <w:r w:rsidRPr="00B96C9A">
        <w:rPr>
          <w:cs/>
        </w:rPr>
        <w:t xml:space="preserve">และจัดการการตั้งค่า รวมไปถึงอัพเดทส่วนเสริมและทรัพยากรณ์ระบบให้พร้อมใช้งานแบบอัตโนมัติตามที่ได้ตั้งค่าไว้ ซึ่งรวดเร็วและสะดวกด้วยการใช้งานคำสั่งเพียงบรรทัดเดียว นอกจากนี้หากเกิดข้อผิดพลาดจากการ </w:t>
      </w:r>
      <w:r w:rsidRPr="00B96C9A">
        <w:t xml:space="preserve">Deploy </w:t>
      </w:r>
      <w:r w:rsidRPr="00B96C9A">
        <w:rPr>
          <w:cs/>
        </w:rPr>
        <w:t xml:space="preserve">หรือจาก </w:t>
      </w:r>
      <w:r w:rsidRPr="00B96C9A">
        <w:t xml:space="preserve">Code </w:t>
      </w:r>
      <w:r w:rsidRPr="00B96C9A">
        <w:rPr>
          <w:cs/>
        </w:rPr>
        <w:t xml:space="preserve">ยังสามารถใช้คำสั่ง </w:t>
      </w:r>
      <w:r w:rsidRPr="00B96C9A">
        <w:t xml:space="preserve">Rollback </w:t>
      </w:r>
      <w:r w:rsidRPr="00B96C9A">
        <w:rPr>
          <w:cs/>
        </w:rPr>
        <w:t>เพื่อกลับไปยัง</w:t>
      </w:r>
      <w:r w:rsidR="008252BD" w:rsidRPr="00B96C9A">
        <w:rPr>
          <w:cs/>
        </w:rPr>
        <w:t>เวอร์ชัน</w:t>
      </w:r>
      <w:r w:rsidRPr="00B96C9A">
        <w:rPr>
          <w:cs/>
        </w:rPr>
        <w:t xml:space="preserve">ก่อนหน้าซึ่งยังไม่มีข้อผิดพลาดเกิดขึ้นได้ ซึ่งการที่สามารถทำการ </w:t>
      </w:r>
      <w:r w:rsidRPr="00B96C9A">
        <w:t xml:space="preserve">Deploy </w:t>
      </w:r>
      <w:r w:rsidR="00775E63" w:rsidRPr="00B96C9A">
        <w:rPr>
          <w:cs/>
        </w:rPr>
        <w:t>โครงงาน</w:t>
      </w:r>
      <w:r w:rsidRPr="00B96C9A">
        <w:rPr>
          <w:cs/>
        </w:rPr>
        <w:t>ได้อย่างสมำเสมอ จะทำให้ไม่เกิดปัญหาที่เกิดจากทรัพยากรบนเครื่องที่ใช้งานจริง ไม่สอด</w:t>
      </w:r>
      <w:proofErr w:type="spellStart"/>
      <w:r w:rsidRPr="00B96C9A">
        <w:rPr>
          <w:cs/>
        </w:rPr>
        <w:t>คร</w:t>
      </w:r>
      <w:proofErr w:type="spellEnd"/>
      <w:r w:rsidRPr="00B96C9A">
        <w:rPr>
          <w:cs/>
        </w:rPr>
        <w:t>้องกับเครื่องที่ใช้พัฒนา ซึ่งมักเกิดขึ้นในช่วงท้ายของการพัฒนาซอฟต์แวร์</w:t>
      </w:r>
    </w:p>
    <w:p w14:paraId="5B49B4E6" w14:textId="77777777" w:rsidR="004B465A" w:rsidRPr="00B96C9A" w:rsidRDefault="004B465A" w:rsidP="004B465A">
      <w:pPr>
        <w:spacing w:after="0" w:line="240" w:lineRule="auto"/>
      </w:pPr>
    </w:p>
    <w:p w14:paraId="35ADD11E" w14:textId="77777777" w:rsidR="004B465A" w:rsidRPr="00B96C9A" w:rsidRDefault="004B465A" w:rsidP="004B465A">
      <w:pPr>
        <w:spacing w:after="0" w:line="240" w:lineRule="auto"/>
        <w:jc w:val="center"/>
        <w:rPr>
          <w:cs/>
        </w:rPr>
      </w:pPr>
      <w:r w:rsidRPr="00B96C9A">
        <w:rPr>
          <w:noProof/>
        </w:rPr>
        <w:drawing>
          <wp:inline distT="0" distB="0" distL="0" distR="0" wp14:anchorId="47699CD7" wp14:editId="39B2CB22">
            <wp:extent cx="3492197" cy="2000885"/>
            <wp:effectExtent l="0" t="0" r="0" b="0"/>
            <wp:docPr id="160" name="รูปภาพ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505845" cy="2008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3C4583" w14:textId="77777777" w:rsidR="004B465A" w:rsidRPr="00B96C9A" w:rsidRDefault="004B465A" w:rsidP="004B465A">
      <w:pPr>
        <w:spacing w:after="0" w:line="240" w:lineRule="auto"/>
      </w:pPr>
    </w:p>
    <w:p w14:paraId="6B4395B8" w14:textId="77777777" w:rsidR="004B465A" w:rsidRPr="00B96C9A" w:rsidRDefault="004B465A" w:rsidP="004B465A">
      <w:pPr>
        <w:spacing w:after="0" w:line="240" w:lineRule="auto"/>
        <w:jc w:val="center"/>
      </w:pPr>
      <w:r w:rsidRPr="00B96C9A">
        <w:rPr>
          <w:b/>
          <w:bCs/>
          <w:cs/>
        </w:rPr>
        <w:t>ภาพที่ 16</w:t>
      </w:r>
      <w:r w:rsidRPr="00B96C9A">
        <w:rPr>
          <w:cs/>
        </w:rPr>
        <w:t xml:space="preserve">  ตัวอย่างการใช้งาน </w:t>
      </w:r>
      <w:r w:rsidRPr="00B96C9A">
        <w:t>Deployer</w:t>
      </w:r>
    </w:p>
    <w:p w14:paraId="1AD39999" w14:textId="77777777" w:rsidR="004B465A" w:rsidRPr="00B96C9A" w:rsidRDefault="004B465A" w:rsidP="2B70ABAF">
      <w:pPr>
        <w:spacing w:after="0" w:line="240" w:lineRule="auto"/>
        <w:rPr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lastRenderedPageBreak/>
        <w:t xml:space="preserve">5.    </w:t>
      </w:r>
      <w:r w:rsidRPr="00B96C9A">
        <w:rPr>
          <w:rStyle w:val="fontstyle01"/>
          <w:cs/>
        </w:rPr>
        <w:t>วิธีดำเนินการวิจัย</w:t>
      </w:r>
    </w:p>
    <w:p w14:paraId="42B84FD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1  </w:t>
      </w:r>
      <w:r w:rsidRPr="00B96C9A">
        <w:rPr>
          <w:rFonts w:eastAsia="Cordia New"/>
          <w:cs/>
        </w:rPr>
        <w:t>วิเคราะห์ปัญหาและความต้องการ</w:t>
      </w:r>
    </w:p>
    <w:p w14:paraId="33DB82A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ทำการวิเคราะห์ปัญหาของระบบเดิมโดยการสอบถามจากเจ้าหน้าที่ที่เกี่ยวข้อง และศึกษาเอกสารโครงงานและตัวโปรแกรมของระบบเดิมพบว่าความต้องการของระบบสามารถแบ่งออกเป็น 2 ส่วนได้แก่</w:t>
      </w:r>
    </w:p>
    <w:p w14:paraId="072F5C0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ส่วนแรก เป็นส่วนของระบบที่ปรึกษา ซึ่งระบบเดิมยังคงใช้กระดาษเป็นหลัก ซึ่งไม่สอดคล้องกับนโยบายของ</w:t>
      </w:r>
      <w:r w:rsidRPr="00B96C9A">
        <w:rPr>
          <w:cs/>
        </w:rPr>
        <w:t>ภาควิชาที่มุ่งเน้นการนำสำนักงานอิเล็กทรอนิกส์ (</w:t>
      </w:r>
      <w:r w:rsidRPr="00B96C9A">
        <w:t>E</w:t>
      </w:r>
      <w:r w:rsidRPr="00B96C9A">
        <w:rPr>
          <w:cs/>
        </w:rPr>
        <w:t>-</w:t>
      </w:r>
      <w:r w:rsidRPr="00B96C9A">
        <w:t>Office</w:t>
      </w:r>
      <w:r w:rsidRPr="00B96C9A">
        <w:rPr>
          <w:cs/>
        </w:rPr>
        <w:t>) ซึ่งใช้ระบบดิจิทัลเข้ามาทดแทนระบบเอกสารแบบเดิม</w:t>
      </w:r>
      <w:r w:rsidRPr="00B96C9A">
        <w:rPr>
          <w:rFonts w:eastAsia="Cordia New"/>
          <w:cs/>
        </w:rPr>
        <w:t xml:space="preserve"> เพื่อลดการใช้งานกระดาษ (</w:t>
      </w:r>
      <w:r w:rsidRPr="00B96C9A">
        <w:rPr>
          <w:rFonts w:eastAsia="Cordia New"/>
        </w:rPr>
        <w:t>Paperless</w:t>
      </w:r>
      <w:r w:rsidRPr="00B96C9A">
        <w:rPr>
          <w:rFonts w:eastAsia="Cordia New"/>
          <w:cs/>
        </w:rPr>
        <w:t>) จากปัญหานี้ทางผู้จัดทำเห็นควรที่จะเพิ่มความสามารถในการยื่นคำร้อง เพิ่ม และจัดการที่ปรึกษาผ่านทางเว็บไซต์</w:t>
      </w:r>
    </w:p>
    <w:p w14:paraId="3EEAC7A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ส่วนสอง การค้นหาที่ไม่สามารถค้นหาโครงงานได้ตรงตามความต้องการเพราะมีขอบเขตคือสามารถค้นหาได้จาก สาขาวิชา ปีการศึกษา ภาคการเรียนรหัสโครงงาน ชื่อโครงงาน ชื่ออาจารย์ที่ปรึกษาและเนื้อหาของโครงงานบางส่วน โดยสามารถค้นหาได้จากคำที่ตรงกันเท่านั้น จากปัญหานี้ทางผู้จัดทำเห็นควรที่จะเพิ่มความสามารถในการค้นเอกสารด้วยการค้นหาจากแท็ก (</w:t>
      </w:r>
      <w:r w:rsidRPr="00B96C9A">
        <w:rPr>
          <w:rFonts w:eastAsia="Cordia New"/>
        </w:rPr>
        <w:t>Tag</w:t>
      </w:r>
      <w:r w:rsidRPr="00B96C9A">
        <w:rPr>
          <w:rFonts w:eastAsia="Cordia New"/>
          <w:cs/>
        </w:rPr>
        <w:t>) ที่สามารถแนะนำผู้ใช้โดยอัตโนมัติจากเนื้อหาของเอกสารโครงงาน และปรับปรุ</w:t>
      </w:r>
      <w:proofErr w:type="spellStart"/>
      <w:r w:rsidRPr="00B96C9A">
        <w:rPr>
          <w:rFonts w:eastAsia="Cordia New"/>
          <w:cs/>
        </w:rPr>
        <w:t>่ง</w:t>
      </w:r>
      <w:proofErr w:type="spellEnd"/>
      <w:r w:rsidRPr="00B96C9A">
        <w:rPr>
          <w:rFonts w:eastAsia="Cordia New"/>
          <w:cs/>
        </w:rPr>
        <w:t>การค้นหาให้มีประสิทธิภาพและความแม่นยำมากกว่าการค้นหาแบบเดิม</w:t>
      </w:r>
    </w:p>
    <w:p w14:paraId="4FF9E0E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2 </w:t>
      </w:r>
      <w:r w:rsidRPr="00B96C9A">
        <w:rPr>
          <w:rFonts w:eastAsia="Cordia New"/>
          <w:cs/>
        </w:rPr>
        <w:t xml:space="preserve"> ค้นคว้า ศึกษาทฤษฎี และงานวิจัยที่เกี่ยวข้อง</w:t>
      </w:r>
    </w:p>
    <w:p w14:paraId="4034ECB5" w14:textId="77777777" w:rsidR="004B465A" w:rsidRPr="00B96C9A" w:rsidRDefault="004B465A" w:rsidP="004B465A">
      <w:pPr>
        <w:spacing w:after="0" w:line="240" w:lineRule="auto"/>
        <w:jc w:val="thaiDistribute"/>
        <w:rPr>
          <w:spacing w:val="-4"/>
        </w:rPr>
      </w:pPr>
      <w:r w:rsidRPr="00B96C9A">
        <w:rPr>
          <w:spacing w:val="-4"/>
          <w:cs/>
        </w:rPr>
        <w:t xml:space="preserve">                ค้นหาเว็บไซต์ที่มีรวบรวมงานวิจัยและการค้นหา ที่มีรูปแบบคล้ายคลึงกัน ได้แก่ </w:t>
      </w:r>
      <w:r w:rsidRPr="00B96C9A">
        <w:rPr>
          <w:spacing w:val="-4"/>
        </w:rPr>
        <w:t>Elasticsearch Hbase,</w:t>
      </w:r>
      <w:r w:rsidRPr="00B96C9A">
        <w:rPr>
          <w:cs/>
        </w:rPr>
        <w:t xml:space="preserve"> </w:t>
      </w:r>
      <w:r w:rsidRPr="00B96C9A">
        <w:rPr>
          <w:spacing w:val="-4"/>
        </w:rPr>
        <w:t>Kibana</w:t>
      </w:r>
      <w:r w:rsidRPr="00B96C9A">
        <w:rPr>
          <w:spacing w:val="-4"/>
          <w:cs/>
        </w:rPr>
        <w:t xml:space="preserve"> และเว็บไซต์ </w:t>
      </w:r>
      <w:r w:rsidRPr="00B96C9A">
        <w:rPr>
          <w:spacing w:val="-4"/>
        </w:rPr>
        <w:t>www</w:t>
      </w:r>
      <w:r w:rsidRPr="00B96C9A">
        <w:rPr>
          <w:cs/>
        </w:rPr>
        <w:t>.</w:t>
      </w:r>
      <w:r w:rsidRPr="00B96C9A">
        <w:rPr>
          <w:spacing w:val="-4"/>
        </w:rPr>
        <w:t>google</w:t>
      </w:r>
      <w:r w:rsidRPr="00B96C9A">
        <w:rPr>
          <w:cs/>
        </w:rPr>
        <w:t>.</w:t>
      </w:r>
      <w:r w:rsidRPr="00B96C9A">
        <w:rPr>
          <w:spacing w:val="-4"/>
        </w:rPr>
        <w:t>com</w:t>
      </w:r>
      <w:r w:rsidRPr="00B96C9A">
        <w:rPr>
          <w:spacing w:val="-4"/>
          <w:cs/>
        </w:rPr>
        <w:t xml:space="preserve"> เพื่อทราบถึงความสามารถของระบบที่มีในปัจจุบัน พร้อมทั้งค้นคว้าทฤษฎีและงานวิจัยที่เกี่ยวข้อง เพื่อเตรียมความพร้อมในการพัฒนาเว็บไซต์ต่อไป</w:t>
      </w:r>
    </w:p>
    <w:p w14:paraId="4969B4D8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3  </w:t>
      </w:r>
      <w:r w:rsidRPr="00B96C9A">
        <w:rPr>
          <w:rFonts w:eastAsia="Cordia New"/>
          <w:cs/>
        </w:rPr>
        <w:t>ศึกษาข้อมูลและวิธีใช้งานเครื่องมือต่าง ๆ ที่จะใช้ในงานวิจัย</w:t>
      </w:r>
    </w:p>
    <w:p w14:paraId="774B9B2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olor w:val="000000"/>
          <w:cs/>
        </w:rPr>
        <w:t>.</w:t>
      </w:r>
      <w:r w:rsidRPr="00B96C9A">
        <w:rPr>
          <w:rFonts w:eastAsia="Cordia New"/>
          <w:color w:val="000000"/>
        </w:rPr>
        <w:t xml:space="preserve">4  </w:t>
      </w:r>
      <w:r w:rsidRPr="00B96C9A">
        <w:rPr>
          <w:rFonts w:eastAsia="Cordia New"/>
          <w:color w:val="000000"/>
          <w:cs/>
        </w:rPr>
        <w:t>กำหนดขอบเขตและเป้าหมายของโครงงาน</w:t>
      </w:r>
    </w:p>
    <w:p w14:paraId="2A8D3650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ระบบถูกพัฒนาด้วย </w:t>
      </w:r>
      <w:r w:rsidRPr="00B96C9A">
        <w:rPr>
          <w:rFonts w:eastAsia="Cordia New"/>
        </w:rPr>
        <w:t xml:space="preserve">Yii2 Framework </w:t>
      </w:r>
      <w:r w:rsidRPr="00B96C9A">
        <w:rPr>
          <w:rFonts w:eastAsia="Cordia New"/>
          <w:cs/>
        </w:rPr>
        <w:t xml:space="preserve">ซึ่งเป็น </w:t>
      </w:r>
      <w:r w:rsidRPr="00B96C9A">
        <w:rPr>
          <w:rFonts w:eastAsia="Cordia New"/>
        </w:rPr>
        <w:t xml:space="preserve">Framework </w:t>
      </w:r>
      <w:r w:rsidRPr="00B96C9A">
        <w:rPr>
          <w:rFonts w:eastAsia="Cordia New"/>
          <w:cs/>
        </w:rPr>
        <w:t xml:space="preserve">ที่ใช้โครงสร้างเป็นแบบ </w:t>
      </w:r>
      <w:r w:rsidRPr="00B96C9A">
        <w:rPr>
          <w:rFonts w:eastAsia="Cordia New"/>
        </w:rPr>
        <w:t xml:space="preserve">Model View Controller </w:t>
      </w:r>
      <w:r w:rsidRPr="00B96C9A">
        <w:rPr>
          <w:rFonts w:eastAsia="Cordia New"/>
          <w:cs/>
        </w:rPr>
        <w:t>(</w:t>
      </w:r>
      <w:r w:rsidRPr="00B96C9A">
        <w:rPr>
          <w:rFonts w:eastAsia="Cordia New"/>
        </w:rPr>
        <w:t>MVC</w:t>
      </w:r>
      <w:r w:rsidRPr="00B96C9A">
        <w:rPr>
          <w:rFonts w:eastAsia="Cordia New"/>
          <w:cs/>
        </w:rPr>
        <w:t xml:space="preserve">) และรูปแบบการพัฒนาเป็นแบบ </w:t>
      </w:r>
      <w:r w:rsidRPr="00B96C9A">
        <w:rPr>
          <w:rFonts w:eastAsia="Cordia New"/>
        </w:rPr>
        <w:t xml:space="preserve">Object Oriented Programming </w:t>
      </w:r>
      <w:r w:rsidRPr="00B96C9A">
        <w:rPr>
          <w:rFonts w:eastAsia="Cordia New"/>
          <w:cs/>
        </w:rPr>
        <w:t>(</w:t>
      </w:r>
      <w:r w:rsidRPr="00B96C9A">
        <w:rPr>
          <w:rFonts w:eastAsia="Cordia New"/>
        </w:rPr>
        <w:t>OOP</w:t>
      </w:r>
      <w:r w:rsidRPr="00B96C9A">
        <w:rPr>
          <w:rFonts w:eastAsia="Cordia New"/>
          <w:cs/>
        </w:rPr>
        <w:t>) ทางผู้จัดทำจำเป็นต้องพัฒนาระบบใหม่ทั้งหมด และมีการเพิ่มฟังก์ชั่นการทำงานให้ตอบสนองต่อความต้องการของผู้ใช้งานและนโยบายของภาควิชา โดยมีรายละเอียดดังนี้</w:t>
      </w:r>
    </w:p>
    <w:p w14:paraId="0669659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1  ระบบจัดการข้อมูลผู้มีสิทธิ์ใช้งานระบบ</w:t>
      </w:r>
    </w:p>
    <w:p w14:paraId="146C2DF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ผู้ดูแลระบบสามารถนำเข้าข้อมูลผู้มีสิทธิ์ในการเพิ่มโครงงานจากนักศึกษาระบบลงทะเบียนรายวิชา </w:t>
      </w:r>
      <w:r w:rsidRPr="00B96C9A">
        <w:rPr>
          <w:rFonts w:eastAsia="Cordia New"/>
        </w:rPr>
        <w:t>Undergraduate Research</w:t>
      </w:r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 xml:space="preserve">Project for Computer Science 1 </w:t>
      </w:r>
      <w:r w:rsidRPr="00B96C9A">
        <w:rPr>
          <w:rFonts w:eastAsia="Cordia New"/>
          <w:cs/>
        </w:rPr>
        <w:t xml:space="preserve">และ </w:t>
      </w:r>
      <w:r w:rsidRPr="00B96C9A">
        <w:rPr>
          <w:rFonts w:eastAsia="Cordia New"/>
        </w:rPr>
        <w:t xml:space="preserve">Undergraduate Research Project for Computer Science 2 </w:t>
      </w:r>
      <w:r w:rsidRPr="00B96C9A">
        <w:rPr>
          <w:rFonts w:eastAsia="Cordia New"/>
          <w:cs/>
        </w:rPr>
        <w:t>โดยเชื่อมกับระบบข้อมูลกลาง</w:t>
      </w:r>
    </w:p>
    <w:p w14:paraId="152C7F8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2  ระบบแจ้งความต้องการที่ปรึกษา</w:t>
      </w:r>
    </w:p>
    <w:p w14:paraId="672612B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(1)  อาจารย์แจ้งความต้องการรับนักศึกษา โดยต้องระบุข้อมูล</w:t>
      </w:r>
    </w:p>
    <w:p w14:paraId="3AAA110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(ก)  หัวข้อโครงงานที่ต้องการรับ</w:t>
      </w:r>
    </w:p>
    <w:p w14:paraId="295B81F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(ข)  รายละเอียดของโครงงานที่ต้องการรับ</w:t>
      </w:r>
    </w:p>
    <w:p w14:paraId="3695034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(ค)  จำนวนนักศึกษาที่ต้องการรับ</w:t>
      </w:r>
    </w:p>
    <w:p w14:paraId="0DAC410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(</w:t>
      </w: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)  นักศึกษาแจ้งความประสงค์ให้อาจารย์เป็นที่ปรึกษา โดยต้องระบุข้อมูล</w:t>
      </w:r>
    </w:p>
    <w:p w14:paraId="244812F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ชื่อหัวข้อโครงงาน/เรื่องที่สนใจ</w:t>
      </w:r>
    </w:p>
    <w:p w14:paraId="7C0BA07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ชื่อนักศึกษาที่ทำโครงงานร่วมกัน</w:t>
      </w:r>
    </w:p>
    <w:p w14:paraId="6518955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(ค)  ข้อมูลความถนัดของนักศึกษา</w:t>
      </w:r>
    </w:p>
    <w:p w14:paraId="7B25A11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อาจารย์ที่ประสงค์ให้เป็นที่ปรึกษา</w:t>
      </w:r>
    </w:p>
    <w:p w14:paraId="6DA1C69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(3)  ระบบตอบรับเป็นที่ปรึกษาโดยอาจารย์ที่ปรึกษา</w:t>
      </w:r>
    </w:p>
    <w:p w14:paraId="724BB95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3  ระบบเปลี่ยนที่ปรึกษาโครงงาน ประกอบไปด้วย</w:t>
      </w:r>
    </w:p>
    <w:p w14:paraId="5E12F508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(1)  ระบบแจ้งคำร้องขอเปลี่ยนที่ปรึกษาสำหรับนักศึกษา โดยต้องระบุข้อมูล</w:t>
      </w:r>
    </w:p>
    <w:p w14:paraId="184F226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อาจารย์ที่ปรึกษาใหม่</w:t>
      </w:r>
    </w:p>
    <w:p w14:paraId="2EE8865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เหตุผลในการเปลี่ยนอาจารย์ที่ปรึกษา</w:t>
      </w:r>
    </w:p>
    <w:p w14:paraId="297784A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(2)  ระบบอนุมัติคำร้องขอเปลี่ยนอาจารย์ที่ปรึกษาสำหรับอาจารย์ที่ปรึกษา โดยต้องให้อาจารย์ที่ปรึกษาเดิมอนุญาตก่อนจึงสามารถให้อาจารย์ที่ปรึกษาใหม่อนุญาติได้ ในกณีที่อาจารย์ที่ปรึกษาเดิมอนุญาตแต่อาจารย์ที่ปรึกษาใหม่ไม่อนุญาต จะถือว่าเป็นกลุ่มที่ไม่มีที่ปรึกษาโครงงาน</w:t>
      </w:r>
    </w:p>
    <w:p w14:paraId="6929304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</w:t>
      </w:r>
      <w:r w:rsidRPr="00B96C9A">
        <w:rPr>
          <w:rFonts w:eastAsia="Cordia New"/>
        </w:rPr>
        <w:t>4</w:t>
      </w:r>
      <w:r w:rsidRPr="00B96C9A">
        <w:rPr>
          <w:rFonts w:eastAsia="Cordia New"/>
          <w:cs/>
        </w:rPr>
        <w:t xml:space="preserve">  ระบบจัดการโครงงานสำหรับนักศึกษา</w:t>
      </w:r>
    </w:p>
    <w:p w14:paraId="6C2E9279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1)  ระบบเพิ่มโครงงาน โดยนักศึกษาจะต้องกรอก</w:t>
      </w:r>
    </w:p>
    <w:p w14:paraId="51B6150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ชื่อโครงงาน (ภาษาไทย)</w:t>
      </w:r>
    </w:p>
    <w:p w14:paraId="5150BAA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ชื่อโครงงาน (ภาษาอังกฤษ) </w:t>
      </w:r>
    </w:p>
    <w:p w14:paraId="21166D98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ชื่อนักศึกษาผู้ทำโครงงานร่วม</w:t>
      </w:r>
    </w:p>
    <w:p w14:paraId="7477258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อาจารย์ที่ปรึกษา ซึ่งแบ่งออกเป็น 2 หมวดได้แก่</w:t>
      </w:r>
    </w:p>
    <w:p w14:paraId="19E7868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-  อาจารย์ที่ปรึกษาร่วม</w:t>
      </w:r>
    </w:p>
    <w:p w14:paraId="6221DF9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-  อาจารย์ที่ปรึกษาร่วมจากภายนอก</w:t>
      </w:r>
    </w:p>
    <w:p w14:paraId="488C3E5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จ)  อัพโหลดภาพโลโก้โครงงาน</w:t>
      </w:r>
    </w:p>
    <w:p w14:paraId="47403AD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ฉ)  </w:t>
      </w:r>
      <w:r w:rsidRPr="00B96C9A">
        <w:rPr>
          <w:rFonts w:eastAsia="Cordia New"/>
          <w:spacing w:val="-8"/>
          <w:cs/>
        </w:rPr>
        <w:t>เลือกประเภทของโครงงาน</w:t>
      </w:r>
    </w:p>
    <w:p w14:paraId="061E1C88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ช)  </w:t>
      </w:r>
      <w:r w:rsidRPr="00B96C9A">
        <w:rPr>
          <w:rFonts w:eastAsia="Cordia New"/>
          <w:spacing w:val="-8"/>
          <w:cs/>
        </w:rPr>
        <w:t>เครื่องมือที่ใช้ในการทำโครงงาน</w:t>
      </w:r>
    </w:p>
    <w:p w14:paraId="4C39396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ซ)  </w:t>
      </w:r>
      <w:r w:rsidRPr="00B96C9A">
        <w:rPr>
          <w:rFonts w:eastAsia="Cordia New"/>
          <w:spacing w:val="-8"/>
          <w:cs/>
        </w:rPr>
        <w:t>ทฤษฎีที่เกี่ยวข้องกับโครงงาน</w:t>
      </w:r>
    </w:p>
    <w:p w14:paraId="4A5B7CB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2)  ระบบแก้ไขข้อมูลโครงงาน โดยสามารถแก้ไข</w:t>
      </w:r>
    </w:p>
    <w:p w14:paraId="32CBFB4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ชื่อโครงงาน (ภาษาไทย)</w:t>
      </w:r>
    </w:p>
    <w:p w14:paraId="5672BBB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ชื่อโครงงาน (ภาษาอังกฤษ) </w:t>
      </w:r>
    </w:p>
    <w:p w14:paraId="0A99144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ชื่อนักศึกษาผู้ร่วมทำโครงงาน</w:t>
      </w:r>
    </w:p>
    <w:p w14:paraId="2DACDB9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อาจารย์ที่ปรึกษา ซึ่งแบ่งออกเป็น 2 หมวดได้แก่</w:t>
      </w:r>
    </w:p>
    <w:p w14:paraId="5B70EED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-  อาจารย์ที่ปรึกษาร่วม</w:t>
      </w:r>
    </w:p>
    <w:p w14:paraId="1688B1A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-  อาจารย์ที่ปรึกษาร่วมจากภายนอก</w:t>
      </w:r>
    </w:p>
    <w:p w14:paraId="15137EC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จ)  อัพโหลดภาพประกอบโครงงาน</w:t>
      </w:r>
    </w:p>
    <w:p w14:paraId="27F3537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ฉ)  </w:t>
      </w:r>
      <w:r w:rsidRPr="00B96C9A">
        <w:rPr>
          <w:rFonts w:eastAsia="Cordia New"/>
          <w:spacing w:val="-8"/>
          <w:cs/>
        </w:rPr>
        <w:t>ประเภทของโครงงาน</w:t>
      </w:r>
    </w:p>
    <w:p w14:paraId="3CD6A8E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ช)  </w:t>
      </w:r>
      <w:r w:rsidRPr="00B96C9A">
        <w:rPr>
          <w:rFonts w:eastAsia="Cordia New"/>
          <w:spacing w:val="-8"/>
          <w:cs/>
        </w:rPr>
        <w:t>เครื่องมือที่ใช้ในการทำโครงงาน</w:t>
      </w:r>
    </w:p>
    <w:p w14:paraId="121B164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ซ)  </w:t>
      </w:r>
      <w:r w:rsidRPr="00B96C9A">
        <w:rPr>
          <w:rFonts w:eastAsia="Cordia New"/>
          <w:spacing w:val="-8"/>
          <w:cs/>
        </w:rPr>
        <w:t>ทฤษฎีที่เกี่ยวข้องกับโครงงาน</w:t>
      </w:r>
    </w:p>
    <w:p w14:paraId="3432E35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3)  ระบบเปลี่ยนหัวข้อโครงงาน ต้องได้รับการอนุมัติจากที่ปรึกษาโดยนักศึกษาจะต้องระบุ</w:t>
      </w:r>
    </w:p>
    <w:p w14:paraId="1F48148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ก)  ชื่อหัวข้อโครงงาน (ภาษาไทย)</w:t>
      </w:r>
    </w:p>
    <w:p w14:paraId="2B48B1C0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      (ข)  ชื่อหัวข้อโครงงานใหม่ (ภาษาอังกฤษ)</w:t>
      </w:r>
    </w:p>
    <w:p w14:paraId="1ED7CE6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ค)  เหตุผลในการเปลี่ยนหัวข้อโครงงาน</w:t>
      </w:r>
    </w:p>
    <w:p w14:paraId="5815C2A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4)  ระบบอัพโหลดเอกสารโครงงาน ซึ่งประกอบไปด้วย</w:t>
      </w:r>
    </w:p>
    <w:p w14:paraId="55D9187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ก)  </w:t>
      </w:r>
      <w:r w:rsidRPr="00B96C9A">
        <w:rPr>
          <w:rFonts w:eastAsia="Cordia New"/>
        </w:rPr>
        <w:t>Proposal</w:t>
      </w:r>
    </w:p>
    <w:p w14:paraId="048D90D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ข)  </w:t>
      </w:r>
      <w:r w:rsidRPr="00B96C9A">
        <w:rPr>
          <w:rFonts w:eastAsia="Cordia New"/>
        </w:rPr>
        <w:t>Progress</w:t>
      </w:r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 </w:t>
      </w:r>
    </w:p>
    <w:p w14:paraId="45FA2D4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ค)  </w:t>
      </w:r>
      <w:r w:rsidRPr="00B96C9A">
        <w:rPr>
          <w:rFonts w:eastAsia="Cordia New"/>
        </w:rPr>
        <w:t>Progress</w:t>
      </w:r>
      <w:r w:rsidRPr="00B96C9A">
        <w:rPr>
          <w:rFonts w:eastAsia="Cordia New"/>
          <w:cs/>
        </w:rPr>
        <w:t xml:space="preserve"> </w:t>
      </w:r>
      <w:r w:rsidRPr="00B96C9A">
        <w:rPr>
          <w:rFonts w:eastAsia="Cordia New"/>
        </w:rPr>
        <w:t>2</w:t>
      </w:r>
    </w:p>
    <w:p w14:paraId="29A78D8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ง)  </w:t>
      </w:r>
      <w:r w:rsidRPr="00B96C9A">
        <w:rPr>
          <w:rFonts w:eastAsia="Cordia New"/>
        </w:rPr>
        <w:t>Final Report</w:t>
      </w:r>
    </w:p>
    <w:p w14:paraId="1BEC54B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จ)  </w:t>
      </w:r>
      <w:r w:rsidRPr="00B96C9A">
        <w:rPr>
          <w:rFonts w:eastAsia="Cordia New"/>
        </w:rPr>
        <w:t>User Manual</w:t>
      </w:r>
    </w:p>
    <w:p w14:paraId="547BF6C8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ฉ)  </w:t>
      </w:r>
      <w:r w:rsidRPr="00B96C9A">
        <w:rPr>
          <w:rFonts w:eastAsia="Cordia New"/>
        </w:rPr>
        <w:t>Poster</w:t>
      </w:r>
    </w:p>
    <w:p w14:paraId="32B736D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ช)  </w:t>
      </w:r>
      <w:proofErr w:type="spellStart"/>
      <w:r w:rsidRPr="00B96C9A">
        <w:rPr>
          <w:rFonts w:eastAsia="Cordia New"/>
        </w:rPr>
        <w:t>Abstact</w:t>
      </w:r>
      <w:proofErr w:type="spellEnd"/>
    </w:p>
    <w:p w14:paraId="39C09ED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(ซ)  เอกสารการเผยแพร่ผลงาน ซึ่งมี 3 หมวดหมู่ดังนี้</w:t>
      </w:r>
    </w:p>
    <w:p w14:paraId="2D998C4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-  หลักฐานการประชุมวิชาการ</w:t>
      </w:r>
    </w:p>
    <w:p w14:paraId="76A80750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-  หลักฐานการจดลิขสิทธิ์/สิทธิบัตร</w:t>
      </w:r>
    </w:p>
    <w:p w14:paraId="272D81B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-  เอกสารรับรองการนำไปใช้ประโยชน์</w:t>
      </w:r>
    </w:p>
    <w:p w14:paraId="17D755A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5  ระบบสืบค้นข้อมูลโครงงาน</w:t>
      </w:r>
    </w:p>
    <w:p w14:paraId="3AFCC1C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จากเดิมที่ผู้ใช้สามารถสืบค้นข้อมูลโครงงานได้จาก สาขาวิชา ปีการศึกษาภาคการศึกษา ชื่ออาจารย์ที่ปรึกษา หัวข้อโครงงานและชื่อโครงงาน โดยการใช้คำค้นต่าง ๆนั้นจะต้องเป็นค้นที่ตรงกับข้อมูลจริงและเรียงลำดับอย่างถูกต้องเท่านั้น จึงได้มีการพัฒนาระบบให้สามารถสืบค้นข้อมูลโครงงานด้วย </w:t>
      </w:r>
      <w:proofErr w:type="spellStart"/>
      <w:r w:rsidRPr="00B96C9A">
        <w:rPr>
          <w:rFonts w:eastAsia="Cordia New"/>
        </w:rPr>
        <w:t>Ealsticsearch</w:t>
      </w:r>
      <w:proofErr w:type="spellEnd"/>
      <w:r w:rsidRPr="00B96C9A">
        <w:rPr>
          <w:rFonts w:eastAsia="Cordia New"/>
        </w:rPr>
        <w:t xml:space="preserve"> </w:t>
      </w:r>
      <w:r w:rsidRPr="00B96C9A">
        <w:rPr>
          <w:rFonts w:eastAsia="Cordia New"/>
          <w:cs/>
        </w:rPr>
        <w:t>ซึ่งทำให้สามารถสืบค้นข้อมูลโครงงานจากเนื้อหาของเอกสาร และยังค้นได้จากเนื้อหาที่ใกล้เคียงได้ ด้วยการค้นหา 2 รูปแบบ ดังนี้</w:t>
      </w:r>
    </w:p>
    <w:p w14:paraId="0DA2C34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(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)  ค้นหาจากคำสืบค้น โดยระบบจะค้นหาคำภายในเอกสารบนเว็บไซต์ทั้งหมดส่งผลให้ผู้ใช้สามารถค้นหาได้จาก ทฤษฎีที่เกี่ยวข้อง เครื่องมือที่ใช้ และเนื้อหาทั้งหมดของเอกสาร </w:t>
      </w:r>
    </w:p>
    <w:p w14:paraId="382AB91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(2)  ค้นหาจากการระบุเงื่อนไข ซึ่งมี 6 เงื่อนไข  </w:t>
      </w:r>
    </w:p>
    <w:p w14:paraId="5A0C4F19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(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) คำสืบค้น โดยจะค้นหาจากได้จาก </w:t>
      </w:r>
    </w:p>
    <w:p w14:paraId="25434973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(ก) คำสืบค้น </w:t>
      </w:r>
    </w:p>
    <w:p w14:paraId="216592AD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(ข) ชื่อโครงงาน </w:t>
      </w:r>
    </w:p>
    <w:p w14:paraId="50B8BEC7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(ค) ชื่อผู้จัดทำ</w:t>
      </w:r>
    </w:p>
    <w:p w14:paraId="5A7BC084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(</w:t>
      </w: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) สาขาวิชา</w:t>
      </w:r>
    </w:p>
    <w:p w14:paraId="58957B31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(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 xml:space="preserve">) ภาคการศึกษา </w:t>
      </w:r>
    </w:p>
    <w:p w14:paraId="79A3EE93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(</w:t>
      </w:r>
      <w:r w:rsidRPr="00B96C9A">
        <w:rPr>
          <w:rFonts w:eastAsia="Cordia New"/>
        </w:rPr>
        <w:t>4</w:t>
      </w:r>
      <w:r w:rsidRPr="00B96C9A">
        <w:rPr>
          <w:rFonts w:eastAsia="Cordia New"/>
          <w:cs/>
        </w:rPr>
        <w:t xml:space="preserve">) ปีการศึกษา </w:t>
      </w:r>
    </w:p>
    <w:p w14:paraId="21046D33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(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) ชื่ออาจารย์ที่ปรึกษา</w:t>
      </w:r>
    </w:p>
    <w:p w14:paraId="41DDF14E" w14:textId="77777777" w:rsidR="004B465A" w:rsidRPr="00B96C9A" w:rsidRDefault="004B465A" w:rsidP="2B70ABAF">
      <w:pPr>
        <w:spacing w:after="0" w:line="240" w:lineRule="auto"/>
        <w:ind w:left="1440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(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) ประเภทโครงงาน</w:t>
      </w:r>
    </w:p>
    <w:p w14:paraId="7A7F048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6  ระบบข่าวสาร ประกาศ และประชาสัมพันธ์</w:t>
      </w:r>
    </w:p>
    <w:p w14:paraId="75DD2B38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7  ระบบปฏิทินการดำเนินงาน โดยเชื่อมกับระบบข้อมูลกลาง</w:t>
      </w:r>
    </w:p>
    <w:p w14:paraId="40CFF98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8  ระบบออกรายงาน ประกอบไปด้วย</w:t>
      </w:r>
    </w:p>
    <w:p w14:paraId="05A3B4F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(1)  รายงานหัวข้อโครงงาน ซึ่งสามารถเลือกได้จาก</w:t>
      </w:r>
    </w:p>
    <w:p w14:paraId="7461245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รายงานโครงงานตามปีการศึกษา</w:t>
      </w:r>
    </w:p>
    <w:p w14:paraId="4DBB1C0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รายงานโครงงานตามอาจารย์ที่ปรึกษา</w:t>
      </w:r>
    </w:p>
    <w:p w14:paraId="1E301CD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รายงานโครงงานตามที่สาขา</w:t>
      </w:r>
    </w:p>
    <w:p w14:paraId="36CEBF6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รายงานโครงงานกลุ่มสอบ</w:t>
      </w:r>
    </w:p>
    <w:p w14:paraId="3491390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2)  รายงานโครงงานต่ออาจารย์ที่ปรึกษา</w:t>
      </w:r>
    </w:p>
    <w:p w14:paraId="4245388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3)  รายชื่อนักศึกษาที่ยังไม่ส่งหัวข้อโครงงาน</w:t>
      </w:r>
    </w:p>
    <w:p w14:paraId="74975AD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4)  รายชื่อนักศึกษาที่ยังไม่ส่งเอกสารโครงงาน</w:t>
      </w:r>
    </w:p>
    <w:p w14:paraId="6D855108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9  ระบบดาวน์โหลดเอกสารและแบบฟอร์มโครงงาน</w:t>
      </w:r>
    </w:p>
    <w:p w14:paraId="2E82993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5.4.10  ระบบติดตามสถานะคำร้องของนักศึกษา </w:t>
      </w:r>
    </w:p>
    <w:p w14:paraId="633CAFD1" w14:textId="77777777" w:rsidR="004B465A" w:rsidRPr="00B96C9A" w:rsidRDefault="004B465A" w:rsidP="2B70ABAF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       5.4.11  ผู้ใช้งานแบ่งออกเป็น</w:t>
      </w:r>
      <w:r w:rsidRPr="00B96C9A">
        <w:rPr>
          <w:rFonts w:ascii="TH Sarabun New" w:hAnsi="TH Sarabun New" w:cs="TH Sarabun New"/>
          <w:color w:val="000000"/>
        </w:rPr>
        <w:t xml:space="preserve"> 4 </w:t>
      </w:r>
      <w:r w:rsidRPr="00B96C9A">
        <w:rPr>
          <w:rFonts w:ascii="TH Sarabun New" w:hAnsi="TH Sarabun New" w:cs="TH Sarabun New"/>
          <w:color w:val="000000"/>
          <w:cs/>
        </w:rPr>
        <w:t>ระดับได้แก่</w:t>
      </w:r>
    </w:p>
    <w:p w14:paraId="2A31C0C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5.4.11.1  ผู้ใช้ที่ไม่ได้เข้าสู่ระบบ สามารถใช้งานระบบได้ดังนี้                           </w:t>
      </w:r>
    </w:p>
    <w:p w14:paraId="51BDD36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 (1)  หน้าหลัก ข้อมูลข่าวสารต่าง ๆ</w:t>
      </w:r>
    </w:p>
    <w:p w14:paraId="7A6333C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 (2)  ข่าวสาร ดูข่าวและประกาศจากรายวิชาต่าง ๆ</w:t>
      </w:r>
    </w:p>
    <w:p w14:paraId="4AC78AE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 (3)  โครงงาน ซึ่งมีระบบย่อยคือ</w:t>
      </w:r>
    </w:p>
    <w:p w14:paraId="64289FC0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       (ก)  สืบค้นข้อมูลโครงงาน โดยสามารถมองเห็นได้เฉพาะรายละเอียดและ </w:t>
      </w:r>
      <w:r w:rsidRPr="00B96C9A">
        <w:rPr>
          <w:rFonts w:eastAsia="Cordia New"/>
        </w:rPr>
        <w:t>Abstract</w:t>
      </w:r>
    </w:p>
    <w:p w14:paraId="05856EC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(</w:t>
      </w:r>
      <w:r w:rsidRPr="00B96C9A">
        <w:rPr>
          <w:rFonts w:eastAsia="Cordia New"/>
        </w:rPr>
        <w:t>4</w:t>
      </w:r>
      <w:r w:rsidRPr="00B96C9A">
        <w:rPr>
          <w:rFonts w:eastAsia="Cordia New"/>
          <w:cs/>
        </w:rPr>
        <w:t xml:space="preserve">)  ปฏิทิน ปฏิทินกำหนดการต่าง ๆของรายวิชา </w:t>
      </w:r>
    </w:p>
    <w:p w14:paraId="6AF8977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        (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ต่าง ๆได้</w:t>
      </w:r>
    </w:p>
    <w:p w14:paraId="5DD6DC9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color w:val="000000"/>
          <w:cs/>
        </w:rPr>
        <w:t xml:space="preserve">               5.4.12  </w:t>
      </w:r>
      <w:r w:rsidRPr="00B96C9A">
        <w:rPr>
          <w:rFonts w:eastAsia="Cordia New"/>
          <w:cs/>
        </w:rPr>
        <w:t xml:space="preserve">นักศึกษา สามารถใช้งานระบบได้ดังนี้ </w:t>
      </w:r>
    </w:p>
    <w:p w14:paraId="16DA319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1)  หน้าหลัก ข้อมูลข่าวสาร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4BADAE1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2)  ข่าวสาร ดูข่าวและประกาศจากรายวิชา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60FDB88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3)  โครงงาน ซึ่งมีระบบย่อยคือ</w:t>
      </w:r>
    </w:p>
    <w:p w14:paraId="009DB22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สืบค้นข้อมูลโครงงาน</w:t>
      </w:r>
    </w:p>
    <w:p w14:paraId="3CC8F74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นักศึกษาที่ยังไม่เพิ่มโครงงาน</w:t>
      </w:r>
    </w:p>
    <w:p w14:paraId="04C27E7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กลุ่มที่ยังไม่ส่งเอกสารโครงงาน</w:t>
      </w:r>
    </w:p>
    <w:p w14:paraId="34795D5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เพิ่มโครงงาน</w:t>
      </w:r>
    </w:p>
    <w:p w14:paraId="2EFF87F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จ)  แก้ไขข้อมูลโครงงาน</w:t>
      </w:r>
    </w:p>
    <w:p w14:paraId="1C10A82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ฉ)  อัพโหลดเอกสารโครงงาน</w:t>
      </w:r>
    </w:p>
    <w:p w14:paraId="4610100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ช)  แจ้งขอเปลี่ยนหัวข้อโครงงาน</w:t>
      </w:r>
    </w:p>
    <w:p w14:paraId="71439BE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4)  ที่ปรึกษาโครงงาน ซึ่งมีระบบย่อยคือ</w:t>
      </w:r>
    </w:p>
    <w:p w14:paraId="49C1ECE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นักศึกษาที่ยังไม่มีที่ปรึกษาโครงงาน</w:t>
      </w:r>
    </w:p>
    <w:p w14:paraId="2FAB167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สถานะอาจารย์ที่ปรึกษา สามารถดูประวัตอาจารย์ได้ </w:t>
      </w:r>
    </w:p>
    <w:p w14:paraId="518AA3C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ยื่นคำร้องที่ปรึกษา</w:t>
      </w:r>
    </w:p>
    <w:p w14:paraId="4EBB135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แจ้งขอเปลี่ยนอาจารย์ที่ปรึกษา</w:t>
      </w:r>
    </w:p>
    <w:p w14:paraId="79E1D3F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(5)  กลุ่มสอบ สามารถดูได้เฉพาะรายชื่อกรรมการสอบแต่ละกลุ่ม</w:t>
      </w:r>
    </w:p>
    <w:p w14:paraId="678D58A9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)  ปฏิทิน ปฏิทินกำหนดการ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ของรายวิชา</w:t>
      </w:r>
    </w:p>
    <w:p w14:paraId="348F329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7493E97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8</w:t>
      </w:r>
      <w:r w:rsidRPr="00B96C9A">
        <w:rPr>
          <w:rFonts w:eastAsia="Cordia New"/>
          <w:cs/>
        </w:rPr>
        <w:t>)  สถานะคำร้อง สามารถดูสถานะคำร้อง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696FB58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color w:val="000000"/>
          <w:cs/>
        </w:rPr>
        <w:t xml:space="preserve">               5.4.13  </w:t>
      </w:r>
      <w:r w:rsidRPr="00B96C9A">
        <w:rPr>
          <w:rFonts w:eastAsia="Cordia New"/>
          <w:cs/>
        </w:rPr>
        <w:t>อาจารย์ สามารถใช้งานระบบได้ดังนี้</w:t>
      </w:r>
    </w:p>
    <w:p w14:paraId="7D9399F0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1)  หน้าหลัก ข้อมูลข่าวสาร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2285783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2)  ข่าวสาร ดูข่าวและประกาศจากรายวิชา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75626CE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3)  โครงงาน ซึ่งมีระบบย่อยคือ</w:t>
      </w:r>
    </w:p>
    <w:p w14:paraId="5BFA168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สืบค้นข้อมูลโครงงาน </w:t>
      </w:r>
    </w:p>
    <w:p w14:paraId="243FA6F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นักศึกษาที่ยังไม่เพิ่มโครงงาน</w:t>
      </w:r>
    </w:p>
    <w:p w14:paraId="38F43A3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กลุ่มที่ยังไม่ส่งเอกสารโครงงาน</w:t>
      </w:r>
    </w:p>
    <w:p w14:paraId="0C6A924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4)  ที่ปรึกษาโครงงาน ซึ่งมีระบบย่อยคือ</w:t>
      </w:r>
    </w:p>
    <w:p w14:paraId="6F7A3AA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นักศึกษาที่ยังไม่มีที่ปรึกษาโครงงาน</w:t>
      </w:r>
    </w:p>
    <w:p w14:paraId="3F2A085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สถานะอาจารย์ที่ปรึกษา</w:t>
      </w:r>
    </w:p>
    <w:p w14:paraId="4A8ED76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คำร้องที่ปรึกษา</w:t>
      </w:r>
    </w:p>
    <w:p w14:paraId="64EB916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ประกาศหาที่ปรึกษา</w:t>
      </w:r>
    </w:p>
    <w:p w14:paraId="3C35A1E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5)  กลุ่มสอบ สามารถดูได้เฉพาะรายชื่อกรรมการสอบแต่ละกลุ่ม</w:t>
      </w:r>
    </w:p>
    <w:p w14:paraId="7090654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)  ปฏิทิน ปฏิทินกำหนดการ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ของรายวิชา</w:t>
      </w:r>
    </w:p>
    <w:p w14:paraId="6E89DFC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3A5BD6A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color w:val="000000"/>
          <w:cs/>
        </w:rPr>
        <w:t xml:space="preserve">               5.4.14  </w:t>
      </w:r>
      <w:r w:rsidRPr="00B96C9A">
        <w:rPr>
          <w:rFonts w:eastAsia="Cordia New"/>
          <w:cs/>
        </w:rPr>
        <w:t>ผู้ดูแลระบบ สามารถใช้งานระบบได้ดังนี้</w:t>
      </w:r>
    </w:p>
    <w:p w14:paraId="70467F09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1)  หน้าหลัก ข้อมูลข่าวสาร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</w:p>
    <w:p w14:paraId="5B84693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2)  ข่าวสาร ดูข่าวและประกาศจากรายวิชาต่าง</w:t>
      </w:r>
      <w:r w:rsidR="007C30E6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 โดยผู้ดูและระบบสามารถ</w:t>
      </w:r>
    </w:p>
    <w:p w14:paraId="01C5410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เพิ่มข่าว</w:t>
      </w:r>
    </w:p>
    <w:p w14:paraId="075C0EB9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แก้ไขข่าว</w:t>
      </w:r>
    </w:p>
    <w:p w14:paraId="71AD81A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ลบข่าว</w:t>
      </w:r>
    </w:p>
    <w:p w14:paraId="28531E0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ง)  อนุมัติข่าว</w:t>
      </w:r>
    </w:p>
    <w:p w14:paraId="17B4AD2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3)  โครงงาน ซึ่งมีระบบย่อยคือ</w:t>
      </w:r>
    </w:p>
    <w:p w14:paraId="0964194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สืบค้นข้อมูลโครงงาน โดยสามารถมองเห็นได้เฉพาะรายละเอียดและ </w:t>
      </w:r>
      <w:r w:rsidRPr="00B96C9A">
        <w:rPr>
          <w:rFonts w:eastAsia="Cordia New"/>
        </w:rPr>
        <w:t>Abst</w:t>
      </w:r>
      <w:r w:rsidR="00B93EEF" w:rsidRPr="00B96C9A">
        <w:rPr>
          <w:rFonts w:eastAsia="Cordia New"/>
        </w:rPr>
        <w:t>r</w:t>
      </w:r>
      <w:r w:rsidRPr="00B96C9A">
        <w:rPr>
          <w:rFonts w:eastAsia="Cordia New"/>
        </w:rPr>
        <w:t>act</w:t>
      </w:r>
    </w:p>
    <w:p w14:paraId="602B47C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นักศึกษาที่ยังไม่เพิ่มโครงงาน</w:t>
      </w:r>
    </w:p>
    <w:p w14:paraId="776EA9C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กลุ่มที่ยังไม่ส่งเอกสารโครงงาน</w:t>
      </w:r>
    </w:p>
    <w:p w14:paraId="6B7573B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4)  ที่ปรึกษาโครงงาน ซึ่งมีระบบย่อยคือ</w:t>
      </w:r>
    </w:p>
    <w:p w14:paraId="13E4332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นักศึกษาที่ยังไม่มีที่ปรึกษาโครงงาน</w:t>
      </w:r>
    </w:p>
    <w:p w14:paraId="348A4D2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สถานะอาจารย์ที่ปรึกษา</w:t>
      </w:r>
    </w:p>
    <w:p w14:paraId="38BDEA8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5)  กลุ่มสอบ สามารถดูได้เฉพาะรายชื่อกรรมการสอบแต่ละกลุ่ม</w:t>
      </w:r>
    </w:p>
    <w:p w14:paraId="68DAA9A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>)  ปฏิทิน ปฏิทินกำหนดการต่าง</w:t>
      </w:r>
      <w:r w:rsidR="00501D6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501D6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ของรายวิชา</w:t>
      </w:r>
    </w:p>
    <w:p w14:paraId="27AAAA5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               (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>)  ดาวน์โหลด สามารถดาวน์โหลดเอกสารและแบบฟอร์มต่าง</w:t>
      </w:r>
      <w:r w:rsidR="00501D6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501D6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ได้</w:t>
      </w:r>
    </w:p>
    <w:p w14:paraId="595549B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8</w:t>
      </w:r>
      <w:r w:rsidRPr="00B96C9A">
        <w:rPr>
          <w:rFonts w:eastAsia="Cordia New"/>
          <w:cs/>
        </w:rPr>
        <w:t>)  นักศึกษา ผู้ดูแลระบบสามารถนำเข้ารายชื่อนักศึกษาตารายวิชาได้</w:t>
      </w:r>
    </w:p>
    <w:p w14:paraId="37FA766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9</w:t>
      </w:r>
      <w:r w:rsidRPr="00B96C9A">
        <w:rPr>
          <w:rFonts w:eastAsia="Cordia New"/>
          <w:cs/>
        </w:rPr>
        <w:t>)  โครงงาน ซึ่งมีระบบย่อยคือ</w:t>
      </w:r>
    </w:p>
    <w:p w14:paraId="1E9C533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ประเภทของโครงาน ผู้ดูแลระบบสามารถจัดการประเภทของโครงงานได้</w:t>
      </w:r>
    </w:p>
    <w:p w14:paraId="6E310EA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จัดกลุ่มสอบ</w:t>
      </w:r>
    </w:p>
    <w:p w14:paraId="6B0B831D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รันหมายเลขโครงงาน </w:t>
      </w:r>
    </w:p>
    <w:p w14:paraId="33B1F22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                            (ง)  ประเภทเอกสารเผยแพร่ผลงาน </w:t>
      </w:r>
    </w:p>
    <w:p w14:paraId="4CA2F345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(</w:t>
      </w:r>
      <w:r w:rsidRPr="00B96C9A">
        <w:rPr>
          <w:rFonts w:eastAsia="Cordia New"/>
        </w:rPr>
        <w:t>10</w:t>
      </w:r>
      <w:r w:rsidRPr="00B96C9A">
        <w:rPr>
          <w:rFonts w:eastAsia="Cordia New"/>
          <w:cs/>
        </w:rPr>
        <w:t>)  ออกรายงาน ซึ่งมีระบบย่อยคือ</w:t>
      </w:r>
    </w:p>
    <w:p w14:paraId="225B6DA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ก)  หัวข้อโครงงาน ผู้ดูแลระบบสามารถจัดการประเภทของโครงงานได้</w:t>
      </w:r>
    </w:p>
    <w:p w14:paraId="288A02A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ข)  โครงงานต่ออาจารย์ที่ปรึกษา</w:t>
      </w:r>
    </w:p>
    <w:p w14:paraId="51954F0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     (ค)  นักศึกษาที่ยังไม่ส่งหัวข้อโครงงาน </w:t>
      </w:r>
    </w:p>
    <w:p w14:paraId="6804E75A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  <w:b/>
          <w:bCs/>
        </w:rPr>
      </w:pPr>
      <w:r w:rsidRPr="00B96C9A">
        <w:rPr>
          <w:rFonts w:eastAsia="Cordia New"/>
          <w:cs/>
        </w:rPr>
        <w:t xml:space="preserve">                             (ง)  นักศึกษาที่ยังไม่ส่งเอกสารโครงงาน </w:t>
      </w:r>
    </w:p>
    <w:p w14:paraId="1F2C498E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color w:val="000000"/>
          <w:cs/>
        </w:rPr>
      </w:pPr>
    </w:p>
    <w:p w14:paraId="010E889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t xml:space="preserve">               จากการวิเคราะห์ความต้องการของระบบข้างต้น ทางผู้จัดทำได้วางแผนที่จะพัฒนาเว็บแอ</w:t>
      </w:r>
      <w:r w:rsidR="00A47B48" w:rsidRPr="00B96C9A">
        <w:rPr>
          <w:rFonts w:eastAsia="Cordia New"/>
          <w:color w:val="000000"/>
          <w:cs/>
        </w:rPr>
        <w:t>ป</w:t>
      </w:r>
      <w:r w:rsidRPr="00B96C9A">
        <w:rPr>
          <w:rFonts w:eastAsia="Cordia New"/>
          <w:color w:val="000000"/>
          <w:cs/>
        </w:rPr>
        <w:t xml:space="preserve">พลิเคชันด้วย </w:t>
      </w:r>
      <w:r w:rsidRPr="00B96C9A">
        <w:rPr>
          <w:rFonts w:eastAsia="Cordia New"/>
          <w:color w:val="000000"/>
        </w:rPr>
        <w:t xml:space="preserve">Yii2 Framework </w:t>
      </w:r>
      <w:r w:rsidRPr="00B96C9A">
        <w:rPr>
          <w:rFonts w:eastAsia="Cordia New"/>
          <w:color w:val="000000"/>
          <w:cs/>
        </w:rPr>
        <w:t xml:space="preserve">เพื่อให้เป็นมาตรฐานเดียวกันกับระบบอื่น ๆ ในภาควิชา โดยกระบวนการทำงานต่าง ๆของระบบจะอ้างอิงจากระบบเดิมและขั้นตอนของภาควิชา ในส่วนของการสืบค้นข้อมูลโครงงานได้ใช้ </w:t>
      </w:r>
      <w:r w:rsidRPr="00B96C9A">
        <w:rPr>
          <w:rFonts w:eastAsia="Cordia New"/>
          <w:color w:val="000000"/>
        </w:rPr>
        <w:t>Elasticsearch</w:t>
      </w:r>
      <w:r w:rsidRPr="00B96C9A">
        <w:rPr>
          <w:rFonts w:eastAsia="Cordia New"/>
          <w:color w:val="000000"/>
          <w:cs/>
        </w:rPr>
        <w:t xml:space="preserve"> เพื่อตอบสนองต่อความต้องการของนักศึกษา โดยสามารถสร้างเป็นแผนผังเว็บไซต์ (</w:t>
      </w:r>
      <w:r w:rsidRPr="00B96C9A">
        <w:rPr>
          <w:rFonts w:eastAsia="Cordia New"/>
          <w:color w:val="000000"/>
        </w:rPr>
        <w:t>Site Map</w:t>
      </w:r>
      <w:r w:rsidRPr="00B96C9A">
        <w:rPr>
          <w:rFonts w:eastAsia="Cordia New"/>
          <w:color w:val="000000"/>
          <w:cs/>
        </w:rPr>
        <w:t>) ได้ดังแสดงในภาพที่ 1</w:t>
      </w:r>
      <w:r w:rsidRPr="00B96C9A">
        <w:rPr>
          <w:rFonts w:eastAsia="Cordia New"/>
          <w:color w:val="000000"/>
        </w:rPr>
        <w:t>7</w:t>
      </w:r>
      <w:r w:rsidRPr="00B96C9A">
        <w:rPr>
          <w:rFonts w:eastAsia="Cordia New"/>
          <w:color w:val="000000"/>
          <w:cs/>
        </w:rPr>
        <w:t xml:space="preserve"> ซึ่งในส่วนของบุคคลทั่วไปนั้นจะสามารถเข้าถึงได้จากผู้ใช้งานทุกประเภทรวมถึงผู้ที่ไม่ได้ล็อกอินเข้าสู่ระบบ</w:t>
      </w:r>
    </w:p>
    <w:p w14:paraId="259B68BE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560E10F9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74ADFE87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520A6FF0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75751D6E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28F6FD99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266B9B25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092B95A3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681854B8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08771421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5B4BDE13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08935F90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18C5D6EE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78D3241A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571CE9C3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noProof/>
        </w:rPr>
      </w:pPr>
    </w:p>
    <w:p w14:paraId="0B40C279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  <w:noProof/>
        </w:rPr>
      </w:pPr>
      <w:r w:rsidRPr="00B96C9A">
        <w:rPr>
          <w:rFonts w:eastAsia="Cordia New"/>
          <w:noProof/>
          <w:cs/>
        </w:rPr>
        <w:lastRenderedPageBreak/>
        <w:drawing>
          <wp:anchor distT="0" distB="0" distL="114300" distR="114300" simplePos="0" relativeHeight="251658313" behindDoc="0" locked="0" layoutInCell="1" allowOverlap="1" wp14:anchorId="1B27A7D4" wp14:editId="5B5E26A3">
            <wp:simplePos x="0" y="0"/>
            <wp:positionH relativeFrom="margin">
              <wp:posOffset>-876300</wp:posOffset>
            </wp:positionH>
            <wp:positionV relativeFrom="paragraph">
              <wp:posOffset>0</wp:posOffset>
            </wp:positionV>
            <wp:extent cx="6505575" cy="7972425"/>
            <wp:effectExtent l="0" t="0" r="9525" b="9525"/>
            <wp:wrapSquare wrapText="bothSides"/>
            <wp:docPr id="161" name="รูปภาพ 161" descr="C:\Users\Ku Ku\Downloads\Untitled Diagram (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Ku Ku\Downloads\Untitled Diagram (1).jpg"/>
                    <pic:cNvPicPr>
                      <a:picLocks noChangeAspect="1" noChangeArrowheads="1"/>
                    </pic:cNvPicPr>
                  </pic:nvPicPr>
                  <pic:blipFill>
                    <a:blip r:embed="rId1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05575" cy="7972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7</w:t>
      </w:r>
      <w:r w:rsidRPr="00B96C9A">
        <w:rPr>
          <w:cs/>
        </w:rPr>
        <w:t xml:space="preserve">  แผนผังเว็บไซต์ระบบจัดการโครงงานและงานวิจัยคอมพิวเตอร์</w:t>
      </w:r>
    </w:p>
    <w:p w14:paraId="4E714D4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rFonts w:eastAsia="Cordia New"/>
          <w:color w:val="000000"/>
          <w:cs/>
        </w:rPr>
        <w:lastRenderedPageBreak/>
        <w:t xml:space="preserve">               ซึ่งในการทำระบบนี้จำเป็นต้องใช้ข้อมูลและฟังก์ชั่นการทำงานจากส่วนอื่น ๆ ของระบบ </w:t>
      </w:r>
      <w:r w:rsidRPr="00B96C9A">
        <w:rPr>
          <w:rFonts w:eastAsia="Cordia New"/>
          <w:color w:val="000000"/>
        </w:rPr>
        <w:t>E</w:t>
      </w:r>
      <w:r w:rsidRPr="00B96C9A">
        <w:rPr>
          <w:rFonts w:eastAsia="Cordia New"/>
          <w:color w:val="000000"/>
          <w:cs/>
        </w:rPr>
        <w:t>-</w:t>
      </w:r>
      <w:r w:rsidRPr="00B96C9A">
        <w:rPr>
          <w:rFonts w:eastAsia="Cordia New"/>
          <w:color w:val="000000"/>
        </w:rPr>
        <w:t xml:space="preserve">Office </w:t>
      </w:r>
      <w:r w:rsidRPr="00B96C9A">
        <w:rPr>
          <w:rFonts w:eastAsia="Cordia New"/>
          <w:color w:val="000000"/>
          <w:cs/>
        </w:rPr>
        <w:t>ซึ่งประกอบไปด้วย ระบบข้อมูลบุคคล สำหรับดึงข้อมูลบุคลากรและข้อมูลสิทธิในการใช้งานระบบต่าง ๆ และ</w:t>
      </w:r>
      <w:r w:rsidRPr="00B96C9A">
        <w:rPr>
          <w:cs/>
        </w:rPr>
        <w:t>ระบบติดตามความก้าวหน้าและให้คำปรึกษาของโครงงาน</w:t>
      </w:r>
      <w:r w:rsidRPr="00B96C9A">
        <w:rPr>
          <w:rFonts w:eastAsia="Cordia New"/>
          <w:color w:val="000000"/>
          <w:cs/>
        </w:rPr>
        <w:t xml:space="preserve"> สำหรับการเชื่อมโยงระบบปฏิทินกับส่วนกลาง</w:t>
      </w:r>
    </w:p>
    <w:p w14:paraId="6BADCABF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0547DF3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5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 xml:space="preserve">  วิเคราะห์และออกแบบระบบ</w:t>
      </w:r>
    </w:p>
    <w:p w14:paraId="314A6AE4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</w:rPr>
        <w:t xml:space="preserve">               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1  </w:t>
      </w:r>
      <w:r w:rsidRPr="00B96C9A">
        <w:rPr>
          <w:rFonts w:eastAsia="Cordia New"/>
          <w:cs/>
        </w:rPr>
        <w:t>โครงสร้างระบบในภาพรวม</w:t>
      </w:r>
    </w:p>
    <w:p w14:paraId="0EF36B9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จากการวิเคราะห์และออกแบบระบบจะแบ่งระบบออกเป็น 5 ส่วน คือ</w:t>
      </w:r>
    </w:p>
    <w:p w14:paraId="2B746E7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5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 xml:space="preserve">.1.1  </w:t>
      </w:r>
      <w:r w:rsidRPr="00B96C9A">
        <w:rPr>
          <w:rFonts w:eastAsia="Cordia New"/>
        </w:rPr>
        <w:t xml:space="preserve">Yii2 Framework </w:t>
      </w:r>
      <w:r w:rsidRPr="00B96C9A">
        <w:rPr>
          <w:rFonts w:eastAsia="Cordia New"/>
          <w:cs/>
        </w:rPr>
        <w:t>(</w:t>
      </w:r>
      <w:r w:rsidRPr="00B96C9A">
        <w:rPr>
          <w:rFonts w:eastAsia="Cordia New"/>
        </w:rPr>
        <w:t>E</w:t>
      </w:r>
      <w:r w:rsidRPr="00B96C9A">
        <w:rPr>
          <w:rFonts w:eastAsia="Cordia New"/>
          <w:cs/>
        </w:rPr>
        <w:t>-</w:t>
      </w:r>
      <w:r w:rsidRPr="00B96C9A">
        <w:rPr>
          <w:rFonts w:eastAsia="Cordia New"/>
        </w:rPr>
        <w:t>Project Module</w:t>
      </w:r>
      <w:r w:rsidRPr="00B96C9A">
        <w:rPr>
          <w:rFonts w:eastAsia="Cordia New"/>
          <w:cs/>
        </w:rPr>
        <w:t xml:space="preserve">) เป็นโมดูลย่อย ซึ่งทำหน้าที่ในการโต้ตอบกับผู้ใช้และประมวลผลการทำงาน โดยจะใช้ข้อมูลจากฐานข้อมูล </w:t>
      </w:r>
      <w:r w:rsidRPr="00B96C9A">
        <w:rPr>
          <w:rFonts w:eastAsia="Cordia New"/>
        </w:rPr>
        <w:t xml:space="preserve">MySQL </w:t>
      </w:r>
      <w:r w:rsidRPr="00B96C9A">
        <w:rPr>
          <w:rFonts w:eastAsia="Cordia New"/>
          <w:cs/>
        </w:rPr>
        <w:t xml:space="preserve">เป็นหลัก และใช้ </w:t>
      </w:r>
      <w:r w:rsidRPr="00B96C9A">
        <w:rPr>
          <w:rFonts w:eastAsia="Cordia New"/>
        </w:rPr>
        <w:t>Elasticsearch</w:t>
      </w:r>
      <w:r w:rsidRPr="00B96C9A">
        <w:rPr>
          <w:rFonts w:eastAsia="Cordia New"/>
          <w:cs/>
        </w:rPr>
        <w:t xml:space="preserve"> ในการสืบค้นข้อมูล</w:t>
      </w:r>
    </w:p>
    <w:p w14:paraId="2CBF359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5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 xml:space="preserve">.1.2  </w:t>
      </w:r>
      <w:r w:rsidRPr="00B96C9A">
        <w:rPr>
          <w:rFonts w:eastAsia="Cordia New"/>
        </w:rPr>
        <w:t xml:space="preserve">MySQL </w:t>
      </w:r>
      <w:r w:rsidRPr="00B96C9A">
        <w:rPr>
          <w:rFonts w:eastAsia="Cordia New"/>
          <w:cs/>
        </w:rPr>
        <w:t>ทำหน้าที่เป็นฐานข้อมูลหลักของระบบ โดยจะเก็บข้อมูลและความสัมพันธ์ทั้งหมด รวมไปถึงความสำพันธ์กับฐานข้อมูลในโมดูล</w:t>
      </w:r>
      <w:proofErr w:type="spellStart"/>
      <w:r w:rsidRPr="00B96C9A">
        <w:rPr>
          <w:rFonts w:eastAsia="Cordia New"/>
          <w:cs/>
        </w:rPr>
        <w:t>อื่นๆ</w:t>
      </w:r>
      <w:proofErr w:type="spellEnd"/>
      <w:r w:rsidRPr="00B96C9A">
        <w:rPr>
          <w:rFonts w:eastAsia="Cordia New"/>
          <w:cs/>
        </w:rPr>
        <w:t>ด้วย (อาจมีการเปลี่ยนแปลงตามความต้องการของภาควิชา)</w:t>
      </w:r>
    </w:p>
    <w:p w14:paraId="3E785BB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5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 xml:space="preserve">.1.3  </w:t>
      </w:r>
      <w:r w:rsidRPr="00B96C9A">
        <w:rPr>
          <w:rFonts w:eastAsia="Cordia New"/>
        </w:rPr>
        <w:t xml:space="preserve">Elasticsearch </w:t>
      </w:r>
      <w:r w:rsidRPr="00B96C9A">
        <w:rPr>
          <w:rFonts w:eastAsia="Cordia New"/>
          <w:cs/>
        </w:rPr>
        <w:t xml:space="preserve">ทำหน้าที่ในการจัดเก็บและค้นคืนสารสนเทศจากเอกสารโครงงาน ซึ่งในการใช้งานจะเชื่อมต่อกับระบบอื่นผ่าน </w:t>
      </w:r>
      <w:proofErr w:type="spellStart"/>
      <w:r w:rsidRPr="00B96C9A">
        <w:rPr>
          <w:rFonts w:eastAsia="Cordia New"/>
        </w:rPr>
        <w:t>RESTFul</w:t>
      </w:r>
      <w:proofErr w:type="spellEnd"/>
      <w:r w:rsidRPr="00B96C9A">
        <w:rPr>
          <w:rFonts w:eastAsia="Cordia New"/>
        </w:rPr>
        <w:t xml:space="preserve"> API </w:t>
      </w:r>
    </w:p>
    <w:p w14:paraId="2A645919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5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 xml:space="preserve">.1.4  </w:t>
      </w:r>
      <w:r w:rsidRPr="00B96C9A">
        <w:rPr>
          <w:rFonts w:eastAsia="Cordia New"/>
        </w:rPr>
        <w:t xml:space="preserve">Kibana </w:t>
      </w:r>
      <w:r w:rsidRPr="00B96C9A">
        <w:rPr>
          <w:rFonts w:eastAsia="Cordia New"/>
          <w:cs/>
        </w:rPr>
        <w:t xml:space="preserve">เป็น </w:t>
      </w:r>
      <w:r w:rsidRPr="00B96C9A">
        <w:rPr>
          <w:rFonts w:eastAsia="Cordia New"/>
        </w:rPr>
        <w:t xml:space="preserve">Dashboard </w:t>
      </w:r>
      <w:r w:rsidRPr="00B96C9A">
        <w:rPr>
          <w:rFonts w:eastAsia="Cordia New"/>
          <w:cs/>
        </w:rPr>
        <w:t xml:space="preserve">สำหรับดูข้อมูลสรุปและตั้งค่าการทำงานของ </w:t>
      </w:r>
      <w:r w:rsidRPr="00B96C9A">
        <w:rPr>
          <w:rFonts w:eastAsia="Cordia New"/>
        </w:rPr>
        <w:t>Elasticsearch</w:t>
      </w:r>
    </w:p>
    <w:p w14:paraId="66BADC1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5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 xml:space="preserve">.1.5  </w:t>
      </w:r>
      <w:proofErr w:type="spellStart"/>
      <w:r w:rsidRPr="00B96C9A">
        <w:rPr>
          <w:rFonts w:eastAsia="Cordia New"/>
        </w:rPr>
        <w:t>SwaggerUI</w:t>
      </w:r>
      <w:proofErr w:type="spellEnd"/>
      <w:r w:rsidRPr="00B96C9A">
        <w:rPr>
          <w:rFonts w:eastAsia="Cordia New"/>
        </w:rPr>
        <w:t xml:space="preserve"> </w:t>
      </w:r>
      <w:r w:rsidRPr="00B96C9A">
        <w:rPr>
          <w:rFonts w:eastAsia="Cordia New"/>
          <w:cs/>
        </w:rPr>
        <w:t xml:space="preserve">คือ </w:t>
      </w:r>
      <w:r w:rsidRPr="00B96C9A">
        <w:rPr>
          <w:rFonts w:eastAsia="Cordia New"/>
        </w:rPr>
        <w:t xml:space="preserve">Document API </w:t>
      </w:r>
      <w:r w:rsidRPr="00B96C9A">
        <w:rPr>
          <w:rFonts w:eastAsia="Cordia New"/>
          <w:cs/>
        </w:rPr>
        <w:t xml:space="preserve">ทำหน้าที่อธิบาย </w:t>
      </w:r>
      <w:r w:rsidRPr="00B96C9A">
        <w:rPr>
          <w:rFonts w:eastAsia="Cordia New"/>
        </w:rPr>
        <w:t xml:space="preserve">API </w:t>
      </w:r>
      <w:r w:rsidRPr="00B96C9A">
        <w:rPr>
          <w:rFonts w:eastAsia="Cordia New"/>
          <w:cs/>
        </w:rPr>
        <w:t>ต่าง</w:t>
      </w:r>
      <w:r w:rsidR="00501D6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>ๆ</w:t>
      </w:r>
      <w:r w:rsidR="00501D6E" w:rsidRPr="00B96C9A">
        <w:rPr>
          <w:rFonts w:eastAsia="Cordia New"/>
          <w:cs/>
        </w:rPr>
        <w:t xml:space="preserve"> </w:t>
      </w:r>
      <w:r w:rsidRPr="00B96C9A">
        <w:rPr>
          <w:rFonts w:eastAsia="Cordia New"/>
          <w:cs/>
        </w:rPr>
        <w:t xml:space="preserve">ของระบบให้โมดูลอื่นที่นำไปใช้ และยังสามารถทดสอบ </w:t>
      </w:r>
      <w:r w:rsidRPr="00B96C9A">
        <w:rPr>
          <w:rFonts w:eastAsia="Cordia New"/>
        </w:rPr>
        <w:t xml:space="preserve">API </w:t>
      </w:r>
      <w:r w:rsidRPr="00B96C9A">
        <w:rPr>
          <w:rFonts w:eastAsia="Cordia New"/>
          <w:cs/>
        </w:rPr>
        <w:t xml:space="preserve">ได้ผ่านทางหน้าของ </w:t>
      </w:r>
      <w:r w:rsidRPr="00B96C9A">
        <w:rPr>
          <w:rFonts w:eastAsia="Cordia New"/>
        </w:rPr>
        <w:t xml:space="preserve">Swagger </w:t>
      </w:r>
      <w:r w:rsidRPr="00B96C9A">
        <w:rPr>
          <w:rFonts w:eastAsia="Cordia New"/>
          <w:cs/>
        </w:rPr>
        <w:t>ได้</w:t>
      </w:r>
    </w:p>
    <w:p w14:paraId="299A2730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       โดยระบบทั้งหมดจะสามารถเข้าใช้งานได้เฉพาะเครือข่ายของมหาวิทยาลัยขอนแก่นเท่านั้น โดยจะมีโครงสร้างดังภาพที่ 17</w:t>
      </w:r>
    </w:p>
    <w:p w14:paraId="19DE2532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noProof/>
        </w:rPr>
        <w:drawing>
          <wp:inline distT="0" distB="0" distL="0" distR="0" wp14:anchorId="45FD2503" wp14:editId="1B81D037">
            <wp:extent cx="5271770" cy="3315970"/>
            <wp:effectExtent l="0" t="0" r="5080" b="0"/>
            <wp:docPr id="162" name="รูปภาพ 162" descr="C:\Users\KCSThailand\AppData\Local\Microsoft\Windows\INetCache\Content.Word\EProjec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CSThailand\AppData\Local\Microsoft\Windows\INetCache\Content.Word\EProject.png"/>
                    <pic:cNvPicPr>
                      <a:picLocks noChangeAspect="1" noChangeArrowheads="1"/>
                    </pic:cNvPicPr>
                  </pic:nvPicPr>
                  <pic:blipFill>
                    <a:blip r:embed="rId1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3315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45B0F3" w14:textId="77777777" w:rsidR="004B465A" w:rsidRPr="00B96C9A" w:rsidRDefault="004B465A" w:rsidP="008F1288">
      <w:pPr>
        <w:spacing w:after="0" w:line="240" w:lineRule="auto"/>
        <w:rPr>
          <w:cs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8</w:t>
      </w:r>
      <w:r w:rsidRPr="00B96C9A">
        <w:rPr>
          <w:cs/>
        </w:rPr>
        <w:t xml:space="preserve">  โครงสร้างระบบระบบจัดการโครงงานและงานวิจัยคอมพิวเตอร์</w:t>
      </w:r>
    </w:p>
    <w:p w14:paraId="5EA2468C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cs/>
        </w:rPr>
        <w:sectPr w:rsidR="004B465A" w:rsidRPr="00B96C9A" w:rsidSect="001868DF">
          <w:headerReference w:type="default" r:id="rId155"/>
          <w:headerReference w:type="first" r:id="rId156"/>
          <w:pgSz w:w="11906" w:h="16838"/>
          <w:pgMar w:top="2160" w:right="1440" w:bottom="1440" w:left="2160" w:header="709" w:footer="709" w:gutter="0"/>
          <w:cols w:space="708"/>
          <w:titlePg/>
          <w:docGrid w:linePitch="360"/>
        </w:sectPr>
      </w:pPr>
    </w:p>
    <w:p w14:paraId="127954D6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</w:rPr>
        <w:lastRenderedPageBreak/>
        <w:t xml:space="preserve">               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 xml:space="preserve">2  </w:t>
      </w:r>
      <w:r w:rsidRPr="00B96C9A">
        <w:rPr>
          <w:rFonts w:eastAsia="Cordia New"/>
          <w:cs/>
        </w:rPr>
        <w:t>ฐานข้อมูล (</w:t>
      </w:r>
      <w:r w:rsidRPr="00B96C9A">
        <w:rPr>
          <w:rFonts w:eastAsia="Cordia New"/>
        </w:rPr>
        <w:t>Database</w:t>
      </w:r>
      <w:r w:rsidRPr="00B96C9A">
        <w:rPr>
          <w:rFonts w:eastAsia="Cordia New"/>
          <w:cs/>
        </w:rPr>
        <w:t>)</w:t>
      </w:r>
    </w:p>
    <w:p w14:paraId="53B83F6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bookmarkStart w:id="208" w:name="_Hlk498594913"/>
      <w:r w:rsidRPr="00B96C9A">
        <w:rPr>
          <w:rFonts w:eastAsia="Cordia New"/>
          <w:cs/>
        </w:rPr>
        <w:t xml:space="preserve">                       ฐานข้อมูล ใช้</w:t>
      </w:r>
      <w:proofErr w:type="spellStart"/>
      <w:r w:rsidRPr="00B96C9A">
        <w:rPr>
          <w:rFonts w:eastAsia="Cordia New"/>
          <w:cs/>
        </w:rPr>
        <w:t>รุป</w:t>
      </w:r>
      <w:proofErr w:type="spellEnd"/>
      <w:r w:rsidRPr="00B96C9A">
        <w:rPr>
          <w:rFonts w:eastAsia="Cordia New"/>
          <w:cs/>
        </w:rPr>
        <w:t>แบบของฐานข้อมูลเชิงสัมพันธ์ (</w:t>
      </w:r>
      <w:r w:rsidRPr="00B96C9A">
        <w:rPr>
          <w:rFonts w:eastAsia="Cordia New"/>
        </w:rPr>
        <w:t>Relational Database</w:t>
      </w:r>
      <w:r w:rsidRPr="00B96C9A">
        <w:rPr>
          <w:rFonts w:eastAsia="Cordia New"/>
          <w:cs/>
        </w:rPr>
        <w:t xml:space="preserve">) ซึ่งได้ออกแบบให้ตอบสนองต่อความต้องการของระบบ ดังแสดงในภาพที่ 18 และมีการใช้ข้อมูลจากระบบข้อมูลบุคคล โดยมีตาราง </w:t>
      </w:r>
      <w:proofErr w:type="spellStart"/>
      <w:r w:rsidRPr="00B96C9A">
        <w:rPr>
          <w:rFonts w:eastAsia="Cordia New"/>
        </w:rPr>
        <w:t>epro_user</w:t>
      </w:r>
      <w:proofErr w:type="spellEnd"/>
      <w:r w:rsidRPr="00B96C9A">
        <w:rPr>
          <w:rFonts w:eastAsia="Cordia New"/>
        </w:rPr>
        <w:t xml:space="preserve"> </w:t>
      </w:r>
      <w:r w:rsidRPr="00B96C9A">
        <w:rPr>
          <w:rFonts w:eastAsia="Cordia New"/>
          <w:cs/>
        </w:rPr>
        <w:t>ทำหน้าที่เก็บความสัมพันธ์ ส่วนข้อมูลจะใช้การเรียกผ่านเว็บ</w:t>
      </w:r>
      <w:proofErr w:type="spellStart"/>
      <w:r w:rsidRPr="00B96C9A">
        <w:rPr>
          <w:rFonts w:eastAsia="Cordia New"/>
          <w:cs/>
        </w:rPr>
        <w:t>เซอร์วิซ</w:t>
      </w:r>
      <w:proofErr w:type="spellEnd"/>
      <w:r w:rsidRPr="00B96C9A">
        <w:rPr>
          <w:rFonts w:eastAsia="Cordia New"/>
          <w:cs/>
        </w:rPr>
        <w:t xml:space="preserve"> (</w:t>
      </w:r>
      <w:r w:rsidRPr="00B96C9A">
        <w:rPr>
          <w:rFonts w:eastAsia="Cordia New"/>
        </w:rPr>
        <w:t>Web Service</w:t>
      </w:r>
      <w:r w:rsidRPr="00B96C9A">
        <w:rPr>
          <w:rFonts w:eastAsia="Cordia New"/>
          <w:cs/>
        </w:rPr>
        <w:t>)</w:t>
      </w:r>
    </w:p>
    <w:p w14:paraId="5E652BF5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6A54322A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  <w:r w:rsidRPr="00B96C9A">
        <w:rPr>
          <w:noProof/>
        </w:rPr>
        <w:drawing>
          <wp:inline distT="0" distB="0" distL="0" distR="0" wp14:anchorId="5E1D8593" wp14:editId="2D9A5010">
            <wp:extent cx="5761990" cy="6600211"/>
            <wp:effectExtent l="0" t="0" r="0" b="0"/>
            <wp:docPr id="163" name="รูปภาพ 163" descr="C:\Users\KCSThailand\AppData\Local\Microsoft\Windows\INetCache\Content.Word\fi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CSThailand\AppData\Local\Microsoft\Windows\INetCache\Content.Word\final.png"/>
                    <pic:cNvPicPr>
                      <a:picLocks noChangeAspect="1" noChangeArrowheads="1"/>
                    </pic:cNvPicPr>
                  </pic:nvPicPr>
                  <pic:blipFill>
                    <a:blip r:embed="rId1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990" cy="66002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155F22" w14:textId="77777777" w:rsidR="004B465A" w:rsidRPr="00B96C9A" w:rsidRDefault="004B465A" w:rsidP="004B465A">
      <w:pPr>
        <w:spacing w:after="0" w:line="240" w:lineRule="auto"/>
        <w:jc w:val="center"/>
        <w:rPr>
          <w:b/>
          <w:bCs/>
        </w:rPr>
      </w:pPr>
    </w:p>
    <w:p w14:paraId="3DEF6814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>9</w:t>
      </w:r>
      <w:r w:rsidRPr="00B96C9A">
        <w:rPr>
          <w:cs/>
        </w:rPr>
        <w:t xml:space="preserve">  โครงสร้างระบบระบบจัดการโครงงานและงานวิจัยคอมพิวเตอร์</w:t>
      </w:r>
    </w:p>
    <w:bookmarkEnd w:id="208"/>
    <w:p w14:paraId="2478A11B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  <w:cs/>
        </w:rPr>
        <w:sectPr w:rsidR="004B465A" w:rsidRPr="00B96C9A" w:rsidSect="001868DF">
          <w:pgSz w:w="11906" w:h="16838"/>
          <w:pgMar w:top="2160" w:right="1416" w:bottom="1440" w:left="1416" w:header="709" w:footer="709" w:gutter="0"/>
          <w:cols w:space="708"/>
          <w:docGrid w:linePitch="360"/>
        </w:sectPr>
      </w:pPr>
    </w:p>
    <w:p w14:paraId="42C95A7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lastRenderedPageBreak/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 xml:space="preserve">  เขียนเค้าโครงโครงงานและเสนออาจารย์ที่ปรึกษา</w:t>
      </w:r>
    </w:p>
    <w:p w14:paraId="41A0FA1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olor w:val="000000"/>
          <w:cs/>
        </w:rPr>
        <w:t xml:space="preserve">                </w:t>
      </w:r>
      <w:r w:rsidRPr="00B96C9A">
        <w:rPr>
          <w:rFonts w:eastAsia="Cordia New"/>
          <w:cs/>
        </w:rPr>
        <w:t xml:space="preserve">เขียนเค้าโครงงานฉบับย่อเสนออาจารย์ที่ปรึกษาโดยการ รวบรวม </w:t>
      </w:r>
      <w:proofErr w:type="spellStart"/>
      <w:r w:rsidRPr="00B96C9A">
        <w:rPr>
          <w:rFonts w:eastAsia="Cordia New"/>
          <w:cs/>
        </w:rPr>
        <w:t>ทฤษฏี</w:t>
      </w:r>
      <w:proofErr w:type="spellEnd"/>
      <w:r w:rsidRPr="00B96C9A">
        <w:rPr>
          <w:rFonts w:eastAsia="Cordia New"/>
          <w:cs/>
        </w:rPr>
        <w:t xml:space="preserve"> เครื่องมือ เทคโนโลยีที่ใช้พร้อมทั้งกระบวนการการทำงาน รูปแบบของโครงการ เพื่อจัดทำเค้าโครงงานฉบับสมบูรณ์</w:t>
      </w:r>
    </w:p>
    <w:p w14:paraId="57A67920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 xml:space="preserve">  นำเสนอโครงร่างโครงงาน</w:t>
      </w:r>
    </w:p>
    <w:p w14:paraId="2881B2B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5.8  นำเสนอและรายงานความก้าวหน้า ครั้งที่ 1</w:t>
      </w:r>
    </w:p>
    <w:p w14:paraId="12B2EF0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9  สร้างและพัฒนาระบบ</w:t>
      </w:r>
    </w:p>
    <w:p w14:paraId="7587B3E1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สร้างและพัฒนาระบบตามที่ได้ออกแบบไว้ให้สอดคล้องกับวัตถุประสงค์ และหมายของโครงงาน</w:t>
      </w:r>
    </w:p>
    <w:p w14:paraId="720CB99E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0</w:t>
      </w:r>
      <w:r w:rsidRPr="00B96C9A">
        <w:rPr>
          <w:rFonts w:eastAsia="Cordia New"/>
          <w:cs/>
        </w:rPr>
        <w:t xml:space="preserve">  นำเสนอและรายงานความก้าวหน้า ครั้งที่ 2</w:t>
      </w:r>
    </w:p>
    <w:p w14:paraId="6D39DE6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11  ทดสอบระบบ</w:t>
      </w:r>
    </w:p>
    <w:p w14:paraId="601606EF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ทำการทดสอบระบบหลังจากพัฒนาระบบเสร็จสิ้น เพื่อตรวจสอบระบบว่าเป็นไปตามวัตถุประสงค์ ขอบเขต เป้าหมายที่วางไว้หรือไม่ โดยตรวจสอบจากความพึงพอใจของผู้ใช้งาน (</w:t>
      </w:r>
      <w:r w:rsidRPr="00B96C9A">
        <w:rPr>
          <w:rFonts w:eastAsia="Cordia New"/>
        </w:rPr>
        <w:t>User Acceptance Testing</w:t>
      </w:r>
      <w:r w:rsidRPr="00B96C9A">
        <w:rPr>
          <w:rFonts w:eastAsia="Cordia New"/>
          <w:cs/>
        </w:rPr>
        <w:t>) ซึ่งจะทำการตรวจสอบจากกลุ่มผู้ใช้ ดังนี้</w:t>
      </w:r>
    </w:p>
    <w:p w14:paraId="4814DFD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5.11.1  นักศึกษา</w:t>
      </w:r>
    </w:p>
    <w:p w14:paraId="63DCB70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5.11.2  อาจารย์ในภาควิชา</w:t>
      </w:r>
    </w:p>
    <w:p w14:paraId="2565E1D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5.11.3  เจ้าหน้าที่ภาควิชา</w:t>
      </w:r>
    </w:p>
    <w:p w14:paraId="50965A63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นอกจากนี้จะมีการตรวจสอบข้อผิดพลาดของระบบที่เกิดจากการพัฒนาโปรแกรม ซึ่งจะดำเนินการควบคู่ไปกับการพัฒนาตั้งแต่แรกเริ่ม</w:t>
      </w:r>
    </w:p>
    <w:p w14:paraId="33165AE9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2  วิเคราะห์และสรุปผล</w:t>
      </w:r>
    </w:p>
    <w:p w14:paraId="7BAA7967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 </w:t>
      </w:r>
      <w:r w:rsidRPr="00B96C9A">
        <w:rPr>
          <w:rFonts w:eastAsia="Cordia New"/>
          <w:spacing w:val="-8"/>
          <w:cs/>
        </w:rPr>
        <w:t>วิเคราะห์ข้อสรุปของโครงงาน เพื่อให้เป็นไปตามวัตถุประสงค์ ขอบเขต เป้าหมายที่วางไว้ และหาข้อบกพร่อง</w:t>
      </w:r>
      <w:r w:rsidRPr="00B96C9A">
        <w:rPr>
          <w:rFonts w:eastAsia="Cordia New"/>
          <w:cs/>
        </w:rPr>
        <w:t xml:space="preserve">ของโครงงาน เพื่อทำการแก้ไขต่อไป </w:t>
      </w:r>
    </w:p>
    <w:p w14:paraId="56005FAD" w14:textId="77777777" w:rsidR="004B465A" w:rsidRPr="00B96C9A" w:rsidRDefault="004B465A" w:rsidP="2B70ABAF">
      <w:pPr>
        <w:tabs>
          <w:tab w:val="left" w:pos="693"/>
          <w:tab w:val="left" w:pos="720"/>
          <w:tab w:val="left" w:pos="1170"/>
        </w:tabs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 xml:space="preserve">3  จัดทำรายงานโครงงานและคู่มือ </w:t>
      </w:r>
    </w:p>
    <w:p w14:paraId="6763420B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       จัดทำโครงงานฉบับสมบูรณ์ จัดทำคู่มือใช้งานเว็บไซต์</w:t>
      </w:r>
    </w:p>
    <w:p w14:paraId="65E983CC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  <w:cs/>
        </w:rPr>
        <w:t xml:space="preserve">         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14</w:t>
      </w:r>
      <w:r w:rsidRPr="00B96C9A">
        <w:rPr>
          <w:rFonts w:eastAsia="Cordia New"/>
          <w:cs/>
        </w:rPr>
        <w:t xml:space="preserve">  นำเสนอโครงงานฉบับสมบูรณ์ต่อคณะกรรมการสอบ</w:t>
      </w:r>
    </w:p>
    <w:p w14:paraId="4A722737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1857375C" w14:textId="77777777" w:rsidR="004B465A" w:rsidRPr="00B96C9A" w:rsidRDefault="004B465A" w:rsidP="2B70ABAF">
      <w:pPr>
        <w:spacing w:after="0" w:line="240" w:lineRule="auto"/>
        <w:rPr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 xml:space="preserve">6.    </w:t>
      </w:r>
      <w:r w:rsidRPr="00B96C9A">
        <w:rPr>
          <w:rStyle w:val="fontstyle01"/>
          <w:cs/>
        </w:rPr>
        <w:t>ข้อจำกัดของการวิจัย</w:t>
      </w:r>
    </w:p>
    <w:p w14:paraId="64F377BF" w14:textId="77777777" w:rsidR="004B465A" w:rsidRPr="00B96C9A" w:rsidRDefault="004B465A" w:rsidP="2B70ABAF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6.1  </w:t>
      </w:r>
      <w:r w:rsidRPr="00B96C9A">
        <w:rPr>
          <w:rFonts w:ascii="TH Sarabun New" w:hAnsi="TH Sarabun New" w:cs="TH Sarabun New"/>
          <w:cs/>
        </w:rPr>
        <w:t>ระบบ</w:t>
      </w:r>
      <w:r w:rsidRPr="00B96C9A">
        <w:rPr>
          <w:rFonts w:ascii="TH Sarabun New" w:hAnsi="TH Sarabun New" w:cs="TH Sarabun New"/>
          <w:color w:val="000000"/>
          <w:cs/>
        </w:rPr>
        <w:t>รวบรวมเฉพาะโครงงานของนักศึกษาปีที่ 3 และปีที่ 4 ภาควิชาวิทยาการคอมพิวเตอร์ มหาวิทยาลัยขอนแก่นเท่านั้น</w:t>
      </w:r>
    </w:p>
    <w:p w14:paraId="6B45C47C" w14:textId="77777777" w:rsidR="004B465A" w:rsidRPr="00B96C9A" w:rsidRDefault="004B465A" w:rsidP="2B70ABAF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b/>
          <w:bCs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6.2  </w:t>
      </w:r>
      <w:r w:rsidRPr="00B96C9A">
        <w:rPr>
          <w:rFonts w:ascii="TH Sarabun New" w:hAnsi="TH Sarabun New" w:cs="TH Sarabun New"/>
          <w:cs/>
        </w:rPr>
        <w:t xml:space="preserve">ระบบถูกใช้งานบนคอมพิวเตอร์ผ่านเว็บบราวเซอร์ </w:t>
      </w:r>
      <w:r w:rsidRPr="00B96C9A">
        <w:rPr>
          <w:rFonts w:ascii="TH Sarabun New" w:hAnsi="TH Sarabun New" w:cs="TH Sarabun New"/>
        </w:rPr>
        <w:t xml:space="preserve">Chrome </w:t>
      </w:r>
      <w:r w:rsidR="008252BD" w:rsidRPr="00B96C9A">
        <w:rPr>
          <w:rFonts w:ascii="TH Sarabun New" w:hAnsi="TH Sarabun New" w:cs="TH Sarabun New"/>
          <w:cs/>
        </w:rPr>
        <w:t>เวอร์ชัน</w:t>
      </w:r>
      <w:r w:rsidRPr="00B96C9A">
        <w:rPr>
          <w:rFonts w:ascii="TH Sarabun New" w:hAnsi="TH Sarabun New" w:cs="TH Sarabun New"/>
          <w:cs/>
        </w:rPr>
        <w:t xml:space="preserve"> 61.0.3163.91</w:t>
      </w:r>
      <w:r w:rsidRPr="00B96C9A">
        <w:rPr>
          <w:rFonts w:ascii="TH Sarabun New" w:hAnsi="TH Sarabun New" w:cs="TH Sarabun New"/>
        </w:rPr>
        <w:t xml:space="preserve">, Mozilla Firefox </w:t>
      </w:r>
      <w:r w:rsidR="008252BD" w:rsidRPr="00B96C9A">
        <w:rPr>
          <w:rFonts w:ascii="TH Sarabun New" w:hAnsi="TH Sarabun New" w:cs="TH Sarabun New"/>
          <w:cs/>
        </w:rPr>
        <w:t>เวอร์ชัน</w:t>
      </w:r>
      <w:r w:rsidRPr="00B96C9A">
        <w:rPr>
          <w:rFonts w:ascii="TH Sarabun New" w:hAnsi="TH Sarabun New" w:cs="TH Sarabun New"/>
          <w:cs/>
        </w:rPr>
        <w:t xml:space="preserve"> 43.0.1</w:t>
      </w:r>
      <w:r w:rsidRPr="00B96C9A">
        <w:rPr>
          <w:rFonts w:ascii="TH Sarabun New" w:hAnsi="TH Sarabun New" w:cs="TH Sarabun New"/>
        </w:rPr>
        <w:t xml:space="preserve">, Internet </w:t>
      </w:r>
      <w:proofErr w:type="spellStart"/>
      <w:r w:rsidRPr="00B96C9A">
        <w:rPr>
          <w:rFonts w:ascii="TH Sarabun New" w:hAnsi="TH Sarabun New" w:cs="TH Sarabun New"/>
        </w:rPr>
        <w:t>Exploer</w:t>
      </w:r>
      <w:proofErr w:type="spellEnd"/>
      <w:r w:rsidRPr="00B96C9A">
        <w:rPr>
          <w:rFonts w:ascii="TH Sarabun New" w:hAnsi="TH Sarabun New" w:cs="TH Sarabun New"/>
        </w:rPr>
        <w:t xml:space="preserve"> </w:t>
      </w:r>
      <w:r w:rsidR="008252BD" w:rsidRPr="00B96C9A">
        <w:rPr>
          <w:rFonts w:ascii="TH Sarabun New" w:hAnsi="TH Sarabun New" w:cs="TH Sarabun New"/>
          <w:cs/>
        </w:rPr>
        <w:t>เวอร์ชัน</w:t>
      </w:r>
      <w:r w:rsidRPr="00B96C9A">
        <w:rPr>
          <w:rFonts w:ascii="TH Sarabun New" w:hAnsi="TH Sarabun New" w:cs="TH Sarabun New"/>
        </w:rPr>
        <w:t xml:space="preserve"> 11</w:t>
      </w:r>
      <w:r w:rsidRPr="00B96C9A">
        <w:rPr>
          <w:rFonts w:ascii="TH Sarabun New" w:hAnsi="TH Sarabun New" w:cs="TH Sarabun New"/>
          <w:cs/>
        </w:rPr>
        <w:t>.</w:t>
      </w:r>
      <w:r w:rsidRPr="00B96C9A">
        <w:rPr>
          <w:rFonts w:ascii="TH Sarabun New" w:hAnsi="TH Sarabun New" w:cs="TH Sarabun New"/>
        </w:rPr>
        <w:t>1</w:t>
      </w:r>
      <w:r w:rsidRPr="00B96C9A">
        <w:rPr>
          <w:rFonts w:ascii="TH Sarabun New" w:hAnsi="TH Sarabun New" w:cs="TH Sarabun New"/>
          <w:cs/>
        </w:rPr>
        <w:t>.</w:t>
      </w:r>
      <w:r w:rsidRPr="00B96C9A">
        <w:rPr>
          <w:rFonts w:ascii="TH Sarabun New" w:hAnsi="TH Sarabun New" w:cs="TH Sarabun New"/>
        </w:rPr>
        <w:t>16228</w:t>
      </w:r>
      <w:r w:rsidRPr="00B96C9A">
        <w:rPr>
          <w:rFonts w:ascii="TH Sarabun New" w:hAnsi="TH Sarabun New" w:cs="TH Sarabun New"/>
          <w:cs/>
        </w:rPr>
        <w:t>.</w:t>
      </w:r>
      <w:r w:rsidRPr="00B96C9A">
        <w:rPr>
          <w:rFonts w:ascii="TH Sarabun New" w:hAnsi="TH Sarabun New" w:cs="TH Sarabun New"/>
        </w:rPr>
        <w:t>0</w:t>
      </w:r>
      <w:r w:rsidRPr="00B96C9A">
        <w:rPr>
          <w:rFonts w:ascii="TH Sarabun New" w:hAnsi="TH Sarabun New" w:cs="TH Sarabun New"/>
          <w:cs/>
        </w:rPr>
        <w:t xml:space="preserve"> และ </w:t>
      </w:r>
      <w:r w:rsidRPr="00B96C9A">
        <w:rPr>
          <w:rFonts w:ascii="TH Sarabun New" w:hAnsi="TH Sarabun New" w:cs="TH Sarabun New"/>
        </w:rPr>
        <w:t xml:space="preserve">Microsoft Edge </w:t>
      </w:r>
      <w:r w:rsidR="008252BD" w:rsidRPr="00B96C9A">
        <w:rPr>
          <w:rFonts w:ascii="TH Sarabun New" w:hAnsi="TH Sarabun New" w:cs="TH Sarabun New"/>
          <w:cs/>
        </w:rPr>
        <w:t>เวอร์ชัน</w:t>
      </w:r>
      <w:r w:rsidRPr="00B96C9A">
        <w:rPr>
          <w:rFonts w:ascii="TH Sarabun New" w:hAnsi="TH Sarabun New" w:cs="TH Sarabun New"/>
          <w:cs/>
        </w:rPr>
        <w:t xml:space="preserve"> 41.16288.1.0 ขึ้นไป</w:t>
      </w:r>
    </w:p>
    <w:p w14:paraId="6E8FAAAD" w14:textId="77777777" w:rsidR="004B465A" w:rsidRPr="00B96C9A" w:rsidRDefault="004B465A" w:rsidP="2B70ABAF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6.3  </w:t>
      </w:r>
      <w:r w:rsidRPr="00B96C9A">
        <w:rPr>
          <w:rFonts w:ascii="TH Sarabun New" w:hAnsi="TH Sarabun New" w:cs="TH Sarabun New"/>
          <w:cs/>
        </w:rPr>
        <w:t xml:space="preserve">ระบบถูกใช้งานบนผ่านอุปกรณ์เคลื่อนที่ผ่านเว็บบราวเซอร์ของ </w:t>
      </w:r>
      <w:r w:rsidRPr="00B96C9A">
        <w:rPr>
          <w:rFonts w:ascii="TH Sarabun New" w:hAnsi="TH Sarabun New" w:cs="TH Sarabun New"/>
        </w:rPr>
        <w:t xml:space="preserve">Android </w:t>
      </w:r>
      <w:r w:rsidR="008252BD" w:rsidRPr="00B96C9A">
        <w:rPr>
          <w:rFonts w:ascii="TH Sarabun New" w:hAnsi="TH Sarabun New" w:cs="TH Sarabun New"/>
          <w:cs/>
        </w:rPr>
        <w:t>เวอร์ชัน</w:t>
      </w:r>
      <w:r w:rsidRPr="00B96C9A">
        <w:rPr>
          <w:rFonts w:ascii="TH Sarabun New" w:hAnsi="TH Sarabun New" w:cs="TH Sarabun New"/>
          <w:cs/>
        </w:rPr>
        <w:t xml:space="preserve"> 5.0 และ </w:t>
      </w:r>
      <w:r w:rsidRPr="00B96C9A">
        <w:rPr>
          <w:rFonts w:ascii="TH Sarabun New" w:hAnsi="TH Sarabun New" w:cs="TH Sarabun New"/>
        </w:rPr>
        <w:t xml:space="preserve">IOS </w:t>
      </w:r>
      <w:r w:rsidR="008252BD" w:rsidRPr="00B96C9A">
        <w:rPr>
          <w:rFonts w:ascii="TH Sarabun New" w:hAnsi="TH Sarabun New" w:cs="TH Sarabun New"/>
          <w:cs/>
        </w:rPr>
        <w:t>เวอร์ชัน</w:t>
      </w:r>
      <w:r w:rsidRPr="00B96C9A">
        <w:rPr>
          <w:rFonts w:ascii="TH Sarabun New" w:hAnsi="TH Sarabun New" w:cs="TH Sarabun New"/>
          <w:cs/>
        </w:rPr>
        <w:t xml:space="preserve"> 10 ขึ้นไป</w:t>
      </w:r>
      <w:r w:rsidRPr="00B96C9A">
        <w:rPr>
          <w:rFonts w:ascii="TH Sarabun New" w:hAnsi="TH Sarabun New" w:cs="TH Sarabun New"/>
          <w:color w:val="000000"/>
          <w:cs/>
        </w:rPr>
        <w:t>เท่านั้น</w:t>
      </w:r>
    </w:p>
    <w:p w14:paraId="1893A2C4" w14:textId="77777777" w:rsidR="004B465A" w:rsidRPr="00B96C9A" w:rsidRDefault="004B465A" w:rsidP="2B70ABAF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6.4  เข้าใช้งานได้เฉพาะเครือข่ายภายในมหาวิทยาลัยขอนแก่นเท่านั้น</w:t>
      </w:r>
    </w:p>
    <w:p w14:paraId="72D7ECAD" w14:textId="77777777" w:rsidR="004B465A" w:rsidRPr="00B96C9A" w:rsidRDefault="004B465A" w:rsidP="2B70ABAF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6.5  หากไม่ได้ใช้บริการอินเตอร์เน็ตของมหาวิทยาลัยจำเป็นต้องเชื่อมต่อ </w:t>
      </w:r>
      <w:r w:rsidRPr="00B96C9A">
        <w:rPr>
          <w:rFonts w:ascii="TH Sarabun New" w:hAnsi="TH Sarabun New" w:cs="TH Sarabun New"/>
          <w:color w:val="000000"/>
        </w:rPr>
        <w:t xml:space="preserve">VPN </w:t>
      </w:r>
      <w:r w:rsidRPr="00B96C9A">
        <w:rPr>
          <w:rFonts w:ascii="TH Sarabun New" w:hAnsi="TH Sarabun New" w:cs="TH Sarabun New"/>
          <w:color w:val="000000"/>
          <w:cs/>
        </w:rPr>
        <w:t>เพื่อใช้งาน</w:t>
      </w:r>
    </w:p>
    <w:p w14:paraId="609FA0E2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  <w:color w:val="000000" w:themeColor="text1"/>
        </w:rPr>
      </w:pPr>
      <w:r w:rsidRPr="00B96C9A">
        <w:rPr>
          <w:color w:val="000000"/>
          <w:cs/>
        </w:rPr>
        <w:t xml:space="preserve">        </w:t>
      </w:r>
      <w:r w:rsidRPr="00B96C9A">
        <w:rPr>
          <w:rFonts w:eastAsia="Cordia New"/>
          <w:color w:val="000000"/>
        </w:rPr>
        <w:t>6</w:t>
      </w:r>
      <w:r w:rsidRPr="00B96C9A">
        <w:rPr>
          <w:rFonts w:eastAsia="Cordia New"/>
          <w:color w:val="000000"/>
          <w:cs/>
        </w:rPr>
        <w:t>.6  รองรับการโครงงานเฉพาะใน</w:t>
      </w:r>
      <w:r w:rsidRPr="00B96C9A">
        <w:rPr>
          <w:rFonts w:eastAsia="Cordia New"/>
        </w:rPr>
        <w:t xml:space="preserve"> Undergraduate Research Project for Computer Science 1 </w:t>
      </w:r>
      <w:r w:rsidRPr="00B96C9A">
        <w:rPr>
          <w:rFonts w:eastAsia="Cordia New"/>
          <w:cs/>
        </w:rPr>
        <w:t xml:space="preserve">และ </w:t>
      </w:r>
      <w:r w:rsidRPr="00B96C9A">
        <w:rPr>
          <w:rFonts w:eastAsia="Cordia New"/>
        </w:rPr>
        <w:t>Undergraduate Research Project for Computer Science 2</w:t>
      </w:r>
    </w:p>
    <w:p w14:paraId="66EBD7A4" w14:textId="77777777" w:rsidR="004B465A" w:rsidRPr="00B96C9A" w:rsidRDefault="004B465A" w:rsidP="2B70ABAF">
      <w:pPr>
        <w:spacing w:after="0" w:line="240" w:lineRule="auto"/>
        <w:rPr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lastRenderedPageBreak/>
        <w:t xml:space="preserve">7.    </w:t>
      </w:r>
      <w:r w:rsidRPr="00B96C9A">
        <w:rPr>
          <w:rStyle w:val="fontstyle01"/>
          <w:cs/>
        </w:rPr>
        <w:t>สถานที่ทำวิจัย</w:t>
      </w:r>
    </w:p>
    <w:p w14:paraId="00BC8ABE" w14:textId="77777777" w:rsidR="004B465A" w:rsidRPr="00B96C9A" w:rsidRDefault="004B465A" w:rsidP="2B70ABAF">
      <w:pPr>
        <w:spacing w:after="0" w:line="240" w:lineRule="auto"/>
        <w:rPr>
          <w:rFonts w:eastAsia="Times New Roman"/>
        </w:rPr>
      </w:pPr>
      <w:r w:rsidRPr="00B96C9A">
        <w:rPr>
          <w:sz w:val="32"/>
          <w:szCs w:val="32"/>
          <w:cs/>
        </w:rPr>
        <w:t xml:space="preserve">       </w:t>
      </w:r>
      <w:r w:rsidRPr="00B96C9A">
        <w:rPr>
          <w:rFonts w:eastAsia="Times New Roman"/>
          <w:color w:val="000000"/>
          <w:cs/>
        </w:rPr>
        <w:t>ภาควิชาวิทยาการคอมพิวเตอร์ คณะวิทยาศาสตร์ มหาวิทยาลัยขอนแก่น</w:t>
      </w:r>
    </w:p>
    <w:p w14:paraId="5C235E88" w14:textId="77777777" w:rsidR="004B465A" w:rsidRPr="00B96C9A" w:rsidRDefault="004B465A" w:rsidP="004B465A">
      <w:pPr>
        <w:spacing w:after="0" w:line="240" w:lineRule="auto"/>
        <w:rPr>
          <w:rFonts w:eastAsia="Times New Roman"/>
        </w:rPr>
      </w:pPr>
    </w:p>
    <w:p w14:paraId="53EE7A7F" w14:textId="77777777" w:rsidR="004B465A" w:rsidRPr="00B96C9A" w:rsidRDefault="004B465A" w:rsidP="2B70ABAF">
      <w:pPr>
        <w:spacing w:after="0" w:line="240" w:lineRule="auto"/>
        <w:rPr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 xml:space="preserve">8.    </w:t>
      </w:r>
      <w:r w:rsidRPr="00B96C9A">
        <w:rPr>
          <w:rStyle w:val="fontstyle01"/>
          <w:cs/>
        </w:rPr>
        <w:t>ประโยชน์ที่คาดว่าจะได้รับ</w:t>
      </w:r>
    </w:p>
    <w:p w14:paraId="7EDE3F70" w14:textId="77777777" w:rsidR="004B465A" w:rsidRPr="00B96C9A" w:rsidRDefault="004B465A" w:rsidP="2B70ABAF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</w:t>
      </w:r>
      <w:r w:rsidRPr="00B96C9A">
        <w:rPr>
          <w:rFonts w:ascii="TH Sarabun New" w:hAnsi="TH Sarabun New" w:cs="TH Sarabun New"/>
          <w:color w:val="000000"/>
        </w:rPr>
        <w:t>8</w:t>
      </w:r>
      <w:r w:rsidRPr="00B96C9A">
        <w:rPr>
          <w:rFonts w:ascii="TH Sarabun New" w:hAnsi="TH Sarabun New" w:cs="TH Sarabun New"/>
          <w:color w:val="000000"/>
          <w:cs/>
        </w:rPr>
        <w:t>.</w:t>
      </w:r>
      <w:r w:rsidRPr="00B96C9A">
        <w:rPr>
          <w:rFonts w:ascii="TH Sarabun New" w:hAnsi="TH Sarabun New" w:cs="TH Sarabun New"/>
          <w:color w:val="000000"/>
        </w:rPr>
        <w:t>1</w:t>
      </w:r>
      <w:r w:rsidRPr="00B96C9A">
        <w:rPr>
          <w:rFonts w:ascii="TH Sarabun New" w:hAnsi="TH Sarabun New" w:cs="TH Sarabun New"/>
          <w:color w:val="000000"/>
          <w:cs/>
        </w:rPr>
        <w:t xml:space="preserve">  สามารถสืบค้นโครงงานออนไลน์ได้ตรงตามความต้องการของผู้ใช้</w:t>
      </w:r>
    </w:p>
    <w:p w14:paraId="2F349BB5" w14:textId="77777777" w:rsidR="004B465A" w:rsidRPr="00B96C9A" w:rsidRDefault="004B465A" w:rsidP="2B70ABAF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        </w:t>
      </w:r>
      <w:r w:rsidRPr="00B96C9A">
        <w:rPr>
          <w:rFonts w:ascii="TH Sarabun New" w:hAnsi="TH Sarabun New" w:cs="TH Sarabun New"/>
          <w:color w:val="000000"/>
        </w:rPr>
        <w:t>8</w:t>
      </w:r>
      <w:r w:rsidRPr="00B96C9A">
        <w:rPr>
          <w:rFonts w:ascii="TH Sarabun New" w:hAnsi="TH Sarabun New" w:cs="TH Sarabun New"/>
          <w:color w:val="000000"/>
          <w:cs/>
        </w:rPr>
        <w:t>.</w:t>
      </w:r>
      <w:r w:rsidRPr="00B96C9A">
        <w:rPr>
          <w:rFonts w:ascii="TH Sarabun New" w:hAnsi="TH Sarabun New" w:cs="TH Sarabun New"/>
          <w:color w:val="000000"/>
        </w:rPr>
        <w:t>2</w:t>
      </w:r>
      <w:r w:rsidRPr="00B96C9A">
        <w:rPr>
          <w:rFonts w:ascii="TH Sarabun New" w:hAnsi="TH Sarabun New" w:cs="TH Sarabun New"/>
          <w:color w:val="000000"/>
          <w:cs/>
        </w:rPr>
        <w:t xml:space="preserve">  เพิ่มความสะดวกให้กับผู้ใช้ในการบริหารจัดการโครงงาน</w:t>
      </w:r>
    </w:p>
    <w:p w14:paraId="10463783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sz w:val="32"/>
          <w:szCs w:val="32"/>
          <w:cs/>
        </w:rPr>
        <w:t xml:space="preserve">       </w:t>
      </w:r>
      <w:r w:rsidRPr="00B96C9A">
        <w:rPr>
          <w:cs/>
        </w:rPr>
        <w:t xml:space="preserve">8.3  </w:t>
      </w:r>
      <w:r w:rsidRPr="00B96C9A">
        <w:rPr>
          <w:color w:val="000000"/>
          <w:cs/>
        </w:rPr>
        <w:t>ลดการใช้งานกระดาษ</w:t>
      </w:r>
    </w:p>
    <w:p w14:paraId="70CC5E60" w14:textId="77777777" w:rsidR="004B465A" w:rsidRPr="00B96C9A" w:rsidRDefault="004B465A" w:rsidP="004B465A">
      <w:pPr>
        <w:spacing w:after="0" w:line="240" w:lineRule="auto"/>
        <w:jc w:val="thaiDistribute"/>
        <w:rPr>
          <w:cs/>
        </w:rPr>
      </w:pPr>
      <w:r w:rsidRPr="00B96C9A">
        <w:rPr>
          <w:sz w:val="32"/>
          <w:szCs w:val="32"/>
          <w:cs/>
        </w:rPr>
        <w:t xml:space="preserve">       </w:t>
      </w:r>
      <w:r w:rsidRPr="00B96C9A">
        <w:rPr>
          <w:cs/>
        </w:rPr>
        <w:t xml:space="preserve">8.4  </w:t>
      </w:r>
      <w:r w:rsidRPr="00B96C9A">
        <w:rPr>
          <w:color w:val="000000"/>
          <w:cs/>
        </w:rPr>
        <w:t>ลด</w:t>
      </w:r>
      <w:r w:rsidRPr="00B96C9A">
        <w:rPr>
          <w:cs/>
        </w:rPr>
        <w:t>ภาระงานของเจ้าหน้าที่ในการตรวจสอบเอกสาร</w:t>
      </w:r>
    </w:p>
    <w:p w14:paraId="6B4D7525" w14:textId="77777777" w:rsidR="004B465A" w:rsidRPr="00B96C9A" w:rsidRDefault="004B465A" w:rsidP="004B465A">
      <w:pPr>
        <w:spacing w:after="0" w:line="240" w:lineRule="auto"/>
        <w:rPr>
          <w:sz w:val="32"/>
          <w:szCs w:val="32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1593F86A" w14:textId="77777777" w:rsidR="004B465A" w:rsidRPr="00B96C9A" w:rsidRDefault="004B465A" w:rsidP="2B70ABAF">
      <w:pPr>
        <w:spacing w:after="0" w:line="240" w:lineRule="auto"/>
        <w:rPr>
          <w:b/>
          <w:bCs/>
          <w:color w:val="000000" w:themeColor="text1"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lastRenderedPageBreak/>
        <w:t xml:space="preserve">9.    </w:t>
      </w:r>
      <w:r w:rsidRPr="00B96C9A">
        <w:rPr>
          <w:rStyle w:val="fontstyle01"/>
          <w:cs/>
        </w:rPr>
        <w:t>แผนและระยะเวลาดำเนินการ</w:t>
      </w:r>
    </w:p>
    <w:tbl>
      <w:tblPr>
        <w:tblpPr w:leftFromText="180" w:rightFromText="180" w:vertAnchor="text" w:horzAnchor="margin" w:tblpY="416"/>
        <w:tblW w:w="149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54"/>
        <w:gridCol w:w="328"/>
        <w:gridCol w:w="328"/>
        <w:gridCol w:w="328"/>
        <w:gridCol w:w="328"/>
        <w:gridCol w:w="328"/>
        <w:gridCol w:w="328"/>
        <w:gridCol w:w="328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7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  <w:gridCol w:w="324"/>
      </w:tblGrid>
      <w:tr w:rsidR="004B465A" w:rsidRPr="00B96C9A" w14:paraId="07BB35F8" w14:textId="77777777" w:rsidTr="2B70ABAF">
        <w:tc>
          <w:tcPr>
            <w:tcW w:w="0" w:type="auto"/>
            <w:vMerge w:val="restart"/>
            <w:shd w:val="clear" w:color="auto" w:fill="auto"/>
            <w:vAlign w:val="center"/>
          </w:tcPr>
          <w:p w14:paraId="68ADCA9B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ind w:left="-142"/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cs/>
              </w:rPr>
              <w:t>การดำเนินงาน</w:t>
            </w:r>
          </w:p>
        </w:tc>
        <w:tc>
          <w:tcPr>
            <w:tcW w:w="0" w:type="auto"/>
            <w:gridSpan w:val="36"/>
            <w:shd w:val="clear" w:color="auto" w:fill="auto"/>
            <w:vAlign w:val="center"/>
          </w:tcPr>
          <w:p w14:paraId="6E427CD0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สัปดาห์ดาที่/เดือน</w:t>
            </w:r>
          </w:p>
        </w:tc>
      </w:tr>
      <w:tr w:rsidR="004B465A" w:rsidRPr="00B96C9A" w14:paraId="6254D10F" w14:textId="77777777" w:rsidTr="2B70ABAF">
        <w:tc>
          <w:tcPr>
            <w:tcW w:w="0" w:type="auto"/>
            <w:vMerge/>
            <w:shd w:val="clear" w:color="auto" w:fill="auto"/>
            <w:vAlign w:val="center"/>
          </w:tcPr>
          <w:p w14:paraId="34122F0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</w:p>
        </w:tc>
        <w:tc>
          <w:tcPr>
            <w:tcW w:w="6558" w:type="dxa"/>
            <w:gridSpan w:val="20"/>
            <w:shd w:val="clear" w:color="auto" w:fill="auto"/>
            <w:vAlign w:val="center"/>
          </w:tcPr>
          <w:p w14:paraId="38A3FC43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 xml:space="preserve">ปี </w:t>
            </w: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</w:rPr>
              <w:t>25</w:t>
            </w: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60</w:t>
            </w:r>
          </w:p>
        </w:tc>
        <w:tc>
          <w:tcPr>
            <w:tcW w:w="5200" w:type="dxa"/>
            <w:gridSpan w:val="16"/>
            <w:shd w:val="clear" w:color="auto" w:fill="auto"/>
            <w:vAlign w:val="center"/>
          </w:tcPr>
          <w:p w14:paraId="06115775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 xml:space="preserve">ปี </w:t>
            </w: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</w:rPr>
              <w:t>2561</w:t>
            </w:r>
          </w:p>
        </w:tc>
      </w:tr>
      <w:tr w:rsidR="004B465A" w:rsidRPr="00B96C9A" w14:paraId="7F47373C" w14:textId="77777777" w:rsidTr="2B70ABAF">
        <w:tc>
          <w:tcPr>
            <w:tcW w:w="0" w:type="auto"/>
            <w:vMerge/>
            <w:shd w:val="clear" w:color="auto" w:fill="auto"/>
            <w:vAlign w:val="center"/>
          </w:tcPr>
          <w:p w14:paraId="6AE5171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71B2F995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สิงห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7A1DC6A1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กันยายน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635A1848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ตุล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12625D7F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พฤศจิกายน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62A994B8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ธันว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1EBB50E7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มกร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131B83A4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กุมภาพันธ์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2195D643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มีนาคม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0C499E36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jc w:val="center"/>
              <w:rPr>
                <w:rFonts w:ascii="TH Sarabun New" w:hAnsi="TH Sarabun New" w:cs="TH Sarabun New"/>
                <w:b/>
                <w:bCs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b/>
                <w:bCs/>
                <w:sz w:val="24"/>
                <w:szCs w:val="24"/>
                <w:cs/>
              </w:rPr>
              <w:t>เมษายน</w:t>
            </w:r>
          </w:p>
        </w:tc>
      </w:tr>
      <w:tr w:rsidR="004B465A" w:rsidRPr="00B96C9A" w14:paraId="4A6869FE" w14:textId="77777777" w:rsidTr="2B70ABAF">
        <w:tc>
          <w:tcPr>
            <w:tcW w:w="0" w:type="auto"/>
            <w:vMerge/>
            <w:shd w:val="clear" w:color="auto" w:fill="auto"/>
          </w:tcPr>
          <w:p w14:paraId="6A1EECC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F6EBBC1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1625A1B3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3CB9078D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2163768E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7FC7E040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31F30012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52568017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B7CCC1E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5DAF8BF7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3299603E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410DF860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4FFE4A26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696F7463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73D0D8F9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2E20AE96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36D67A26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5D18CC7C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1B69923B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3C1BAB77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0C8DB965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340DFDE8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17D27930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007FD9FE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43DA978D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33F4D17E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5215A8D6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23FB0052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6F4816D0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3BA01F47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08DCA80F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142802F2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E05B9EE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1CBACC42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453ACFED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7C4789AA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F794567" w14:textId="77777777" w:rsidR="004B465A" w:rsidRPr="00B96C9A" w:rsidRDefault="2B70ABAF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</w:p>
        </w:tc>
      </w:tr>
      <w:tr w:rsidR="004B465A" w:rsidRPr="00B96C9A" w14:paraId="137A3C31" w14:textId="77777777" w:rsidTr="2B70ABAF">
        <w:tc>
          <w:tcPr>
            <w:tcW w:w="0" w:type="auto"/>
            <w:shd w:val="clear" w:color="auto" w:fill="auto"/>
          </w:tcPr>
          <w:p w14:paraId="22B70C7E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วิเคราะห์ปัญหาและความต้องการ</w:t>
            </w:r>
          </w:p>
        </w:tc>
        <w:tc>
          <w:tcPr>
            <w:tcW w:w="0" w:type="auto"/>
            <w:shd w:val="clear" w:color="auto" w:fill="2E74B5" w:themeFill="accent1" w:themeFillShade="BF"/>
          </w:tcPr>
          <w:p w14:paraId="636701B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1BA597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507381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FEDE7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CA9302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1A844F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F6AB5E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BD180F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4E3F7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E615C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DEEAD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2E4B2C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ABEA6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04CC81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A4DD3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BC67B8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7E35B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DEE27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A342F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B4D56C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107B23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F4BD2B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DFE3A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A2CDBA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5F35DA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45D7EA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1D1A1F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23F68E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A76C0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2E774A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471FE2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3125A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7EEDB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C730C4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A9F3F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70199E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404556D9" w14:textId="77777777" w:rsidTr="2B70ABAF">
        <w:tc>
          <w:tcPr>
            <w:tcW w:w="0" w:type="auto"/>
            <w:shd w:val="clear" w:color="auto" w:fill="auto"/>
          </w:tcPr>
          <w:p w14:paraId="5363CE49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2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ค้นคว้าและศึกษาทฤษฎีและงานวิจัยที่เกี่ยวข้อง</w:t>
            </w:r>
          </w:p>
        </w:tc>
        <w:tc>
          <w:tcPr>
            <w:tcW w:w="0" w:type="auto"/>
            <w:shd w:val="clear" w:color="auto" w:fill="auto"/>
          </w:tcPr>
          <w:p w14:paraId="36ED9FF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1F5BB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F0F4FA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96FAC6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C3508F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9A5ABC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3BC703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F292C1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98E61B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46F1F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BD2D5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681BE6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7112D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EEC6AC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C9B96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BDB4F9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89D26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D58FB1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A5035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A7CCDC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0EE601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E86F2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FCF21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0E18FF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5DB8F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E8EF18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D5325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F9338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839DE6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F1565D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2F0B5D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7C863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F35E40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7946D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49F9AB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9FE6A6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62A22E8A" w14:textId="77777777" w:rsidTr="2B70ABAF">
        <w:tc>
          <w:tcPr>
            <w:tcW w:w="0" w:type="auto"/>
            <w:shd w:val="clear" w:color="auto" w:fill="auto"/>
          </w:tcPr>
          <w:p w14:paraId="3F21A3B7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3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ศึกษาข้อมูลและวิธีใช้งานเครื่องมือต่าง</w:t>
            </w:r>
            <w:r w:rsidR="00501D6E"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 xml:space="preserve"> 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ๆ</w:t>
            </w:r>
          </w:p>
          <w:p w14:paraId="08927801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ที่จะใช้ในงานวิจัย</w:t>
            </w:r>
          </w:p>
        </w:tc>
        <w:tc>
          <w:tcPr>
            <w:tcW w:w="0" w:type="auto"/>
            <w:shd w:val="clear" w:color="auto" w:fill="2E74B5" w:themeFill="accent1" w:themeFillShade="BF"/>
          </w:tcPr>
          <w:p w14:paraId="76126DA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C051E0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B5D7FF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D02A13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8EE775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F653AB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9897C5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A738F2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7E48004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B3F31E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269644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0389B9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B682C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2C383E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1A8019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55110E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202A77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ADE6A0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195549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8DA455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8A2444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4229B2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EA62F6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876852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5DDE14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C17898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E02DC3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C85A8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746517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FB16E8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E9C80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AC452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E4FBD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99E8D2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99B20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D50DFB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157ECBC9" w14:textId="77777777" w:rsidTr="2B70ABAF">
        <w:tc>
          <w:tcPr>
            <w:tcW w:w="0" w:type="auto"/>
            <w:shd w:val="clear" w:color="auto" w:fill="auto"/>
          </w:tcPr>
          <w:p w14:paraId="02E0488A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4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กำหนดขอบเขตและเป้าหมายของงานวิจัย</w:t>
            </w:r>
          </w:p>
        </w:tc>
        <w:tc>
          <w:tcPr>
            <w:tcW w:w="0" w:type="auto"/>
            <w:shd w:val="clear" w:color="auto" w:fill="auto"/>
          </w:tcPr>
          <w:p w14:paraId="714B98E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355CF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63C3D2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0020D4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C3508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4F523A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B66C5D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0C0BE3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4E409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1096F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7BEE2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6CFE9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E70340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88174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F2D87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B66170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68D64C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609B0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277EB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834BD9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A595F6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1AD082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61F441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8842AD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6BE64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6CF9E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6BC8FF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EB467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FB910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3F8C50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AAF8C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15D6D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DF979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3C7A9D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DCB6E1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4BC2D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4A56E77A" w14:textId="77777777" w:rsidTr="2B70ABAF">
        <w:tc>
          <w:tcPr>
            <w:tcW w:w="0" w:type="auto"/>
            <w:shd w:val="clear" w:color="auto" w:fill="auto"/>
          </w:tcPr>
          <w:p w14:paraId="3C5CA667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5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วิเคราะห์และออกแบบระบบ</w:t>
            </w:r>
          </w:p>
        </w:tc>
        <w:tc>
          <w:tcPr>
            <w:tcW w:w="0" w:type="auto"/>
            <w:shd w:val="clear" w:color="auto" w:fill="auto"/>
          </w:tcPr>
          <w:p w14:paraId="496882B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96BF41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D7FB3A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71BE85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4ACD67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5ACD8B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303C35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26ADEE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58F5A05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21485A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857CE3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B8F654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72C54D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ABEA67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0553F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73D74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163B2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4E6F1E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ADBC68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5BC9B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8562C7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F40FB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A0CCF7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7F706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C08026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A50DAD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AE9725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8D4E2A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A06FEB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967D17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DA665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B9406D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8D7690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AE431B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F5417F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8283A7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6921A196" w14:textId="77777777" w:rsidTr="2B70ABAF">
        <w:tc>
          <w:tcPr>
            <w:tcW w:w="0" w:type="auto"/>
            <w:shd w:val="clear" w:color="auto" w:fill="auto"/>
          </w:tcPr>
          <w:p w14:paraId="02FB18C7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6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เขียนเค้าโครงงานและเสนออาจารย์ที่ปรึกษา</w:t>
            </w:r>
          </w:p>
        </w:tc>
        <w:tc>
          <w:tcPr>
            <w:tcW w:w="0" w:type="auto"/>
            <w:shd w:val="clear" w:color="auto" w:fill="FFFFFF" w:themeFill="background1"/>
          </w:tcPr>
          <w:p w14:paraId="75F23B8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8E2441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B5C2BE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2A0D4A8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5AF128C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70B677A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2318B98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691452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E15F6D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7BAAF5C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8A4FB6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1C4CE21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8AD0D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479C5C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A64E8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D201B1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BD019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4F3312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B1BEE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DF6331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12942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CB839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846B1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D0CF10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488534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CEF45D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257701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752A6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E7B24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FAEAB4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EC9A3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1E4A2B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B4340E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E1E233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397CB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971ADB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2B958348" w14:textId="77777777" w:rsidTr="2B70ABAF">
        <w:tc>
          <w:tcPr>
            <w:tcW w:w="0" w:type="auto"/>
            <w:shd w:val="clear" w:color="auto" w:fill="auto"/>
          </w:tcPr>
          <w:p w14:paraId="4A40F778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7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นำเสนอเค้าโครงงาน (</w:t>
            </w:r>
            <w:r w:rsidRPr="00B96C9A">
              <w:rPr>
                <w:rFonts w:ascii="TH Sarabun New" w:hAnsi="TH Sarabun New" w:cs="TH Sarabun New"/>
                <w:sz w:val="24"/>
                <w:szCs w:val="24"/>
              </w:rPr>
              <w:t>Proposal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14:paraId="396299B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B033F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C6317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649EE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531341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BA7A3A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793D327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3BC5534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17804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A0652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05568B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279E8B9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85D332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7A7F8A0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9DFE16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6CD5F2D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D13F0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46CAAC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E0014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79D3BE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111C6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97CBBA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137836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9B8034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363330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A98B2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64B46E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ECFF6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0F4F0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957073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BBFE1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0F904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51F0D2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47B3F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0CF995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73A888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45F529B6" w14:textId="77777777" w:rsidTr="2B70ABAF">
        <w:tc>
          <w:tcPr>
            <w:tcW w:w="0" w:type="auto"/>
            <w:shd w:val="clear" w:color="auto" w:fill="auto"/>
          </w:tcPr>
          <w:p w14:paraId="21DA36E0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8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นำเสนอและรายงานความก้าวหน้า ครั้งที่ 1</w:t>
            </w:r>
          </w:p>
        </w:tc>
        <w:tc>
          <w:tcPr>
            <w:tcW w:w="0" w:type="auto"/>
            <w:shd w:val="clear" w:color="auto" w:fill="auto"/>
          </w:tcPr>
          <w:p w14:paraId="4B78016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DB621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4F5F6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C0CCC9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211773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17B2B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F306E6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00911C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26FCED3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5026427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D061A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3F847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C9643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71607B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32D5B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03EA0D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DACD7C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ADFDE2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5AD36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6D616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B3E625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350819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2888F2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BE839A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F7E8B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A7D82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1B121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A91438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D9AAE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67F282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353DA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8A504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536D19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137C3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D9185E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2CAB7A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253E8625" w14:textId="77777777" w:rsidTr="2B70ABAF">
        <w:tc>
          <w:tcPr>
            <w:tcW w:w="0" w:type="auto"/>
            <w:shd w:val="clear" w:color="auto" w:fill="auto"/>
          </w:tcPr>
          <w:p w14:paraId="694DF7FE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9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สร้างและพัฒนาระบบ</w:t>
            </w:r>
          </w:p>
        </w:tc>
        <w:tc>
          <w:tcPr>
            <w:tcW w:w="0" w:type="auto"/>
            <w:shd w:val="clear" w:color="auto" w:fill="auto"/>
          </w:tcPr>
          <w:p w14:paraId="6F2FB30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F4C32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FEF894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7362E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CA5410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7ABBB97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0EC654C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69B04F8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2BE8E9E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2163262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73BB861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7C1373E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0070C0"/>
          </w:tcPr>
          <w:p w14:paraId="115309A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9A68C0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5560CF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13CD46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5AC1C8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6CF1C9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289AE5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6F3253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8E86DE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57CC069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9267F8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4F6B38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7534F2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210CC6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7E9CE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57268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6F337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81604D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C4972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3E888E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AD964A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F841B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FE403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F2F21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7CDB8DD3" w14:textId="77777777" w:rsidTr="2B70ABAF">
        <w:tc>
          <w:tcPr>
            <w:tcW w:w="0" w:type="auto"/>
            <w:shd w:val="clear" w:color="auto" w:fill="auto"/>
          </w:tcPr>
          <w:p w14:paraId="6AAD03D8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0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นำเสนอและรายงานความก้าวหน้า ครั้งที่ 2</w:t>
            </w:r>
          </w:p>
        </w:tc>
        <w:tc>
          <w:tcPr>
            <w:tcW w:w="0" w:type="auto"/>
            <w:shd w:val="clear" w:color="auto" w:fill="auto"/>
          </w:tcPr>
          <w:p w14:paraId="0A795D7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03A2E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F8E523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1F5B69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A6B97A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CA69E3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F11748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BB1691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0197AB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C856C9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5A29EF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ABA1F1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1484EC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E03582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1598F8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3E52E0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247F0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2A861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B65EF1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918EE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B234BE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4244BB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F79810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35893D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82C307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24D0AA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009E309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14:paraId="4FBBB44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FEE47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38EF5F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E7F6EB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9C7DFE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3E4ED2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6A6A9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8763D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E0E122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395BBFFF" w14:textId="77777777" w:rsidTr="2B70ABAF">
        <w:tc>
          <w:tcPr>
            <w:tcW w:w="0" w:type="auto"/>
            <w:shd w:val="clear" w:color="auto" w:fill="auto"/>
          </w:tcPr>
          <w:p w14:paraId="0DDCDD41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1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ทดสอบระบบ</w:t>
            </w:r>
          </w:p>
        </w:tc>
        <w:tc>
          <w:tcPr>
            <w:tcW w:w="0" w:type="auto"/>
            <w:shd w:val="clear" w:color="auto" w:fill="auto"/>
          </w:tcPr>
          <w:p w14:paraId="6D20B4F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CC5ED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D5E838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DE8480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1F1B2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B61FB1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8E988B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422F215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251EAAF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2490E36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65719A7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523EFD0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557EBC4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7A0ADB5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0D8DA51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0E0379B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3662105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6B19BAC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8496B0" w:themeFill="text2" w:themeFillTint="99"/>
          </w:tcPr>
          <w:p w14:paraId="551FA16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98024A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40B80B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8551EE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4906A6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34DBD8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86C463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CCEC74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3C0E9E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3ADB2D3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61B9E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12655A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6B07CA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BAAC0C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B1546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E00A8C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5873B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E5C635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53B83436" w14:textId="77777777" w:rsidTr="2B70ABAF">
        <w:tc>
          <w:tcPr>
            <w:tcW w:w="0" w:type="auto"/>
            <w:shd w:val="clear" w:color="auto" w:fill="auto"/>
          </w:tcPr>
          <w:p w14:paraId="0FE166E4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2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วิเคราะห์และสรุปผล</w:t>
            </w:r>
          </w:p>
        </w:tc>
        <w:tc>
          <w:tcPr>
            <w:tcW w:w="0" w:type="auto"/>
            <w:shd w:val="clear" w:color="auto" w:fill="auto"/>
          </w:tcPr>
          <w:p w14:paraId="5534F6B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BE9CC0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3452AE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F8C555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5B18CA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6E6C3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23A49A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127828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C825A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58532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79D0F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523B2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8B3C2C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42FE1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C1A96F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31F51A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8B9914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D7C7D5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BE0596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8D1A69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F1E71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43A780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21C74C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B79E0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7372A5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A5F5E3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AE0FF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BA7421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6A9FFBA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686C49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B31675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15575A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690533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D5A8B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4B5793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F8614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5EC4E0F5" w14:textId="77777777" w:rsidTr="2B70ABAF">
        <w:tc>
          <w:tcPr>
            <w:tcW w:w="0" w:type="auto"/>
            <w:shd w:val="clear" w:color="auto" w:fill="auto"/>
          </w:tcPr>
          <w:p w14:paraId="5CB7D289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</w:rPr>
              <w:t>13</w:t>
            </w: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) จัดทำรายงานโครงงานฉบับสมบูรณ์</w:t>
            </w:r>
          </w:p>
        </w:tc>
        <w:tc>
          <w:tcPr>
            <w:tcW w:w="0" w:type="auto"/>
            <w:shd w:val="clear" w:color="auto" w:fill="auto"/>
          </w:tcPr>
          <w:p w14:paraId="1314ABB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B0B313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76BE04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086C5D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D61046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DF3A75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7674AB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0A9F1F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B5A13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CF6DC8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576F23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36492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0A005C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609684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1F210E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E7E901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869DC3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312E3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9C631A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36C507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D582C9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AB46A3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65B780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E18794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BF1D01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6C8014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1E4F5B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7B3B59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744B281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24DF55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3C8DAC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B7CC5A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0CB86B1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9F0EF1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4B11968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CC9A4D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  <w:tr w:rsidR="004B465A" w:rsidRPr="00B96C9A" w14:paraId="598856B5" w14:textId="77777777" w:rsidTr="2B70ABAF">
        <w:tc>
          <w:tcPr>
            <w:tcW w:w="0" w:type="auto"/>
            <w:shd w:val="clear" w:color="auto" w:fill="auto"/>
          </w:tcPr>
          <w:p w14:paraId="41F6FABC" w14:textId="77777777" w:rsidR="004B465A" w:rsidRPr="00B96C9A" w:rsidRDefault="004B465A" w:rsidP="2B70ABA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  <w:r w:rsidRPr="00B96C9A">
              <w:rPr>
                <w:rFonts w:ascii="TH Sarabun New" w:hAnsi="TH Sarabun New" w:cs="TH Sarabun New"/>
                <w:sz w:val="24"/>
                <w:szCs w:val="24"/>
                <w:cs/>
              </w:rPr>
              <w:t>14) นำเสนอโครงงาน</w:t>
            </w:r>
          </w:p>
        </w:tc>
        <w:tc>
          <w:tcPr>
            <w:tcW w:w="0" w:type="auto"/>
            <w:shd w:val="clear" w:color="auto" w:fill="auto"/>
          </w:tcPr>
          <w:p w14:paraId="3AFDCF12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5FDB80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18A0A9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C4E3C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7620CA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78B21B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F99C0F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8CF99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34F9CE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043003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6D187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4FCA0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105FE46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DF8C92E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C4AA608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6D03CD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DBB36A9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22CC58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A3184D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DE7FB4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A05B5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DDD8AF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728D9E1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53B76C3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547F18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408B377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CD9884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04E513B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78F0FD0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65E6E0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FB12AEF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AC90BD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DD7D1B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B94D2BC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1765692A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2E74B5" w:themeFill="accent1" w:themeFillShade="BF"/>
          </w:tcPr>
          <w:p w14:paraId="28803545" w14:textId="77777777" w:rsidR="004B465A" w:rsidRPr="00B96C9A" w:rsidRDefault="004B465A" w:rsidP="001868DF">
            <w:pPr>
              <w:pStyle w:val="af3"/>
              <w:tabs>
                <w:tab w:val="left" w:pos="426"/>
                <w:tab w:val="left" w:pos="851"/>
              </w:tabs>
              <w:rPr>
                <w:rFonts w:ascii="TH Sarabun New" w:hAnsi="TH Sarabun New" w:cs="TH Sarabun New"/>
                <w:sz w:val="24"/>
                <w:szCs w:val="24"/>
              </w:rPr>
            </w:pPr>
          </w:p>
        </w:tc>
      </w:tr>
    </w:tbl>
    <w:p w14:paraId="5E7331E6" w14:textId="77777777" w:rsidR="004B465A" w:rsidRPr="00B96C9A" w:rsidRDefault="004B465A" w:rsidP="004B465A">
      <w:pPr>
        <w:pStyle w:val="af3"/>
        <w:tabs>
          <w:tab w:val="left" w:pos="426"/>
          <w:tab w:val="left" w:pos="851"/>
        </w:tabs>
        <w:rPr>
          <w:rFonts w:ascii="TH Sarabun New" w:hAnsi="TH Sarabun New" w:cs="TH Sarabun New"/>
        </w:rPr>
      </w:pPr>
    </w:p>
    <w:p w14:paraId="044E1DB9" w14:textId="77777777" w:rsidR="004B465A" w:rsidRPr="00B96C9A" w:rsidRDefault="004B465A" w:rsidP="004B465A">
      <w:pPr>
        <w:spacing w:after="0" w:line="240" w:lineRule="auto"/>
        <w:rPr>
          <w:sz w:val="32"/>
          <w:szCs w:val="32"/>
          <w:cs/>
        </w:rPr>
        <w:sectPr w:rsidR="004B465A" w:rsidRPr="00B96C9A" w:rsidSect="001868DF">
          <w:pgSz w:w="16838" w:h="11906" w:orient="landscape"/>
          <w:pgMar w:top="2160" w:right="2160" w:bottom="1440" w:left="1440" w:header="709" w:footer="709" w:gutter="0"/>
          <w:cols w:space="708"/>
          <w:docGrid w:linePitch="360"/>
        </w:sectPr>
      </w:pPr>
    </w:p>
    <w:p w14:paraId="43D6FB87" w14:textId="77777777" w:rsidR="004B465A" w:rsidRPr="00B96C9A" w:rsidRDefault="004B465A" w:rsidP="2B70ABAF">
      <w:pPr>
        <w:spacing w:after="0" w:line="240" w:lineRule="auto"/>
        <w:rPr>
          <w:b/>
          <w:bCs/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lastRenderedPageBreak/>
        <w:t xml:space="preserve">10.  </w:t>
      </w:r>
      <w:r w:rsidRPr="00B96C9A">
        <w:rPr>
          <w:rStyle w:val="fontstyle01"/>
          <w:cs/>
        </w:rPr>
        <w:t>งบประมาณ</w:t>
      </w:r>
      <w:r w:rsidRPr="00B96C9A">
        <w:rPr>
          <w:sz w:val="32"/>
          <w:szCs w:val="32"/>
          <w:cs/>
        </w:rPr>
        <w:t xml:space="preserve"> </w:t>
      </w:r>
    </w:p>
    <w:p w14:paraId="297C4229" w14:textId="77777777" w:rsidR="004B465A" w:rsidRPr="00B96C9A" w:rsidRDefault="004B465A" w:rsidP="2B70ABAF">
      <w:pPr>
        <w:pStyle w:val="af3"/>
        <w:tabs>
          <w:tab w:val="left" w:pos="6480"/>
          <w:tab w:val="left" w:pos="7560"/>
        </w:tabs>
        <w:ind w:firstLine="567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>หมวดวัสดุอุปกรณ์</w:t>
      </w:r>
    </w:p>
    <w:p w14:paraId="1F02E9C0" w14:textId="77777777" w:rsidR="004B465A" w:rsidRPr="00B96C9A" w:rsidRDefault="004B465A" w:rsidP="2B70ABAF">
      <w:pPr>
        <w:pStyle w:val="af3"/>
        <w:ind w:firstLine="709"/>
        <w:rPr>
          <w:rFonts w:ascii="TH Sarabun New" w:hAnsi="TH Sarabun New" w:cs="TH Sarabun New"/>
          <w:color w:val="000000" w:themeColor="text1"/>
        </w:rPr>
      </w:pPr>
      <w:r w:rsidRPr="00B96C9A">
        <w:rPr>
          <w:rFonts w:ascii="TH Sarabun New" w:hAnsi="TH Sarabun New" w:cs="TH Sarabun New"/>
          <w:color w:val="000000"/>
          <w:cs/>
        </w:rPr>
        <w:t xml:space="preserve">- </w:t>
      </w:r>
      <w:r w:rsidRPr="00B96C9A">
        <w:rPr>
          <w:rFonts w:ascii="TH Sarabun New" w:hAnsi="TH Sarabun New" w:cs="TH Sarabun New"/>
          <w:cs/>
        </w:rPr>
        <w:t>ค่าวัสดุคอมพิวเตอร์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olor w:val="000000"/>
        </w:rPr>
        <w:tab/>
      </w:r>
      <w:r w:rsidRPr="00B96C9A">
        <w:rPr>
          <w:rFonts w:ascii="TH Sarabun New" w:hAnsi="TH Sarabun New" w:cs="TH Sarabun New"/>
          <w:color w:val="000000"/>
        </w:rPr>
        <w:tab/>
      </w:r>
      <w:r w:rsidRPr="00B96C9A">
        <w:rPr>
          <w:rFonts w:ascii="TH Sarabun New" w:hAnsi="TH Sarabun New" w:cs="TH Sarabun New"/>
          <w:color w:val="000000"/>
        </w:rPr>
        <w:tab/>
      </w:r>
      <w:r w:rsidRPr="00B96C9A">
        <w:rPr>
          <w:rFonts w:ascii="TH Sarabun New" w:hAnsi="TH Sarabun New" w:cs="TH Sarabun New"/>
          <w:color w:val="000000"/>
        </w:rPr>
        <w:tab/>
      </w:r>
      <w:r w:rsidRPr="00B96C9A">
        <w:rPr>
          <w:rFonts w:ascii="TH Sarabun New" w:hAnsi="TH Sarabun New" w:cs="TH Sarabun New"/>
          <w:color w:val="000000"/>
          <w:cs/>
        </w:rPr>
        <w:t xml:space="preserve">      </w:t>
      </w:r>
      <w:r w:rsidRPr="00B96C9A">
        <w:rPr>
          <w:rFonts w:ascii="TH Sarabun New" w:hAnsi="TH Sarabun New" w:cs="TH Sarabun New"/>
          <w:color w:val="000000"/>
        </w:rPr>
        <w:t>1,000</w:t>
      </w:r>
      <w:r w:rsidRPr="00B96C9A">
        <w:rPr>
          <w:rFonts w:ascii="TH Sarabun New" w:hAnsi="TH Sarabun New" w:cs="TH Sarabun New"/>
          <w:color w:val="000000"/>
        </w:rPr>
        <w:tab/>
      </w:r>
      <w:r w:rsidRPr="00B96C9A">
        <w:rPr>
          <w:rFonts w:ascii="TH Sarabun New" w:hAnsi="TH Sarabun New" w:cs="TH Sarabun New"/>
          <w:color w:val="000000"/>
          <w:cs/>
        </w:rPr>
        <w:t xml:space="preserve">            บาท</w:t>
      </w:r>
    </w:p>
    <w:p w14:paraId="4DCE2FD5" w14:textId="77777777" w:rsidR="004B465A" w:rsidRPr="00B96C9A" w:rsidRDefault="004B465A" w:rsidP="2B70ABAF">
      <w:pPr>
        <w:pStyle w:val="af3"/>
        <w:ind w:firstLine="567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cs/>
        </w:rPr>
        <w:t>หมวดค่าใช้สอย</w:t>
      </w:r>
    </w:p>
    <w:p w14:paraId="7A0DEA59" w14:textId="77777777" w:rsidR="004B465A" w:rsidRPr="00B96C9A" w:rsidRDefault="004B465A" w:rsidP="2B70ABAF">
      <w:pPr>
        <w:pStyle w:val="af3"/>
        <w:ind w:firstLine="709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cs/>
        </w:rPr>
        <w:t>- ค่าถ่ายเอกสาร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 xml:space="preserve">       </w:t>
      </w:r>
      <w:r w:rsidRPr="00B96C9A">
        <w:rPr>
          <w:rFonts w:ascii="TH Sarabun New" w:hAnsi="TH Sarabun New" w:cs="TH Sarabun New"/>
        </w:rPr>
        <w:t>500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>บาท</w:t>
      </w:r>
    </w:p>
    <w:p w14:paraId="02E44EB9" w14:textId="77777777" w:rsidR="004B465A" w:rsidRPr="00B96C9A" w:rsidRDefault="004B465A" w:rsidP="2B70ABAF">
      <w:pPr>
        <w:pStyle w:val="af3"/>
        <w:ind w:firstLine="709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cs/>
        </w:rPr>
        <w:t>- ค่าจัดรูปเล่ม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 xml:space="preserve">    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 xml:space="preserve">       </w:t>
      </w:r>
      <w:r w:rsidRPr="00B96C9A">
        <w:rPr>
          <w:rFonts w:ascii="TH Sarabun New" w:hAnsi="TH Sarabun New" w:cs="TH Sarabun New"/>
        </w:rPr>
        <w:t>200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>บาท</w:t>
      </w:r>
    </w:p>
    <w:p w14:paraId="0BACC263" w14:textId="77777777" w:rsidR="004B465A" w:rsidRPr="00B96C9A" w:rsidRDefault="004B465A" w:rsidP="2B70ABAF">
      <w:pPr>
        <w:pStyle w:val="af3"/>
        <w:tabs>
          <w:tab w:val="decimal" w:pos="6521"/>
          <w:tab w:val="left" w:pos="7560"/>
        </w:tabs>
        <w:ind w:firstLine="567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cs/>
        </w:rPr>
        <w:t>หมวดค่าใช้จ่าย</w:t>
      </w:r>
      <w:proofErr w:type="spellStart"/>
      <w:r w:rsidRPr="00B96C9A">
        <w:rPr>
          <w:rFonts w:ascii="TH Sarabun New" w:hAnsi="TH Sarabun New" w:cs="TH Sarabun New"/>
          <w:cs/>
        </w:rPr>
        <w:t>อื่นๆ</w:t>
      </w:r>
      <w:proofErr w:type="spellEnd"/>
      <w:r w:rsidRPr="00B96C9A">
        <w:rPr>
          <w:rFonts w:ascii="TH Sarabun New" w:hAnsi="TH Sarabun New" w:cs="TH Sarabun New"/>
          <w:cs/>
        </w:rPr>
        <w:tab/>
        <w:t xml:space="preserve">      </w:t>
      </w:r>
      <w:r w:rsidRPr="00B96C9A">
        <w:rPr>
          <w:rFonts w:ascii="TH Sarabun New" w:hAnsi="TH Sarabun New" w:cs="TH Sarabun New"/>
        </w:rPr>
        <w:t>800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>บาท</w:t>
      </w:r>
    </w:p>
    <w:p w14:paraId="7DAA05C3" w14:textId="77777777" w:rsidR="004B465A" w:rsidRPr="00B96C9A" w:rsidRDefault="004B465A" w:rsidP="2B70ABAF">
      <w:pPr>
        <w:pStyle w:val="af3"/>
        <w:tabs>
          <w:tab w:val="decimal" w:pos="6521"/>
          <w:tab w:val="left" w:pos="7560"/>
        </w:tabs>
        <w:ind w:firstLine="567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cs/>
        </w:rPr>
        <w:t>รวม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>2</w:t>
      </w:r>
      <w:r w:rsidRPr="00B96C9A">
        <w:rPr>
          <w:rFonts w:ascii="TH Sarabun New" w:hAnsi="TH Sarabun New" w:cs="TH Sarabun New"/>
        </w:rPr>
        <w:t>,</w:t>
      </w:r>
      <w:r w:rsidRPr="00B96C9A">
        <w:rPr>
          <w:rFonts w:ascii="TH Sarabun New" w:hAnsi="TH Sarabun New" w:cs="TH Sarabun New"/>
          <w:cs/>
        </w:rPr>
        <w:t xml:space="preserve">500      </w:t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</w:rPr>
        <w:tab/>
      </w:r>
      <w:r w:rsidRPr="00B96C9A">
        <w:rPr>
          <w:rFonts w:ascii="TH Sarabun New" w:hAnsi="TH Sarabun New" w:cs="TH Sarabun New"/>
          <w:cs/>
        </w:rPr>
        <w:t>บาท</w:t>
      </w:r>
    </w:p>
    <w:p w14:paraId="7EAC0AB4" w14:textId="77777777" w:rsidR="004B465A" w:rsidRPr="00B96C9A" w:rsidRDefault="004B465A" w:rsidP="004B465A">
      <w:pPr>
        <w:spacing w:after="0" w:line="240" w:lineRule="auto"/>
        <w:rPr>
          <w:b/>
          <w:bCs/>
          <w:sz w:val="32"/>
          <w:szCs w:val="32"/>
        </w:rPr>
      </w:pPr>
    </w:p>
    <w:p w14:paraId="29239CA5" w14:textId="77777777" w:rsidR="004B465A" w:rsidRPr="00B96C9A" w:rsidRDefault="004B465A" w:rsidP="2B70ABAF">
      <w:pPr>
        <w:spacing w:after="0" w:line="240" w:lineRule="auto"/>
        <w:rPr>
          <w:sz w:val="32"/>
          <w:szCs w:val="32"/>
        </w:rPr>
      </w:pPr>
      <w:r w:rsidRPr="00B96C9A">
        <w:rPr>
          <w:b/>
          <w:bCs/>
          <w:sz w:val="32"/>
          <w:szCs w:val="32"/>
          <w:cs/>
        </w:rPr>
        <w:t xml:space="preserve">11.  </w:t>
      </w:r>
      <w:r w:rsidRPr="00B96C9A">
        <w:rPr>
          <w:rStyle w:val="fontstyle01"/>
          <w:cs/>
        </w:rPr>
        <w:t>เอกสารอ้างอิง</w:t>
      </w:r>
    </w:p>
    <w:p w14:paraId="563D2627" w14:textId="77777777" w:rsidR="004B465A" w:rsidRPr="00B96C9A" w:rsidRDefault="004B465A" w:rsidP="004B465A">
      <w:pPr>
        <w:spacing w:after="0" w:line="240" w:lineRule="auto"/>
        <w:rPr>
          <w:sz w:val="32"/>
          <w:szCs w:val="32"/>
        </w:rPr>
      </w:pPr>
    </w:p>
    <w:p w14:paraId="02ED9990" w14:textId="77777777" w:rsidR="004B465A" w:rsidRPr="00B96C9A" w:rsidRDefault="004B465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1</w:t>
      </w:r>
      <w:r w:rsidRPr="00B96C9A">
        <w:rPr>
          <w:rFonts w:eastAsia="Times New Roman"/>
          <w:cs/>
        </w:rPr>
        <w:t>] 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>). ระบบค้นคืนสารสนเทศ (</w:t>
      </w:r>
      <w:r w:rsidRPr="00B96C9A">
        <w:rPr>
          <w:rFonts w:eastAsia="Times New Roman"/>
        </w:rPr>
        <w:t>Information Retrieval</w:t>
      </w:r>
      <w:r w:rsidRPr="00B96C9A">
        <w:rPr>
          <w:rFonts w:eastAsia="Times New Roman"/>
          <w:cs/>
        </w:rPr>
        <w:t xml:space="preserve">)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>พฤศจิกายน</w:t>
      </w:r>
      <w:r w:rsidRPr="00B96C9A">
        <w:rPr>
          <w:rFonts w:eastAsia="Times New Roman"/>
          <w:cs/>
        </w:rPr>
        <w:br/>
        <w:t xml:space="preserve">       </w:t>
      </w:r>
      <w:r w:rsidRPr="00B96C9A">
        <w:rPr>
          <w:rFonts w:eastAsia="Times New Roman"/>
        </w:rPr>
        <w:t>2559,</w:t>
      </w:r>
      <w:r w:rsidRPr="00B96C9A">
        <w:rPr>
          <w:rFonts w:eastAsia="Times New Roman"/>
          <w:cs/>
        </w:rPr>
        <w:t xml:space="preserve"> จาก </w:t>
      </w:r>
      <w:hyperlink r:id="rId158" w:history="1">
        <w:r w:rsidRPr="00B96C9A">
          <w:rPr>
            <w:rFonts w:eastAsia="Times New Roman"/>
          </w:rPr>
          <w:t>http</w:t>
        </w:r>
        <w:r w:rsidRPr="00B96C9A">
          <w:rPr>
            <w:rFonts w:eastAsia="Times New Roman"/>
            <w:cs/>
          </w:rPr>
          <w:t>://</w:t>
        </w:r>
        <w:r w:rsidRPr="00B96C9A">
          <w:rPr>
            <w:rFonts w:eastAsia="Times New Roman"/>
          </w:rPr>
          <w:t>e</w:t>
        </w:r>
        <w:r w:rsidRPr="00B96C9A">
          <w:rPr>
            <w:rFonts w:eastAsia="Times New Roman"/>
            <w:cs/>
          </w:rPr>
          <w:t>-</w:t>
        </w:r>
        <w:r w:rsidRPr="00B96C9A">
          <w:rPr>
            <w:rFonts w:eastAsia="Times New Roman"/>
          </w:rPr>
          <w:t>book</w:t>
        </w:r>
        <w:r w:rsidRPr="00B96C9A">
          <w:rPr>
            <w:rFonts w:eastAsia="Times New Roman"/>
            <w:cs/>
          </w:rPr>
          <w:t>.</w:t>
        </w:r>
        <w:r w:rsidRPr="00B96C9A">
          <w:rPr>
            <w:rFonts w:eastAsia="Times New Roman"/>
          </w:rPr>
          <w:t>ram</w:t>
        </w:r>
        <w:r w:rsidRPr="00B96C9A">
          <w:rPr>
            <w:rFonts w:eastAsia="Times New Roman"/>
            <w:cs/>
          </w:rPr>
          <w:t>.</w:t>
        </w:r>
        <w:proofErr w:type="spellStart"/>
        <w:r w:rsidRPr="00B96C9A">
          <w:rPr>
            <w:rFonts w:eastAsia="Times New Roman"/>
          </w:rPr>
          <w:t>edu</w:t>
        </w:r>
        <w:proofErr w:type="spellEnd"/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e</w:t>
        </w:r>
        <w:r w:rsidRPr="00B96C9A">
          <w:rPr>
            <w:rFonts w:eastAsia="Times New Roman"/>
            <w:cs/>
          </w:rPr>
          <w:t>-</w:t>
        </w:r>
        <w:r w:rsidRPr="00B96C9A">
          <w:rPr>
            <w:rFonts w:eastAsia="Times New Roman"/>
          </w:rPr>
          <w:t>book</w:t>
        </w:r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inside</w:t>
        </w:r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html</w:t>
        </w:r>
        <w:r w:rsidRPr="00B96C9A">
          <w:rPr>
            <w:rFonts w:eastAsia="Times New Roman"/>
            <w:cs/>
          </w:rPr>
          <w:t>/</w:t>
        </w:r>
        <w:proofErr w:type="spellStart"/>
        <w:r w:rsidRPr="00B96C9A">
          <w:rPr>
            <w:rFonts w:eastAsia="Times New Roman"/>
          </w:rPr>
          <w:t>dlbook</w:t>
        </w:r>
        <w:proofErr w:type="spellEnd"/>
        <w:r w:rsidRPr="00B96C9A">
          <w:rPr>
            <w:rFonts w:eastAsia="Times New Roman"/>
            <w:cs/>
          </w:rPr>
          <w:t>.</w:t>
        </w:r>
        <w:proofErr w:type="spellStart"/>
        <w:r w:rsidRPr="00B96C9A">
          <w:rPr>
            <w:rFonts w:eastAsia="Times New Roman"/>
          </w:rPr>
          <w:t>asp?code</w:t>
        </w:r>
        <w:proofErr w:type="spellEnd"/>
        <w:r w:rsidRPr="00B96C9A">
          <w:rPr>
            <w:rFonts w:eastAsia="Times New Roman"/>
            <w:cs/>
          </w:rPr>
          <w:t>=</w:t>
        </w:r>
        <w:r w:rsidRPr="00B96C9A">
          <w:rPr>
            <w:rFonts w:eastAsia="Times New Roman"/>
          </w:rPr>
          <w:t>CT477</w:t>
        </w:r>
      </w:hyperlink>
    </w:p>
    <w:p w14:paraId="7028D24C" w14:textId="77777777" w:rsidR="004B465A" w:rsidRPr="00B96C9A" w:rsidRDefault="004B465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2</w:t>
      </w:r>
      <w:r w:rsidRPr="00B96C9A">
        <w:rPr>
          <w:rFonts w:eastAsia="Times New Roman"/>
          <w:cs/>
        </w:rPr>
        <w:t>]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 xml:space="preserve">). </w:t>
      </w:r>
      <w:r w:rsidRPr="00B96C9A">
        <w:rPr>
          <w:rFonts w:eastAsia="Times New Roman"/>
        </w:rPr>
        <w:t>Information Retrieval</w:t>
      </w:r>
      <w:r w:rsidRPr="00B96C9A">
        <w:rPr>
          <w:rFonts w:eastAsia="Times New Roman"/>
          <w:cs/>
        </w:rPr>
        <w:t xml:space="preserve">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 xml:space="preserve">พฤศจิกายน </w:t>
      </w:r>
      <w:r w:rsidRPr="00B96C9A">
        <w:rPr>
          <w:rFonts w:eastAsia="Times New Roman"/>
        </w:rPr>
        <w:t>2559,</w:t>
      </w:r>
      <w:r w:rsidRPr="00B96C9A">
        <w:rPr>
          <w:rFonts w:eastAsia="Times New Roman"/>
          <w:cs/>
        </w:rPr>
        <w:t xml:space="preserve"> จาก </w:t>
      </w:r>
      <w:r w:rsidRPr="00B96C9A">
        <w:rPr>
          <w:rFonts w:eastAsia="Times New Roman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Times New Roman"/>
        </w:rPr>
        <w:t>http</w:t>
      </w:r>
      <w:r w:rsidRPr="00B96C9A">
        <w:rPr>
          <w:rFonts w:eastAsia="Times New Roman"/>
          <w:cs/>
        </w:rPr>
        <w:t>://</w:t>
      </w:r>
      <w:r w:rsidRPr="00B96C9A">
        <w:rPr>
          <w:rFonts w:eastAsia="Times New Roman"/>
        </w:rPr>
        <w:t>instructor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ru</w:t>
      </w:r>
      <w:proofErr w:type="spellEnd"/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ac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th</w:t>
      </w:r>
      <w:proofErr w:type="spellEnd"/>
      <w:r w:rsidRPr="00B96C9A">
        <w:rPr>
          <w:rFonts w:eastAsia="Times New Roman"/>
          <w:cs/>
        </w:rPr>
        <w:t>/</w:t>
      </w:r>
      <w:proofErr w:type="spellStart"/>
      <w:r w:rsidRPr="00B96C9A">
        <w:rPr>
          <w:rFonts w:eastAsia="Times New Roman"/>
        </w:rPr>
        <w:t>urai</w:t>
      </w:r>
      <w:proofErr w:type="spellEnd"/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_1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pdf</w:t>
      </w:r>
    </w:p>
    <w:p w14:paraId="69189529" w14:textId="77777777" w:rsidR="004B465A" w:rsidRPr="00B96C9A" w:rsidRDefault="004B465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3</w:t>
      </w:r>
      <w:r w:rsidRPr="00B96C9A">
        <w:rPr>
          <w:rFonts w:eastAsia="Times New Roman"/>
          <w:cs/>
        </w:rPr>
        <w:t>]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 xml:space="preserve">). การวิเคราะห์คำ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 xml:space="preserve">พฤศจิกายน </w:t>
      </w:r>
      <w:r w:rsidRPr="00B96C9A">
        <w:rPr>
          <w:rFonts w:eastAsia="Times New Roman"/>
        </w:rPr>
        <w:t>2559,</w:t>
      </w:r>
      <w:r w:rsidRPr="00B96C9A">
        <w:rPr>
          <w:rFonts w:eastAsia="Times New Roman"/>
          <w:cs/>
        </w:rPr>
        <w:t xml:space="preserve"> จาก</w:t>
      </w:r>
      <w:r w:rsidRPr="00B96C9A">
        <w:rPr>
          <w:rFonts w:eastAsia="Times New Roman"/>
          <w:cs/>
        </w:rPr>
        <w:br/>
        <w:t xml:space="preserve">       </w:t>
      </w:r>
      <w:r w:rsidRPr="00B96C9A">
        <w:rPr>
          <w:rFonts w:eastAsia="Times New Roman"/>
        </w:rPr>
        <w:t>http</w:t>
      </w:r>
      <w:r w:rsidRPr="00B96C9A">
        <w:rPr>
          <w:rFonts w:eastAsia="Times New Roman"/>
          <w:cs/>
        </w:rPr>
        <w:t>://</w:t>
      </w:r>
      <w:r w:rsidRPr="00B96C9A">
        <w:rPr>
          <w:rFonts w:eastAsia="Times New Roman"/>
        </w:rPr>
        <w:t>instructor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ruacth</w:t>
      </w:r>
      <w:proofErr w:type="spellEnd"/>
      <w:r w:rsidRPr="00B96C9A">
        <w:rPr>
          <w:rFonts w:eastAsia="Times New Roman"/>
          <w:cs/>
        </w:rPr>
        <w:t>/</w:t>
      </w:r>
      <w:proofErr w:type="spellStart"/>
      <w:r w:rsidRPr="00B96C9A">
        <w:rPr>
          <w:rFonts w:eastAsia="Times New Roman"/>
        </w:rPr>
        <w:t>urai</w:t>
      </w:r>
      <w:proofErr w:type="spellEnd"/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_3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pdf</w:t>
      </w:r>
    </w:p>
    <w:p w14:paraId="6F1F37DC" w14:textId="77777777" w:rsidR="004B465A" w:rsidRPr="00B96C9A" w:rsidRDefault="004B465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4</w:t>
      </w:r>
      <w:r w:rsidRPr="00B96C9A">
        <w:rPr>
          <w:rFonts w:eastAsia="Times New Roman"/>
          <w:cs/>
        </w:rPr>
        <w:t>]  ผศ.อุไร ทองหัว</w:t>
      </w:r>
      <w:proofErr w:type="spellStart"/>
      <w:r w:rsidRPr="00B96C9A">
        <w:rPr>
          <w:rFonts w:eastAsia="Times New Roman"/>
          <w:cs/>
        </w:rPr>
        <w:t>ไผ</w:t>
      </w:r>
      <w:proofErr w:type="spellEnd"/>
      <w:r w:rsidRPr="00B96C9A">
        <w:rPr>
          <w:rFonts w:eastAsia="Times New Roman"/>
          <w:cs/>
        </w:rPr>
        <w:t>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 xml:space="preserve">). การแบ่งกลุ่มข้อมูลอัตโนมัติ. ค้นเมื่อ </w:t>
      </w:r>
      <w:r w:rsidRPr="00B96C9A">
        <w:rPr>
          <w:rFonts w:eastAsia="Times New Roman"/>
        </w:rPr>
        <w:t xml:space="preserve">10 </w:t>
      </w:r>
      <w:r w:rsidRPr="00B96C9A">
        <w:rPr>
          <w:rFonts w:eastAsia="Times New Roman"/>
          <w:cs/>
        </w:rPr>
        <w:t xml:space="preserve">พฤศจิกายน </w:t>
      </w:r>
      <w:r w:rsidRPr="00B96C9A">
        <w:rPr>
          <w:rFonts w:eastAsia="Times New Roman"/>
        </w:rPr>
        <w:t>2559,</w:t>
      </w:r>
      <w:r w:rsidRPr="00B96C9A">
        <w:rPr>
          <w:rFonts w:eastAsia="Times New Roman"/>
          <w:cs/>
        </w:rPr>
        <w:t xml:space="preserve"> จาก </w:t>
      </w:r>
      <w:r w:rsidRPr="00B96C9A">
        <w:rPr>
          <w:rFonts w:eastAsia="Times New Roman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Times New Roman"/>
        </w:rPr>
        <w:t>http</w:t>
      </w:r>
      <w:r w:rsidRPr="00B96C9A">
        <w:rPr>
          <w:rFonts w:eastAsia="Times New Roman"/>
          <w:cs/>
        </w:rPr>
        <w:t xml:space="preserve">:// </w:t>
      </w:r>
      <w:r w:rsidRPr="00B96C9A">
        <w:rPr>
          <w:rFonts w:eastAsia="Times New Roman"/>
        </w:rPr>
        <w:t>instructor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ru</w:t>
      </w:r>
      <w:proofErr w:type="spellEnd"/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ac</w:t>
      </w:r>
      <w:r w:rsidRPr="00B96C9A">
        <w:rPr>
          <w:rFonts w:eastAsia="Times New Roman"/>
          <w:cs/>
        </w:rPr>
        <w:t>.</w:t>
      </w:r>
      <w:proofErr w:type="spellStart"/>
      <w:r w:rsidRPr="00B96C9A">
        <w:rPr>
          <w:rFonts w:eastAsia="Times New Roman"/>
        </w:rPr>
        <w:t>th</w:t>
      </w:r>
      <w:proofErr w:type="spellEnd"/>
      <w:r w:rsidRPr="00B96C9A">
        <w:rPr>
          <w:rFonts w:eastAsia="Times New Roman"/>
          <w:cs/>
        </w:rPr>
        <w:t>/</w:t>
      </w:r>
      <w:proofErr w:type="spellStart"/>
      <w:r w:rsidRPr="00B96C9A">
        <w:rPr>
          <w:rFonts w:eastAsia="Times New Roman"/>
        </w:rPr>
        <w:t>urai</w:t>
      </w:r>
      <w:proofErr w:type="spellEnd"/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</w:t>
      </w:r>
      <w:r w:rsidRPr="00B96C9A">
        <w:rPr>
          <w:rFonts w:eastAsia="Times New Roman"/>
          <w:cs/>
        </w:rPr>
        <w:t>/</w:t>
      </w:r>
      <w:r w:rsidRPr="00B96C9A">
        <w:rPr>
          <w:rFonts w:eastAsia="Times New Roman"/>
        </w:rPr>
        <w:t>cos4351_5</w:t>
      </w:r>
      <w:r w:rsidRPr="00B96C9A">
        <w:rPr>
          <w:rFonts w:eastAsia="Times New Roman"/>
          <w:cs/>
        </w:rPr>
        <w:t>.</w:t>
      </w:r>
      <w:r w:rsidRPr="00B96C9A">
        <w:rPr>
          <w:rFonts w:eastAsia="Times New Roman"/>
        </w:rPr>
        <w:t>pdf</w:t>
      </w:r>
    </w:p>
    <w:p w14:paraId="1BAED754" w14:textId="77777777" w:rsidR="004B465A" w:rsidRPr="00B96C9A" w:rsidRDefault="004B465A" w:rsidP="2B70ABAF">
      <w:pPr>
        <w:spacing w:after="0" w:line="240" w:lineRule="auto"/>
        <w:jc w:val="thaiDistribute"/>
        <w:rPr>
          <w:rFonts w:eastAsia="Times New Roman"/>
        </w:rPr>
      </w:pPr>
      <w:r w:rsidRPr="00B96C9A">
        <w:rPr>
          <w:rFonts w:eastAsia="Times New Roman"/>
          <w:cs/>
        </w:rPr>
        <w:t>[</w:t>
      </w:r>
      <w:r w:rsidRPr="00B96C9A">
        <w:rPr>
          <w:rFonts w:eastAsia="Times New Roman"/>
        </w:rPr>
        <w:t>5</w:t>
      </w:r>
      <w:r w:rsidRPr="00B96C9A">
        <w:rPr>
          <w:rFonts w:eastAsia="Times New Roman"/>
          <w:cs/>
        </w:rPr>
        <w:t>]  นายธนนท์หลีน้อย. (</w:t>
      </w:r>
      <w:r w:rsidRPr="00B96C9A">
        <w:rPr>
          <w:rFonts w:eastAsia="Times New Roman"/>
        </w:rPr>
        <w:t>2551</w:t>
      </w:r>
      <w:r w:rsidRPr="00B96C9A">
        <w:rPr>
          <w:rFonts w:eastAsia="Times New Roman"/>
          <w:cs/>
        </w:rPr>
        <w:t>). การสร้างเครือข่ายคำไทยของมโนทัศน์พื้นฐานร่วมของเอนทิตี</w:t>
      </w:r>
      <w:proofErr w:type="spellStart"/>
      <w:r w:rsidRPr="00B96C9A">
        <w:rPr>
          <w:rFonts w:eastAsia="Times New Roman"/>
          <w:cs/>
        </w:rPr>
        <w:t>ลําดับ</w:t>
      </w:r>
      <w:proofErr w:type="spellEnd"/>
      <w:r w:rsidRPr="00B96C9A">
        <w:rPr>
          <w:rFonts w:eastAsia="Times New Roman"/>
          <w:cs/>
        </w:rPr>
        <w:t>ที่หนึ่งด้วย</w:t>
      </w:r>
      <w:r w:rsidRPr="00B96C9A">
        <w:rPr>
          <w:rFonts w:eastAsia="Times New Roman"/>
          <w:cs/>
        </w:rPr>
        <w:br/>
        <w:t xml:space="preserve">       วิธีการ แปลสองทางและการใช้พจนานุกรมที่สร้างด้วยวิธีการแตกตางกัน. ค้นเมื่อ </w:t>
      </w:r>
      <w:r w:rsidRPr="00B96C9A">
        <w:rPr>
          <w:rFonts w:eastAsia="Times New Roman"/>
        </w:rPr>
        <w:t>10</w:t>
      </w:r>
      <w:r w:rsidRPr="00B96C9A">
        <w:rPr>
          <w:rFonts w:eastAsia="Times New Roman"/>
          <w:cs/>
        </w:rPr>
        <w:t xml:space="preserve"> พฤศจิกายน </w:t>
      </w:r>
      <w:r w:rsidRPr="00B96C9A">
        <w:rPr>
          <w:rFonts w:eastAsia="Times New Roman"/>
        </w:rPr>
        <w:t>2559,</w:t>
      </w:r>
      <w:r w:rsidRPr="00B96C9A">
        <w:rPr>
          <w:rFonts w:eastAsia="Times New Roman"/>
          <w:cs/>
        </w:rPr>
        <w:br/>
        <w:t xml:space="preserve">       จาก </w:t>
      </w:r>
      <w:hyperlink r:id="rId159" w:history="1">
        <w:r w:rsidRPr="00B96C9A">
          <w:rPr>
            <w:rFonts w:eastAsia="Times New Roman"/>
          </w:rPr>
          <w:t>http</w:t>
        </w:r>
        <w:r w:rsidRPr="00B96C9A">
          <w:rPr>
            <w:rFonts w:eastAsia="Times New Roman"/>
            <w:cs/>
          </w:rPr>
          <w:t>://</w:t>
        </w:r>
        <w:r w:rsidRPr="00B96C9A">
          <w:rPr>
            <w:rFonts w:eastAsia="Times New Roman"/>
          </w:rPr>
          <w:t>www</w:t>
        </w:r>
        <w:r w:rsidRPr="00B96C9A">
          <w:rPr>
            <w:rFonts w:eastAsia="Times New Roman"/>
            <w:cs/>
          </w:rPr>
          <w:t>.</w:t>
        </w:r>
        <w:r w:rsidRPr="00B96C9A">
          <w:rPr>
            <w:rFonts w:eastAsia="Times New Roman"/>
          </w:rPr>
          <w:t>arts</w:t>
        </w:r>
        <w:r w:rsidRPr="00B96C9A">
          <w:rPr>
            <w:rFonts w:eastAsia="Times New Roman"/>
            <w:cs/>
          </w:rPr>
          <w:t>.</w:t>
        </w:r>
        <w:proofErr w:type="spellStart"/>
        <w:r w:rsidRPr="00B96C9A">
          <w:rPr>
            <w:rFonts w:eastAsia="Times New Roman"/>
          </w:rPr>
          <w:t>chula</w:t>
        </w:r>
        <w:proofErr w:type="spellEnd"/>
        <w:r w:rsidRPr="00B96C9A">
          <w:rPr>
            <w:rFonts w:eastAsia="Times New Roman"/>
            <w:cs/>
          </w:rPr>
          <w:t>.</w:t>
        </w:r>
        <w:r w:rsidRPr="00B96C9A">
          <w:rPr>
            <w:rFonts w:eastAsia="Times New Roman"/>
          </w:rPr>
          <w:t>ac</w:t>
        </w:r>
        <w:r w:rsidRPr="00B96C9A">
          <w:rPr>
            <w:rFonts w:eastAsia="Times New Roman"/>
            <w:cs/>
          </w:rPr>
          <w:t>.</w:t>
        </w:r>
        <w:proofErr w:type="spellStart"/>
        <w:r w:rsidRPr="00B96C9A">
          <w:rPr>
            <w:rFonts w:eastAsia="Times New Roman"/>
          </w:rPr>
          <w:t>th</w:t>
        </w:r>
        <w:proofErr w:type="spellEnd"/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~ling</w:t>
        </w:r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thesis</w:t>
        </w:r>
        <w:r w:rsidRPr="00B96C9A">
          <w:rPr>
            <w:rFonts w:eastAsia="Times New Roman"/>
            <w:cs/>
          </w:rPr>
          <w:t>/</w:t>
        </w:r>
        <w:r w:rsidRPr="00B96C9A">
          <w:rPr>
            <w:rFonts w:eastAsia="Times New Roman"/>
          </w:rPr>
          <w:t>2551MA</w:t>
        </w:r>
        <w:r w:rsidRPr="00B96C9A">
          <w:rPr>
            <w:rFonts w:eastAsia="Times New Roman"/>
            <w:cs/>
          </w:rPr>
          <w:t>-</w:t>
        </w:r>
        <w:r w:rsidRPr="00B96C9A">
          <w:rPr>
            <w:rFonts w:eastAsia="Times New Roman"/>
          </w:rPr>
          <w:t>DHANON</w:t>
        </w:r>
        <w:r w:rsidRPr="00B96C9A">
          <w:rPr>
            <w:rFonts w:eastAsia="Times New Roman"/>
            <w:cs/>
          </w:rPr>
          <w:t>.</w:t>
        </w:r>
        <w:r w:rsidRPr="00B96C9A">
          <w:rPr>
            <w:rFonts w:eastAsia="Times New Roman"/>
          </w:rPr>
          <w:t>pdf</w:t>
        </w:r>
      </w:hyperlink>
    </w:p>
    <w:p w14:paraId="1D877447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6</w:t>
      </w:r>
      <w:r w:rsidRPr="00B96C9A">
        <w:rPr>
          <w:rFonts w:eastAsia="Calibri"/>
          <w:cs/>
        </w:rPr>
        <w:t>]  ผศ.อุไร ทองหัว</w:t>
      </w:r>
      <w:proofErr w:type="spellStart"/>
      <w:r w:rsidRPr="00B96C9A">
        <w:rPr>
          <w:rFonts w:eastAsia="Calibri"/>
          <w:cs/>
        </w:rPr>
        <w:t>ไผ</w:t>
      </w:r>
      <w:proofErr w:type="spellEnd"/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554</w:t>
      </w:r>
      <w:r w:rsidRPr="00B96C9A">
        <w:rPr>
          <w:rFonts w:eastAsia="Calibri"/>
          <w:cs/>
        </w:rPr>
        <w:t xml:space="preserve">). การจัดเก็บและค้นคืนสารสนเทศ. ค้นเมื่อ </w:t>
      </w:r>
      <w:r w:rsidRPr="00B96C9A">
        <w:rPr>
          <w:rFonts w:eastAsia="Calibri"/>
        </w:rPr>
        <w:t xml:space="preserve">10 </w:t>
      </w:r>
      <w:r w:rsidRPr="00B96C9A">
        <w:rPr>
          <w:rFonts w:eastAsia="Calibri"/>
          <w:cs/>
        </w:rPr>
        <w:t xml:space="preserve">พฤศจิกายน </w:t>
      </w:r>
      <w:r w:rsidRPr="00B96C9A">
        <w:rPr>
          <w:rFonts w:eastAsia="Calibri"/>
        </w:rPr>
        <w:t>2559,</w:t>
      </w:r>
      <w:r w:rsidRPr="00B96C9A">
        <w:rPr>
          <w:rFonts w:eastAsia="Calibri"/>
          <w:cs/>
        </w:rPr>
        <w:t xml:space="preserve"> จาก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http</w:t>
      </w:r>
      <w:r w:rsidRPr="00B96C9A">
        <w:rPr>
          <w:rFonts w:eastAsia="Calibri"/>
          <w:cs/>
        </w:rPr>
        <w:t>://</w:t>
      </w:r>
      <w:r w:rsidRPr="00B96C9A">
        <w:rPr>
          <w:rFonts w:eastAsia="Calibri"/>
        </w:rPr>
        <w:t>Irm78</w:t>
      </w:r>
      <w:r w:rsidRPr="00B96C9A">
        <w:rPr>
          <w:rFonts w:eastAsia="Calibri"/>
          <w:cs/>
        </w:rPr>
        <w:t>.</w:t>
      </w:r>
      <w:proofErr w:type="spellStart"/>
      <w:r w:rsidRPr="00B96C9A">
        <w:rPr>
          <w:rFonts w:eastAsia="Calibri"/>
        </w:rPr>
        <w:t>blogspot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com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2011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12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blog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post</w:t>
      </w:r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html</w:t>
      </w:r>
    </w:p>
    <w:p w14:paraId="70849B8F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[7]  </w:t>
      </w:r>
      <w:proofErr w:type="spellStart"/>
      <w:r w:rsidRPr="00B96C9A">
        <w:rPr>
          <w:rFonts w:eastAsia="Calibri"/>
        </w:rPr>
        <w:t>Suphakit</w:t>
      </w:r>
      <w:proofErr w:type="spellEnd"/>
      <w:r w:rsidRPr="00B96C9A">
        <w:rPr>
          <w:rFonts w:eastAsia="Calibri"/>
        </w:rPr>
        <w:t xml:space="preserve"> </w:t>
      </w:r>
      <w:proofErr w:type="spellStart"/>
      <w:r w:rsidRPr="00B96C9A">
        <w:rPr>
          <w:rFonts w:eastAsia="Calibri"/>
        </w:rPr>
        <w:t>Annoppornchai</w:t>
      </w:r>
      <w:proofErr w:type="spellEnd"/>
      <w:r w:rsidRPr="00B96C9A">
        <w:rPr>
          <w:rFonts w:eastAsia="Calibri"/>
          <w:cs/>
        </w:rPr>
        <w:t xml:space="preserve">. (2560). </w:t>
      </w:r>
      <w:r w:rsidRPr="00B96C9A">
        <w:rPr>
          <w:rFonts w:eastAsia="Calibri"/>
        </w:rPr>
        <w:t xml:space="preserve">RESTful </w:t>
      </w:r>
      <w:r w:rsidRPr="00B96C9A">
        <w:rPr>
          <w:rFonts w:eastAsia="Calibri"/>
          <w:cs/>
        </w:rPr>
        <w:t xml:space="preserve">คืออะไร </w:t>
      </w:r>
      <w:r w:rsidRPr="00B96C9A">
        <w:rPr>
          <w:rFonts w:eastAsia="Calibri"/>
        </w:rPr>
        <w:t xml:space="preserve">REST </w:t>
      </w:r>
      <w:r w:rsidRPr="00B96C9A">
        <w:rPr>
          <w:rFonts w:eastAsia="Calibri"/>
          <w:cs/>
        </w:rPr>
        <w:t xml:space="preserve">คือ การสื่อสารแลกเปลี่ยนข้อมูลผ่าน 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webservice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</w:t>
      </w:r>
      <w:r w:rsidRPr="00B96C9A">
        <w:rPr>
          <w:rFonts w:eastAsia="Times New Roman"/>
          <w:cs/>
        </w:rPr>
        <w:t xml:space="preserve"> </w:t>
      </w:r>
      <w:r w:rsidRPr="00B96C9A">
        <w:rPr>
          <w:rFonts w:eastAsia="Calibri"/>
        </w:rPr>
        <w:t>https</w:t>
      </w:r>
      <w:r w:rsidRPr="00B96C9A">
        <w:rPr>
          <w:rFonts w:eastAsia="Calibri"/>
          <w:cs/>
        </w:rPr>
        <w:t>://</w:t>
      </w:r>
      <w:proofErr w:type="spellStart"/>
      <w:r w:rsidRPr="00B96C9A">
        <w:rPr>
          <w:rFonts w:eastAsia="Calibri"/>
        </w:rPr>
        <w:t>saixiii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com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what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is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restful</w:t>
      </w:r>
      <w:r w:rsidRPr="00B96C9A">
        <w:rPr>
          <w:rFonts w:eastAsia="Calibri"/>
          <w:cs/>
        </w:rPr>
        <w:t>/</w:t>
      </w:r>
    </w:p>
    <w:p w14:paraId="2A50C000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8]  บารมี โอสธีรกุล (</w:t>
      </w:r>
      <w:proofErr w:type="spellStart"/>
      <w:r w:rsidRPr="00B96C9A">
        <w:rPr>
          <w:rFonts w:eastAsia="Calibri"/>
        </w:rPr>
        <w:t>Baramee</w:t>
      </w:r>
      <w:proofErr w:type="spellEnd"/>
      <w:r w:rsidRPr="00B96C9A">
        <w:rPr>
          <w:rFonts w:eastAsia="Calibri"/>
        </w:rPr>
        <w:t xml:space="preserve"> </w:t>
      </w:r>
      <w:proofErr w:type="spellStart"/>
      <w:r w:rsidRPr="00B96C9A">
        <w:rPr>
          <w:rFonts w:eastAsia="Calibri"/>
        </w:rPr>
        <w:t>Osateerakul</w:t>
      </w:r>
      <w:proofErr w:type="spellEnd"/>
      <w:r w:rsidRPr="00B96C9A">
        <w:rPr>
          <w:rFonts w:eastAsia="Calibri"/>
          <w:cs/>
        </w:rPr>
        <w:t>)</w:t>
      </w:r>
      <w:r w:rsidRPr="00B96C9A">
        <w:rPr>
          <w:rFonts w:eastAsia="Calibri"/>
        </w:rPr>
        <w:t xml:space="preserve">, &amp; </w:t>
      </w:r>
      <w:r w:rsidRPr="00B96C9A">
        <w:rPr>
          <w:rFonts w:eastAsia="Calibri"/>
          <w:cs/>
        </w:rPr>
        <w:t>ธวัชชัย งามสันติวงศ์ (</w:t>
      </w:r>
      <w:proofErr w:type="spellStart"/>
      <w:r w:rsidRPr="00B96C9A">
        <w:rPr>
          <w:rFonts w:eastAsia="Calibri"/>
        </w:rPr>
        <w:t>Thavtchai</w:t>
      </w:r>
      <w:proofErr w:type="spellEnd"/>
      <w:r w:rsidRPr="00B96C9A">
        <w:rPr>
          <w:rFonts w:eastAsia="Calibri"/>
        </w:rPr>
        <w:t xml:space="preserve"> </w:t>
      </w:r>
      <w:proofErr w:type="spellStart"/>
      <w:r w:rsidRPr="00B96C9A">
        <w:rPr>
          <w:rFonts w:eastAsia="Calibri"/>
        </w:rPr>
        <w:t>Ngamsantivong</w:t>
      </w:r>
      <w:proofErr w:type="spellEnd"/>
      <w:r w:rsidRPr="00B96C9A">
        <w:rPr>
          <w:rFonts w:eastAsia="Calibri"/>
          <w:cs/>
        </w:rPr>
        <w:t xml:space="preserve">). (2556).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>ระบบเทียบโอนรายวิชาโดยใช้แบบจำลองเวกเตอร์สเปซ (</w:t>
      </w:r>
      <w:r w:rsidRPr="00B96C9A">
        <w:rPr>
          <w:rFonts w:eastAsia="Calibri"/>
        </w:rPr>
        <w:t>Course Credit Transfer System Using Vector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Space Mode</w:t>
      </w:r>
      <w:r w:rsidRPr="00B96C9A">
        <w:rPr>
          <w:rFonts w:eastAsia="Calibri"/>
          <w:cs/>
        </w:rPr>
        <w:t xml:space="preserve">) : </w:t>
      </w:r>
      <w:r w:rsidRPr="00B96C9A">
        <w:rPr>
          <w:rFonts w:eastAsia="Calibri"/>
        </w:rPr>
        <w:t>The 2nd STOU Graduate Research Conference</w:t>
      </w:r>
    </w:p>
    <w:p w14:paraId="76E28DFF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9</w:t>
      </w:r>
      <w:r w:rsidRPr="00B96C9A">
        <w:rPr>
          <w:rFonts w:eastAsia="Calibri"/>
          <w:cs/>
        </w:rPr>
        <w:t xml:space="preserve">]  </w:t>
      </w:r>
      <w:r w:rsidRPr="00B96C9A">
        <w:rPr>
          <w:rFonts w:eastAsia="Calibri"/>
        </w:rPr>
        <w:t xml:space="preserve">Mamatha </w:t>
      </w:r>
      <w:proofErr w:type="spellStart"/>
      <w:r w:rsidRPr="00B96C9A">
        <w:rPr>
          <w:rFonts w:eastAsia="Calibri"/>
        </w:rPr>
        <w:t>Balipa</w:t>
      </w:r>
      <w:proofErr w:type="spellEnd"/>
      <w:r w:rsidRPr="00B96C9A">
        <w:rPr>
          <w:rFonts w:eastAsia="Calibri"/>
        </w:rPr>
        <w:t xml:space="preserve">, &amp; </w:t>
      </w:r>
      <w:proofErr w:type="spellStart"/>
      <w:r w:rsidRPr="00B96C9A">
        <w:rPr>
          <w:rFonts w:eastAsia="Calibri"/>
        </w:rPr>
        <w:t>Balasubramani</w:t>
      </w:r>
      <w:proofErr w:type="spellEnd"/>
      <w:r w:rsidRPr="00B96C9A">
        <w:rPr>
          <w:rFonts w:eastAsia="Calibri"/>
        </w:rPr>
        <w:t xml:space="preserve"> R</w:t>
      </w:r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015</w:t>
      </w:r>
      <w:r w:rsidRPr="00B96C9A">
        <w:rPr>
          <w:rFonts w:eastAsia="Calibri"/>
          <w:cs/>
        </w:rPr>
        <w:t xml:space="preserve">). </w:t>
      </w:r>
      <w:r w:rsidRPr="00B96C9A">
        <w:rPr>
          <w:rFonts w:eastAsia="Calibri"/>
        </w:rPr>
        <w:t xml:space="preserve">Search Engine using Apache Lucene </w:t>
      </w:r>
      <w:r w:rsidRPr="00B96C9A">
        <w:rPr>
          <w:rFonts w:eastAsia="Calibri"/>
          <w:cs/>
        </w:rPr>
        <w:t xml:space="preserve">: </w:t>
      </w:r>
      <w:r w:rsidRPr="00B96C9A">
        <w:rPr>
          <w:rFonts w:eastAsia="Calibri"/>
        </w:rPr>
        <w:t xml:space="preserve">International 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Journal of Computer Applications</w:t>
      </w:r>
      <w:r w:rsidRPr="00B96C9A">
        <w:rPr>
          <w:rFonts w:eastAsia="Calibri"/>
          <w:cs/>
        </w:rPr>
        <w:t>.</w:t>
      </w:r>
    </w:p>
    <w:p w14:paraId="6C6E7335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0</w:t>
      </w:r>
      <w:r w:rsidRPr="00B96C9A">
        <w:rPr>
          <w:rFonts w:eastAsia="Calibri"/>
          <w:cs/>
        </w:rPr>
        <w:t xml:space="preserve">]  </w:t>
      </w:r>
      <w:r w:rsidRPr="00B96C9A">
        <w:rPr>
          <w:rFonts w:eastAsia="Calibri"/>
        </w:rPr>
        <w:t>Yong Zhang, &amp; Jian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lin Li</w:t>
      </w:r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009</w:t>
      </w:r>
      <w:r w:rsidRPr="00B96C9A">
        <w:rPr>
          <w:rFonts w:eastAsia="Calibri"/>
          <w:cs/>
        </w:rPr>
        <w:t xml:space="preserve">). </w:t>
      </w:r>
      <w:r w:rsidRPr="00B96C9A">
        <w:rPr>
          <w:rFonts w:eastAsia="Calibri"/>
        </w:rPr>
        <w:t>Research and Improvement of Search Engine Based on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</w:rPr>
        <w:t>Lucene</w:t>
      </w:r>
      <w:r w:rsidRPr="00B96C9A">
        <w:rPr>
          <w:rFonts w:eastAsia="Calibri"/>
          <w:cs/>
        </w:rPr>
        <w:t xml:space="preserve"> : </w:t>
      </w:r>
      <w:r w:rsidRPr="00B96C9A">
        <w:rPr>
          <w:rFonts w:eastAsia="Calibri"/>
        </w:rPr>
        <w:t>2009 International Conference on Intelligent Human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Machine Systems and</w:t>
      </w:r>
      <w:r w:rsidRPr="00B96C9A">
        <w:rPr>
          <w:rFonts w:eastAsia="Calibri"/>
        </w:rPr>
        <w:br/>
      </w:r>
      <w:r w:rsidRPr="00B96C9A">
        <w:rPr>
          <w:rFonts w:eastAsia="Calibri"/>
          <w:cs/>
        </w:rPr>
        <w:t xml:space="preserve">       </w:t>
      </w:r>
      <w:r w:rsidRPr="00B96C9A">
        <w:rPr>
          <w:rFonts w:eastAsia="Calibri"/>
        </w:rPr>
        <w:t>Cybernetics</w:t>
      </w:r>
      <w:r w:rsidRPr="00B96C9A">
        <w:rPr>
          <w:rFonts w:eastAsia="Calibri"/>
          <w:cs/>
        </w:rPr>
        <w:t>.</w:t>
      </w:r>
    </w:p>
    <w:p w14:paraId="6446B6F5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lastRenderedPageBreak/>
        <w:t>[1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 xml:space="preserve">]  </w:t>
      </w:r>
      <w:proofErr w:type="spellStart"/>
      <w:r w:rsidRPr="00B96C9A">
        <w:rPr>
          <w:rFonts w:eastAsia="Calibri"/>
          <w:spacing w:val="-2"/>
        </w:rPr>
        <w:t>Withoon</w:t>
      </w:r>
      <w:proofErr w:type="spellEnd"/>
      <w:r w:rsidRPr="00B96C9A">
        <w:rPr>
          <w:rFonts w:eastAsia="Calibri"/>
          <w:spacing w:val="-2"/>
        </w:rPr>
        <w:t xml:space="preserve"> Wangsa</w:t>
      </w:r>
      <w:r w:rsidRPr="00B96C9A">
        <w:rPr>
          <w:rFonts w:eastAsia="Calibri"/>
          <w:spacing w:val="-2"/>
          <w:cs/>
        </w:rPr>
        <w:t>-</w:t>
      </w:r>
      <w:proofErr w:type="spellStart"/>
      <w:r w:rsidRPr="00B96C9A">
        <w:rPr>
          <w:rFonts w:eastAsia="Calibri"/>
          <w:spacing w:val="-2"/>
        </w:rPr>
        <w:t>nguankit</w:t>
      </w:r>
      <w:proofErr w:type="spellEnd"/>
      <w:r w:rsidRPr="00B96C9A">
        <w:rPr>
          <w:rFonts w:eastAsia="Calibri"/>
          <w:cs/>
        </w:rPr>
        <w:t xml:space="preserve">. (2555). แนะนำ </w:t>
      </w:r>
      <w:r w:rsidRPr="00B96C9A">
        <w:rPr>
          <w:rFonts w:eastAsia="Calibri"/>
        </w:rPr>
        <w:t xml:space="preserve">HTML5 </w:t>
      </w:r>
      <w:r w:rsidRPr="00B96C9A">
        <w:rPr>
          <w:rFonts w:eastAsia="Calibri"/>
          <w:cs/>
        </w:rPr>
        <w:t xml:space="preserve">แบบอ่านจบต้องรู้บ้าง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>จาก</w:t>
      </w:r>
      <w:r w:rsidRPr="00B96C9A">
        <w:rPr>
          <w:rFonts w:eastAsia="Times New Roman"/>
          <w:cs/>
        </w:rPr>
        <w:t xml:space="preserve"> </w:t>
      </w:r>
      <w:r w:rsidRPr="00B96C9A">
        <w:rPr>
          <w:rFonts w:eastAsia="Calibri"/>
        </w:rPr>
        <w:t>http</w:t>
      </w:r>
      <w:r w:rsidRPr="00B96C9A">
        <w:rPr>
          <w:rFonts w:eastAsia="Calibri"/>
          <w:cs/>
        </w:rPr>
        <w:t>://</w:t>
      </w:r>
      <w:r w:rsidRPr="00B96C9A">
        <w:rPr>
          <w:rFonts w:eastAsia="Calibri"/>
        </w:rPr>
        <w:t>www</w:t>
      </w:r>
      <w:r w:rsidRPr="00B96C9A">
        <w:rPr>
          <w:rFonts w:eastAsia="Calibri"/>
          <w:cs/>
        </w:rPr>
        <w:t>.</w:t>
      </w:r>
      <w:proofErr w:type="spellStart"/>
      <w:r w:rsidRPr="00B96C9A">
        <w:rPr>
          <w:rFonts w:eastAsia="Calibri"/>
        </w:rPr>
        <w:t>slideshare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net</w:t>
      </w:r>
      <w:r w:rsidRPr="00B96C9A">
        <w:rPr>
          <w:rFonts w:eastAsia="Calibri"/>
          <w:cs/>
        </w:rPr>
        <w:t>/</w:t>
      </w:r>
      <w:proofErr w:type="spellStart"/>
      <w:r w:rsidRPr="00B96C9A">
        <w:rPr>
          <w:rFonts w:eastAsia="Calibri"/>
        </w:rPr>
        <w:t>wangsasoft</w:t>
      </w:r>
      <w:proofErr w:type="spellEnd"/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html5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14721952</w:t>
      </w:r>
    </w:p>
    <w:p w14:paraId="07E5B4D7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1</w:t>
      </w:r>
      <w:r w:rsidRPr="00B96C9A">
        <w:rPr>
          <w:rFonts w:eastAsia="Calibri"/>
        </w:rPr>
        <w:t>2</w:t>
      </w:r>
      <w:r w:rsidRPr="00B96C9A">
        <w:rPr>
          <w:rFonts w:eastAsia="Calibri"/>
          <w:cs/>
        </w:rPr>
        <w:t xml:space="preserve">]  </w:t>
      </w:r>
      <w:proofErr w:type="spellStart"/>
      <w:r w:rsidRPr="00B96C9A">
        <w:rPr>
          <w:rFonts w:eastAsia="Calibri"/>
          <w:spacing w:val="-2"/>
        </w:rPr>
        <w:t>mindphp</w:t>
      </w:r>
      <w:proofErr w:type="spellEnd"/>
      <w:r w:rsidRPr="00B96C9A">
        <w:rPr>
          <w:rFonts w:eastAsia="Calibri"/>
          <w:cs/>
        </w:rPr>
        <w:t xml:space="preserve">. (2555). </w:t>
      </w:r>
      <w:r w:rsidRPr="00B96C9A">
        <w:rPr>
          <w:rFonts w:eastAsia="Calibri"/>
        </w:rPr>
        <w:t xml:space="preserve">CSS </w:t>
      </w:r>
      <w:r w:rsidRPr="00B96C9A">
        <w:rPr>
          <w:rFonts w:eastAsia="Calibri"/>
          <w:cs/>
        </w:rPr>
        <w:t xml:space="preserve">คืออะไร ซีเอสเอส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 xml:space="preserve">. </w:t>
      </w:r>
      <w:proofErr w:type="spellStart"/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  <w:cs/>
        </w:rPr>
        <w:t>คู่มือ/73-คืออะไร/</w:t>
      </w:r>
      <w:r w:rsidRPr="00B96C9A">
        <w:rPr>
          <w:rFonts w:eastAsia="Calibri"/>
          <w:cs/>
        </w:rPr>
        <w:t>2193-</w:t>
      </w:r>
      <w:proofErr w:type="spellStart"/>
      <w:r w:rsidRPr="00B96C9A">
        <w:rPr>
          <w:rFonts w:eastAsia="Calibri"/>
        </w:rPr>
        <w:t>css</w:t>
      </w:r>
      <w:proofErr w:type="spellEnd"/>
      <w:r w:rsidRPr="00B96C9A">
        <w:rPr>
          <w:rFonts w:eastAsia="Calibri"/>
          <w:cs/>
        </w:rPr>
        <w:t>-คืออะไร.</w:t>
      </w:r>
      <w:r w:rsidRPr="00B96C9A">
        <w:rPr>
          <w:rFonts w:eastAsia="Calibri"/>
        </w:rPr>
        <w:t>html</w:t>
      </w:r>
    </w:p>
    <w:p w14:paraId="12575BCC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3</w:t>
      </w:r>
      <w:r w:rsidRPr="00B96C9A">
        <w:rPr>
          <w:rFonts w:eastAsia="Calibri"/>
          <w:cs/>
        </w:rPr>
        <w:t xml:space="preserve">] </w:t>
      </w:r>
      <w:proofErr w:type="spellStart"/>
      <w:r w:rsidRPr="00B96C9A">
        <w:rPr>
          <w:rFonts w:eastAsia="Calibri"/>
          <w:spacing w:val="-2"/>
        </w:rPr>
        <w:t>mindphp</w:t>
      </w:r>
      <w:proofErr w:type="spellEnd"/>
      <w:r w:rsidRPr="00B96C9A">
        <w:rPr>
          <w:rFonts w:eastAsia="Calibri"/>
          <w:cs/>
        </w:rPr>
        <w:t>. (</w:t>
      </w:r>
      <w:r w:rsidRPr="00B96C9A">
        <w:rPr>
          <w:rFonts w:eastAsia="Calibri"/>
        </w:rPr>
        <w:t>2557</w:t>
      </w:r>
      <w:r w:rsidRPr="00B96C9A">
        <w:rPr>
          <w:rFonts w:eastAsia="Calibri"/>
          <w:cs/>
        </w:rPr>
        <w:t>).</w:t>
      </w:r>
      <w:r w:rsidRPr="00B96C9A">
        <w:rPr>
          <w:rFonts w:eastAsia="Calibri"/>
        </w:rPr>
        <w:t xml:space="preserve">PHP </w:t>
      </w:r>
      <w:r w:rsidRPr="00B96C9A">
        <w:rPr>
          <w:rFonts w:eastAsia="Calibri"/>
          <w:cs/>
        </w:rPr>
        <w:t xml:space="preserve">คืออะไร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</w:t>
      </w:r>
      <w:r w:rsidRPr="00B96C9A">
        <w:rPr>
          <w:rFonts w:eastAsia="Times New Roman"/>
          <w:cs/>
        </w:rPr>
        <w:t xml:space="preserve">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คู่มือ/</w:t>
      </w:r>
      <w:r w:rsidRPr="00B96C9A">
        <w:rPr>
          <w:rFonts w:eastAsia="Calibri"/>
          <w:spacing w:val="-8"/>
        </w:rPr>
        <w:t>73</w:t>
      </w:r>
      <w:r w:rsidRPr="00B96C9A">
        <w:rPr>
          <w:rFonts w:eastAsia="Calibri"/>
          <w:spacing w:val="-8"/>
          <w:cs/>
        </w:rPr>
        <w:t>-คือ</w:t>
      </w:r>
      <w:r w:rsidRPr="00B96C9A">
        <w:rPr>
          <w:rFonts w:eastAsia="Calibri"/>
          <w:spacing w:val="-8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  <w:cs/>
        </w:rPr>
        <w:t>อะไร/</w:t>
      </w:r>
      <w:r w:rsidRPr="00B96C9A">
        <w:rPr>
          <w:rFonts w:eastAsia="Calibri"/>
        </w:rPr>
        <w:t>2127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PHP</w:t>
      </w:r>
      <w:r w:rsidRPr="00B96C9A">
        <w:rPr>
          <w:rFonts w:eastAsia="Calibri"/>
          <w:cs/>
        </w:rPr>
        <w:t>-คืออะไร.</w:t>
      </w:r>
      <w:r w:rsidRPr="00B96C9A">
        <w:rPr>
          <w:rFonts w:eastAsia="Calibri"/>
        </w:rPr>
        <w:t>html</w:t>
      </w:r>
    </w:p>
    <w:p w14:paraId="3C6963B9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4</w:t>
      </w:r>
      <w:r w:rsidRPr="00B96C9A">
        <w:rPr>
          <w:rFonts w:eastAsia="Calibri"/>
          <w:cs/>
        </w:rPr>
        <w:t xml:space="preserve">] </w:t>
      </w:r>
      <w:proofErr w:type="spellStart"/>
      <w:r w:rsidRPr="00B96C9A">
        <w:rPr>
          <w:rFonts w:eastAsia="Calibri"/>
          <w:spacing w:val="-8"/>
        </w:rPr>
        <w:t>hellomyweb</w:t>
      </w:r>
      <w:proofErr w:type="spellEnd"/>
      <w:r w:rsidRPr="00B96C9A">
        <w:rPr>
          <w:rFonts w:eastAsia="Calibri"/>
          <w:cs/>
        </w:rPr>
        <w:t xml:space="preserve">. (2553). ความรู้พื้นฐานเกี่ยวกับ </w:t>
      </w:r>
      <w:r w:rsidRPr="00B96C9A">
        <w:rPr>
          <w:rFonts w:eastAsia="Calibri"/>
        </w:rPr>
        <w:t>JavaScript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 xml:space="preserve">. 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proofErr w:type="spellStart"/>
      <w:r w:rsidRPr="00B96C9A">
        <w:rPr>
          <w:rFonts w:eastAsia="Calibri"/>
          <w:spacing w:val="-8"/>
        </w:rPr>
        <w:t>hellomyweb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index</w:t>
      </w:r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php</w:t>
      </w:r>
      <w:proofErr w:type="spellEnd"/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main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content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131  16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05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2010</w:t>
      </w:r>
    </w:p>
    <w:p w14:paraId="3223760B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 xml:space="preserve">5] </w:t>
      </w:r>
      <w:proofErr w:type="spellStart"/>
      <w:r w:rsidRPr="00B96C9A">
        <w:rPr>
          <w:rFonts w:eastAsia="Calibri"/>
          <w:spacing w:val="-8"/>
        </w:rPr>
        <w:t>Hatoriz</w:t>
      </w:r>
      <w:proofErr w:type="spellEnd"/>
      <w:r w:rsidRPr="00B96C9A">
        <w:rPr>
          <w:rFonts w:eastAsia="Calibri"/>
          <w:cs/>
        </w:rPr>
        <w:t xml:space="preserve">. (2560). </w:t>
      </w:r>
      <w:r w:rsidRPr="00B96C9A">
        <w:rPr>
          <w:rFonts w:eastAsia="Calibri"/>
        </w:rPr>
        <w:t xml:space="preserve">Yii Framework </w:t>
      </w:r>
      <w:r w:rsidRPr="00B96C9A">
        <w:rPr>
          <w:rFonts w:eastAsia="Calibri"/>
          <w:cs/>
        </w:rPr>
        <w:t xml:space="preserve">คืออะไร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 </w:t>
      </w:r>
      <w:r w:rsidRPr="00B96C9A">
        <w:rPr>
          <w:rFonts w:eastAsia="Calibri"/>
          <w:spacing w:val="-8"/>
        </w:rPr>
        <w:t>https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proofErr w:type="spellStart"/>
      <w:r w:rsidRPr="00B96C9A">
        <w:rPr>
          <w:rFonts w:eastAsia="Calibri"/>
          <w:spacing w:val="-8"/>
        </w:rPr>
        <w:t>programmerthailand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tutorial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post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view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2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yii</w:t>
      </w:r>
      <w:proofErr w:type="spellEnd"/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framework</w:t>
      </w:r>
      <w:r w:rsidRPr="00B96C9A">
        <w:rPr>
          <w:rFonts w:eastAsia="Calibri"/>
          <w:spacing w:val="-8"/>
          <w:cs/>
        </w:rPr>
        <w:t>-คืออะไร</w:t>
      </w:r>
    </w:p>
    <w:p w14:paraId="15744290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 xml:space="preserve">[16] </w:t>
      </w:r>
      <w:r w:rsidRPr="00B96C9A">
        <w:rPr>
          <w:rFonts w:eastAsia="Calibri"/>
          <w:spacing w:val="-8"/>
          <w:cs/>
        </w:rPr>
        <w:t>มานพ กองอุ่น</w:t>
      </w:r>
      <w:r w:rsidRPr="00B96C9A">
        <w:rPr>
          <w:rFonts w:eastAsia="Calibri"/>
          <w:cs/>
        </w:rPr>
        <w:t xml:space="preserve">. (2560). บันทึกการทดลองติดตั้ง </w:t>
      </w:r>
      <w:r w:rsidRPr="00B96C9A">
        <w:rPr>
          <w:rFonts w:eastAsia="Calibri"/>
        </w:rPr>
        <w:t>ELK Stack</w:t>
      </w:r>
      <w:r w:rsidRPr="00B96C9A">
        <w:rPr>
          <w:rFonts w:eastAsia="Calibri"/>
          <w:cs/>
        </w:rPr>
        <w:t>—</w:t>
      </w:r>
      <w:r w:rsidRPr="00B96C9A">
        <w:rPr>
          <w:rFonts w:eastAsia="Calibri"/>
        </w:rPr>
        <w:t>Elasticsearch Logstash Kibana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</w:rPr>
        <w:br/>
      </w:r>
      <w:r w:rsidRPr="00B96C9A">
        <w:rPr>
          <w:rFonts w:eastAsia="Calibri"/>
          <w:cs/>
        </w:rPr>
        <w:t xml:space="preserve">     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 </w:t>
      </w:r>
      <w:r w:rsidRPr="00B96C9A">
        <w:rPr>
          <w:rFonts w:eastAsia="Calibri"/>
          <w:spacing w:val="-8"/>
        </w:rPr>
        <w:t>https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medium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@</w:t>
      </w:r>
      <w:proofErr w:type="spellStart"/>
      <w:r w:rsidRPr="00B96C9A">
        <w:rPr>
          <w:rFonts w:eastAsia="Calibri"/>
          <w:spacing w:val="-8"/>
        </w:rPr>
        <w:t>hatoriz</w:t>
      </w:r>
      <w:proofErr w:type="spellEnd"/>
      <w:r w:rsidRPr="00B96C9A">
        <w:rPr>
          <w:rFonts w:eastAsia="Calibri"/>
          <w:spacing w:val="-8"/>
          <w:cs/>
        </w:rPr>
        <w:t>/บันทึกการทดลองติดตั้ง-</w:t>
      </w:r>
      <w:r w:rsidRPr="00B96C9A">
        <w:rPr>
          <w:rFonts w:eastAsia="Calibri"/>
          <w:spacing w:val="-8"/>
        </w:rPr>
        <w:t>elk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stack</w:t>
      </w:r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elasticsearch</w:t>
      </w:r>
      <w:proofErr w:type="spellEnd"/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logstash</w:t>
      </w:r>
      <w:proofErr w:type="spellEnd"/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kibana</w:t>
      </w:r>
      <w:proofErr w:type="spellEnd"/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2e125c53cebd</w:t>
      </w:r>
    </w:p>
    <w:p w14:paraId="282A5B7E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 xml:space="preserve">7] </w:t>
      </w:r>
      <w:r w:rsidRPr="00B96C9A">
        <w:rPr>
          <w:rFonts w:eastAsia="Calibri"/>
          <w:spacing w:val="-8"/>
        </w:rPr>
        <w:t xml:space="preserve">Karthikeyan </w:t>
      </w:r>
      <w:proofErr w:type="spellStart"/>
      <w:r w:rsidRPr="00B96C9A">
        <w:rPr>
          <w:rFonts w:eastAsia="Calibri"/>
          <w:spacing w:val="-8"/>
        </w:rPr>
        <w:t>Sadayamuthu</w:t>
      </w:r>
      <w:proofErr w:type="spellEnd"/>
      <w:r w:rsidRPr="00B96C9A">
        <w:rPr>
          <w:rFonts w:eastAsia="Calibri"/>
          <w:cs/>
        </w:rPr>
        <w:t xml:space="preserve">. (2560). </w:t>
      </w:r>
      <w:r w:rsidRPr="00B96C9A">
        <w:rPr>
          <w:rFonts w:eastAsia="Calibri"/>
        </w:rPr>
        <w:t>Streaming Spring Boot Application Logs to ELK Stack</w:t>
      </w:r>
      <w:r w:rsidRPr="00B96C9A">
        <w:rPr>
          <w:rFonts w:eastAsia="Calibri"/>
          <w:cs/>
        </w:rPr>
        <w:t>—</w:t>
      </w:r>
      <w:r w:rsidRPr="00B96C9A">
        <w:rPr>
          <w:rFonts w:eastAsia="Calibri"/>
        </w:rPr>
        <w:t>Part 1</w:t>
      </w:r>
      <w:r w:rsidRPr="00B96C9A">
        <w:rPr>
          <w:rFonts w:eastAsia="Calibri"/>
          <w:cs/>
        </w:rPr>
        <w:t xml:space="preserve">.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 xml:space="preserve">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 </w:t>
      </w:r>
      <w:r w:rsidRPr="00B96C9A">
        <w:rPr>
          <w:rFonts w:eastAsia="Calibri"/>
          <w:spacing w:val="-8"/>
        </w:rPr>
        <w:t>https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medium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oneclicklabs</w:t>
      </w:r>
      <w:proofErr w:type="spellEnd"/>
      <w:r w:rsidRPr="00B96C9A">
        <w:rPr>
          <w:rFonts w:eastAsia="Calibri"/>
          <w:spacing w:val="-8"/>
          <w:cs/>
        </w:rPr>
        <w:t>-</w:t>
      </w:r>
      <w:proofErr w:type="spellStart"/>
      <w:r w:rsidRPr="00B96C9A">
        <w:rPr>
          <w:rFonts w:eastAsia="Calibri"/>
          <w:spacing w:val="-8"/>
        </w:rPr>
        <w:t>io</w:t>
      </w:r>
      <w:proofErr w:type="spellEnd"/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streaming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spring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boot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application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</w:rPr>
        <w:t>logs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to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elk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stack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part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1</w:t>
      </w:r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a68bd7cccaeb</w:t>
      </w:r>
    </w:p>
    <w:p w14:paraId="7C04A7B1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 xml:space="preserve">8] </w:t>
      </w:r>
      <w:proofErr w:type="spellStart"/>
      <w:r w:rsidRPr="00B96C9A">
        <w:rPr>
          <w:rFonts w:eastAsia="Calibri"/>
          <w:spacing w:val="-8"/>
        </w:rPr>
        <w:t>ThaiCreate</w:t>
      </w:r>
      <w:proofErr w:type="spellEnd"/>
      <w:r w:rsidRPr="00B96C9A">
        <w:rPr>
          <w:rFonts w:eastAsia="Calibri"/>
          <w:cs/>
        </w:rPr>
        <w:t>. (2557).</w:t>
      </w:r>
      <w:r w:rsidRPr="00B96C9A">
        <w:rPr>
          <w:rFonts w:eastAsia="Calibri"/>
        </w:rPr>
        <w:t xml:space="preserve"> MySQL Workbench Tools</w:t>
      </w:r>
      <w:r w:rsidRPr="00B96C9A">
        <w:rPr>
          <w:rFonts w:eastAsia="Calibri"/>
          <w:cs/>
        </w:rPr>
        <w:t xml:space="preserve">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thaicreate</w:t>
      </w:r>
      <w:proofErr w:type="spellEnd"/>
      <w:r w:rsidRPr="00B96C9A">
        <w:rPr>
          <w:rFonts w:eastAsia="Calibri"/>
          <w:spacing w:val="-8"/>
          <w:cs/>
        </w:rPr>
        <w:t xml:space="preserve">. </w:t>
      </w:r>
      <w:r w:rsidRPr="00B96C9A">
        <w:rPr>
          <w:rFonts w:eastAsia="Calibri"/>
          <w:spacing w:val="-8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software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mysql</w:t>
      </w:r>
      <w:proofErr w:type="spellEnd"/>
      <w:r w:rsidRPr="00B96C9A">
        <w:rPr>
          <w:rFonts w:eastAsia="Calibri"/>
          <w:spacing w:val="-8"/>
          <w:cs/>
        </w:rPr>
        <w:t>-</w:t>
      </w:r>
      <w:r w:rsidRPr="00B96C9A">
        <w:rPr>
          <w:rFonts w:eastAsia="Calibri"/>
          <w:spacing w:val="-8"/>
        </w:rPr>
        <w:t>workbench</w:t>
      </w:r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html</w:t>
      </w:r>
    </w:p>
    <w:p w14:paraId="59A236F9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</w:r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1</w:t>
      </w:r>
      <w:r w:rsidRPr="00B96C9A">
        <w:rPr>
          <w:rFonts w:eastAsia="Calibri"/>
          <w:cs/>
        </w:rPr>
        <w:t xml:space="preserve">9] </w:t>
      </w:r>
      <w:proofErr w:type="spellStart"/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cs/>
        </w:rPr>
        <w:t xml:space="preserve">. (2560). ทำความรู้จักกับ </w:t>
      </w:r>
      <w:proofErr w:type="spellStart"/>
      <w:r w:rsidRPr="00B96C9A">
        <w:rPr>
          <w:rFonts w:eastAsia="Calibri"/>
        </w:rPr>
        <w:t>phpstorm</w:t>
      </w:r>
      <w:proofErr w:type="spellEnd"/>
      <w:r w:rsidRPr="00B96C9A">
        <w:rPr>
          <w:rFonts w:eastAsia="Calibri"/>
        </w:rPr>
        <w:t xml:space="preserve"> </w:t>
      </w:r>
      <w:r w:rsidRPr="00B96C9A">
        <w:rPr>
          <w:rFonts w:eastAsia="Calibri"/>
          <w:cs/>
        </w:rPr>
        <w:t>(พีเฮสพีสตอร</w:t>
      </w:r>
      <w:proofErr w:type="spellStart"/>
      <w:r w:rsidRPr="00B96C9A">
        <w:rPr>
          <w:rFonts w:eastAsia="Calibri"/>
          <w:cs/>
        </w:rPr>
        <w:t>์ม</w:t>
      </w:r>
      <w:proofErr w:type="spellEnd"/>
      <w:r w:rsidRPr="00B96C9A">
        <w:rPr>
          <w:rFonts w:eastAsia="Calibri"/>
          <w:cs/>
        </w:rPr>
        <w:t xml:space="preserve">)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จาก </w:t>
      </w:r>
      <w:r w:rsidRPr="00B96C9A">
        <w:rPr>
          <w:rFonts w:eastAsia="Calibri"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spacing w:val="-8"/>
        </w:rPr>
        <w:t>http</w:t>
      </w:r>
      <w:r w:rsidRPr="00B96C9A">
        <w:rPr>
          <w:rFonts w:eastAsia="Calibri"/>
          <w:spacing w:val="-8"/>
          <w:cs/>
        </w:rPr>
        <w:t>://</w:t>
      </w:r>
      <w:r w:rsidRPr="00B96C9A">
        <w:rPr>
          <w:rFonts w:eastAsia="Calibri"/>
          <w:spacing w:val="-8"/>
        </w:rPr>
        <w:t>www</w:t>
      </w:r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mindphp</w:t>
      </w:r>
      <w:proofErr w:type="spellEnd"/>
      <w:r w:rsidRPr="00B96C9A">
        <w:rPr>
          <w:rFonts w:eastAsia="Calibri"/>
          <w:spacing w:val="-8"/>
          <w:cs/>
        </w:rPr>
        <w:t>.</w:t>
      </w:r>
      <w:r w:rsidRPr="00B96C9A">
        <w:rPr>
          <w:rFonts w:eastAsia="Calibri"/>
          <w:spacing w:val="-8"/>
        </w:rPr>
        <w:t>com</w:t>
      </w:r>
      <w:r w:rsidRPr="00B96C9A">
        <w:rPr>
          <w:rFonts w:eastAsia="Calibri"/>
          <w:spacing w:val="-8"/>
          <w:cs/>
        </w:rPr>
        <w:t>/</w:t>
      </w:r>
      <w:r w:rsidRPr="00B96C9A">
        <w:rPr>
          <w:rFonts w:eastAsia="Calibri"/>
          <w:spacing w:val="-8"/>
        </w:rPr>
        <w:t>forums</w:t>
      </w:r>
      <w:r w:rsidRPr="00B96C9A">
        <w:rPr>
          <w:rFonts w:eastAsia="Calibri"/>
          <w:spacing w:val="-8"/>
          <w:cs/>
        </w:rPr>
        <w:t>/</w:t>
      </w:r>
      <w:proofErr w:type="spellStart"/>
      <w:r w:rsidRPr="00B96C9A">
        <w:rPr>
          <w:rFonts w:eastAsia="Calibri"/>
          <w:spacing w:val="-8"/>
        </w:rPr>
        <w:t>viewtopic</w:t>
      </w:r>
      <w:proofErr w:type="spellEnd"/>
      <w:r w:rsidRPr="00B96C9A">
        <w:rPr>
          <w:rFonts w:eastAsia="Calibri"/>
          <w:spacing w:val="-8"/>
          <w:cs/>
        </w:rPr>
        <w:t>.</w:t>
      </w:r>
      <w:proofErr w:type="spellStart"/>
      <w:r w:rsidRPr="00B96C9A">
        <w:rPr>
          <w:rFonts w:eastAsia="Calibri"/>
          <w:spacing w:val="-8"/>
        </w:rPr>
        <w:t>php?f</w:t>
      </w:r>
      <w:proofErr w:type="spellEnd"/>
      <w:r w:rsidRPr="00B96C9A">
        <w:rPr>
          <w:rFonts w:eastAsia="Calibri"/>
          <w:spacing w:val="-8"/>
          <w:cs/>
        </w:rPr>
        <w:t>=</w:t>
      </w:r>
      <w:r w:rsidRPr="00B96C9A">
        <w:rPr>
          <w:rFonts w:eastAsia="Calibri"/>
          <w:spacing w:val="-8"/>
        </w:rPr>
        <w:t>6&amp;t</w:t>
      </w:r>
      <w:r w:rsidRPr="00B96C9A">
        <w:rPr>
          <w:rFonts w:eastAsia="Calibri"/>
          <w:spacing w:val="-8"/>
          <w:cs/>
        </w:rPr>
        <w:t>=</w:t>
      </w:r>
      <w:r w:rsidRPr="00B96C9A">
        <w:rPr>
          <w:rFonts w:eastAsia="Calibri"/>
          <w:spacing w:val="-8"/>
        </w:rPr>
        <w:t>40765</w:t>
      </w:r>
    </w:p>
    <w:p w14:paraId="3F23CA18" w14:textId="77777777" w:rsidR="004B465A" w:rsidRPr="00B96C9A" w:rsidRDefault="004B465A" w:rsidP="2B70ABAF">
      <w:pPr>
        <w:spacing w:after="0" w:line="240" w:lineRule="auto"/>
        <w:jc w:val="thaiDistribute"/>
        <w:rPr>
          <w:rFonts w:eastAsia="Calibri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  <w:r w:rsidRPr="00B96C9A">
        <w:rPr>
          <w:rFonts w:eastAsia="Calibri"/>
          <w:cs/>
        </w:rPr>
        <w:t>[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] </w:t>
      </w:r>
      <w:r w:rsidRPr="00B96C9A">
        <w:rPr>
          <w:rFonts w:eastAsia="Calibri"/>
          <w:spacing w:val="-8"/>
          <w:cs/>
        </w:rPr>
        <w:t>มานพ กองอุ่น</w:t>
      </w:r>
      <w:r w:rsidRPr="00B96C9A">
        <w:rPr>
          <w:rFonts w:eastAsia="Calibri"/>
          <w:cs/>
        </w:rPr>
        <w:t xml:space="preserve">. (2560). การสร้างและใช้งาน </w:t>
      </w:r>
      <w:r w:rsidRPr="00B96C9A">
        <w:rPr>
          <w:rFonts w:eastAsia="Calibri"/>
        </w:rPr>
        <w:t xml:space="preserve">Migration </w:t>
      </w:r>
      <w:r w:rsidRPr="00B96C9A">
        <w:rPr>
          <w:rFonts w:eastAsia="Calibri"/>
          <w:cs/>
        </w:rPr>
        <w:t xml:space="preserve">ใน </w:t>
      </w:r>
      <w:r w:rsidRPr="00B96C9A">
        <w:rPr>
          <w:rFonts w:eastAsia="Calibri"/>
        </w:rPr>
        <w:t xml:space="preserve">Yii Framework </w:t>
      </w:r>
      <w:r w:rsidRPr="00B96C9A">
        <w:rPr>
          <w:rFonts w:eastAsia="Calibri"/>
          <w:cs/>
        </w:rPr>
        <w:t xml:space="preserve">2. ค้นเมื่อ </w:t>
      </w:r>
      <w:r w:rsidRPr="00B96C9A">
        <w:rPr>
          <w:rFonts w:eastAsia="Calibri"/>
        </w:rPr>
        <w:t>20</w:t>
      </w:r>
      <w:r w:rsidRPr="00B96C9A">
        <w:rPr>
          <w:rFonts w:eastAsia="Calibri"/>
          <w:cs/>
        </w:rPr>
        <w:t xml:space="preserve"> สิงหาคม </w:t>
      </w:r>
      <w:r w:rsidRPr="00B96C9A">
        <w:rPr>
          <w:rFonts w:eastAsia="Calibri"/>
        </w:rPr>
        <w:t>2560,</w:t>
      </w:r>
      <w:r w:rsidRPr="00B96C9A">
        <w:rPr>
          <w:rFonts w:eastAsia="Calibri"/>
          <w:cs/>
        </w:rPr>
        <w:t xml:space="preserve"> 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 xml:space="preserve">จาก </w:t>
      </w:r>
      <w:r w:rsidRPr="00B96C9A">
        <w:rPr>
          <w:rFonts w:eastAsia="Calibri"/>
        </w:rPr>
        <w:t>https</w:t>
      </w:r>
      <w:r w:rsidRPr="00B96C9A">
        <w:rPr>
          <w:rFonts w:eastAsia="Calibri"/>
          <w:cs/>
        </w:rPr>
        <w:t>://</w:t>
      </w:r>
      <w:r w:rsidRPr="00B96C9A">
        <w:rPr>
          <w:rFonts w:eastAsia="Calibri"/>
        </w:rPr>
        <w:t>www</w:t>
      </w:r>
      <w:r w:rsidRPr="00B96C9A">
        <w:rPr>
          <w:rFonts w:eastAsia="Calibri"/>
          <w:cs/>
        </w:rPr>
        <w:t>.</w:t>
      </w:r>
      <w:proofErr w:type="spellStart"/>
      <w:r w:rsidRPr="00B96C9A">
        <w:rPr>
          <w:rFonts w:eastAsia="Calibri"/>
        </w:rPr>
        <w:t>programmerthailand</w:t>
      </w:r>
      <w:proofErr w:type="spellEnd"/>
      <w:r w:rsidRPr="00B96C9A">
        <w:rPr>
          <w:rFonts w:eastAsia="Calibri"/>
          <w:cs/>
        </w:rPr>
        <w:t>.</w:t>
      </w:r>
      <w:r w:rsidRPr="00B96C9A">
        <w:rPr>
          <w:rFonts w:eastAsia="Calibri"/>
        </w:rPr>
        <w:t>com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tutorial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post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view</w:t>
      </w:r>
      <w:r w:rsidRPr="00B96C9A">
        <w:rPr>
          <w:rFonts w:eastAsia="Calibri"/>
          <w:cs/>
        </w:rPr>
        <w:t>/</w:t>
      </w:r>
      <w:r w:rsidRPr="00B96C9A">
        <w:rPr>
          <w:rFonts w:eastAsia="Calibri"/>
        </w:rPr>
        <w:t>36</w:t>
      </w:r>
      <w:r w:rsidRPr="00B96C9A">
        <w:rPr>
          <w:rFonts w:eastAsia="Calibri"/>
          <w:cs/>
        </w:rPr>
        <w:t>การสร้างและใช้งาน-</w:t>
      </w:r>
      <w:r w:rsidRPr="00B96C9A">
        <w:rPr>
          <w:rFonts w:eastAsia="Calibri"/>
        </w:rPr>
        <w:t>migration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  <w:cs/>
        </w:rPr>
        <w:br/>
      </w:r>
      <w:r w:rsidRPr="00B96C9A">
        <w:rPr>
          <w:rFonts w:eastAsia="Times New Roman"/>
          <w:cs/>
        </w:rPr>
        <w:t xml:space="preserve">       </w:t>
      </w:r>
      <w:r w:rsidRPr="00B96C9A">
        <w:rPr>
          <w:rFonts w:eastAsia="Calibri"/>
          <w:cs/>
        </w:rPr>
        <w:t>ใน-</w:t>
      </w:r>
      <w:proofErr w:type="spellStart"/>
      <w:r w:rsidRPr="00B96C9A">
        <w:rPr>
          <w:rFonts w:eastAsia="Calibri"/>
        </w:rPr>
        <w:t>yii</w:t>
      </w:r>
      <w:proofErr w:type="spellEnd"/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framework</w:t>
      </w:r>
      <w:r w:rsidRPr="00B96C9A">
        <w:rPr>
          <w:rFonts w:eastAsia="Calibri"/>
          <w:cs/>
        </w:rPr>
        <w:t>-</w:t>
      </w:r>
      <w:r w:rsidRPr="00B96C9A">
        <w:rPr>
          <w:rFonts w:eastAsia="Calibri"/>
        </w:rPr>
        <w:t>2</w:t>
      </w:r>
    </w:p>
    <w:p w14:paraId="5B0CDA2D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171AD9ED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7C2709F3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00B5999B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51D27931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  <w:sz w:val="96"/>
          <w:szCs w:val="96"/>
        </w:rPr>
      </w:pPr>
      <w:r w:rsidRPr="00B96C9A">
        <w:rPr>
          <w:rFonts w:eastAsia="Calibri"/>
          <w:spacing w:val="-8"/>
          <w:sz w:val="96"/>
          <w:szCs w:val="96"/>
          <w:cs/>
        </w:rPr>
        <w:t>ภาคผนวก</w:t>
      </w:r>
    </w:p>
    <w:p w14:paraId="12803B40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  <w:sz w:val="96"/>
          <w:szCs w:val="96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  <w:r w:rsidRPr="00B96C9A">
        <w:rPr>
          <w:rFonts w:eastAsia="Calibri"/>
          <w:spacing w:val="-8"/>
          <w:sz w:val="96"/>
          <w:szCs w:val="96"/>
          <w:cs/>
        </w:rPr>
        <w:t>ก</w:t>
      </w:r>
    </w:p>
    <w:p w14:paraId="5C6DBB26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Pr="00B96C9A">
        <w:rPr>
          <w:b/>
          <w:bCs/>
        </w:rPr>
        <w:t>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ผู้ใช้งาน</w:t>
      </w:r>
    </w:p>
    <w:p w14:paraId="78B183C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349"/>
        <w:gridCol w:w="1191"/>
        <w:gridCol w:w="554"/>
        <w:gridCol w:w="2049"/>
        <w:gridCol w:w="1775"/>
      </w:tblGrid>
      <w:tr w:rsidR="004B465A" w:rsidRPr="00B96C9A" w14:paraId="6863201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D198DD6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erson</w:t>
            </w:r>
            <w:proofErr w:type="spellEnd"/>
          </w:p>
        </w:tc>
      </w:tr>
      <w:tr w:rsidR="004B465A" w:rsidRPr="00B96C9A" w14:paraId="122FA13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DD2C190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349" w:type="dxa"/>
            <w:hideMark/>
          </w:tcPr>
          <w:p w14:paraId="5958756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91" w:type="dxa"/>
            <w:hideMark/>
          </w:tcPr>
          <w:p w14:paraId="319D8E5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54" w:type="dxa"/>
            <w:hideMark/>
          </w:tcPr>
          <w:p w14:paraId="046AA53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2049" w:type="dxa"/>
            <w:tcBorders>
              <w:bottom w:val="single" w:sz="4" w:space="0" w:color="5B9BD5" w:themeColor="accent1"/>
            </w:tcBorders>
            <w:hideMark/>
          </w:tcPr>
          <w:p w14:paraId="0A50909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FC6A18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44695C2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849A243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349" w:type="dxa"/>
            <w:hideMark/>
          </w:tcPr>
          <w:p w14:paraId="4BE2BCE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  <w:hideMark/>
          </w:tcPr>
          <w:p w14:paraId="5475DE9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  <w:hideMark/>
          </w:tcPr>
          <w:p w14:paraId="48E8CCD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2049" w:type="dxa"/>
            <w:tcBorders>
              <w:top w:val="single" w:sz="4" w:space="0" w:color="5B9BD5" w:themeColor="accent1"/>
            </w:tcBorders>
            <w:hideMark/>
          </w:tcPr>
          <w:p w14:paraId="26078F0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0B07C6F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5C889BF8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902381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id</w:t>
            </w:r>
            <w:proofErr w:type="spellEnd"/>
          </w:p>
        </w:tc>
        <w:tc>
          <w:tcPr>
            <w:tcW w:w="1349" w:type="dxa"/>
            <w:hideMark/>
          </w:tcPr>
          <w:p w14:paraId="052F7D7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  <w:hideMark/>
          </w:tcPr>
          <w:p w14:paraId="09EDECC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54" w:type="dxa"/>
            <w:hideMark/>
          </w:tcPr>
          <w:p w14:paraId="07A1ED0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hideMark/>
          </w:tcPr>
          <w:p w14:paraId="6A100C9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นักศึกษา/บุคลากร</w:t>
            </w:r>
          </w:p>
        </w:tc>
        <w:tc>
          <w:tcPr>
            <w:tcW w:w="1775" w:type="dxa"/>
            <w:hideMark/>
          </w:tcPr>
          <w:p w14:paraId="04C0339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573030265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</w:t>
            </w:r>
          </w:p>
        </w:tc>
      </w:tr>
      <w:tr w:rsidR="004B465A" w:rsidRPr="00B96C9A" w14:paraId="7BB4EF8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FD4710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type_id</w:t>
            </w:r>
            <w:proofErr w:type="spellEnd"/>
          </w:p>
        </w:tc>
        <w:tc>
          <w:tcPr>
            <w:tcW w:w="1349" w:type="dxa"/>
            <w:hideMark/>
          </w:tcPr>
          <w:p w14:paraId="1401F88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  <w:hideMark/>
          </w:tcPr>
          <w:p w14:paraId="2AA7659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54" w:type="dxa"/>
            <w:hideMark/>
          </w:tcPr>
          <w:p w14:paraId="72F083C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hideMark/>
          </w:tcPr>
          <w:p w14:paraId="0FFC5F2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ของผู้ใช้</w:t>
            </w:r>
          </w:p>
        </w:tc>
        <w:tc>
          <w:tcPr>
            <w:tcW w:w="1775" w:type="dxa"/>
            <w:hideMark/>
          </w:tcPr>
          <w:p w14:paraId="5FDB50B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</w:t>
            </w:r>
          </w:p>
        </w:tc>
      </w:tr>
      <w:tr w:rsidR="004B465A" w:rsidRPr="00B96C9A" w14:paraId="444398A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756B0F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349" w:type="dxa"/>
          </w:tcPr>
          <w:p w14:paraId="03D0BFB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</w:tcPr>
          <w:p w14:paraId="7A5889B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31A89D2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</w:tcPr>
          <w:p w14:paraId="2CA0DED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292C95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ACDFF4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044FEE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349" w:type="dxa"/>
          </w:tcPr>
          <w:p w14:paraId="21F4173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91" w:type="dxa"/>
          </w:tcPr>
          <w:p w14:paraId="2C2BB2C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2377858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</w:tcPr>
          <w:p w14:paraId="3B49FC6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06416D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141A6BA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BC6AB8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349" w:type="dxa"/>
          </w:tcPr>
          <w:p w14:paraId="5FAEE2A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91" w:type="dxa"/>
          </w:tcPr>
          <w:p w14:paraId="533A42F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7D27C1D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</w:tcPr>
          <w:p w14:paraId="7944333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86DA43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432F24D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EA5F1C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349" w:type="dxa"/>
          </w:tcPr>
          <w:p w14:paraId="7F385E3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91" w:type="dxa"/>
          </w:tcPr>
          <w:p w14:paraId="308258E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54" w:type="dxa"/>
          </w:tcPr>
          <w:p w14:paraId="1399DE0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</w:tcPr>
          <w:p w14:paraId="10E878C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16E654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2A5F93F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345799E3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 xml:space="preserve">4  </w:t>
      </w:r>
      <w:r w:rsidRPr="00B96C9A">
        <w:rPr>
          <w:cs/>
        </w:rPr>
        <w:t>แสดงรายละเอียดตารางไฟล์ดาวน์โหลด</w:t>
      </w:r>
    </w:p>
    <w:p w14:paraId="1FB7758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29E38C2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5C259C21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download</w:t>
            </w:r>
            <w:proofErr w:type="spellEnd"/>
          </w:p>
        </w:tc>
      </w:tr>
      <w:tr w:rsidR="004B465A" w:rsidRPr="00B96C9A" w14:paraId="5277CC2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983CEA5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09B3EB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EC119B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1036BD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B4D47C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7EC7CFB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BC065D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8E01B5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8856EF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1FDA59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AC722E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6492812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ไฟล์</w:t>
            </w:r>
          </w:p>
        </w:tc>
        <w:tc>
          <w:tcPr>
            <w:tcW w:w="1775" w:type="dxa"/>
            <w:hideMark/>
          </w:tcPr>
          <w:p w14:paraId="6370DC4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455880DC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F0FCA37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itle</w:t>
            </w:r>
          </w:p>
        </w:tc>
        <w:tc>
          <w:tcPr>
            <w:tcW w:w="1452" w:type="dxa"/>
            <w:hideMark/>
          </w:tcPr>
          <w:p w14:paraId="3BCD630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15D664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7297E0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5DD36F0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ไฟล์ดาวน์โหลด</w:t>
            </w:r>
          </w:p>
        </w:tc>
        <w:tc>
          <w:tcPr>
            <w:tcW w:w="1775" w:type="dxa"/>
            <w:hideMark/>
          </w:tcPr>
          <w:p w14:paraId="135880F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สอบกลางภาค</w:t>
            </w:r>
          </w:p>
        </w:tc>
      </w:tr>
      <w:tr w:rsidR="004B465A" w:rsidRPr="00B96C9A" w14:paraId="13E70F2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F545ECC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file</w:t>
            </w:r>
          </w:p>
        </w:tc>
        <w:tc>
          <w:tcPr>
            <w:tcW w:w="1452" w:type="dxa"/>
            <w:hideMark/>
          </w:tcPr>
          <w:p w14:paraId="12C5A10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2BEAEF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284AAFB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5442E61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ี่อยู่ไฟล์ดาวน์โหลด</w:t>
            </w:r>
          </w:p>
        </w:tc>
        <w:tc>
          <w:tcPr>
            <w:tcW w:w="1775" w:type="dxa"/>
            <w:hideMark/>
          </w:tcPr>
          <w:p w14:paraId="2582544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/</w:t>
            </w:r>
            <w:r w:rsidRPr="00B96C9A">
              <w:rPr>
                <w:rFonts w:eastAsia="Calibri"/>
              </w:rPr>
              <w:t>upload</w:t>
            </w:r>
            <w:r w:rsidRPr="00B96C9A">
              <w:rPr>
                <w:rFonts w:eastAsia="Calibri"/>
                <w:cs/>
              </w:rPr>
              <w:t>/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>pdf</w:t>
            </w:r>
          </w:p>
        </w:tc>
      </w:tr>
      <w:tr w:rsidR="004B465A" w:rsidRPr="00B96C9A" w14:paraId="05537289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23D980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FFDE8E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ADC039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5836BE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DCEB2B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DABDD3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63AEFA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D5DB18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E709E5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177A49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5F0CED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23B5C6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1A55BCD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2120E6E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E09C30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78C7F3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3F97BD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5116BB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85DCED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1D561B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2F7B40D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9C07C3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869ECD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2AF1FE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3671B0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58409D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57B8A7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6730A2A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</w:p>
    <w:p w14:paraId="2659BE7B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5  </w:t>
      </w:r>
      <w:r w:rsidRPr="00B96C9A">
        <w:rPr>
          <w:cs/>
        </w:rPr>
        <w:t>แสดงรายละเอียดตารางไฟล์ดาวน์โหลด</w:t>
      </w:r>
    </w:p>
    <w:p w14:paraId="5BED4AA0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03CC9FC6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954C314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download</w:t>
            </w:r>
            <w:proofErr w:type="spellEnd"/>
          </w:p>
        </w:tc>
      </w:tr>
      <w:tr w:rsidR="004B465A" w:rsidRPr="00B96C9A" w14:paraId="3E18BDA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C1A29AC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2BD94E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6E0677E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09338B7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979983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68D13CD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D80768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6319C6B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84A976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09F1EC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36CF31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5B68CC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ไฟล์</w:t>
            </w:r>
          </w:p>
        </w:tc>
        <w:tc>
          <w:tcPr>
            <w:tcW w:w="1775" w:type="dxa"/>
            <w:hideMark/>
          </w:tcPr>
          <w:p w14:paraId="674281F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5F45B90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4503A24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itle</w:t>
            </w:r>
          </w:p>
        </w:tc>
        <w:tc>
          <w:tcPr>
            <w:tcW w:w="1452" w:type="dxa"/>
            <w:hideMark/>
          </w:tcPr>
          <w:p w14:paraId="54D33EE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722381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6CE4EA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33AB378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ไฟล์ดาวน์โหลด</w:t>
            </w:r>
          </w:p>
        </w:tc>
        <w:tc>
          <w:tcPr>
            <w:tcW w:w="1775" w:type="dxa"/>
            <w:hideMark/>
          </w:tcPr>
          <w:p w14:paraId="4A7E02F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สอบกลางภาค</w:t>
            </w:r>
          </w:p>
        </w:tc>
      </w:tr>
      <w:tr w:rsidR="004B465A" w:rsidRPr="00B96C9A" w14:paraId="29E3EC3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0D7BA21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file</w:t>
            </w:r>
          </w:p>
        </w:tc>
        <w:tc>
          <w:tcPr>
            <w:tcW w:w="1452" w:type="dxa"/>
            <w:hideMark/>
          </w:tcPr>
          <w:p w14:paraId="3F0C382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2D280B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0A1AD5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05831AC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ี่อยู่ไฟล์ดาวน์โหลด</w:t>
            </w:r>
          </w:p>
        </w:tc>
        <w:tc>
          <w:tcPr>
            <w:tcW w:w="1775" w:type="dxa"/>
            <w:hideMark/>
          </w:tcPr>
          <w:p w14:paraId="11A60A4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/</w:t>
            </w:r>
            <w:r w:rsidRPr="00B96C9A">
              <w:rPr>
                <w:rFonts w:eastAsia="Calibri"/>
              </w:rPr>
              <w:t>upload</w:t>
            </w:r>
            <w:r w:rsidRPr="00B96C9A">
              <w:rPr>
                <w:rFonts w:eastAsia="Calibri"/>
                <w:cs/>
              </w:rPr>
              <w:t>/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>pdf</w:t>
            </w:r>
          </w:p>
        </w:tc>
      </w:tr>
      <w:tr w:rsidR="004B465A" w:rsidRPr="00B96C9A" w14:paraId="39424434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7E94E2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3C67D7A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6C9F9D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D8184F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CD6E0D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A7D055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35E49F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E3F4CD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lastRenderedPageBreak/>
              <w:t>udby</w:t>
            </w:r>
            <w:proofErr w:type="spellEnd"/>
          </w:p>
        </w:tc>
        <w:tc>
          <w:tcPr>
            <w:tcW w:w="1452" w:type="dxa"/>
          </w:tcPr>
          <w:p w14:paraId="1D72C42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6DC821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4773F0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DB938B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55C0E00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92E7F8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347C2F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630FA02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980B064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8FBE89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31595E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2E25BF7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50001F8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7DE8B2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F8DF50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3FD991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2E6939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2B812D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AB6C06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FC5B43D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4EA0653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6  </w:t>
      </w:r>
      <w:r w:rsidRPr="00B96C9A">
        <w:rPr>
          <w:cs/>
        </w:rPr>
        <w:t>แสดงรายละเอียดตารางข่าวสาร</w:t>
      </w:r>
    </w:p>
    <w:p w14:paraId="7A58061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621"/>
        <w:gridCol w:w="1936"/>
        <w:gridCol w:w="1775"/>
      </w:tblGrid>
      <w:tr w:rsidR="004B465A" w:rsidRPr="00B96C9A" w14:paraId="7FB09E51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1DEF482D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news</w:t>
            </w:r>
            <w:proofErr w:type="spellEnd"/>
          </w:p>
        </w:tc>
      </w:tr>
      <w:tr w:rsidR="004B465A" w:rsidRPr="00B96C9A" w14:paraId="2FDDF5E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5B67D91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34FBEC2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F9EA0A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621" w:type="dxa"/>
            <w:hideMark/>
          </w:tcPr>
          <w:p w14:paraId="438516E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36" w:type="dxa"/>
            <w:tcBorders>
              <w:bottom w:val="single" w:sz="4" w:space="0" w:color="5B9BD5" w:themeColor="accent1"/>
            </w:tcBorders>
            <w:hideMark/>
          </w:tcPr>
          <w:p w14:paraId="63CBA02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5CB35D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08DED50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12FE64D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5A2FF1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920535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  <w:hideMark/>
          </w:tcPr>
          <w:p w14:paraId="182A2FD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36" w:type="dxa"/>
            <w:tcBorders>
              <w:top w:val="single" w:sz="4" w:space="0" w:color="5B9BD5" w:themeColor="accent1"/>
            </w:tcBorders>
            <w:hideMark/>
          </w:tcPr>
          <w:p w14:paraId="2579E88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ข่าว</w:t>
            </w:r>
          </w:p>
        </w:tc>
        <w:tc>
          <w:tcPr>
            <w:tcW w:w="1775" w:type="dxa"/>
            <w:hideMark/>
          </w:tcPr>
          <w:p w14:paraId="50DB51D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489247A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79E80E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itle</w:t>
            </w:r>
          </w:p>
        </w:tc>
        <w:tc>
          <w:tcPr>
            <w:tcW w:w="1452" w:type="dxa"/>
            <w:hideMark/>
          </w:tcPr>
          <w:p w14:paraId="46C3C2D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F173A7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621" w:type="dxa"/>
            <w:hideMark/>
          </w:tcPr>
          <w:p w14:paraId="192A476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  <w:hideMark/>
          </w:tcPr>
          <w:p w14:paraId="0601733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พาดหัว</w:t>
            </w:r>
            <w:proofErr w:type="spellStart"/>
            <w:r w:rsidRPr="00B96C9A">
              <w:rPr>
                <w:rFonts w:eastAsia="Calibri"/>
                <w:cs/>
              </w:rPr>
              <w:t>ช่าว</w:t>
            </w:r>
            <w:proofErr w:type="spellEnd"/>
          </w:p>
        </w:tc>
        <w:tc>
          <w:tcPr>
            <w:tcW w:w="1775" w:type="dxa"/>
            <w:hideMark/>
          </w:tcPr>
          <w:p w14:paraId="00AEAF9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สอบกลางภาค</w:t>
            </w:r>
          </w:p>
        </w:tc>
      </w:tr>
      <w:tr w:rsidR="004B465A" w:rsidRPr="00B96C9A" w14:paraId="5C81EBE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ED3ED26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details</w:t>
            </w:r>
          </w:p>
        </w:tc>
        <w:tc>
          <w:tcPr>
            <w:tcW w:w="1452" w:type="dxa"/>
            <w:hideMark/>
          </w:tcPr>
          <w:p w14:paraId="133D861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  <w:hideMark/>
          </w:tcPr>
          <w:p w14:paraId="3A4D546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621" w:type="dxa"/>
            <w:hideMark/>
          </w:tcPr>
          <w:p w14:paraId="43AAE00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  <w:hideMark/>
          </w:tcPr>
          <w:p w14:paraId="0D61881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ระเอียดข่าวสาร</w:t>
            </w:r>
          </w:p>
        </w:tc>
        <w:tc>
          <w:tcPr>
            <w:tcW w:w="1775" w:type="dxa"/>
            <w:hideMark/>
          </w:tcPr>
          <w:p w14:paraId="71AEDDD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ระกาศแจ้งการลง</w:t>
            </w:r>
          </w:p>
        </w:tc>
      </w:tr>
      <w:tr w:rsidR="004B465A" w:rsidRPr="00B96C9A" w14:paraId="75848E8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F44ED7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atus_id</w:t>
            </w:r>
            <w:proofErr w:type="spellEnd"/>
          </w:p>
        </w:tc>
        <w:tc>
          <w:tcPr>
            <w:tcW w:w="1452" w:type="dxa"/>
          </w:tcPr>
          <w:p w14:paraId="1257C10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B961E9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59212F6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36" w:type="dxa"/>
          </w:tcPr>
          <w:p w14:paraId="6925198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ข่าว</w:t>
            </w:r>
          </w:p>
        </w:tc>
        <w:tc>
          <w:tcPr>
            <w:tcW w:w="1775" w:type="dxa"/>
          </w:tcPr>
          <w:p w14:paraId="4F511AF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03586F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95BF91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586F44D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FAFC39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54EF648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36" w:type="dxa"/>
          </w:tcPr>
          <w:p w14:paraId="7EEF6AD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41E3EE3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848469E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087C8A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428E84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065096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1F26663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36" w:type="dxa"/>
          </w:tcPr>
          <w:p w14:paraId="1F2D50B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87E171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FE2B09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7C9C18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212901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D2DBA3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6E4D81F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</w:tcPr>
          <w:p w14:paraId="2E7F73C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A88DF1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7F67FC2A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69CB49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4C9FA9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39F9A51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621" w:type="dxa"/>
          </w:tcPr>
          <w:p w14:paraId="7CF0145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36" w:type="dxa"/>
          </w:tcPr>
          <w:p w14:paraId="2149B55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3BF5D3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5341DAC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</w:p>
    <w:p w14:paraId="207215ED" w14:textId="77777777" w:rsidR="004B465A" w:rsidRPr="00B96C9A" w:rsidRDefault="004B465A" w:rsidP="004B465A">
      <w:pPr>
        <w:tabs>
          <w:tab w:val="left" w:pos="993"/>
          <w:tab w:val="left" w:pos="1170"/>
        </w:tabs>
        <w:spacing w:after="0"/>
      </w:pPr>
      <w:r w:rsidRPr="00B96C9A">
        <w:rPr>
          <w:rFonts w:eastAsia="Cordia New"/>
        </w:rPr>
        <w:t xml:space="preserve">                        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5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3</w:t>
      </w:r>
      <w:r w:rsidRPr="00B96C9A">
        <w:rPr>
          <w:rFonts w:eastAsia="Cordia New"/>
          <w:cs/>
        </w:rPr>
        <w:t>.</w:t>
      </w:r>
      <w:r w:rsidRPr="00B96C9A">
        <w:rPr>
          <w:rFonts w:eastAsia="Cordia New"/>
        </w:rPr>
        <w:t>4</w:t>
      </w:r>
      <w:r w:rsidRPr="00B96C9A">
        <w:rPr>
          <w:cs/>
        </w:rPr>
        <w:t xml:space="preserve">  ตารางประเภทข่าวสาร</w:t>
      </w:r>
    </w:p>
    <w:p w14:paraId="53BFE99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7  </w:t>
      </w:r>
      <w:r w:rsidRPr="00B96C9A">
        <w:rPr>
          <w:cs/>
        </w:rPr>
        <w:t>แสดงรายละเอียดตารางประเภทข่าวสาร</w:t>
      </w:r>
    </w:p>
    <w:p w14:paraId="0470D3B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2BF36C80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77770478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news_status</w:t>
            </w:r>
            <w:proofErr w:type="spellEnd"/>
          </w:p>
        </w:tc>
      </w:tr>
      <w:tr w:rsidR="004B465A" w:rsidRPr="00B96C9A" w14:paraId="6782BB00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4963C8C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029D9CB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3926B8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5334F43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189B36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AB54773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274044F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D4CDFFF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939E9D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DCBC8E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DE6EE7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F56BC3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ข่าว</w:t>
            </w:r>
          </w:p>
        </w:tc>
        <w:tc>
          <w:tcPr>
            <w:tcW w:w="1775" w:type="dxa"/>
            <w:hideMark/>
          </w:tcPr>
          <w:p w14:paraId="5D808A2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07568527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7A2B94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desc</w:t>
            </w:r>
            <w:proofErr w:type="spellEnd"/>
          </w:p>
        </w:tc>
        <w:tc>
          <w:tcPr>
            <w:tcW w:w="1452" w:type="dxa"/>
            <w:hideMark/>
          </w:tcPr>
          <w:p w14:paraId="68AADB2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DA6DC8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5682EE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08DCC69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ข่าว</w:t>
            </w:r>
          </w:p>
        </w:tc>
        <w:tc>
          <w:tcPr>
            <w:tcW w:w="1775" w:type="dxa"/>
            <w:hideMark/>
          </w:tcPr>
          <w:p w14:paraId="18BC355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อการอนุมัติ</w:t>
            </w:r>
          </w:p>
        </w:tc>
      </w:tr>
      <w:tr w:rsidR="004B465A" w:rsidRPr="00B96C9A" w14:paraId="7727463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D3ECE0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D72F0D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D8DF2C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9A65B4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E08C77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1D86F0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FA573E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8BE79F0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E58B5B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C3F286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DFE073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567458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5E364F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4FA195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95B6D4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37B53B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D4886E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26C0E7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6735D5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32D1C83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2345A3DE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9AA8C5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ED619B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6A4E83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F6DF11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7C7723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974DCC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41AC47A0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944A603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8  </w:t>
      </w:r>
      <w:r w:rsidRPr="00B96C9A">
        <w:rPr>
          <w:cs/>
        </w:rPr>
        <w:t>แสดงรายละเอียดตารางประเภทโครงงาน</w:t>
      </w:r>
    </w:p>
    <w:p w14:paraId="29A16F3F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08"/>
        <w:gridCol w:w="59"/>
        <w:gridCol w:w="1990"/>
        <w:gridCol w:w="1775"/>
      </w:tblGrid>
      <w:tr w:rsidR="004B465A" w:rsidRPr="00B96C9A" w14:paraId="704FC17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7"/>
            <w:hideMark/>
          </w:tcPr>
          <w:p w14:paraId="31359988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type</w:t>
            </w:r>
            <w:proofErr w:type="spellEnd"/>
          </w:p>
        </w:tc>
      </w:tr>
      <w:tr w:rsidR="004B465A" w:rsidRPr="00B96C9A" w14:paraId="5BDC4E8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EBE8C09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2F0F14F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0A3ACC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gridSpan w:val="2"/>
            <w:hideMark/>
          </w:tcPr>
          <w:p w14:paraId="5227595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A9AD70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138673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51A83A4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DBD1E3B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B3D961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4B32C2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  <w:hideMark/>
          </w:tcPr>
          <w:p w14:paraId="38B2629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2049" w:type="dxa"/>
            <w:gridSpan w:val="2"/>
            <w:tcBorders>
              <w:top w:val="single" w:sz="4" w:space="0" w:color="5B9BD5" w:themeColor="accent1"/>
            </w:tcBorders>
            <w:hideMark/>
          </w:tcPr>
          <w:p w14:paraId="2E7CDCB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โครงงาน</w:t>
            </w:r>
          </w:p>
        </w:tc>
        <w:tc>
          <w:tcPr>
            <w:tcW w:w="1775" w:type="dxa"/>
            <w:hideMark/>
          </w:tcPr>
          <w:p w14:paraId="072C82F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0E43787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DD1AB9C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2FB1616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2F19AA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08" w:type="dxa"/>
            <w:hideMark/>
          </w:tcPr>
          <w:p w14:paraId="49C7FA4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gridSpan w:val="2"/>
            <w:hideMark/>
          </w:tcPr>
          <w:p w14:paraId="17D8387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โครงงาน</w:t>
            </w:r>
          </w:p>
        </w:tc>
        <w:tc>
          <w:tcPr>
            <w:tcW w:w="1775" w:type="dxa"/>
            <w:hideMark/>
          </w:tcPr>
          <w:p w14:paraId="5CFA6D6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ภาคปกติ</w:t>
            </w:r>
          </w:p>
        </w:tc>
      </w:tr>
      <w:tr w:rsidR="004B465A" w:rsidRPr="00B96C9A" w14:paraId="28DE536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D71064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409DF1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9BFD89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1FE4AF9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  <w:gridSpan w:val="2"/>
          </w:tcPr>
          <w:p w14:paraId="232FDC3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7E1FE69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1B0C8DC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432456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479D2F9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438D16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42C588A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2049" w:type="dxa"/>
            <w:gridSpan w:val="2"/>
          </w:tcPr>
          <w:p w14:paraId="2F181F7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B7B3BC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69B37A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6168707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946C89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B8B54A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4B3A684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gridSpan w:val="2"/>
          </w:tcPr>
          <w:p w14:paraId="1AC0143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5D424F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04E39BEC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BB1E6C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2EFC24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2FCF10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08" w:type="dxa"/>
          </w:tcPr>
          <w:p w14:paraId="7CB7DEE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2049" w:type="dxa"/>
            <w:gridSpan w:val="2"/>
          </w:tcPr>
          <w:p w14:paraId="34EF45B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A51883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AE15C77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22A50FC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9  </w:t>
      </w:r>
      <w:r w:rsidRPr="00B96C9A">
        <w:rPr>
          <w:cs/>
        </w:rPr>
        <w:t>แสดงรายละเอียดตารางโครงงาน</w:t>
      </w:r>
    </w:p>
    <w:p w14:paraId="315A46B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365F8456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F58A284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</w:t>
            </w:r>
            <w:proofErr w:type="spellEnd"/>
          </w:p>
        </w:tc>
      </w:tr>
      <w:tr w:rsidR="004B465A" w:rsidRPr="00B96C9A" w14:paraId="091B758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9649DC1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404A5A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1545F9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CE344C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5D2269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A1F2D59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6F1CDF8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D79108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87C5D1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60B346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36E674D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421C332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  <w:hideMark/>
          </w:tcPr>
          <w:p w14:paraId="4EE2D54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388B0F9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1B83CF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umber</w:t>
            </w:r>
          </w:p>
        </w:tc>
        <w:tc>
          <w:tcPr>
            <w:tcW w:w="1452" w:type="dxa"/>
            <w:hideMark/>
          </w:tcPr>
          <w:p w14:paraId="5407EAE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  <w:hideMark/>
          </w:tcPr>
          <w:p w14:paraId="4ECBA6F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5D02B2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4E14CC4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มายเลขโครงงาน</w:t>
            </w:r>
          </w:p>
        </w:tc>
        <w:tc>
          <w:tcPr>
            <w:tcW w:w="1775" w:type="dxa"/>
            <w:hideMark/>
          </w:tcPr>
          <w:p w14:paraId="0EED16A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59</w:t>
            </w:r>
          </w:p>
        </w:tc>
      </w:tr>
      <w:tr w:rsidR="004B465A" w:rsidRPr="00B96C9A" w14:paraId="7B664CE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9E1BE3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th</w:t>
            </w:r>
            <w:proofErr w:type="spellEnd"/>
          </w:p>
        </w:tc>
        <w:tc>
          <w:tcPr>
            <w:tcW w:w="1452" w:type="dxa"/>
          </w:tcPr>
          <w:p w14:paraId="744A295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C2058F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0014F9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D577AF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โครงงานภาษาไทย</w:t>
            </w:r>
          </w:p>
        </w:tc>
        <w:tc>
          <w:tcPr>
            <w:tcW w:w="1775" w:type="dxa"/>
          </w:tcPr>
          <w:p w14:paraId="1014720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ะบบจัดการโครงงานและงานวิจัยคอมพิวเตอร์</w:t>
            </w:r>
          </w:p>
        </w:tc>
      </w:tr>
      <w:tr w:rsidR="004B465A" w:rsidRPr="00B96C9A" w14:paraId="259215A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EA1312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en</w:t>
            </w:r>
            <w:proofErr w:type="spellEnd"/>
          </w:p>
        </w:tc>
        <w:tc>
          <w:tcPr>
            <w:tcW w:w="1452" w:type="dxa"/>
          </w:tcPr>
          <w:p w14:paraId="28E6988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1764F3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2C967C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39E96E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โครงงานภาษาไทย</w:t>
            </w:r>
          </w:p>
        </w:tc>
        <w:tc>
          <w:tcPr>
            <w:tcW w:w="1775" w:type="dxa"/>
          </w:tcPr>
          <w:p w14:paraId="1611024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mputer Researches Management System</w:t>
            </w:r>
          </w:p>
        </w:tc>
      </w:tr>
      <w:tr w:rsidR="004B465A" w:rsidRPr="00B96C9A" w14:paraId="48732ED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0553454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year</w:t>
            </w:r>
          </w:p>
        </w:tc>
        <w:tc>
          <w:tcPr>
            <w:tcW w:w="1452" w:type="dxa"/>
          </w:tcPr>
          <w:p w14:paraId="0FC56F1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4442A9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621A24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35BD1C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ีการศึกษา</w:t>
            </w:r>
          </w:p>
        </w:tc>
        <w:tc>
          <w:tcPr>
            <w:tcW w:w="1775" w:type="dxa"/>
          </w:tcPr>
          <w:p w14:paraId="648B20B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560</w:t>
            </w:r>
          </w:p>
        </w:tc>
      </w:tr>
      <w:tr w:rsidR="004B465A" w:rsidRPr="00B96C9A" w14:paraId="5EB63DC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5D92C47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emester</w:t>
            </w:r>
          </w:p>
        </w:tc>
        <w:tc>
          <w:tcPr>
            <w:tcW w:w="1452" w:type="dxa"/>
          </w:tcPr>
          <w:p w14:paraId="7784536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A810F7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43BB2D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148645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ทอม</w:t>
            </w:r>
          </w:p>
        </w:tc>
        <w:tc>
          <w:tcPr>
            <w:tcW w:w="1775" w:type="dxa"/>
          </w:tcPr>
          <w:p w14:paraId="013EBBC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A9CBBB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06C9A2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uddy_type_id</w:t>
            </w:r>
            <w:proofErr w:type="spellEnd"/>
          </w:p>
        </w:tc>
        <w:tc>
          <w:tcPr>
            <w:tcW w:w="1452" w:type="dxa"/>
          </w:tcPr>
          <w:p w14:paraId="31631C4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24042D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650AEF6" w14:textId="77777777" w:rsidR="004B465A" w:rsidRPr="00B96C9A" w:rsidRDefault="2B70ABAF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054D51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โครงการ (ปกติ/สมทบ)</w:t>
            </w:r>
          </w:p>
        </w:tc>
        <w:tc>
          <w:tcPr>
            <w:tcW w:w="1775" w:type="dxa"/>
          </w:tcPr>
          <w:p w14:paraId="617F459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</w:t>
            </w:r>
          </w:p>
        </w:tc>
      </w:tr>
      <w:tr w:rsidR="004B465A" w:rsidRPr="00B96C9A" w14:paraId="1FFD6E7A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9D9645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major_id</w:t>
            </w:r>
            <w:proofErr w:type="spellEnd"/>
          </w:p>
        </w:tc>
        <w:tc>
          <w:tcPr>
            <w:tcW w:w="1452" w:type="dxa"/>
          </w:tcPr>
          <w:p w14:paraId="43EB652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894533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D4890B0" w14:textId="77777777" w:rsidR="004B465A" w:rsidRPr="00B96C9A" w:rsidRDefault="2B70ABAF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3E37C8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สาขาวิชา</w:t>
            </w:r>
          </w:p>
        </w:tc>
        <w:tc>
          <w:tcPr>
            <w:tcW w:w="1775" w:type="dxa"/>
          </w:tcPr>
          <w:p w14:paraId="592C9FD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2DB62B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883F09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58B1F2D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DBE63C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C07515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FC8545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358705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A9F1B5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566285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B2798F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923D4A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EA303B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ED2113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BEA67D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3F112B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4E8D03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lastRenderedPageBreak/>
              <w:t>crtime</w:t>
            </w:r>
            <w:proofErr w:type="spellEnd"/>
          </w:p>
        </w:tc>
        <w:tc>
          <w:tcPr>
            <w:tcW w:w="1452" w:type="dxa"/>
          </w:tcPr>
          <w:p w14:paraId="3287BDB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C8708F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370285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0C7D94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DE6A26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4E3580FA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6734B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C5EC80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B2D2D3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F2D051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D299A0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006C16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5A1CF7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5BA0B72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10  </w:t>
      </w:r>
      <w:r w:rsidRPr="00B96C9A">
        <w:rPr>
          <w:cs/>
        </w:rPr>
        <w:t>แสดงรายละเอียดตารางเชื่อมประเภทโครงงานและโครงงาน</w:t>
      </w:r>
    </w:p>
    <w:p w14:paraId="3F9E8877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7883058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3FE61366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roject_x_project_type</w:t>
            </w:r>
            <w:proofErr w:type="spellEnd"/>
          </w:p>
        </w:tc>
      </w:tr>
      <w:tr w:rsidR="004B465A" w:rsidRPr="00B96C9A" w14:paraId="4AB07AA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578AF5D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11EC650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4EC295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2F9BA4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16B217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5EE86A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562BFB7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F5E252B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9C4CDE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E1C8E6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890040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7F8192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23E9AA0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63DE1070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05A33C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type_id</w:t>
            </w:r>
            <w:proofErr w:type="spellEnd"/>
          </w:p>
        </w:tc>
        <w:tc>
          <w:tcPr>
            <w:tcW w:w="1452" w:type="dxa"/>
            <w:hideMark/>
          </w:tcPr>
          <w:p w14:paraId="4F80702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D5C019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1DB664F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794B058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โครงงาน</w:t>
            </w:r>
          </w:p>
        </w:tc>
        <w:tc>
          <w:tcPr>
            <w:tcW w:w="1775" w:type="dxa"/>
            <w:hideMark/>
          </w:tcPr>
          <w:p w14:paraId="4E21058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2DC8A4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929975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2B9ED73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7B33C30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218C3C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B1C321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</w:tcPr>
          <w:p w14:paraId="53BA730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AB6A220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1B1010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E808D4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4B9D28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7CEAC8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EBCCFD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C7F4CE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CF3CB7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B76556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5B8327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6746FB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BEECF0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389B3B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14C10BF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6E632AC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FD1161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349D20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20BA75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420A3E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33CBE3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1C593F8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3B37635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832BF2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DDC571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9060D5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83A590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175877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4DB46C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56EAC92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83486F0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11  </w:t>
      </w:r>
      <w:r w:rsidRPr="00B96C9A">
        <w:rPr>
          <w:cs/>
        </w:rPr>
        <w:t>แสดงรายละเอียดตารางเชื่อมโครงงานและตารางผู้ใช้งาน (นักศึกษา)</w:t>
      </w:r>
    </w:p>
    <w:p w14:paraId="6229528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1508C15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64F8E08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x_student</w:t>
            </w:r>
            <w:proofErr w:type="spellEnd"/>
          </w:p>
        </w:tc>
      </w:tr>
      <w:tr w:rsidR="004B465A" w:rsidRPr="00B96C9A" w14:paraId="555FD071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BED164C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217D1B3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578A740F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593442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DAB85A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8335C1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6A55543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7CC57D7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552B64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128E16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85CB53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7A0D5A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1032077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1F383D0C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68CC91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udent_id</w:t>
            </w:r>
            <w:proofErr w:type="spellEnd"/>
          </w:p>
        </w:tc>
        <w:tc>
          <w:tcPr>
            <w:tcW w:w="1452" w:type="dxa"/>
            <w:hideMark/>
          </w:tcPr>
          <w:p w14:paraId="420ACAD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314C4B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3ECB912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228D260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1BF849E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611575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B8AC130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2522216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967895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40D89A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667AA5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โครงงาน</w:t>
            </w:r>
          </w:p>
        </w:tc>
        <w:tc>
          <w:tcPr>
            <w:tcW w:w="1775" w:type="dxa"/>
          </w:tcPr>
          <w:p w14:paraId="21FE5BB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0</w:t>
            </w:r>
          </w:p>
        </w:tc>
      </w:tr>
      <w:tr w:rsidR="004B465A" w:rsidRPr="00B96C9A" w14:paraId="49ED520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5098F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79093F4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2CE6BAC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405ABA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898185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1DEA8B4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BFED2C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0706B00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63C5A90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0F25D1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CE921C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6C0B50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9ED345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3353293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9E964A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9C7296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88CC41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B4C690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D64DE0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1A6486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182025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AE1F50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983417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B73B71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142E78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EB93CD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361298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557BA103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39FD01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24FDF29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D4F8F1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030A30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4EBC05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33F10F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2DCC78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ADF854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12  </w:t>
      </w:r>
      <w:r w:rsidRPr="00B96C9A">
        <w:rPr>
          <w:cs/>
        </w:rPr>
        <w:t>แสดงรายละเอียดตารางเอกสารโครงงาน</w:t>
      </w:r>
    </w:p>
    <w:p w14:paraId="1C08923F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7FEB787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FDF2DC4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document</w:t>
            </w:r>
            <w:proofErr w:type="spellEnd"/>
          </w:p>
        </w:tc>
      </w:tr>
      <w:tr w:rsidR="004B465A" w:rsidRPr="00B96C9A" w14:paraId="1F597983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77A4DC6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A0649D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5E4CB88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0507FB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6B416E4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8311E0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3BA71A7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6976C4F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A22E4B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7AE494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43D229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5865153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อกสารโครงงาน</w:t>
            </w:r>
          </w:p>
        </w:tc>
        <w:tc>
          <w:tcPr>
            <w:tcW w:w="1775" w:type="dxa"/>
            <w:hideMark/>
          </w:tcPr>
          <w:p w14:paraId="38EB72F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1E7AB13C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4B031A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path</w:t>
            </w:r>
          </w:p>
        </w:tc>
        <w:tc>
          <w:tcPr>
            <w:tcW w:w="1452" w:type="dxa"/>
            <w:hideMark/>
          </w:tcPr>
          <w:p w14:paraId="466DEAB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1D29C3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7C0B29F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  <w:hideMark/>
          </w:tcPr>
          <w:p w14:paraId="069124C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ี่อยู่ไฟล์</w:t>
            </w:r>
          </w:p>
        </w:tc>
        <w:tc>
          <w:tcPr>
            <w:tcW w:w="1775" w:type="dxa"/>
            <w:hideMark/>
          </w:tcPr>
          <w:p w14:paraId="093DAF4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1234552</w:t>
            </w:r>
            <w:r w:rsidRPr="00B96C9A">
              <w:rPr>
                <w:rFonts w:eastAsia="Calibri"/>
                <w:cs/>
              </w:rPr>
              <w:t>.</w:t>
            </w:r>
            <w:r w:rsidRPr="00B96C9A">
              <w:rPr>
                <w:rFonts w:eastAsia="Calibri"/>
              </w:rPr>
              <w:t>pdf</w:t>
            </w:r>
          </w:p>
        </w:tc>
      </w:tr>
      <w:tr w:rsidR="004B465A" w:rsidRPr="00B96C9A" w14:paraId="3230546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3EE075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3D9C097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6247B5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609B9EC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D2715A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6F768DF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9CB17E0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323DFC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document_type_id</w:t>
            </w:r>
            <w:proofErr w:type="spellEnd"/>
          </w:p>
        </w:tc>
        <w:tc>
          <w:tcPr>
            <w:tcW w:w="1452" w:type="dxa"/>
          </w:tcPr>
          <w:p w14:paraId="124D54C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BBAFF1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0FD8CBD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B105FE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โครงงาน</w:t>
            </w:r>
          </w:p>
        </w:tc>
        <w:tc>
          <w:tcPr>
            <w:tcW w:w="1775" w:type="dxa"/>
          </w:tcPr>
          <w:p w14:paraId="0E3B08B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4ADC17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F5F9E5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file_type_id</w:t>
            </w:r>
            <w:proofErr w:type="spellEnd"/>
          </w:p>
        </w:tc>
        <w:tc>
          <w:tcPr>
            <w:tcW w:w="1452" w:type="dxa"/>
          </w:tcPr>
          <w:p w14:paraId="224AC27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912BB3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4EA566C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A65B24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ไฟล์</w:t>
            </w:r>
          </w:p>
        </w:tc>
        <w:tc>
          <w:tcPr>
            <w:tcW w:w="1775" w:type="dxa"/>
          </w:tcPr>
          <w:p w14:paraId="6A75CFB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</w:t>
            </w:r>
          </w:p>
        </w:tc>
      </w:tr>
      <w:tr w:rsidR="004B465A" w:rsidRPr="00B96C9A" w14:paraId="166CCDD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8E30DD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996489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56AD89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F04D52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771218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A1F863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C757C6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7216D1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8642B1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5D4AE6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B3351A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ACF476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CF34A4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297663F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3269D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314131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42CF7A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C249DA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3C0D20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7473A6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4D5E355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53A2B8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3A5573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9101CD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A2F5CF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60E490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D15189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22306A" w:rsidRPr="00B96C9A" w14:paraId="779A068F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3169E7" w14:textId="77777777" w:rsidR="0022306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2CB8A334" w14:textId="77777777" w:rsidR="0022306A" w:rsidRPr="00B96C9A" w:rsidRDefault="0022306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="00D52E5C"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259C507" w14:textId="77777777" w:rsidR="0022306A" w:rsidRPr="00B96C9A" w:rsidRDefault="0022306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8E86DCB" w14:textId="77777777" w:rsidR="0022306A" w:rsidRPr="00B96C9A" w:rsidRDefault="0022306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1990" w:type="dxa"/>
          </w:tcPr>
          <w:p w14:paraId="57C8CCD3" w14:textId="77777777" w:rsidR="0022306A" w:rsidRPr="00B96C9A" w:rsidRDefault="00D52E5C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เอกสาร</w:t>
            </w:r>
          </w:p>
        </w:tc>
        <w:tc>
          <w:tcPr>
            <w:tcW w:w="1775" w:type="dxa"/>
          </w:tcPr>
          <w:p w14:paraId="4D66B0D0" w14:textId="77777777" w:rsidR="0022306A" w:rsidRPr="00B96C9A" w:rsidRDefault="00D52E5C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0</w:t>
            </w:r>
          </w:p>
        </w:tc>
      </w:tr>
    </w:tbl>
    <w:p w14:paraId="6AFA847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7B8FEC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13  </w:t>
      </w:r>
      <w:r w:rsidRPr="00B96C9A">
        <w:rPr>
          <w:cs/>
        </w:rPr>
        <w:t>แสดงรายละเอียดตารางเชื่อมโครงงานและตารางผู้ใช้งาน (อาจารย์ที่ปรึกษา)</w:t>
      </w:r>
    </w:p>
    <w:p w14:paraId="7F131CFD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4F2A5D2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1B4C0A0D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x_student</w:t>
            </w:r>
            <w:proofErr w:type="spellEnd"/>
          </w:p>
        </w:tc>
      </w:tr>
      <w:tr w:rsidR="004B465A" w:rsidRPr="00B96C9A" w14:paraId="309E42D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74579FD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2F65B54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6BE9355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CB154A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6A096E1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6D1906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10478E9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27645FC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E67AA4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9FBC4B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AB7CF9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8A4C08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proofErr w:type="spellStart"/>
            <w:r w:rsidRPr="00B96C9A">
              <w:rPr>
                <w:rFonts w:eastAsia="Calibri"/>
                <w:cs/>
              </w:rPr>
              <w:t>ควา</w:t>
            </w:r>
            <w:proofErr w:type="spellEnd"/>
            <w:r w:rsidRPr="00B96C9A">
              <w:rPr>
                <w:rFonts w:eastAsia="Calibri"/>
                <w:cs/>
              </w:rPr>
              <w:t>สัมพันธ์</w:t>
            </w:r>
          </w:p>
        </w:tc>
        <w:tc>
          <w:tcPr>
            <w:tcW w:w="1775" w:type="dxa"/>
            <w:hideMark/>
          </w:tcPr>
          <w:p w14:paraId="337AFCF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3C9F946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435D7D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udent_id</w:t>
            </w:r>
            <w:proofErr w:type="spellEnd"/>
          </w:p>
        </w:tc>
        <w:tc>
          <w:tcPr>
            <w:tcW w:w="1452" w:type="dxa"/>
            <w:hideMark/>
          </w:tcPr>
          <w:p w14:paraId="40A5907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AA51F9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1BBAD52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699104F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7B77C3C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E2EB84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10CC98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729BE38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175C28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DB4D6A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D9C09E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ะโครงงาน</w:t>
            </w:r>
          </w:p>
        </w:tc>
        <w:tc>
          <w:tcPr>
            <w:tcW w:w="1775" w:type="dxa"/>
          </w:tcPr>
          <w:p w14:paraId="0633D99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0</w:t>
            </w:r>
          </w:p>
        </w:tc>
      </w:tr>
      <w:tr w:rsidR="004B465A" w:rsidRPr="00B96C9A" w14:paraId="65A97F6A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15FD6B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44BC949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19DB04A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6980C04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B5D42E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13DB787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6CD860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89EDF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07AB1C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E03476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ED837E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7E4825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74680D2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8EA6BD0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59CAEB7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6E75DF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50CFBD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E262D8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9ADD71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D21133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EB6978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436CDB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657E1C4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20F97E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B423C2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70B4EF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7E1DBB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703FB592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DDF072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022547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00EFEE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A56653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F760C1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EBB3DD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57258DD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6C0197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29D132A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EF5098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97C3127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C76713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14  </w:t>
      </w:r>
      <w:r w:rsidRPr="00B96C9A">
        <w:rPr>
          <w:cs/>
        </w:rPr>
        <w:t>แสดงรายละเอียดตารางแจ้งความต้องการรับเป็นที่ปรึกษา (อาจารย์ที่ปรึกษา)</w:t>
      </w:r>
    </w:p>
    <w:p w14:paraId="76E25931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4F83A168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484A38F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advisor_request</w:t>
            </w:r>
            <w:proofErr w:type="spellEnd"/>
          </w:p>
        </w:tc>
      </w:tr>
      <w:tr w:rsidR="004B465A" w:rsidRPr="00B96C9A" w14:paraId="2923FC7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7D3E14F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67754F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B03433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736C41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B0D6CC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D13515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3A19BDF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498A80F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F7430F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786AA8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448C52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6BF2C6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ำร้อง</w:t>
            </w:r>
          </w:p>
        </w:tc>
        <w:tc>
          <w:tcPr>
            <w:tcW w:w="1775" w:type="dxa"/>
            <w:hideMark/>
          </w:tcPr>
          <w:p w14:paraId="5F18163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5C228D1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89948C2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year</w:t>
            </w:r>
          </w:p>
        </w:tc>
        <w:tc>
          <w:tcPr>
            <w:tcW w:w="1452" w:type="dxa"/>
            <w:hideMark/>
          </w:tcPr>
          <w:p w14:paraId="7B88EB6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EBBBFB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3B6752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59B9DA7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ีการศึกษา</w:t>
            </w:r>
          </w:p>
        </w:tc>
        <w:tc>
          <w:tcPr>
            <w:tcW w:w="1775" w:type="dxa"/>
            <w:hideMark/>
          </w:tcPr>
          <w:p w14:paraId="49FF245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560</w:t>
            </w:r>
          </w:p>
        </w:tc>
      </w:tr>
      <w:tr w:rsidR="004B465A" w:rsidRPr="00B96C9A" w14:paraId="685D973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48AFFD3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emester</w:t>
            </w:r>
          </w:p>
        </w:tc>
        <w:tc>
          <w:tcPr>
            <w:tcW w:w="1452" w:type="dxa"/>
          </w:tcPr>
          <w:p w14:paraId="5385070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16BC5C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E8E3CA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1B9ADB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ภาคการศึกษา</w:t>
            </w:r>
          </w:p>
        </w:tc>
        <w:tc>
          <w:tcPr>
            <w:tcW w:w="1775" w:type="dxa"/>
          </w:tcPr>
          <w:p w14:paraId="4B49C6D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8E9F72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97E446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id</w:t>
            </w:r>
            <w:proofErr w:type="spellEnd"/>
          </w:p>
        </w:tc>
        <w:tc>
          <w:tcPr>
            <w:tcW w:w="1452" w:type="dxa"/>
          </w:tcPr>
          <w:p w14:paraId="2C12610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8214C4B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078B1A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144872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ที่ปรึกษาโครงาน</w:t>
            </w:r>
          </w:p>
        </w:tc>
        <w:tc>
          <w:tcPr>
            <w:tcW w:w="1775" w:type="dxa"/>
          </w:tcPr>
          <w:p w14:paraId="3D008B3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5C9DD6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2BC6D1D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eed</w:t>
            </w:r>
          </w:p>
        </w:tc>
        <w:tc>
          <w:tcPr>
            <w:tcW w:w="1452" w:type="dxa"/>
          </w:tcPr>
          <w:p w14:paraId="31B2BD5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31176BBB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6A8CC1B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4EF9E8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จำนวนที่รับ</w:t>
            </w:r>
          </w:p>
        </w:tc>
        <w:tc>
          <w:tcPr>
            <w:tcW w:w="1775" w:type="dxa"/>
          </w:tcPr>
          <w:p w14:paraId="67A2A61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5</w:t>
            </w:r>
          </w:p>
        </w:tc>
      </w:tr>
      <w:tr w:rsidR="004B465A" w:rsidRPr="00B96C9A" w14:paraId="71D60B4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C3E87BE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added</w:t>
            </w:r>
          </w:p>
        </w:tc>
        <w:tc>
          <w:tcPr>
            <w:tcW w:w="1452" w:type="dxa"/>
          </w:tcPr>
          <w:p w14:paraId="55EA2BA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1399CF9C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EBE45A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482D11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ับแล้ว</w:t>
            </w:r>
          </w:p>
        </w:tc>
        <w:tc>
          <w:tcPr>
            <w:tcW w:w="1775" w:type="dxa"/>
          </w:tcPr>
          <w:p w14:paraId="199B31E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0</w:t>
            </w:r>
          </w:p>
        </w:tc>
      </w:tr>
      <w:tr w:rsidR="004B465A" w:rsidRPr="00B96C9A" w14:paraId="272AE5B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B7BDB5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99A812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758B7B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18DA4F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1FDEF9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75DC801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45A3BE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3BB2FD7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F2711D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8E42A91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441BEC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940209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C304F2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854C5E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4B8DC7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2EFA3D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E6E4A2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820619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D4D7F9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125204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2C82C67D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739BF0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D63718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B06072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14E34B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0495BD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095567F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30057161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BDB6EC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15  </w:t>
      </w:r>
      <w:r w:rsidRPr="00B96C9A">
        <w:rPr>
          <w:cs/>
        </w:rPr>
        <w:t>แสดงรายละเอียดตารางประเภทเอกสารโครงงาน</w:t>
      </w:r>
    </w:p>
    <w:p w14:paraId="0C35333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67CC0060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6FFA1386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document_type</w:t>
            </w:r>
            <w:proofErr w:type="spellEnd"/>
          </w:p>
        </w:tc>
      </w:tr>
      <w:tr w:rsidR="004B465A" w:rsidRPr="00B96C9A" w14:paraId="0627DC7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8375717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1E14DCA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2160ED13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E73AA8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5662A2F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1138D7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27C579E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242665A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085D545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F79C95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E2F490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77128E8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โครงงาน</w:t>
            </w:r>
          </w:p>
        </w:tc>
        <w:tc>
          <w:tcPr>
            <w:tcW w:w="1775" w:type="dxa"/>
            <w:hideMark/>
          </w:tcPr>
          <w:p w14:paraId="1DF3A9C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57FE65B1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DE1A23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34195DB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C2D1CB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9B4174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0CEF28B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เอกสารโครงงาน</w:t>
            </w:r>
          </w:p>
        </w:tc>
        <w:tc>
          <w:tcPr>
            <w:tcW w:w="1775" w:type="dxa"/>
            <w:hideMark/>
          </w:tcPr>
          <w:p w14:paraId="4DF8AC7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roposal</w:t>
            </w:r>
          </w:p>
        </w:tc>
      </w:tr>
      <w:tr w:rsidR="004B465A" w:rsidRPr="00B96C9A" w14:paraId="4B1C9BF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590242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5C882E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852A65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5C544C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BED78D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0040A59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98BB046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39943D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49CBFB1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16CDB2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821392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D9B0F1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09E075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43DE65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EF6656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D9C7FD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7E09B0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EA8C33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B562D7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41AD3D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64431ED0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5BADF4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D14F67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8412D1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76BCC1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D811DB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0D5DD86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E01EB06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AA240BD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D9A5A5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5899B7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B1E23D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E51890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1</w:t>
      </w:r>
      <w:r w:rsidRPr="00B96C9A">
        <w:rPr>
          <w:b/>
          <w:bCs/>
          <w:cs/>
        </w:rPr>
        <w:t xml:space="preserve">6  </w:t>
      </w:r>
      <w:r w:rsidRPr="00B96C9A">
        <w:rPr>
          <w:cs/>
        </w:rPr>
        <w:t>แสดงรายละเอียดตารางกลุ่มสอบ</w:t>
      </w:r>
    </w:p>
    <w:p w14:paraId="0902CBE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1CF1FB5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B552825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exam_group</w:t>
            </w:r>
            <w:proofErr w:type="spellEnd"/>
          </w:p>
        </w:tc>
      </w:tr>
      <w:tr w:rsidR="004B465A" w:rsidRPr="00B96C9A" w14:paraId="2D84D9D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A451C85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1863C5D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6AA042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036D27D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D9EA313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9E2D15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6D05C30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CA680B2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7AA41A3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48E528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300AE7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C32695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กลุ่มสอบ</w:t>
            </w:r>
          </w:p>
        </w:tc>
        <w:tc>
          <w:tcPr>
            <w:tcW w:w="1775" w:type="dxa"/>
            <w:hideMark/>
          </w:tcPr>
          <w:p w14:paraId="24FF30F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0C92E47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117BAD6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year</w:t>
            </w:r>
          </w:p>
        </w:tc>
        <w:tc>
          <w:tcPr>
            <w:tcW w:w="1452" w:type="dxa"/>
            <w:hideMark/>
          </w:tcPr>
          <w:p w14:paraId="56676EB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910686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582418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51180F5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ีการศึกษา</w:t>
            </w:r>
          </w:p>
        </w:tc>
        <w:tc>
          <w:tcPr>
            <w:tcW w:w="1775" w:type="dxa"/>
            <w:hideMark/>
          </w:tcPr>
          <w:p w14:paraId="2312354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560</w:t>
            </w:r>
          </w:p>
        </w:tc>
      </w:tr>
      <w:tr w:rsidR="004B465A" w:rsidRPr="00B96C9A" w14:paraId="7E8E55B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A53BD36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emester</w:t>
            </w:r>
          </w:p>
        </w:tc>
        <w:tc>
          <w:tcPr>
            <w:tcW w:w="1452" w:type="dxa"/>
          </w:tcPr>
          <w:p w14:paraId="798EB6D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309BB4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763B81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79B187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ภาคการศึกษา</w:t>
            </w:r>
          </w:p>
        </w:tc>
        <w:tc>
          <w:tcPr>
            <w:tcW w:w="1775" w:type="dxa"/>
          </w:tcPr>
          <w:p w14:paraId="04063E3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0CBF8D1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57A559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</w:tcPr>
          <w:p w14:paraId="3132907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BDC324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498228A9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215EA4E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กลุ่มสอบ</w:t>
            </w:r>
          </w:p>
        </w:tc>
        <w:tc>
          <w:tcPr>
            <w:tcW w:w="1775" w:type="dxa"/>
          </w:tcPr>
          <w:p w14:paraId="46E8ECA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F2CD92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C155991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oom</w:t>
            </w:r>
          </w:p>
        </w:tc>
        <w:tc>
          <w:tcPr>
            <w:tcW w:w="1452" w:type="dxa"/>
          </w:tcPr>
          <w:p w14:paraId="3A1A026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0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2DA93B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6660AD3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5E1EE8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มายเลขห้องสอบ</w:t>
            </w:r>
          </w:p>
        </w:tc>
        <w:tc>
          <w:tcPr>
            <w:tcW w:w="1775" w:type="dxa"/>
          </w:tcPr>
          <w:p w14:paraId="67875DF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SC6603</w:t>
            </w:r>
          </w:p>
        </w:tc>
      </w:tr>
      <w:tr w:rsidR="004B465A" w:rsidRPr="00B96C9A" w14:paraId="3555E6D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693496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5B7453B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8BC055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024E7F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2E3CC0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81694C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174632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B8686F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2F3E9E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26008C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93E4C7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607EFE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98A809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92C4AE4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90C5C0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A34683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78EEBB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0F6586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5AA175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194F7AF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2871911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341D06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EE5463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CC30E9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21448B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F3690B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0B5A761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7D74046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7C9840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17  </w:t>
      </w:r>
      <w:r w:rsidRPr="00B96C9A">
        <w:rPr>
          <w:cs/>
        </w:rPr>
        <w:t>แสดงรายละเอียดตารางเชื่อมกลุ่มสอบและผู้ใช้งาน (อาจารย์ที่ปรึกษา)</w:t>
      </w:r>
    </w:p>
    <w:p w14:paraId="58DA44F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158D93D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894F526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user_x_exam_group</w:t>
            </w:r>
            <w:proofErr w:type="spellEnd"/>
          </w:p>
        </w:tc>
      </w:tr>
      <w:tr w:rsidR="004B465A" w:rsidRPr="00B96C9A" w14:paraId="38F551E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36D5B32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455080E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C6EF65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07EE27B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5675D6A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1B9336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111050F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654DFB2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71167E0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6EE1F5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83476F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FC4A3F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proofErr w:type="spellStart"/>
            <w:r w:rsidRPr="00B96C9A">
              <w:rPr>
                <w:rFonts w:eastAsia="Calibri"/>
                <w:cs/>
              </w:rPr>
              <w:t>ควา</w:t>
            </w:r>
            <w:proofErr w:type="spellEnd"/>
            <w:r w:rsidRPr="00B96C9A">
              <w:rPr>
                <w:rFonts w:eastAsia="Calibri"/>
                <w:cs/>
              </w:rPr>
              <w:t>สัมพันธ์</w:t>
            </w:r>
          </w:p>
        </w:tc>
        <w:tc>
          <w:tcPr>
            <w:tcW w:w="1775" w:type="dxa"/>
            <w:hideMark/>
          </w:tcPr>
          <w:p w14:paraId="05D32A7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4FDE013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9FE459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id</w:t>
            </w:r>
            <w:proofErr w:type="spellEnd"/>
          </w:p>
        </w:tc>
        <w:tc>
          <w:tcPr>
            <w:tcW w:w="1452" w:type="dxa"/>
            <w:hideMark/>
          </w:tcPr>
          <w:p w14:paraId="6AC02DA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9A47FA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66C188D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29ABD79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</w:t>
            </w:r>
          </w:p>
        </w:tc>
        <w:tc>
          <w:tcPr>
            <w:tcW w:w="1775" w:type="dxa"/>
            <w:hideMark/>
          </w:tcPr>
          <w:p w14:paraId="407B28E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362FA2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2E14AC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xam_group_id</w:t>
            </w:r>
            <w:proofErr w:type="spellEnd"/>
          </w:p>
        </w:tc>
        <w:tc>
          <w:tcPr>
            <w:tcW w:w="1452" w:type="dxa"/>
          </w:tcPr>
          <w:p w14:paraId="67FED68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6784318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EB2D1F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D2D362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กลุ่มสอบ</w:t>
            </w:r>
          </w:p>
        </w:tc>
        <w:tc>
          <w:tcPr>
            <w:tcW w:w="1775" w:type="dxa"/>
          </w:tcPr>
          <w:p w14:paraId="7A82B4E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BCE1142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7247EB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E1E21A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4FEB29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A16A61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1EED2F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2211FC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FA2BF7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B78C84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3A8013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F43886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CD3AC3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F82453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53A6589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4150D9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1978A0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D95F91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D80DD8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3C0B5C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30B673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784935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26EFF93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6B7B21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40384B2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AA85B2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7BED42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EDD608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DCC6FF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5F37E24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DF0CC4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9DAB89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6E8FE47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36FE02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5F81E40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AAD596A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olor w:val="FF0000"/>
          <w:cs/>
        </w:rPr>
        <w:t xml:space="preserve">ตารางที่ </w:t>
      </w:r>
      <w:r w:rsidRPr="00B96C9A">
        <w:rPr>
          <w:b/>
          <w:bCs/>
          <w:color w:val="FF0000"/>
        </w:rPr>
        <w:t>1</w:t>
      </w:r>
      <w:r w:rsidRPr="00B96C9A">
        <w:rPr>
          <w:b/>
          <w:bCs/>
          <w:color w:val="FF0000"/>
          <w:cs/>
        </w:rPr>
        <w:t xml:space="preserve">8  </w:t>
      </w:r>
      <w:r w:rsidRPr="00B96C9A">
        <w:rPr>
          <w:color w:val="FF0000"/>
          <w:cs/>
        </w:rPr>
        <w:t>แสดงรายละเอียดตารางสาขาวิชา</w:t>
      </w:r>
    </w:p>
    <w:p w14:paraId="574BFB0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59CC9D55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18E9BB8C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major</w:t>
            </w:r>
            <w:proofErr w:type="spellEnd"/>
          </w:p>
        </w:tc>
      </w:tr>
      <w:tr w:rsidR="004B465A" w:rsidRPr="00B96C9A" w14:paraId="4D469F76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9BCBDEB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8CE936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27F97E4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96E5BE9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9C8C5A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765245A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1B88C48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9604783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DA437A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FF8751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9B192D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7C5BB3A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สาขา</w:t>
            </w:r>
          </w:p>
        </w:tc>
        <w:tc>
          <w:tcPr>
            <w:tcW w:w="1775" w:type="dxa"/>
            <w:hideMark/>
          </w:tcPr>
          <w:p w14:paraId="6508BEB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7ACCC58A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8E921CC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code</w:t>
            </w:r>
          </w:p>
        </w:tc>
        <w:tc>
          <w:tcPr>
            <w:tcW w:w="1452" w:type="dxa"/>
            <w:hideMark/>
          </w:tcPr>
          <w:p w14:paraId="52C2816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3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AEA19C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51EC330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6D6E427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จำสาขา</w:t>
            </w:r>
          </w:p>
        </w:tc>
        <w:tc>
          <w:tcPr>
            <w:tcW w:w="1775" w:type="dxa"/>
            <w:hideMark/>
          </w:tcPr>
          <w:p w14:paraId="39F8046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001</w:t>
            </w:r>
          </w:p>
        </w:tc>
      </w:tr>
      <w:tr w:rsidR="004B465A" w:rsidRPr="00B96C9A" w14:paraId="330F57E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CC34A3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th</w:t>
            </w:r>
            <w:proofErr w:type="spellEnd"/>
          </w:p>
        </w:tc>
        <w:tc>
          <w:tcPr>
            <w:tcW w:w="1452" w:type="dxa"/>
          </w:tcPr>
          <w:p w14:paraId="0B02652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5EFBF8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099415AF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11109A7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สาขาภาษาไทย</w:t>
            </w:r>
          </w:p>
        </w:tc>
        <w:tc>
          <w:tcPr>
            <w:tcW w:w="1775" w:type="dxa"/>
          </w:tcPr>
          <w:p w14:paraId="450384E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วิทยาการคอมพิวเตอร์</w:t>
            </w:r>
          </w:p>
        </w:tc>
      </w:tr>
      <w:tr w:rsidR="004B465A" w:rsidRPr="00B96C9A" w14:paraId="2801D750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EAD2B8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name_en</w:t>
            </w:r>
            <w:proofErr w:type="spellEnd"/>
          </w:p>
        </w:tc>
        <w:tc>
          <w:tcPr>
            <w:tcW w:w="1452" w:type="dxa"/>
          </w:tcPr>
          <w:p w14:paraId="046B299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E26659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4213F107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1212629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สาขาภาษาอังกฤษ</w:t>
            </w:r>
          </w:p>
        </w:tc>
        <w:tc>
          <w:tcPr>
            <w:tcW w:w="1775" w:type="dxa"/>
          </w:tcPr>
          <w:p w14:paraId="665D653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mputer Science</w:t>
            </w:r>
          </w:p>
        </w:tc>
      </w:tr>
      <w:tr w:rsidR="004B465A" w:rsidRPr="00B96C9A" w14:paraId="6605F10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9ADDF1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4E547D0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A4E33B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521CA3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C5793A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06C8F25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3E6103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CFCC2A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7C47F7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85A1F24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469830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ED5041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D0B41B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566B3A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C098B1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529BB2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CFDEA9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41D5C6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56EA21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104C97C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32558C33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00821F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430C791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08F530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572342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9477D8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6A6A6B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16F04756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1AED7AA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19  </w:t>
      </w:r>
      <w:r w:rsidRPr="00B96C9A">
        <w:rPr>
          <w:cs/>
        </w:rPr>
        <w:t>แสดงรายละเอียดตารางประเภทที่ปรึกษาโครงงาน</w:t>
      </w:r>
    </w:p>
    <w:p w14:paraId="2387D67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461437B7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2D3ADBEF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adviser_type</w:t>
            </w:r>
            <w:proofErr w:type="spellEnd"/>
          </w:p>
        </w:tc>
      </w:tr>
      <w:tr w:rsidR="004B465A" w:rsidRPr="00B96C9A" w14:paraId="4D656EC1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0AA43CC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EF7943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2AFD06A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7F4E90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99D239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C6A199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7D1CD1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756D05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8832E2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B8DC5B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58E6BE8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727C14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</w:t>
            </w:r>
            <w:r w:rsidRPr="00B96C9A">
              <w:rPr>
                <w:cs/>
              </w:rPr>
              <w:t>ที่ปรึกษาโครงงาน</w:t>
            </w:r>
          </w:p>
        </w:tc>
        <w:tc>
          <w:tcPr>
            <w:tcW w:w="1775" w:type="dxa"/>
            <w:hideMark/>
          </w:tcPr>
          <w:p w14:paraId="3B2E3C7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2746C65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6B59F81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40B501E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B163C2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1F0D8F9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664A3FF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</w:t>
            </w:r>
            <w:r w:rsidRPr="00B96C9A">
              <w:rPr>
                <w:cs/>
              </w:rPr>
              <w:t>ที่ปรึกษาโครงงาน</w:t>
            </w:r>
          </w:p>
        </w:tc>
        <w:tc>
          <w:tcPr>
            <w:tcW w:w="1775" w:type="dxa"/>
            <w:hideMark/>
          </w:tcPr>
          <w:p w14:paraId="4985A63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ที่ปรึกษาหลัก</w:t>
            </w:r>
          </w:p>
        </w:tc>
      </w:tr>
      <w:tr w:rsidR="004B465A" w:rsidRPr="00B96C9A" w14:paraId="6C46C47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133546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9394BE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622CDD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040806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58B0FF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2F1409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4DAA20F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1EC794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17F657E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09776D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DB7C15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D821F1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3F0B84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5BB2F4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287F59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04E64B8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1ED069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D22825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FEEC88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690A29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66F96EB3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910E917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48CB09B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03FD28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B7D196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94373E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1BC1702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A18A8A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F0A465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83A2CC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AD3F9B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11F1F2B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1FB980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  <w:color w:val="FF0000"/>
        </w:rPr>
      </w:pPr>
    </w:p>
    <w:p w14:paraId="2C0505FD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20  </w:t>
      </w:r>
      <w:r w:rsidRPr="00B96C9A">
        <w:rPr>
          <w:cs/>
        </w:rPr>
        <w:t>แสดงรายละเอียดตารางที่ปรึกษาภายนอก</w:t>
      </w:r>
    </w:p>
    <w:p w14:paraId="57C37787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62A33E8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0CD64DE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external_adviser</w:t>
            </w:r>
            <w:proofErr w:type="spellEnd"/>
          </w:p>
        </w:tc>
      </w:tr>
      <w:tr w:rsidR="004B465A" w:rsidRPr="00B96C9A" w14:paraId="38DC05A3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BA3F0B5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4B561F4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1F9CFB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7A3584F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407F8F9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78B452D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404C447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BD102C6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C64477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E174D1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EF46A0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1947B1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ที่ปรึกษาภายนอก</w:t>
            </w:r>
          </w:p>
        </w:tc>
        <w:tc>
          <w:tcPr>
            <w:tcW w:w="1775" w:type="dxa"/>
            <w:hideMark/>
          </w:tcPr>
          <w:p w14:paraId="5843E8F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3C31954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8EC283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26CF46F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100)</w:t>
            </w:r>
          </w:p>
        </w:tc>
        <w:tc>
          <w:tcPr>
            <w:tcW w:w="1134" w:type="dxa"/>
            <w:hideMark/>
          </w:tcPr>
          <w:p w14:paraId="78E1E65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0D4E806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17A1DA4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ที่ปรึกษาภายนอก</w:t>
            </w:r>
          </w:p>
        </w:tc>
        <w:tc>
          <w:tcPr>
            <w:tcW w:w="1775" w:type="dxa"/>
            <w:hideMark/>
          </w:tcPr>
          <w:p w14:paraId="3740636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ายคมเคียว ตั้งประเสริฐ</w:t>
            </w:r>
          </w:p>
        </w:tc>
      </w:tr>
      <w:tr w:rsidR="004B465A" w:rsidRPr="00B96C9A" w14:paraId="5A07689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5385CC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position</w:t>
            </w:r>
          </w:p>
        </w:tc>
        <w:tc>
          <w:tcPr>
            <w:tcW w:w="1452" w:type="dxa"/>
          </w:tcPr>
          <w:p w14:paraId="6E4BD03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D7F1E2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40B582A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E63416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ำแหน่ง</w:t>
            </w:r>
          </w:p>
        </w:tc>
        <w:tc>
          <w:tcPr>
            <w:tcW w:w="1775" w:type="dxa"/>
          </w:tcPr>
          <w:p w14:paraId="10D1C1E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ประธานบริษัท</w:t>
            </w:r>
          </w:p>
        </w:tc>
      </w:tr>
      <w:tr w:rsidR="004B465A" w:rsidRPr="00B96C9A" w14:paraId="26558EA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9446E3A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organization</w:t>
            </w:r>
          </w:p>
        </w:tc>
        <w:tc>
          <w:tcPr>
            <w:tcW w:w="1452" w:type="dxa"/>
          </w:tcPr>
          <w:p w14:paraId="01458D34" w14:textId="77777777" w:rsidR="004B465A" w:rsidRPr="00B96C9A" w:rsidRDefault="004B465A" w:rsidP="2B70ABA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446A71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05859EE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22D34D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งค์กรณ์</w:t>
            </w:r>
          </w:p>
        </w:tc>
        <w:tc>
          <w:tcPr>
            <w:tcW w:w="1775" w:type="dxa"/>
          </w:tcPr>
          <w:p w14:paraId="4B5210A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หารไทยจำกัด</w:t>
            </w:r>
          </w:p>
        </w:tc>
      </w:tr>
      <w:tr w:rsidR="004B465A" w:rsidRPr="00B96C9A" w14:paraId="7BC274E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B4DF75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3917265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827A27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3391740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E1DB3A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04819F2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8F7448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E0B996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4E0A172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4273FA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0C1FFF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D85DBA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349957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6760E1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10DC50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84C049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759026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CBDF25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E0629E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6D815A6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EFB840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A06645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2441FF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A8C2A91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E49C7A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F7E313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733882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5834BBC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204F96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43E0BDB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FDB9C8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711C37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F84517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2364CF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A13FB9B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BA86C5B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21  </w:t>
      </w:r>
      <w:r w:rsidRPr="00B96C9A">
        <w:rPr>
          <w:cs/>
        </w:rPr>
        <w:t>แสดงรายละเอียดตารางประเภทผู้ใช้งาน</w:t>
      </w:r>
    </w:p>
    <w:p w14:paraId="3751D36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097BD4A1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5928B385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erson_type</w:t>
            </w:r>
            <w:proofErr w:type="spellEnd"/>
          </w:p>
        </w:tc>
      </w:tr>
      <w:tr w:rsidR="004B465A" w:rsidRPr="00B96C9A" w14:paraId="4A0BD20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E98D9C3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8E6ED4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E2A665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BA4B01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804E4D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ECC98B9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4A8EAB8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284B101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77874D2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CA6B5B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29524E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6EB4ED4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</w:t>
            </w:r>
            <w:r w:rsidRPr="00B96C9A">
              <w:rPr>
                <w:cs/>
              </w:rPr>
              <w:t>ผู้ใช้งาน</w:t>
            </w:r>
          </w:p>
        </w:tc>
        <w:tc>
          <w:tcPr>
            <w:tcW w:w="1775" w:type="dxa"/>
            <w:hideMark/>
          </w:tcPr>
          <w:p w14:paraId="2DFFD4A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16BA1DD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E56C968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42798E8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C5E5CB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5B169EE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0DDA20D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ำอธิบายประเภท</w:t>
            </w:r>
            <w:r w:rsidRPr="00B96C9A">
              <w:rPr>
                <w:cs/>
              </w:rPr>
              <w:t>ผู้ใช้งาน</w:t>
            </w:r>
          </w:p>
        </w:tc>
        <w:tc>
          <w:tcPr>
            <w:tcW w:w="1775" w:type="dxa"/>
            <w:hideMark/>
          </w:tcPr>
          <w:p w14:paraId="042B932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4B465A" w:rsidRPr="00B96C9A" w14:paraId="0AF646F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D17513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29386D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0A8DA9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8D7CA8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982440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0578EBA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CF27EB3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50CE93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B5ABB8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2D8921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9686B3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5E6236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08E8FB0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B55AB7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DF3865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7275DEC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EF00E9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A6DC8B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0B933D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C05F35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3CB7AB88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0A00A6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6BB521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2B499CF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21890A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373419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7A7D58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6D3C542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  <w:b/>
          <w:bCs/>
        </w:rPr>
      </w:pPr>
    </w:p>
    <w:p w14:paraId="3E761F0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54916A4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9A6B646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3BAB9A2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144EA1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BD6134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22  </w:t>
      </w:r>
      <w:r w:rsidRPr="00B96C9A">
        <w:rPr>
          <w:cs/>
        </w:rPr>
        <w:t>แสดงรายละเอียดตารางเครื่องมือที่ใช้ในการทำโครงงาน</w:t>
      </w:r>
    </w:p>
    <w:p w14:paraId="2EAD91B6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63A4C7D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53BBB893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tool</w:t>
            </w:r>
            <w:proofErr w:type="spellEnd"/>
          </w:p>
        </w:tc>
      </w:tr>
      <w:tr w:rsidR="004B465A" w:rsidRPr="00B96C9A" w14:paraId="158E3980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393D7FA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19D16D3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258615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39B894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60EDF22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36FDD6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25B372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C409EFF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62058A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1F5EB7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257042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F482B4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เครื่องมือที่ใช้ในการทำโครงงาน</w:t>
            </w:r>
          </w:p>
        </w:tc>
        <w:tc>
          <w:tcPr>
            <w:tcW w:w="1775" w:type="dxa"/>
            <w:hideMark/>
          </w:tcPr>
          <w:p w14:paraId="7EB1497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4F4F846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060FCB0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13CAB41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26BD37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5D9D22E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7051A0A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เครื่องมือที่ใช้ในการทำโครงงาน</w:t>
            </w:r>
          </w:p>
        </w:tc>
        <w:tc>
          <w:tcPr>
            <w:tcW w:w="1775" w:type="dxa"/>
            <w:hideMark/>
          </w:tcPr>
          <w:p w14:paraId="068C4C1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OpenCV</w:t>
            </w:r>
          </w:p>
        </w:tc>
      </w:tr>
      <w:tr w:rsidR="004B465A" w:rsidRPr="00B96C9A" w14:paraId="1195E9F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896C41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0AEDCFC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048867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95C660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8C283E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94B876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261F2EF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F3C512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8027BD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255E12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3ABDDF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36F91D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A3BC78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790A2C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2B1AED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58C424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0D8243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EF149A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9A4AF4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DE4A4B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1B271704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2C093A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0EDBA8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B19716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A1F9A1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96823D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B34297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45AAC03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p w14:paraId="429C7D3B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23  </w:t>
      </w:r>
      <w:r w:rsidRPr="00B96C9A">
        <w:rPr>
          <w:cs/>
        </w:rPr>
        <w:t>แสดงรายละเอียดตารางทฤษฎีที่ใช้ในการทำโครงงาน</w:t>
      </w:r>
    </w:p>
    <w:p w14:paraId="087D215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5288BD8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373F4F2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theory</w:t>
            </w:r>
            <w:proofErr w:type="spellEnd"/>
          </w:p>
        </w:tc>
      </w:tr>
      <w:tr w:rsidR="004B465A" w:rsidRPr="00B96C9A" w14:paraId="3104CD8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2DCE207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4ED8008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F99410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560079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0106DE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6155BB7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8578FF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04E3221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72E5CD4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75017DA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553E4D8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52320AF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ทฤษฎีที่ใช้ในการทำโครงงาน</w:t>
            </w:r>
          </w:p>
        </w:tc>
        <w:tc>
          <w:tcPr>
            <w:tcW w:w="1775" w:type="dxa"/>
            <w:hideMark/>
          </w:tcPr>
          <w:p w14:paraId="64DC73E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7FA2EFC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23B5DF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4A906ED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1F860E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50AB60D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59AF759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ทฤษฎีที่ใช้ในการทำโครงงาน</w:t>
            </w:r>
          </w:p>
        </w:tc>
        <w:tc>
          <w:tcPr>
            <w:tcW w:w="1775" w:type="dxa"/>
            <w:hideMark/>
          </w:tcPr>
          <w:p w14:paraId="3B3F1F5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นักศึกษา</w:t>
            </w:r>
          </w:p>
        </w:tc>
      </w:tr>
      <w:tr w:rsidR="004B465A" w:rsidRPr="00B96C9A" w14:paraId="7908CA0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8D57997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0A656A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857BC8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8E8822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AD5D65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88D1FC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FD4990F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13BDD0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09BA8C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EA642C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B5C31B1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AEB411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1E2C2D5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7B4F57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A00933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431D6D3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AF4B47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8BB59D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672AAE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38134E7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417A6781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4394A0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4D9645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2EBB5E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7AF07C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0CA76D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423D372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FE19582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5C31674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 xml:space="preserve">4  </w:t>
      </w:r>
      <w:r w:rsidRPr="00B96C9A">
        <w:rPr>
          <w:cs/>
        </w:rPr>
        <w:t>แสดงรายละเอียดตารางเชื่อมโครงงานและเครื่องมือที่ใช้</w:t>
      </w:r>
    </w:p>
    <w:p w14:paraId="6E54F553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59AB19F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C5450C3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x_tool</w:t>
            </w:r>
            <w:proofErr w:type="spellEnd"/>
          </w:p>
        </w:tc>
      </w:tr>
      <w:tr w:rsidR="004B465A" w:rsidRPr="00B96C9A" w14:paraId="36935C9A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410CDE3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3B7422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872817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2BDE09F3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03086F3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60B5B95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4166D86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E5451B1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13CED3A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09AC48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C712EA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2D169EF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57DC81A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41D45677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188E77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lastRenderedPageBreak/>
              <w:t>tool_id</w:t>
            </w:r>
            <w:proofErr w:type="spellEnd"/>
          </w:p>
        </w:tc>
        <w:tc>
          <w:tcPr>
            <w:tcW w:w="1452" w:type="dxa"/>
            <w:hideMark/>
          </w:tcPr>
          <w:p w14:paraId="1C24D0B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B66F7E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4842594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3468B1C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ครื่องมือที่ใช้</w:t>
            </w:r>
          </w:p>
        </w:tc>
        <w:tc>
          <w:tcPr>
            <w:tcW w:w="1775" w:type="dxa"/>
            <w:hideMark/>
          </w:tcPr>
          <w:p w14:paraId="2F78A16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53CBD4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A05E49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1F1FCBD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1DB3C5D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2A7860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FCE07B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3E0A1E6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46AE3B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636AD5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AA53E0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048337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CEBD95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EFDA86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4329AD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39AB95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3AF243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410C72E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5A0A82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F5F249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00BF24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355A487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1B33569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1C4728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86B7D6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EB71E74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21824E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34C86D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9DCABA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31EB74E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314D90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1D5EFB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75A8FC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84AC3F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174DED7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39BFAA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30F1213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D93ACD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 xml:space="preserve">5  </w:t>
      </w:r>
      <w:r w:rsidRPr="00B96C9A">
        <w:rPr>
          <w:cs/>
        </w:rPr>
        <w:t>แสดงรายละเอียดตารางเชื่อมโครงงานและทฤษฎีที่ใช้</w:t>
      </w:r>
    </w:p>
    <w:p w14:paraId="1559C17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09A8DA4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2F5FCF84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project_x_theory</w:t>
            </w:r>
            <w:proofErr w:type="spellEnd"/>
          </w:p>
        </w:tc>
      </w:tr>
      <w:tr w:rsidR="004B465A" w:rsidRPr="00B96C9A" w14:paraId="0E6C9673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DCA17FB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3D06B14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4CBDA5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5B851F5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D111D1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4968B59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9550EC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6D4675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D8D128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80BA49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31B745B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5EFA9B8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4F2C80C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3A570627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F2418B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tool_id</w:t>
            </w:r>
            <w:proofErr w:type="spellEnd"/>
          </w:p>
        </w:tc>
        <w:tc>
          <w:tcPr>
            <w:tcW w:w="1452" w:type="dxa"/>
            <w:hideMark/>
          </w:tcPr>
          <w:p w14:paraId="36D5289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A82988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6F220F9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08BCF59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ทฤษฎี</w:t>
            </w:r>
            <w:r w:rsidRPr="00B96C9A">
              <w:rPr>
                <w:rFonts w:eastAsia="Calibri"/>
                <w:cs/>
              </w:rPr>
              <w:t>ที่ใช้</w:t>
            </w:r>
          </w:p>
        </w:tc>
        <w:tc>
          <w:tcPr>
            <w:tcW w:w="1775" w:type="dxa"/>
            <w:hideMark/>
          </w:tcPr>
          <w:p w14:paraId="542569C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2CCF28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793D55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3D6D50C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5C02BF9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863AED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33787F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0466B22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6FC6F19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B80577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45A8FAC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EA8754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FA75931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2157C2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3D48A55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C89FA1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D3EE02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02A42B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04E145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E6F076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47AC96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258EA62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5928CF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44D2EB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005BF7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78F907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9A6540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CF2D48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AD12C0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1780494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36AEB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6D91A7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1D9105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F557E0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DD1906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B9D2AD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F87E8D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0BFCFF04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26  </w:t>
      </w:r>
      <w:r w:rsidRPr="00B96C9A">
        <w:rPr>
          <w:cs/>
        </w:rPr>
        <w:t>แสดงรายละเอียดตารางคำร้องขอเป็นที่ปรึกษา</w:t>
      </w:r>
    </w:p>
    <w:p w14:paraId="03CFEDAF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148C3C06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5ADE1303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adviser_request</w:t>
            </w:r>
            <w:proofErr w:type="spellEnd"/>
          </w:p>
        </w:tc>
      </w:tr>
      <w:tr w:rsidR="004B465A" w:rsidRPr="00B96C9A" w14:paraId="0D13D5A1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2E7752A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486B4E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ED8052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04A51D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E330A3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71C8B2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5929D8A0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CF72F4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1DD433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0690E1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394F6D0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715FD4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ำร้องขอเป็นที่ปรึกษา</w:t>
            </w:r>
          </w:p>
        </w:tc>
        <w:tc>
          <w:tcPr>
            <w:tcW w:w="1775" w:type="dxa"/>
            <w:hideMark/>
          </w:tcPr>
          <w:p w14:paraId="61A384C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0208475C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568688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name_th</w:t>
            </w:r>
            <w:proofErr w:type="spellEnd"/>
          </w:p>
        </w:tc>
        <w:tc>
          <w:tcPr>
            <w:tcW w:w="1452" w:type="dxa"/>
            <w:hideMark/>
          </w:tcPr>
          <w:p w14:paraId="017E432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3E2252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5B80CA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30CB476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ไทย</w:t>
            </w:r>
          </w:p>
        </w:tc>
        <w:tc>
          <w:tcPr>
            <w:tcW w:w="1775" w:type="dxa"/>
            <w:hideMark/>
          </w:tcPr>
          <w:p w14:paraId="017F0C5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ะบบจัดการโครงงานและงานวิจัยคอมพิวเตอร์</w:t>
            </w:r>
          </w:p>
        </w:tc>
      </w:tr>
      <w:tr w:rsidR="004B465A" w:rsidRPr="00B96C9A" w14:paraId="00F6734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2A6564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name_en</w:t>
            </w:r>
            <w:proofErr w:type="spellEnd"/>
          </w:p>
        </w:tc>
        <w:tc>
          <w:tcPr>
            <w:tcW w:w="1452" w:type="dxa"/>
          </w:tcPr>
          <w:p w14:paraId="124906E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69A5E9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3B2C7FF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5352D0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อังกฤษ</w:t>
            </w:r>
          </w:p>
        </w:tc>
        <w:tc>
          <w:tcPr>
            <w:tcW w:w="1775" w:type="dxa"/>
          </w:tcPr>
          <w:p w14:paraId="540C8FD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 xml:space="preserve">Computer Researches </w:t>
            </w:r>
            <w:r w:rsidRPr="00B96C9A">
              <w:rPr>
                <w:rFonts w:eastAsia="Calibri"/>
              </w:rPr>
              <w:lastRenderedPageBreak/>
              <w:t>Management System</w:t>
            </w:r>
          </w:p>
        </w:tc>
      </w:tr>
      <w:tr w:rsidR="004B465A" w:rsidRPr="00B96C9A" w14:paraId="1FC86BF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B18500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lastRenderedPageBreak/>
              <w:t>topic</w:t>
            </w:r>
          </w:p>
        </w:tc>
        <w:tc>
          <w:tcPr>
            <w:tcW w:w="1452" w:type="dxa"/>
          </w:tcPr>
          <w:p w14:paraId="7A47FD6E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134" w:type="dxa"/>
          </w:tcPr>
          <w:p w14:paraId="36D265A7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0927D20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4ED71D1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ัวข้อ</w:t>
            </w:r>
            <w:r w:rsidRPr="00B96C9A">
              <w:rPr>
                <w:cs/>
              </w:rPr>
              <w:t>คำร้องขอเป็นที่ปรึกษา</w:t>
            </w:r>
          </w:p>
        </w:tc>
        <w:tc>
          <w:tcPr>
            <w:tcW w:w="1775" w:type="dxa"/>
          </w:tcPr>
          <w:p w14:paraId="2D8343A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ขอเป็นที่ปรึกษา</w:t>
            </w:r>
          </w:p>
        </w:tc>
      </w:tr>
      <w:tr w:rsidR="004B465A" w:rsidRPr="00B96C9A" w14:paraId="2580CD7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6E39376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detail</w:t>
            </w:r>
          </w:p>
        </w:tc>
        <w:tc>
          <w:tcPr>
            <w:tcW w:w="1452" w:type="dxa"/>
          </w:tcPr>
          <w:p w14:paraId="439D0BC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7ADAB3ED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3357FFD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267BCE2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ละเอียด</w:t>
            </w:r>
            <w:r w:rsidRPr="00B96C9A">
              <w:rPr>
                <w:cs/>
              </w:rPr>
              <w:t>คำร้องขอเป็นที่ปรึกษา</w:t>
            </w:r>
          </w:p>
        </w:tc>
        <w:tc>
          <w:tcPr>
            <w:tcW w:w="1775" w:type="dxa"/>
          </w:tcPr>
          <w:p w14:paraId="76A14FD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นื่องด้วยในรายวิชา</w:t>
            </w:r>
          </w:p>
        </w:tc>
      </w:tr>
      <w:tr w:rsidR="004B465A" w:rsidRPr="00B96C9A" w14:paraId="4D56C4A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957FAE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id</w:t>
            </w:r>
            <w:proofErr w:type="spellEnd"/>
          </w:p>
        </w:tc>
        <w:tc>
          <w:tcPr>
            <w:tcW w:w="1452" w:type="dxa"/>
          </w:tcPr>
          <w:p w14:paraId="1F41E04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D464555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BDEAE8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38DAA3B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ที่ผู้ใช้งาน (อาจารย์)</w:t>
            </w:r>
          </w:p>
        </w:tc>
        <w:tc>
          <w:tcPr>
            <w:tcW w:w="1775" w:type="dxa"/>
          </w:tcPr>
          <w:p w14:paraId="36C8B86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EF0CAC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4C2D280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11222D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FCF374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B882F8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2932ED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37808A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06701C4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69F310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24285DA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B9E1C3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BAD8BE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BDCE48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3438C19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649B7B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ABB7C1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595626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EED6AB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523E6D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D5AAED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AF1B8C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291F3ADD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51A3EE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0AEBDFB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5F2212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4EEE5C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BF1F2D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BFECD8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2E21F825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68395E5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28  </w:t>
      </w:r>
      <w:r w:rsidRPr="00B96C9A">
        <w:rPr>
          <w:cs/>
        </w:rPr>
        <w:t>แสดงรายละเอียดตารางคำร้องเปลี่ยนหัวข้อโครงงาน</w:t>
      </w:r>
    </w:p>
    <w:p w14:paraId="7BE4DA3D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19678A4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15953D90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change_topic</w:t>
            </w:r>
            <w:proofErr w:type="spellEnd"/>
          </w:p>
        </w:tc>
      </w:tr>
      <w:tr w:rsidR="004B465A" w:rsidRPr="00B96C9A" w14:paraId="3952D7DF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4301B16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348BE04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528C47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3806B31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410944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B15405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6D0FD29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A3066AB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DDF941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541651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8CFED5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4BCFD44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ำร้องเปลี่ยนหัวข้อโครงงาน</w:t>
            </w:r>
          </w:p>
        </w:tc>
        <w:tc>
          <w:tcPr>
            <w:tcW w:w="1775" w:type="dxa"/>
            <w:hideMark/>
          </w:tcPr>
          <w:p w14:paraId="7F0E924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6CD927F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30EC84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name_th</w:t>
            </w:r>
            <w:proofErr w:type="spellEnd"/>
          </w:p>
        </w:tc>
        <w:tc>
          <w:tcPr>
            <w:tcW w:w="1452" w:type="dxa"/>
            <w:hideMark/>
          </w:tcPr>
          <w:p w14:paraId="3926AC3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BA9214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426D96B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  <w:hideMark/>
          </w:tcPr>
          <w:p w14:paraId="013B33F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ไทย</w:t>
            </w:r>
          </w:p>
        </w:tc>
        <w:tc>
          <w:tcPr>
            <w:tcW w:w="1775" w:type="dxa"/>
            <w:hideMark/>
          </w:tcPr>
          <w:p w14:paraId="574428A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ะบบจัดการโครงงานและงานวิจัยคอมพิวเตอร์</w:t>
            </w:r>
          </w:p>
        </w:tc>
      </w:tr>
      <w:tr w:rsidR="004B465A" w:rsidRPr="00B96C9A" w14:paraId="6897160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1DE75E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name_en</w:t>
            </w:r>
            <w:proofErr w:type="spellEnd"/>
          </w:p>
        </w:tc>
        <w:tc>
          <w:tcPr>
            <w:tcW w:w="1452" w:type="dxa"/>
          </w:tcPr>
          <w:p w14:paraId="2E5F37F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5F2553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0CBC2D6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A27472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โครงงานภาษาอังกฤษ</w:t>
            </w:r>
          </w:p>
        </w:tc>
        <w:tc>
          <w:tcPr>
            <w:tcW w:w="1775" w:type="dxa"/>
          </w:tcPr>
          <w:p w14:paraId="3FE2530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mputer Researches Management System</w:t>
            </w:r>
          </w:p>
        </w:tc>
      </w:tr>
      <w:tr w:rsidR="004B465A" w:rsidRPr="00B96C9A" w14:paraId="5C69C148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735852F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eason</w:t>
            </w:r>
          </w:p>
        </w:tc>
        <w:tc>
          <w:tcPr>
            <w:tcW w:w="1452" w:type="dxa"/>
          </w:tcPr>
          <w:p w14:paraId="2B42FFBE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4459E12F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72094A7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47F3969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ตุผลที่ต้องการเปลี่ยนหัวข้อโครงงาน</w:t>
            </w:r>
          </w:p>
        </w:tc>
        <w:tc>
          <w:tcPr>
            <w:tcW w:w="1775" w:type="dxa"/>
          </w:tcPr>
          <w:p w14:paraId="66E438F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มีความถนัดทางด้านนี้มากกว่า</w:t>
            </w:r>
          </w:p>
        </w:tc>
      </w:tr>
      <w:tr w:rsidR="004B465A" w:rsidRPr="00B96C9A" w14:paraId="512647C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028BC6C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comment</w:t>
            </w:r>
          </w:p>
        </w:tc>
        <w:tc>
          <w:tcPr>
            <w:tcW w:w="1452" w:type="dxa"/>
          </w:tcPr>
          <w:p w14:paraId="15D1703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1ECA1CC3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4ABE1C36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7A4D265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ความคิดเห็นของอาจารย์ที่ปรึกษา</w:t>
            </w:r>
          </w:p>
        </w:tc>
        <w:tc>
          <w:tcPr>
            <w:tcW w:w="1775" w:type="dxa"/>
          </w:tcPr>
          <w:p w14:paraId="7CC5F3C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็นควรให้เปลี่ยน</w:t>
            </w:r>
          </w:p>
        </w:tc>
      </w:tr>
      <w:tr w:rsidR="004B465A" w:rsidRPr="00B96C9A" w14:paraId="095AA876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49D5EF6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6450D4E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0C03FA49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FA572A0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592B2F21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s/>
              </w:rPr>
            </w:pPr>
            <w:r w:rsidRPr="00B96C9A">
              <w:rPr>
                <w:rFonts w:eastAsia="Calibri"/>
                <w:cs/>
              </w:rPr>
              <w:t>สถานการเปลี่ยนหัวข้อโครงงาน</w:t>
            </w:r>
          </w:p>
        </w:tc>
        <w:tc>
          <w:tcPr>
            <w:tcW w:w="1775" w:type="dxa"/>
          </w:tcPr>
          <w:p w14:paraId="68BBD80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4F667E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5FD614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lastRenderedPageBreak/>
              <w:t>project_id</w:t>
            </w:r>
            <w:proofErr w:type="spellEnd"/>
          </w:p>
        </w:tc>
        <w:tc>
          <w:tcPr>
            <w:tcW w:w="1452" w:type="dxa"/>
          </w:tcPr>
          <w:p w14:paraId="1489B34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1AFF747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6AE06A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D4226C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1DD6D00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C97AF57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BFC722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6EB3A08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C221F8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42058C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7FAC94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B093DE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7C6D528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22E64D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8DF437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82C821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E86FC2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B852C0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6EF7E98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8FBAAF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1EC35C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3DD7C964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A55E0B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B9A88B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27BFC8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09944A8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45C3E8D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DB30C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8EB3B1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346409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929926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AE2BC0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75367D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7C8675C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E31F370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29  </w:t>
      </w:r>
      <w:r w:rsidRPr="00B96C9A">
        <w:rPr>
          <w:cs/>
        </w:rPr>
        <w:t>แสดงรายละเอียดตารางคำร้องเปลี่ยนอาจารย์ที่ปรึกษา</w:t>
      </w:r>
    </w:p>
    <w:p w14:paraId="4D54E04F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20CCB25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C2E219F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change_adviser</w:t>
            </w:r>
            <w:proofErr w:type="spellEnd"/>
          </w:p>
        </w:tc>
      </w:tr>
      <w:tr w:rsidR="004B465A" w:rsidRPr="00B96C9A" w14:paraId="5DB124F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7E1BA4B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9B4CC8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817257F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B06336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7EFE8F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09C8214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B9BD65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FE4DE57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3A32A70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43F192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3B4C3E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8CD8EB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ำร้องเปลี่ยนอาจารย์ที่ปรึกษา</w:t>
            </w:r>
          </w:p>
        </w:tc>
        <w:tc>
          <w:tcPr>
            <w:tcW w:w="1775" w:type="dxa"/>
            <w:hideMark/>
          </w:tcPr>
          <w:p w14:paraId="50E851E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10521F8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47A1734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from</w:t>
            </w:r>
          </w:p>
        </w:tc>
        <w:tc>
          <w:tcPr>
            <w:tcW w:w="1452" w:type="dxa"/>
            <w:hideMark/>
          </w:tcPr>
          <w:p w14:paraId="7AD8F2D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FE910D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5B3840A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18152F3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 (อาจารย์ที่ปรึกษาเดิม)</w:t>
            </w:r>
          </w:p>
        </w:tc>
        <w:tc>
          <w:tcPr>
            <w:tcW w:w="1775" w:type="dxa"/>
            <w:hideMark/>
          </w:tcPr>
          <w:p w14:paraId="7FC0538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432915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98FD5F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o</w:t>
            </w:r>
          </w:p>
        </w:tc>
        <w:tc>
          <w:tcPr>
            <w:tcW w:w="1452" w:type="dxa"/>
          </w:tcPr>
          <w:p w14:paraId="5E0FEB0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3B828E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6B06436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A55325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 (อาจารย์ที่ปรึกษาใหม่)</w:t>
            </w:r>
          </w:p>
        </w:tc>
        <w:tc>
          <w:tcPr>
            <w:tcW w:w="1775" w:type="dxa"/>
          </w:tcPr>
          <w:p w14:paraId="617A198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</w:t>
            </w:r>
          </w:p>
        </w:tc>
      </w:tr>
      <w:tr w:rsidR="004B465A" w:rsidRPr="00B96C9A" w14:paraId="5B8D119F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2FF422D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eason</w:t>
            </w:r>
          </w:p>
        </w:tc>
        <w:tc>
          <w:tcPr>
            <w:tcW w:w="1452" w:type="dxa"/>
          </w:tcPr>
          <w:p w14:paraId="559A845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23D34509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B0C3EC9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1FD1A10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ตุผลที่ต้องการ</w:t>
            </w:r>
            <w:r w:rsidRPr="00B96C9A">
              <w:rPr>
                <w:cs/>
              </w:rPr>
              <w:t>เปลี่ยนอาจารย์ที่ปรึกษา</w:t>
            </w:r>
          </w:p>
        </w:tc>
        <w:tc>
          <w:tcPr>
            <w:tcW w:w="1775" w:type="dxa"/>
          </w:tcPr>
          <w:p w14:paraId="481B54B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มีความถนัดทางด้านนี้มากกว่า</w:t>
            </w:r>
          </w:p>
        </w:tc>
      </w:tr>
      <w:tr w:rsidR="004B465A" w:rsidRPr="00B96C9A" w14:paraId="271104AF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DE9DC40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status</w:t>
            </w:r>
          </w:p>
        </w:tc>
        <w:tc>
          <w:tcPr>
            <w:tcW w:w="1452" w:type="dxa"/>
          </w:tcPr>
          <w:p w14:paraId="1FB354C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DC7FB62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3C03B512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75463E8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สถานการเปลี่ยนที่ปรึกษา</w:t>
            </w:r>
          </w:p>
        </w:tc>
        <w:tc>
          <w:tcPr>
            <w:tcW w:w="1775" w:type="dxa"/>
          </w:tcPr>
          <w:p w14:paraId="22DA2D8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84E8EE8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ED7E5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id</w:t>
            </w:r>
            <w:proofErr w:type="spellEnd"/>
          </w:p>
        </w:tc>
        <w:tc>
          <w:tcPr>
            <w:tcW w:w="1452" w:type="dxa"/>
          </w:tcPr>
          <w:p w14:paraId="7C14EED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A1B1454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0BE7C824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5F5B69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โครงงาน</w:t>
            </w:r>
          </w:p>
        </w:tc>
        <w:tc>
          <w:tcPr>
            <w:tcW w:w="1775" w:type="dxa"/>
          </w:tcPr>
          <w:p w14:paraId="4E6A8A7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EDD4EA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8CD436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659FC08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CAABDE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D44619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35FF44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532B4AB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6B99B86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B1F3B27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82D22E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69FF82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20048B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FF245B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6C69178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49FD8BE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9901DB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8D21FD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01BA9A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048813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89256D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3119C4C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624E4D0D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34ADCE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2A0A12C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F7FAD0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01E5AC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78D980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E0F0C0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0EECF00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148826B1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46411929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4A6F10F6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21EA89C2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3DB38987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lastRenderedPageBreak/>
        <w:t xml:space="preserve">ตารางที่ </w:t>
      </w:r>
      <w:r w:rsidRPr="00B96C9A">
        <w:rPr>
          <w:b/>
          <w:bCs/>
        </w:rPr>
        <w:t>30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กาศรับที่ปรึกษา</w:t>
      </w:r>
    </w:p>
    <w:p w14:paraId="2BAFE6C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07AF9E8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1634EE88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ตาราง</w:t>
            </w:r>
            <w:r w:rsidRPr="00B96C9A">
              <w:rPr>
                <w:rFonts w:eastAsia="Calibri"/>
              </w:rPr>
              <w:t xml:space="preserve"> </w:t>
            </w:r>
            <w:proofErr w:type="spellStart"/>
            <w:r w:rsidRPr="00B96C9A">
              <w:rPr>
                <w:rFonts w:eastAsia="Calibri"/>
              </w:rPr>
              <w:t>epro_adviser_broadcast</w:t>
            </w:r>
            <w:proofErr w:type="spellEnd"/>
          </w:p>
        </w:tc>
      </w:tr>
      <w:tr w:rsidR="004B465A" w:rsidRPr="00B96C9A" w14:paraId="22DE212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760EFE3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CDFD1A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117B973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D64E9C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368639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6C230F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30F3273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EAB3E7F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4A8959B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2448C11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6ABE2AE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C820CF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ประกาศรับที่ปรึกษา</w:t>
            </w:r>
          </w:p>
        </w:tc>
        <w:tc>
          <w:tcPr>
            <w:tcW w:w="1775" w:type="dxa"/>
            <w:hideMark/>
          </w:tcPr>
          <w:p w14:paraId="4437EFB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2F30C353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B34B24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id</w:t>
            </w:r>
            <w:proofErr w:type="spellEnd"/>
          </w:p>
        </w:tc>
        <w:tc>
          <w:tcPr>
            <w:tcW w:w="1452" w:type="dxa"/>
            <w:hideMark/>
          </w:tcPr>
          <w:p w14:paraId="2FA9838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5278B3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29148729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139202F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ใช้งาน (อาจารย์)</w:t>
            </w:r>
          </w:p>
        </w:tc>
        <w:tc>
          <w:tcPr>
            <w:tcW w:w="1775" w:type="dxa"/>
            <w:hideMark/>
          </w:tcPr>
          <w:p w14:paraId="63898E9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1A3AA0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CC21A05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reason</w:t>
            </w:r>
          </w:p>
        </w:tc>
        <w:tc>
          <w:tcPr>
            <w:tcW w:w="1452" w:type="dxa"/>
          </w:tcPr>
          <w:p w14:paraId="3D6D2DF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</w:tcPr>
          <w:p w14:paraId="2089828D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6620D93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0AAF9CA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หตุผลที่ต้องการ</w:t>
            </w:r>
            <w:r w:rsidRPr="00B96C9A">
              <w:rPr>
                <w:cs/>
              </w:rPr>
              <w:t>ประกาศรับที่ปรึกษา</w:t>
            </w:r>
          </w:p>
        </w:tc>
        <w:tc>
          <w:tcPr>
            <w:tcW w:w="1775" w:type="dxa"/>
          </w:tcPr>
          <w:p w14:paraId="0E190A0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อาจารย์มีความถนัดทางด้านนี้</w:t>
            </w:r>
            <w:proofErr w:type="spellStart"/>
            <w:r w:rsidRPr="00B96C9A">
              <w:rPr>
                <w:rFonts w:eastAsia="Calibri"/>
                <w:cs/>
              </w:rPr>
              <w:t>มากๆ</w:t>
            </w:r>
            <w:proofErr w:type="spellEnd"/>
          </w:p>
        </w:tc>
      </w:tr>
      <w:tr w:rsidR="004B465A" w:rsidRPr="00B96C9A" w14:paraId="4215042A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EBFB54D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umber</w:t>
            </w:r>
          </w:p>
        </w:tc>
        <w:tc>
          <w:tcPr>
            <w:tcW w:w="1452" w:type="dxa"/>
          </w:tcPr>
          <w:p w14:paraId="0B9B192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</w:p>
        </w:tc>
        <w:tc>
          <w:tcPr>
            <w:tcW w:w="1134" w:type="dxa"/>
          </w:tcPr>
          <w:p w14:paraId="581FA568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51197D3E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59E6940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จำนวนที่รับ</w:t>
            </w:r>
          </w:p>
        </w:tc>
        <w:tc>
          <w:tcPr>
            <w:tcW w:w="1775" w:type="dxa"/>
          </w:tcPr>
          <w:p w14:paraId="7DC9CEF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2</w:t>
            </w:r>
          </w:p>
        </w:tc>
      </w:tr>
      <w:tr w:rsidR="004B465A" w:rsidRPr="00B96C9A" w14:paraId="32F329B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B4D889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87EC23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1ED368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452D47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8AE45E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70BD8DB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474984B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593D87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03E3898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B1E9F2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0CDA3F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C17348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147397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B0BC04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8035E1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643CB6C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083D9D4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EC79F9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B41FB7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D5899A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14E48423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CDC8CE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41678B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D212B6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C8A764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6E8E28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0F463ED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1DADECA3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345BEC5A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458708F2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86EF3F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31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สาขากับประกาศรับที่ปรึกษา</w:t>
      </w:r>
    </w:p>
    <w:p w14:paraId="03934D70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5943E050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50E8652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adviser_broadcast_x_major</w:t>
            </w:r>
            <w:proofErr w:type="spellEnd"/>
          </w:p>
        </w:tc>
      </w:tr>
      <w:tr w:rsidR="004B465A" w:rsidRPr="00B96C9A" w14:paraId="2BB7334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C0145D1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77E013D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6A66837C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79CF1E7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19D07CB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6E4D6F6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998840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E3736FC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1745359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5526C09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4AB76B0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79919CE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623DD81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7B699C0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B0D38C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adviser_broadcast_id</w:t>
            </w:r>
            <w:proofErr w:type="spellEnd"/>
          </w:p>
        </w:tc>
        <w:tc>
          <w:tcPr>
            <w:tcW w:w="1452" w:type="dxa"/>
            <w:hideMark/>
          </w:tcPr>
          <w:p w14:paraId="75476A6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FC8E77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6964FDD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626C49F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ประกาศรับที่ปรึกษา</w:t>
            </w:r>
          </w:p>
        </w:tc>
        <w:tc>
          <w:tcPr>
            <w:tcW w:w="1775" w:type="dxa"/>
            <w:hideMark/>
          </w:tcPr>
          <w:p w14:paraId="6F5DC55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BB03B1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D93ECE6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major_id</w:t>
            </w:r>
            <w:proofErr w:type="spellEnd"/>
          </w:p>
        </w:tc>
        <w:tc>
          <w:tcPr>
            <w:tcW w:w="1452" w:type="dxa"/>
          </w:tcPr>
          <w:p w14:paraId="4EF3EF1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7F29619B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192865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D38D4B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สาขา</w:t>
            </w:r>
          </w:p>
        </w:tc>
        <w:tc>
          <w:tcPr>
            <w:tcW w:w="1775" w:type="dxa"/>
          </w:tcPr>
          <w:p w14:paraId="2845E00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21E21201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D6E2C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18C7B45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05DDCE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BF029F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7879ED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8E6309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485B5C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8D9765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499E00D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D92D6C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54568C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2D0884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3508252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177D0AF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89AD1F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16756ED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22AB30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B22195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5632C84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7539B23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52023EF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C8DB39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532FCF3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C2E757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D5DE87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26AC15F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32D289E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3B36327E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293BDE6C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78D0961E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751C08A3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4F844C46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216F0B66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32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ปฏิทินกับ</w:t>
      </w:r>
      <w:r w:rsidRPr="00B96C9A">
        <w:rPr>
          <w:cs/>
        </w:rPr>
        <w:t>ดาวน์โหลด</w:t>
      </w:r>
    </w:p>
    <w:p w14:paraId="3C15061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0F41C53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D97AFD9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download_x_calendar</w:t>
            </w:r>
            <w:proofErr w:type="spellEnd"/>
          </w:p>
        </w:tc>
      </w:tr>
      <w:tr w:rsidR="004B465A" w:rsidRPr="00B96C9A" w14:paraId="76A064F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693891D8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3A3FFFC2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4438BB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E53EE4E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24EA05B9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40EA4686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FFA94C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24EFD61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2B5B200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1E838F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4DEEBD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170B991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32FBC67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2451C1B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B2AA1A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download_id</w:t>
            </w:r>
            <w:proofErr w:type="spellEnd"/>
          </w:p>
        </w:tc>
        <w:tc>
          <w:tcPr>
            <w:tcW w:w="1452" w:type="dxa"/>
            <w:hideMark/>
          </w:tcPr>
          <w:p w14:paraId="3D88A48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E1D1B4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  <w:hideMark/>
          </w:tcPr>
          <w:p w14:paraId="7DAD124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  <w:hideMark/>
          </w:tcPr>
          <w:p w14:paraId="73A39F5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ดาวน์โหลด</w:t>
            </w:r>
          </w:p>
        </w:tc>
        <w:tc>
          <w:tcPr>
            <w:tcW w:w="1775" w:type="dxa"/>
            <w:hideMark/>
          </w:tcPr>
          <w:p w14:paraId="67257DA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B5881F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F823C3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alendar_id</w:t>
            </w:r>
            <w:proofErr w:type="spellEnd"/>
          </w:p>
        </w:tc>
        <w:tc>
          <w:tcPr>
            <w:tcW w:w="1452" w:type="dxa"/>
          </w:tcPr>
          <w:p w14:paraId="724DBC0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B348BCE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9E4172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E5931A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ฏิทิน</w:t>
            </w:r>
          </w:p>
        </w:tc>
        <w:tc>
          <w:tcPr>
            <w:tcW w:w="1775" w:type="dxa"/>
          </w:tcPr>
          <w:p w14:paraId="1ED2782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40EC354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D7F3FC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5BF1EC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00C451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1C3F90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6360BD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2270FFB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C1E274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568620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08591B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F33036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316409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7B7AC5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5C5BE2F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217B096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BD5553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0233D07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18D12DC4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BD5651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493E64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28F5A06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43B52C5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1DE5F8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1B03B3C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813DAA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CB886A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E124E8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F5B115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187206FB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69827FB5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33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</w:t>
      </w:r>
      <w:r w:rsidRPr="00B96C9A">
        <w:rPr>
          <w:rFonts w:eastAsia="Calibri"/>
          <w:cs/>
        </w:rPr>
        <w:t>ปฏิทิน</w:t>
      </w:r>
    </w:p>
    <w:p w14:paraId="4E6A2941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58251FBD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59BD8F09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calendar</w:t>
            </w:r>
            <w:proofErr w:type="spellEnd"/>
          </w:p>
        </w:tc>
      </w:tr>
      <w:tr w:rsidR="004B465A" w:rsidRPr="00B96C9A" w14:paraId="298A873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33F7CD7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55A4FC2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356A38E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7162D3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8D095E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3512B3D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351EF5E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2730F38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31BABF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79FF2C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E32696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6F037B5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ฏิทิน</w:t>
            </w:r>
          </w:p>
        </w:tc>
        <w:tc>
          <w:tcPr>
            <w:tcW w:w="1775" w:type="dxa"/>
            <w:hideMark/>
          </w:tcPr>
          <w:p w14:paraId="739EFB6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786F617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FCBAEBF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detail</w:t>
            </w:r>
          </w:p>
        </w:tc>
        <w:tc>
          <w:tcPr>
            <w:tcW w:w="1452" w:type="dxa"/>
            <w:hideMark/>
          </w:tcPr>
          <w:p w14:paraId="43FBD8D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EXT</w:t>
            </w:r>
          </w:p>
        </w:tc>
        <w:tc>
          <w:tcPr>
            <w:tcW w:w="1134" w:type="dxa"/>
            <w:hideMark/>
          </w:tcPr>
          <w:p w14:paraId="2FB96E1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77C24478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72C9AC0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ละเอียดกิจกรรม</w:t>
            </w:r>
          </w:p>
        </w:tc>
        <w:tc>
          <w:tcPr>
            <w:tcW w:w="1775" w:type="dxa"/>
            <w:hideMark/>
          </w:tcPr>
          <w:p w14:paraId="3DDA3D5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ายละเอียด</w:t>
            </w:r>
          </w:p>
        </w:tc>
      </w:tr>
      <w:tr w:rsidR="004B465A" w:rsidRPr="00B96C9A" w14:paraId="1E83582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3FAAA3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start_date</w:t>
            </w:r>
            <w:proofErr w:type="spellEnd"/>
          </w:p>
        </w:tc>
        <w:tc>
          <w:tcPr>
            <w:tcW w:w="1452" w:type="dxa"/>
          </w:tcPr>
          <w:p w14:paraId="226091E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</w:t>
            </w:r>
          </w:p>
        </w:tc>
        <w:tc>
          <w:tcPr>
            <w:tcW w:w="1134" w:type="dxa"/>
          </w:tcPr>
          <w:p w14:paraId="6DC99B1C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6A5085B8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2E26CA1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วันเริ่มต้นกิจกรรม</w:t>
            </w:r>
          </w:p>
        </w:tc>
        <w:tc>
          <w:tcPr>
            <w:tcW w:w="1775" w:type="dxa"/>
          </w:tcPr>
          <w:p w14:paraId="2124DEC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</w:t>
            </w:r>
          </w:p>
        </w:tc>
      </w:tr>
      <w:tr w:rsidR="004B465A" w:rsidRPr="00B96C9A" w14:paraId="58FA31C9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FD8A9A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nd_date</w:t>
            </w:r>
            <w:proofErr w:type="spellEnd"/>
          </w:p>
        </w:tc>
        <w:tc>
          <w:tcPr>
            <w:tcW w:w="1452" w:type="dxa"/>
          </w:tcPr>
          <w:p w14:paraId="25F23AD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</w:t>
            </w:r>
          </w:p>
        </w:tc>
        <w:tc>
          <w:tcPr>
            <w:tcW w:w="1134" w:type="dxa"/>
          </w:tcPr>
          <w:p w14:paraId="58C7767C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771957F9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2250DF0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วันสิ้นสุดกิจกรรม</w:t>
            </w:r>
          </w:p>
        </w:tc>
        <w:tc>
          <w:tcPr>
            <w:tcW w:w="1775" w:type="dxa"/>
          </w:tcPr>
          <w:p w14:paraId="1387BA1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</w:t>
            </w:r>
          </w:p>
        </w:tc>
      </w:tr>
      <w:tr w:rsidR="004B465A" w:rsidRPr="00B96C9A" w14:paraId="037CDDBA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154BF6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B4025B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66F3C00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01A078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19FE17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D98A19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58726EF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852EC4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0404DF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DFBF09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548E3D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859579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468132D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63C858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CED82B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0EBC121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00F39B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325621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0C30F2F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4CE487D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3714B9CC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ADC0D0D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36ED6066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B97F721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FF0912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AFDF2D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B5A023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3128A69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7F8AF23F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34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เอกสารโครงงานกับ</w:t>
      </w:r>
      <w:r w:rsidRPr="00B96C9A">
        <w:rPr>
          <w:cs/>
        </w:rPr>
        <w:t>ประเภทเอกสารการเผยแพร่ผลงาน</w:t>
      </w:r>
    </w:p>
    <w:p w14:paraId="107C5878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6C4092C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0D5AB78F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lastRenderedPageBreak/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ublic_x_document</w:t>
            </w:r>
            <w:proofErr w:type="spellEnd"/>
          </w:p>
        </w:tc>
      </w:tr>
      <w:tr w:rsidR="004B465A" w:rsidRPr="00B96C9A" w14:paraId="4C82C52C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44B03F5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4CE37BA3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E0AE77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135DC1F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EE76B3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5F07E25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58352CB5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4FD31136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6F48117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AD3F68D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70A648B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3640E8A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ความสัมพันธ์</w:t>
            </w:r>
          </w:p>
        </w:tc>
        <w:tc>
          <w:tcPr>
            <w:tcW w:w="1775" w:type="dxa"/>
            <w:hideMark/>
          </w:tcPr>
          <w:p w14:paraId="732B1E4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5D57B75E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B010E7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title</w:t>
            </w:r>
          </w:p>
        </w:tc>
        <w:tc>
          <w:tcPr>
            <w:tcW w:w="1452" w:type="dxa"/>
            <w:hideMark/>
          </w:tcPr>
          <w:p w14:paraId="4294EEF4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25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69FECE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2050CAE4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5684464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หัวข้อเอกสารเผยแพร่ผลงาน</w:t>
            </w:r>
          </w:p>
        </w:tc>
        <w:tc>
          <w:tcPr>
            <w:tcW w:w="1775" w:type="dxa"/>
            <w:hideMark/>
          </w:tcPr>
          <w:p w14:paraId="2B89B7AA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JSSCE</w:t>
            </w:r>
          </w:p>
        </w:tc>
      </w:tr>
      <w:tr w:rsidR="004B465A" w:rsidRPr="00B96C9A" w14:paraId="0369F0CC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9227D5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ublic_type_id</w:t>
            </w:r>
            <w:proofErr w:type="spellEnd"/>
          </w:p>
        </w:tc>
        <w:tc>
          <w:tcPr>
            <w:tcW w:w="1452" w:type="dxa"/>
          </w:tcPr>
          <w:p w14:paraId="0B2F7DE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7FDADBB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19FEBC3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C878FA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การเผยแพร่ผลงาน</w:t>
            </w:r>
          </w:p>
        </w:tc>
        <w:tc>
          <w:tcPr>
            <w:tcW w:w="1775" w:type="dxa"/>
          </w:tcPr>
          <w:p w14:paraId="579ED54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A4B0455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2478553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project_document_id</w:t>
            </w:r>
            <w:proofErr w:type="spellEnd"/>
          </w:p>
        </w:tc>
        <w:tc>
          <w:tcPr>
            <w:tcW w:w="1452" w:type="dxa"/>
          </w:tcPr>
          <w:p w14:paraId="5CD2720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06C7AB1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567" w:type="dxa"/>
          </w:tcPr>
          <w:p w14:paraId="2CAB821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AAB53A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อกสารโครงงาน</w:t>
            </w:r>
          </w:p>
        </w:tc>
        <w:tc>
          <w:tcPr>
            <w:tcW w:w="1775" w:type="dxa"/>
          </w:tcPr>
          <w:p w14:paraId="29B4DB3A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2F5AAA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4AF1F690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3F8CC94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7138AC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3BEEAA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E3CC8A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6CEAB38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1717D46C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25A12230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1A94A8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469D0BA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1D449F4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1825D20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7DF7662D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3BF164E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83CE15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29CAF1A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FF647A4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6275E8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F6350B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601C623B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5AE6F7D9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6B8A1DF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6426CB71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F57895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1C3BA50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7376ED0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64A2F6E7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69BF2A4E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65C6D072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35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เอกสารการเผยแพร่ผลงาน</w:t>
      </w:r>
    </w:p>
    <w:p w14:paraId="173784A7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43A73C09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7E8A8F9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ublic_type</w:t>
            </w:r>
            <w:proofErr w:type="spellEnd"/>
          </w:p>
        </w:tc>
      </w:tr>
      <w:tr w:rsidR="004B465A" w:rsidRPr="00B96C9A" w14:paraId="63A6BFE4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1B70E79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6B2EC5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7921517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0E3E67B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0B1DC780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107B422F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11110671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F1C7E3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32315DD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040AB23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296426F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0237F86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ประเภทเอกสารการเผยแพร่ผลงาน</w:t>
            </w:r>
          </w:p>
        </w:tc>
        <w:tc>
          <w:tcPr>
            <w:tcW w:w="1775" w:type="dxa"/>
            <w:hideMark/>
          </w:tcPr>
          <w:p w14:paraId="38402D2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0CE1EDAF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5530DC4A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4E7FE86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1C03E2B5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5C1CF612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5E18F2D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เอกสารการเผยแพร่ผลงาน</w:t>
            </w:r>
          </w:p>
        </w:tc>
        <w:tc>
          <w:tcPr>
            <w:tcW w:w="1775" w:type="dxa"/>
            <w:hideMark/>
          </w:tcPr>
          <w:p w14:paraId="7E292E4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nference</w:t>
            </w:r>
          </w:p>
        </w:tc>
      </w:tr>
      <w:tr w:rsidR="004B465A" w:rsidRPr="00B96C9A" w14:paraId="2CD87046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267FE8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A9D7F5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72A8905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05D72DA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2AFF394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C45624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AB183ED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657FA89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783309B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5908E1A3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44C5058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572DC2C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327557A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0EA112A7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71F1381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E3C3819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740D0B3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C935704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6B7E152F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EFF9918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520AE5D4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455377B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643E46F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4435776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232860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74DA68B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78FB0C1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71FE763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6DFC6D9F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0806507F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754AC29E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5019273A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7002B169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325D0514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35989487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3986C4BA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0235EA91" w14:textId="77777777" w:rsidR="00985692" w:rsidRPr="00B96C9A" w:rsidRDefault="00985692" w:rsidP="004B465A">
      <w:pPr>
        <w:tabs>
          <w:tab w:val="left" w:pos="993"/>
          <w:tab w:val="left" w:pos="1170"/>
        </w:tabs>
        <w:spacing w:after="0" w:line="240" w:lineRule="auto"/>
        <w:rPr>
          <w:b/>
          <w:bCs/>
        </w:rPr>
      </w:pPr>
    </w:p>
    <w:p w14:paraId="69746BBB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36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ประเภทไฟล์เอกสาร</w:t>
      </w:r>
    </w:p>
    <w:p w14:paraId="3255C179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6212E0B2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1EEC15F3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public_type</w:t>
            </w:r>
            <w:proofErr w:type="spellEnd"/>
          </w:p>
        </w:tc>
      </w:tr>
      <w:tr w:rsidR="004B465A" w:rsidRPr="00B96C9A" w14:paraId="4C4C2C9E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0942E934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6F92FE1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00AEA93A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479ECB6B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31EEAE4D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2CA18A8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7549B54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1587F7E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B1FD34C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6EF9F23C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05CEC9A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691AEE3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ประเภทไฟล์เอกสาร</w:t>
            </w:r>
          </w:p>
        </w:tc>
        <w:tc>
          <w:tcPr>
            <w:tcW w:w="1775" w:type="dxa"/>
            <w:hideMark/>
          </w:tcPr>
          <w:p w14:paraId="4930EEE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28343C4D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7BB9EA9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name</w:t>
            </w:r>
          </w:p>
        </w:tc>
        <w:tc>
          <w:tcPr>
            <w:tcW w:w="1452" w:type="dxa"/>
            <w:hideMark/>
          </w:tcPr>
          <w:p w14:paraId="63C292A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VARCHAR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45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3A80378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63DE23DB" w14:textId="77777777" w:rsidR="004B465A" w:rsidRPr="00B96C9A" w:rsidRDefault="004B465A" w:rsidP="001868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</w:p>
        </w:tc>
        <w:tc>
          <w:tcPr>
            <w:tcW w:w="1990" w:type="dxa"/>
          </w:tcPr>
          <w:p w14:paraId="5C127A2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ชื่อ</w:t>
            </w:r>
            <w:r w:rsidRPr="00B96C9A">
              <w:rPr>
                <w:cs/>
              </w:rPr>
              <w:t>ประเภทไฟล์เอกสาร</w:t>
            </w:r>
          </w:p>
        </w:tc>
        <w:tc>
          <w:tcPr>
            <w:tcW w:w="1775" w:type="dxa"/>
            <w:hideMark/>
          </w:tcPr>
          <w:p w14:paraId="4BE4EBBB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Conference</w:t>
            </w:r>
          </w:p>
        </w:tc>
      </w:tr>
      <w:tr w:rsidR="004B465A" w:rsidRPr="00B96C9A" w14:paraId="34DF7364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6FA27D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75D85DF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0898CEC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941753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0F3BBA4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0165AE61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5F59AD8C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B5A86F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5AF97E1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30667F3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672A1792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54D732A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5EBEF8B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7A889BDB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0E63BEDC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239DC016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75DECE6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7FA0368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058CA6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2959F13E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51CE736A" w14:textId="77777777" w:rsidTr="2B70ABAF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5D01392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7A8BC158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5E855017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B5E7DC3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330B81E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5B83292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782E96D3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rFonts w:eastAsia="Cordia New"/>
        </w:rPr>
      </w:pPr>
    </w:p>
    <w:p w14:paraId="2E5D1D61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ตารางที่ </w:t>
      </w:r>
      <w:r w:rsidRPr="00B96C9A">
        <w:rPr>
          <w:b/>
          <w:bCs/>
        </w:rPr>
        <w:t>37</w:t>
      </w:r>
      <w:r w:rsidRPr="00B96C9A">
        <w:rPr>
          <w:b/>
          <w:bCs/>
          <w:cs/>
        </w:rPr>
        <w:t xml:space="preserve">  </w:t>
      </w:r>
      <w:r w:rsidRPr="00B96C9A">
        <w:rPr>
          <w:cs/>
        </w:rPr>
        <w:t>แสดงรายละเอียดตารางเชื่อม</w:t>
      </w:r>
      <w:r w:rsidRPr="00B96C9A">
        <w:rPr>
          <w:rFonts w:eastAsia="Calibri"/>
          <w:cs/>
        </w:rPr>
        <w:t>เอกสารโครงงานกับ</w:t>
      </w:r>
      <w:r w:rsidRPr="00B96C9A">
        <w:rPr>
          <w:cs/>
        </w:rPr>
        <w:t>ผู้ใช้งาน (อาจารย์ที่ปรึกษา)</w:t>
      </w:r>
    </w:p>
    <w:p w14:paraId="453CEE7A" w14:textId="77777777" w:rsidR="004B465A" w:rsidRPr="00B96C9A" w:rsidRDefault="004B465A" w:rsidP="004B465A">
      <w:pPr>
        <w:tabs>
          <w:tab w:val="left" w:pos="993"/>
          <w:tab w:val="left" w:pos="1170"/>
        </w:tabs>
        <w:spacing w:after="0" w:line="240" w:lineRule="auto"/>
        <w:rPr>
          <w:cs/>
        </w:rPr>
      </w:pPr>
    </w:p>
    <w:tbl>
      <w:tblPr>
        <w:tblStyle w:val="16"/>
        <w:tblW w:w="0" w:type="auto"/>
        <w:tblLayout w:type="fixed"/>
        <w:tblLook w:val="04A0" w:firstRow="1" w:lastRow="0" w:firstColumn="1" w:lastColumn="0" w:noHBand="0" w:noVBand="1"/>
      </w:tblPr>
      <w:tblGrid>
        <w:gridCol w:w="1378"/>
        <w:gridCol w:w="1452"/>
        <w:gridCol w:w="1134"/>
        <w:gridCol w:w="567"/>
        <w:gridCol w:w="1990"/>
        <w:gridCol w:w="1775"/>
      </w:tblGrid>
      <w:tr w:rsidR="004B465A" w:rsidRPr="00B96C9A" w14:paraId="7CADE913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6"/>
            <w:hideMark/>
          </w:tcPr>
          <w:p w14:paraId="4D9588CC" w14:textId="77777777" w:rsidR="004B465A" w:rsidRPr="00B96C9A" w:rsidRDefault="004B465A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 xml:space="preserve">ตาราง </w:t>
            </w:r>
            <w:proofErr w:type="spellStart"/>
            <w:r w:rsidRPr="00B96C9A">
              <w:rPr>
                <w:rFonts w:eastAsia="Calibri"/>
              </w:rPr>
              <w:t>epro_document_x_user</w:t>
            </w:r>
            <w:proofErr w:type="spellEnd"/>
          </w:p>
        </w:tc>
      </w:tr>
      <w:tr w:rsidR="004B465A" w:rsidRPr="00B96C9A" w14:paraId="4C5F09BB" w14:textId="77777777" w:rsidTr="2B70AB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36D37E7B" w14:textId="77777777" w:rsidR="004B465A" w:rsidRPr="00B96C9A" w:rsidRDefault="2B70ABAF" w:rsidP="2B70ABAF">
            <w:pPr>
              <w:jc w:val="center"/>
              <w:rPr>
                <w:rFonts w:eastAsia="Calibri"/>
              </w:rPr>
            </w:pPr>
            <w:r w:rsidRPr="00B96C9A">
              <w:rPr>
                <w:rFonts w:eastAsia="Calibri"/>
              </w:rPr>
              <w:t>Field</w:t>
            </w:r>
          </w:p>
        </w:tc>
        <w:tc>
          <w:tcPr>
            <w:tcW w:w="1452" w:type="dxa"/>
            <w:hideMark/>
          </w:tcPr>
          <w:p w14:paraId="6AA802D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Type</w:t>
            </w:r>
          </w:p>
        </w:tc>
        <w:tc>
          <w:tcPr>
            <w:tcW w:w="1134" w:type="dxa"/>
            <w:hideMark/>
          </w:tcPr>
          <w:p w14:paraId="4A819087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ull</w:t>
            </w:r>
          </w:p>
        </w:tc>
        <w:tc>
          <w:tcPr>
            <w:tcW w:w="567" w:type="dxa"/>
            <w:hideMark/>
          </w:tcPr>
          <w:p w14:paraId="67925B24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Key</w:t>
            </w:r>
          </w:p>
        </w:tc>
        <w:tc>
          <w:tcPr>
            <w:tcW w:w="1990" w:type="dxa"/>
            <w:tcBorders>
              <w:bottom w:val="single" w:sz="4" w:space="0" w:color="5B9BD5" w:themeColor="accent1"/>
            </w:tcBorders>
            <w:hideMark/>
          </w:tcPr>
          <w:p w14:paraId="74BF5495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escription</w:t>
            </w:r>
          </w:p>
        </w:tc>
        <w:tc>
          <w:tcPr>
            <w:tcW w:w="1775" w:type="dxa"/>
            <w:hideMark/>
          </w:tcPr>
          <w:p w14:paraId="6B1CD688" w14:textId="77777777" w:rsidR="004B465A" w:rsidRPr="00B96C9A" w:rsidRDefault="2B70ABAF" w:rsidP="2B70ABA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Example</w:t>
            </w:r>
          </w:p>
        </w:tc>
      </w:tr>
      <w:tr w:rsidR="004B465A" w:rsidRPr="00B96C9A" w14:paraId="2CF41A8D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75051B2E" w14:textId="77777777" w:rsidR="004B465A" w:rsidRPr="00B96C9A" w:rsidRDefault="2B70ABAF" w:rsidP="2B70ABAF">
            <w:pPr>
              <w:rPr>
                <w:rFonts w:eastAsia="Calibri"/>
              </w:rPr>
            </w:pPr>
            <w:r w:rsidRPr="00B96C9A">
              <w:rPr>
                <w:rFonts w:eastAsia="Calibri"/>
              </w:rPr>
              <w:t>id</w:t>
            </w:r>
          </w:p>
        </w:tc>
        <w:tc>
          <w:tcPr>
            <w:tcW w:w="1452" w:type="dxa"/>
            <w:hideMark/>
          </w:tcPr>
          <w:p w14:paraId="5FF0A22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2D89A87B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  <w:hideMark/>
          </w:tcPr>
          <w:p w14:paraId="15114942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PK</w:t>
            </w:r>
          </w:p>
        </w:tc>
        <w:tc>
          <w:tcPr>
            <w:tcW w:w="1990" w:type="dxa"/>
            <w:tcBorders>
              <w:top w:val="single" w:sz="4" w:space="0" w:color="5B9BD5" w:themeColor="accent1"/>
            </w:tcBorders>
            <w:hideMark/>
          </w:tcPr>
          <w:p w14:paraId="533422E5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ความสัมพันธ์</w:t>
            </w:r>
          </w:p>
        </w:tc>
        <w:tc>
          <w:tcPr>
            <w:tcW w:w="1775" w:type="dxa"/>
            <w:hideMark/>
          </w:tcPr>
          <w:p w14:paraId="122B94B2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3</w:t>
            </w:r>
          </w:p>
        </w:tc>
      </w:tr>
      <w:tr w:rsidR="004B465A" w:rsidRPr="00B96C9A" w14:paraId="2F47CA34" w14:textId="77777777" w:rsidTr="2B70ABAF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2BAB5B4E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eproject_document_id</w:t>
            </w:r>
            <w:proofErr w:type="spellEnd"/>
          </w:p>
        </w:tc>
        <w:tc>
          <w:tcPr>
            <w:tcW w:w="1452" w:type="dxa"/>
            <w:hideMark/>
          </w:tcPr>
          <w:p w14:paraId="67DA8F2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  <w:hideMark/>
          </w:tcPr>
          <w:p w14:paraId="46B1F65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567" w:type="dxa"/>
          </w:tcPr>
          <w:p w14:paraId="34449CDC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4742664F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อกสารโครงงาน</w:t>
            </w:r>
          </w:p>
        </w:tc>
        <w:tc>
          <w:tcPr>
            <w:tcW w:w="1775" w:type="dxa"/>
            <w:hideMark/>
          </w:tcPr>
          <w:p w14:paraId="595BBBF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5</w:t>
            </w:r>
          </w:p>
        </w:tc>
      </w:tr>
      <w:tr w:rsidR="004B465A" w:rsidRPr="00B96C9A" w14:paraId="4E6732D3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7024F8F1" w14:textId="77777777" w:rsidR="004B465A" w:rsidRPr="00B96C9A" w:rsidRDefault="2B70ABAF" w:rsidP="2B70ABAF">
            <w:pPr>
              <w:tabs>
                <w:tab w:val="left" w:pos="634"/>
              </w:tabs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ser_id</w:t>
            </w:r>
            <w:proofErr w:type="spellEnd"/>
          </w:p>
        </w:tc>
        <w:tc>
          <w:tcPr>
            <w:tcW w:w="1452" w:type="dxa"/>
          </w:tcPr>
          <w:p w14:paraId="556F1D67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2C7C8F8" w14:textId="77777777" w:rsidR="004B465A" w:rsidRPr="00B96C9A" w:rsidRDefault="004B465A" w:rsidP="001868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cs/>
              </w:rPr>
            </w:pPr>
          </w:p>
        </w:tc>
        <w:tc>
          <w:tcPr>
            <w:tcW w:w="567" w:type="dxa"/>
          </w:tcPr>
          <w:p w14:paraId="65758FAF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A161240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</w:t>
            </w:r>
            <w:r w:rsidRPr="00B96C9A">
              <w:rPr>
                <w:cs/>
              </w:rPr>
              <w:t>ผู้ใช้งาน (อาจารย์ที่ปรึกษา)</w:t>
            </w:r>
          </w:p>
        </w:tc>
        <w:tc>
          <w:tcPr>
            <w:tcW w:w="1775" w:type="dxa"/>
          </w:tcPr>
          <w:p w14:paraId="6BC70DBE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7</w:t>
            </w:r>
          </w:p>
        </w:tc>
      </w:tr>
      <w:tr w:rsidR="004B465A" w:rsidRPr="00B96C9A" w14:paraId="5B7959B4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815ABC8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by</w:t>
            </w:r>
            <w:proofErr w:type="spellEnd"/>
          </w:p>
        </w:tc>
        <w:tc>
          <w:tcPr>
            <w:tcW w:w="1452" w:type="dxa"/>
          </w:tcPr>
          <w:p w14:paraId="226BFD69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23E5723F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345CB135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6306FB52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เจ้าของข้อมูล</w:t>
            </w:r>
          </w:p>
        </w:tc>
        <w:tc>
          <w:tcPr>
            <w:tcW w:w="1775" w:type="dxa"/>
          </w:tcPr>
          <w:p w14:paraId="1DE4540E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6838A1E9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9732635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by</w:t>
            </w:r>
            <w:proofErr w:type="spellEnd"/>
          </w:p>
        </w:tc>
        <w:tc>
          <w:tcPr>
            <w:tcW w:w="1452" w:type="dxa"/>
          </w:tcPr>
          <w:p w14:paraId="318D9499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INT</w:t>
            </w:r>
            <w:r w:rsidRPr="00B96C9A">
              <w:rPr>
                <w:rFonts w:eastAsia="Calibri"/>
                <w:cs/>
              </w:rPr>
              <w:t>(</w:t>
            </w:r>
            <w:r w:rsidRPr="00B96C9A">
              <w:rPr>
                <w:rFonts w:eastAsia="Calibri"/>
              </w:rPr>
              <w:t>11</w:t>
            </w:r>
            <w:r w:rsidRPr="00B96C9A">
              <w:rPr>
                <w:rFonts w:eastAsia="Calibri"/>
                <w:cs/>
              </w:rPr>
              <w:t>)</w:t>
            </w:r>
          </w:p>
        </w:tc>
        <w:tc>
          <w:tcPr>
            <w:tcW w:w="1134" w:type="dxa"/>
          </w:tcPr>
          <w:p w14:paraId="1F8A872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06FA748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FK</w:t>
            </w:r>
          </w:p>
        </w:tc>
        <w:tc>
          <w:tcPr>
            <w:tcW w:w="1990" w:type="dxa"/>
          </w:tcPr>
          <w:p w14:paraId="76712CE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รหัสผู้แก้ไขข้อมูลล่าสุด</w:t>
            </w:r>
          </w:p>
        </w:tc>
        <w:tc>
          <w:tcPr>
            <w:tcW w:w="1775" w:type="dxa"/>
          </w:tcPr>
          <w:p w14:paraId="6ED4792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1</w:t>
            </w:r>
          </w:p>
        </w:tc>
      </w:tr>
      <w:tr w:rsidR="004B465A" w:rsidRPr="00B96C9A" w14:paraId="400A4FF4" w14:textId="77777777" w:rsidTr="2B70ABAF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5FA85244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crtime</w:t>
            </w:r>
            <w:proofErr w:type="spellEnd"/>
          </w:p>
        </w:tc>
        <w:tc>
          <w:tcPr>
            <w:tcW w:w="1452" w:type="dxa"/>
          </w:tcPr>
          <w:p w14:paraId="5768E6C0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6E692ABD" w14:textId="77777777" w:rsidR="004B465A" w:rsidRPr="00B96C9A" w:rsidRDefault="2B70ABAF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53999071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45471B96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สร้างข้อมูล</w:t>
            </w:r>
          </w:p>
        </w:tc>
        <w:tc>
          <w:tcPr>
            <w:tcW w:w="1775" w:type="dxa"/>
          </w:tcPr>
          <w:p w14:paraId="53FA2FD8" w14:textId="77777777" w:rsidR="004B465A" w:rsidRPr="00B96C9A" w:rsidRDefault="004B465A" w:rsidP="2B70AB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  <w:tr w:rsidR="004B465A" w:rsidRPr="00B96C9A" w14:paraId="44519D32" w14:textId="77777777" w:rsidTr="2B70AB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66AA1F5A" w14:textId="77777777" w:rsidR="004B465A" w:rsidRPr="00B96C9A" w:rsidRDefault="2B70ABAF" w:rsidP="2B70ABAF">
            <w:pPr>
              <w:rPr>
                <w:rFonts w:eastAsia="Calibri"/>
              </w:rPr>
            </w:pPr>
            <w:proofErr w:type="spellStart"/>
            <w:r w:rsidRPr="00B96C9A">
              <w:rPr>
                <w:rFonts w:eastAsia="Calibri"/>
              </w:rPr>
              <w:t>udtime</w:t>
            </w:r>
            <w:proofErr w:type="spellEnd"/>
          </w:p>
        </w:tc>
        <w:tc>
          <w:tcPr>
            <w:tcW w:w="1452" w:type="dxa"/>
          </w:tcPr>
          <w:p w14:paraId="2781A620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DATETIME</w:t>
            </w:r>
          </w:p>
        </w:tc>
        <w:tc>
          <w:tcPr>
            <w:tcW w:w="1134" w:type="dxa"/>
          </w:tcPr>
          <w:p w14:paraId="33CED8B7" w14:textId="77777777" w:rsidR="004B465A" w:rsidRPr="00B96C9A" w:rsidRDefault="2B70ABAF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NOT NULL</w:t>
            </w:r>
          </w:p>
        </w:tc>
        <w:tc>
          <w:tcPr>
            <w:tcW w:w="567" w:type="dxa"/>
          </w:tcPr>
          <w:p w14:paraId="215CBC13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-</w:t>
            </w:r>
          </w:p>
        </w:tc>
        <w:tc>
          <w:tcPr>
            <w:tcW w:w="1990" w:type="dxa"/>
          </w:tcPr>
          <w:p w14:paraId="7DA7E556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  <w:cs/>
              </w:rPr>
              <w:t>เวลาที่ทำการแก้ไขข้อมูลล่าสุด</w:t>
            </w:r>
          </w:p>
        </w:tc>
        <w:tc>
          <w:tcPr>
            <w:tcW w:w="1775" w:type="dxa"/>
          </w:tcPr>
          <w:p w14:paraId="2D161C8A" w14:textId="77777777" w:rsidR="004B465A" w:rsidRPr="00B96C9A" w:rsidRDefault="004B465A" w:rsidP="2B70AB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</w:rPr>
            </w:pPr>
            <w:r w:rsidRPr="00B96C9A">
              <w:rPr>
                <w:rFonts w:eastAsia="Calibri"/>
              </w:rPr>
              <w:t>2012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7</w:t>
            </w:r>
            <w:r w:rsidRPr="00B96C9A">
              <w:rPr>
                <w:rFonts w:eastAsia="Calibri"/>
                <w:cs/>
              </w:rPr>
              <w:t>-</w:t>
            </w:r>
            <w:r w:rsidRPr="00B96C9A">
              <w:rPr>
                <w:rFonts w:eastAsia="Calibri"/>
              </w:rPr>
              <w:t>9 13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46</w:t>
            </w:r>
            <w:r w:rsidRPr="00B96C9A">
              <w:rPr>
                <w:rFonts w:eastAsia="Calibri"/>
                <w:cs/>
              </w:rPr>
              <w:t>:</w:t>
            </w:r>
            <w:r w:rsidRPr="00B96C9A">
              <w:rPr>
                <w:rFonts w:eastAsia="Calibri"/>
              </w:rPr>
              <w:t>15</w:t>
            </w:r>
          </w:p>
        </w:tc>
      </w:tr>
    </w:tbl>
    <w:p w14:paraId="0A085073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7C02F19D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17FC09D3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3B11ABCF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2FF8FAF8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7DC0BC9B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  <w:sz w:val="96"/>
          <w:szCs w:val="96"/>
        </w:rPr>
      </w:pPr>
      <w:r w:rsidRPr="00B96C9A">
        <w:rPr>
          <w:rFonts w:eastAsia="Calibri"/>
          <w:spacing w:val="-8"/>
          <w:sz w:val="96"/>
          <w:szCs w:val="96"/>
          <w:cs/>
        </w:rPr>
        <w:t>ภาคผนวก</w:t>
      </w:r>
    </w:p>
    <w:p w14:paraId="66106F35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</w:rPr>
      </w:pPr>
      <w:r w:rsidRPr="00B96C9A">
        <w:rPr>
          <w:rFonts w:eastAsia="Calibri"/>
          <w:spacing w:val="-8"/>
          <w:sz w:val="96"/>
          <w:szCs w:val="96"/>
          <w:cs/>
        </w:rPr>
        <w:t>ข</w:t>
      </w:r>
    </w:p>
    <w:p w14:paraId="1F87297C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</w:rPr>
      </w:pPr>
    </w:p>
    <w:p w14:paraId="1F4F3CBC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3DD9C519" w14:textId="77777777" w:rsidR="004B465A" w:rsidRPr="00B96C9A" w:rsidRDefault="004B465A" w:rsidP="2B70ABAF">
      <w:pPr>
        <w:spacing w:after="0" w:line="240" w:lineRule="auto"/>
        <w:jc w:val="thaiDistribute"/>
        <w:rPr>
          <w:rFonts w:eastAsia="Cordia New"/>
        </w:rPr>
      </w:pPr>
      <w:r w:rsidRPr="00B96C9A">
        <w:rPr>
          <w:rFonts w:eastAsia="Cordia New"/>
        </w:rPr>
        <w:lastRenderedPageBreak/>
        <w:t xml:space="preserve">1  </w:t>
      </w:r>
      <w:r w:rsidRPr="00B96C9A">
        <w:rPr>
          <w:rFonts w:eastAsia="Cordia New"/>
          <w:cs/>
        </w:rPr>
        <w:t xml:space="preserve">ผู้ใช้ไม่ได้เข้าสู่ระบบ : หน้าหลัก </w:t>
      </w:r>
    </w:p>
    <w:p w14:paraId="666B30E3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393F6861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69" behindDoc="0" locked="0" layoutInCell="1" allowOverlap="1" wp14:anchorId="13FE52BA" wp14:editId="1EB8660A">
                <wp:simplePos x="0" y="0"/>
                <wp:positionH relativeFrom="column">
                  <wp:posOffset>2805</wp:posOffset>
                </wp:positionH>
                <wp:positionV relativeFrom="paragraph">
                  <wp:posOffset>162396</wp:posOffset>
                </wp:positionV>
                <wp:extent cx="802204" cy="180975"/>
                <wp:effectExtent l="0" t="0" r="17145" b="28575"/>
                <wp:wrapNone/>
                <wp:docPr id="110" name="สี่เหลี่ยมผืนผ้า 1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BCA7E8C">
              <v:rect id="สี่เหลี่ยมผืนผ้า 110" style="position:absolute;margin-left:.2pt;margin-top:12.8pt;width:63.15pt;height:14.25pt;z-index:25165826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7EC23C5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232F5784" wp14:editId="6A3D1A2C">
            <wp:extent cx="5299106" cy="2684679"/>
            <wp:effectExtent l="0" t="0" r="0" b="1905"/>
            <wp:docPr id="164" name="รูปภาพ 164" descr="C:\Users\KCSThailand\AppData\Local\Microsoft\Windows\INetCache\Content.Word\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KCSThailand\AppData\Local\Microsoft\Windows\INetCache\Content.Word\1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458"/>
                    <a:stretch/>
                  </pic:blipFill>
                  <pic:spPr bwMode="auto">
                    <a:xfrm>
                      <a:off x="0" y="0"/>
                      <a:ext cx="5320230" cy="2695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942B00" w14:textId="77777777" w:rsidR="004B465A" w:rsidRPr="00B96C9A" w:rsidRDefault="004B465A" w:rsidP="004B465A">
      <w:pPr>
        <w:spacing w:after="0" w:line="240" w:lineRule="auto"/>
        <w:jc w:val="thaiDistribute"/>
        <w:rPr>
          <w:rFonts w:eastAsia="Cordia New"/>
        </w:rPr>
      </w:pPr>
    </w:p>
    <w:p w14:paraId="5F429011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20</w:t>
      </w:r>
      <w:r w:rsidRPr="00B96C9A">
        <w:rPr>
          <w:cs/>
        </w:rPr>
        <w:t xml:space="preserve">  หน้าหลักในมุมมองของผู้ใช้ที่ไม่ได้เข้าสู่ระบบ</w:t>
      </w:r>
    </w:p>
    <w:p w14:paraId="179DB9B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18E962CA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 xml:space="preserve">2  </w:t>
      </w:r>
      <w:r w:rsidRPr="00B96C9A">
        <w:rPr>
          <w:rFonts w:eastAsia="Cordia New"/>
          <w:cs/>
        </w:rPr>
        <w:t>ผู้ใช้ไม่ได้เข้าสู่ระบบ : ข่าวสาร</w:t>
      </w:r>
    </w:p>
    <w:p w14:paraId="4C7FAEA8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95C439D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0" behindDoc="0" locked="0" layoutInCell="1" allowOverlap="1" wp14:anchorId="4522052B" wp14:editId="452D0DC6">
                <wp:simplePos x="0" y="0"/>
                <wp:positionH relativeFrom="column">
                  <wp:posOffset>-2540</wp:posOffset>
                </wp:positionH>
                <wp:positionV relativeFrom="paragraph">
                  <wp:posOffset>282473</wp:posOffset>
                </wp:positionV>
                <wp:extent cx="802204" cy="180975"/>
                <wp:effectExtent l="0" t="0" r="17145" b="28575"/>
                <wp:wrapNone/>
                <wp:docPr id="111" name="สี่เหลี่ยมผืนผ้า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D6F5FDF">
              <v:rect id="สี่เหลี่ยมผืนผ้า 111" style="position:absolute;margin-left:-.2pt;margin-top:22.25pt;width:63.15pt;height:14.25pt;z-index:25165827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78E235B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6C7645E2" wp14:editId="1063F0F5">
            <wp:extent cx="5274298" cy="2611527"/>
            <wp:effectExtent l="0" t="0" r="3175" b="0"/>
            <wp:docPr id="165" name="รูปภาพ 165" descr="C:\Users\KCSThailand\AppData\Local\Microsoft\Windows\INetCache\Content.Word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KCSThailand\AppData\Local\Microsoft\Windows\INetCache\Content.Word\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213"/>
                    <a:stretch/>
                  </pic:blipFill>
                  <pic:spPr bwMode="auto">
                    <a:xfrm>
                      <a:off x="0" y="0"/>
                      <a:ext cx="5280717" cy="2614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9ABD0B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2533520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1</w:t>
      </w:r>
      <w:r w:rsidRPr="00B96C9A">
        <w:rPr>
          <w:cs/>
        </w:rPr>
        <w:t xml:space="preserve">  ข่าวสารในมุมมองของผู้ใช้ที่ไม่ได้เข้าสู่ระบบ</w:t>
      </w:r>
    </w:p>
    <w:p w14:paraId="6D29D63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90B70F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6F9991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07397D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D96118B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lastRenderedPageBreak/>
        <w:t>3  ผู้ใช้ไม่ได้เข้าสู่ระบบ : สืบค้นข้อมูลโครงงาน</w:t>
      </w:r>
    </w:p>
    <w:p w14:paraId="212BB89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5547FEC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1" behindDoc="0" locked="0" layoutInCell="1" allowOverlap="1" wp14:anchorId="651F923C" wp14:editId="073A0096">
                <wp:simplePos x="0" y="0"/>
                <wp:positionH relativeFrom="column">
                  <wp:posOffset>0</wp:posOffset>
                </wp:positionH>
                <wp:positionV relativeFrom="paragraph">
                  <wp:posOffset>554253</wp:posOffset>
                </wp:positionV>
                <wp:extent cx="802204" cy="180975"/>
                <wp:effectExtent l="0" t="0" r="17145" b="28575"/>
                <wp:wrapNone/>
                <wp:docPr id="112" name="สี่เหลี่ยมผืนผ้า 1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89B039B">
              <v:rect id="สี่เหลี่ยมผืนผ้า 112" style="position:absolute;margin-left:0;margin-top:43.65pt;width:63.15pt;height:14.25pt;z-index:251658271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6C81F7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57352679" wp14:editId="2D11E1B3">
            <wp:extent cx="5285594" cy="2435962"/>
            <wp:effectExtent l="0" t="0" r="0" b="2540"/>
            <wp:docPr id="166" name="รูปภาพ 166" descr="C:\Users\KCSThailand\AppData\Local\Microsoft\Windows\INetCache\Content.Word\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KCSThailand\AppData\Local\Microsoft\Windows\INetCache\Content.Word\3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036"/>
                    <a:stretch/>
                  </pic:blipFill>
                  <pic:spPr bwMode="auto">
                    <a:xfrm>
                      <a:off x="0" y="0"/>
                      <a:ext cx="5301154" cy="24431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35BC5421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14F45633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2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สืบค้นข้อมูลโครงงาน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7C9B9EB1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923E708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4</w:t>
      </w:r>
      <w:r w:rsidRPr="00B96C9A">
        <w:rPr>
          <w:rFonts w:eastAsia="Cordia New"/>
          <w:cs/>
        </w:rPr>
        <w:t xml:space="preserve">  ผู้ใช้ไม่ได้เข้าสู่ระบบ : สืบค้นข้อมูลโครงงาน</w:t>
      </w:r>
    </w:p>
    <w:p w14:paraId="71630C20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FD508F4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2" behindDoc="0" locked="0" layoutInCell="1" allowOverlap="1" wp14:anchorId="220C5F87" wp14:editId="4FB98D2B">
                <wp:simplePos x="0" y="0"/>
                <wp:positionH relativeFrom="column">
                  <wp:posOffset>-431</wp:posOffset>
                </wp:positionH>
                <wp:positionV relativeFrom="paragraph">
                  <wp:posOffset>634365</wp:posOffset>
                </wp:positionV>
                <wp:extent cx="802204" cy="180975"/>
                <wp:effectExtent l="0" t="0" r="17145" b="28575"/>
                <wp:wrapNone/>
                <wp:docPr id="113" name="สี่เหลี่ยมผืนผ้า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9678EA7">
              <v:rect id="สี่เหลี่ยมผืนผ้า 113" style="position:absolute;margin-left:-.05pt;margin-top:49.95pt;width:63.15pt;height:14.25pt;z-index:2516582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6334D39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1C697D45" wp14:editId="15F780F5">
            <wp:extent cx="5266587" cy="2461716"/>
            <wp:effectExtent l="0" t="0" r="0" b="0"/>
            <wp:docPr id="167" name="รูปภาพ 167" descr="C:\Users\KCSThailand\AppData\Local\Microsoft\Windows\INetCache\Content.Word\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KCSThailand\AppData\Local\Microsoft\Windows\INetCache\Content.Word\3.png"/>
                    <pic:cNvPicPr>
                      <a:picLocks noChangeAspect="1" noChangeArrowheads="1"/>
                    </pic:cNvPicPr>
                  </pic:nvPicPr>
                  <pic:blipFill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0665" cy="2477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2AC5770C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7474CB51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3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สืบค้นข้อมูลโครงงาน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3FA8D8F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B983CF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A68BE2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F52DA5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89034F1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F4BF7DD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lastRenderedPageBreak/>
        <w:t>5</w:t>
      </w:r>
      <w:r w:rsidRPr="00B96C9A">
        <w:rPr>
          <w:rFonts w:eastAsia="Cordia New"/>
          <w:cs/>
        </w:rPr>
        <w:t xml:space="preserve">  ผู้ใช้ไม่ได้เข้าสู่ระบบ : สืบค้นข้อมูลโครงงาน (ผลการสืบค้น)</w:t>
      </w:r>
    </w:p>
    <w:p w14:paraId="3070ABE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D80B0B6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w:drawing>
          <wp:inline distT="0" distB="0" distL="0" distR="0" wp14:anchorId="531AF605" wp14:editId="4C5CEE70">
            <wp:extent cx="5218464" cy="2531060"/>
            <wp:effectExtent l="0" t="0" r="1270" b="3175"/>
            <wp:docPr id="168" name="รูปภาพ 168" descr="C:\Users\KCSThailand\AppData\Local\Microsoft\Windows\INetCache\Content.Word\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KCSThailand\AppData\Local\Microsoft\Windows\INetCache\Content.Word\4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403" r="2016"/>
                    <a:stretch/>
                  </pic:blipFill>
                  <pic:spPr bwMode="auto">
                    <a:xfrm>
                      <a:off x="0" y="0"/>
                      <a:ext cx="5245376" cy="2544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081B7E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3B13A7D6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4</w:t>
      </w:r>
      <w:r w:rsidRPr="00B96C9A">
        <w:rPr>
          <w:cs/>
        </w:rPr>
        <w:t xml:space="preserve">  ผลการ</w:t>
      </w:r>
      <w:r w:rsidRPr="00B96C9A">
        <w:rPr>
          <w:rFonts w:eastAsia="Cordia New"/>
          <w:cs/>
        </w:rPr>
        <w:t>สืบค้นข้อมูลโครงงาน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7C1A8857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  <w:cs/>
        </w:rPr>
      </w:pPr>
    </w:p>
    <w:p w14:paraId="20ED7C60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 xml:space="preserve">  ผู้ใช้ไม่ได้เข้าสู่ระบบ : รายละเอียดข้อมูลโครงงาน</w:t>
      </w:r>
    </w:p>
    <w:p w14:paraId="51C931A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E820DFC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w:drawing>
          <wp:inline distT="0" distB="0" distL="0" distR="0" wp14:anchorId="2434299D" wp14:editId="002D273C">
            <wp:extent cx="5229080" cy="2509114"/>
            <wp:effectExtent l="0" t="0" r="0" b="5715"/>
            <wp:docPr id="153" name="รูปภาพ 153" descr="C:\Users\KCSThailand\AppData\Local\Microsoft\Windows\INetCache\Content.Word\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 descr="C:\Users\KCSThailand\AppData\Local\Microsoft\Windows\INetCache\Content.Word\5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484"/>
                    <a:stretch/>
                  </pic:blipFill>
                  <pic:spPr bwMode="auto">
                    <a:xfrm>
                      <a:off x="0" y="0"/>
                      <a:ext cx="5239676" cy="25141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5F593C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3AEF20B9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5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รายละเอียดข้อมูลโครงงาน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02C72F7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E742B3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9ABA28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887A81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748E61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2AF780A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lastRenderedPageBreak/>
        <w:t>7</w:t>
      </w:r>
      <w:r w:rsidRPr="00B96C9A">
        <w:rPr>
          <w:rFonts w:eastAsia="Cordia New"/>
          <w:cs/>
        </w:rPr>
        <w:t xml:space="preserve">  ผู้ใช้ไม่ได้เข้าสู่ระบบ : นักศึกษาที่ยังไม่เพิ่มโครงงาน</w:t>
      </w:r>
    </w:p>
    <w:p w14:paraId="409CEB41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EF9EB5D" w14:textId="77777777" w:rsidR="004B465A" w:rsidRPr="00B96C9A" w:rsidRDefault="004B465A" w:rsidP="004B465A">
      <w:pPr>
        <w:spacing w:after="0" w:line="240" w:lineRule="auto"/>
        <w:rPr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3" behindDoc="0" locked="0" layoutInCell="1" allowOverlap="1" wp14:anchorId="5F46C8F1" wp14:editId="39979C78">
                <wp:simplePos x="0" y="0"/>
                <wp:positionH relativeFrom="column">
                  <wp:posOffset>0</wp:posOffset>
                </wp:positionH>
                <wp:positionV relativeFrom="paragraph">
                  <wp:posOffset>639318</wp:posOffset>
                </wp:positionV>
                <wp:extent cx="802204" cy="180975"/>
                <wp:effectExtent l="0" t="0" r="17145" b="28575"/>
                <wp:wrapNone/>
                <wp:docPr id="114" name="สี่เหลี่ยมผืนผ้า 1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9FD34FC">
              <v:rect id="สี่เหลี่ยมผืนผ้า 114" style="position:absolute;margin-left:0;margin-top:50.35pt;width:63.15pt;height:14.25pt;z-index:25165827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1CD2339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"/>
            </w:pict>
          </mc:Fallback>
        </mc:AlternateContent>
      </w:r>
    </w:p>
    <w:p w14:paraId="34C724F4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  <w:cs/>
        </w:rPr>
        <w:drawing>
          <wp:inline distT="0" distB="0" distL="0" distR="0" wp14:anchorId="085A846F" wp14:editId="13974BD3">
            <wp:extent cx="5256333" cy="2296972"/>
            <wp:effectExtent l="0" t="0" r="1905" b="8255"/>
            <wp:docPr id="169" name="รูปภาพ 169" descr="C:\Users\KCSThailand\AppData\Local\Microsoft\Windows\INetCache\Content.Word\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KCSThailand\AppData\Local\Microsoft\Windows\INetCache\Content.Word\6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474"/>
                    <a:stretch/>
                  </pic:blipFill>
                  <pic:spPr bwMode="auto">
                    <a:xfrm>
                      <a:off x="0" y="0"/>
                      <a:ext cx="5268075" cy="23021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56E17A22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3174DDC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6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นักศึกษาที่ยังไม่เพิ่มโครงงาน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5012ACCA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77BA03D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8  ผู้ใช้ไม่ได้เข้าสู่ระบบ : กลุ่มที่ยังไม่ส่งเอกสารโครงงาน</w:t>
      </w:r>
    </w:p>
    <w:p w14:paraId="5CBF42B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06F3861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4" behindDoc="0" locked="0" layoutInCell="1" allowOverlap="1" wp14:anchorId="2E44ABA7" wp14:editId="1B7A02E2">
                <wp:simplePos x="0" y="0"/>
                <wp:positionH relativeFrom="column">
                  <wp:posOffset>41834</wp:posOffset>
                </wp:positionH>
                <wp:positionV relativeFrom="paragraph">
                  <wp:posOffset>752297</wp:posOffset>
                </wp:positionV>
                <wp:extent cx="802204" cy="180975"/>
                <wp:effectExtent l="0" t="0" r="17145" b="28575"/>
                <wp:wrapNone/>
                <wp:docPr id="115" name="สี่เหลี่ยมผืนผ้า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21D8ECE6">
              <v:rect id="สี่เหลี่ยมผืนผ้า 115" style="position:absolute;margin-left:3.3pt;margin-top:59.25pt;width:63.15pt;height:14.25pt;z-index:25165827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0C357D0D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32CD4A14" wp14:editId="089FC107">
            <wp:extent cx="5213711" cy="2333549"/>
            <wp:effectExtent l="0" t="0" r="6350" b="0"/>
            <wp:docPr id="170" name="รูปภาพ 170" descr="C:\Users\KCSThailand\AppData\Local\Microsoft\Windows\INetCache\Content.Word\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KCSThailand\AppData\Local\Microsoft\Windows\INetCache\Content.Word\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807"/>
                    <a:stretch/>
                  </pic:blipFill>
                  <pic:spPr bwMode="auto">
                    <a:xfrm>
                      <a:off x="0" y="0"/>
                      <a:ext cx="5231625" cy="2341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35D2A92C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6DB0BED8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7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กลุ่มที่ยังไม่ส่งเอกสารโครงงาน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309657B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2AFA2A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700C49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38233A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504C8C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396D01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BBA91E5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9</w:t>
      </w:r>
      <w:r w:rsidRPr="00B96C9A">
        <w:rPr>
          <w:rFonts w:eastAsia="Cordia New"/>
          <w:cs/>
        </w:rPr>
        <w:t xml:space="preserve">  ผู้ใช้ไม่ได้เข้าสู่ระบบ : นักศึกษาที่ยังไม่มีที่ปรึกษาโครงงาน</w:t>
      </w:r>
    </w:p>
    <w:p w14:paraId="4F7BE238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EA26AFD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5" behindDoc="0" locked="0" layoutInCell="1" allowOverlap="1" wp14:anchorId="73BCE243" wp14:editId="30411170">
                <wp:simplePos x="0" y="0"/>
                <wp:positionH relativeFrom="column">
                  <wp:posOffset>42545</wp:posOffset>
                </wp:positionH>
                <wp:positionV relativeFrom="paragraph">
                  <wp:posOffset>685673</wp:posOffset>
                </wp:positionV>
                <wp:extent cx="802204" cy="180975"/>
                <wp:effectExtent l="0" t="0" r="17145" b="28575"/>
                <wp:wrapNone/>
                <wp:docPr id="116" name="สี่เหลี่ยมผืนผ้า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C01DFC3">
              <v:rect id="สี่เหลี่ยมผืนผ้า 116" style="position:absolute;margin-left:3.35pt;margin-top:54pt;width:63.15pt;height:14.25pt;z-index:251658275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55073A2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4B46BB25" wp14:editId="738662E3">
            <wp:extent cx="5232518" cy="2443277"/>
            <wp:effectExtent l="0" t="0" r="6350" b="0"/>
            <wp:docPr id="171" name="รูปภาพ 171" descr="C:\Users\KCSThailand\AppData\Local\Microsoft\Windows\INetCache\Content.Word\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KCSThailand\AppData\Local\Microsoft\Windows\INetCache\Content.Word\8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143"/>
                    <a:stretch/>
                  </pic:blipFill>
                  <pic:spPr bwMode="auto">
                    <a:xfrm>
                      <a:off x="0" y="0"/>
                      <a:ext cx="5247735" cy="24503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17EF544A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53814F55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8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นักศึกษาที่ยังไม่มีที่ปรึกษาโครงงาน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22CD4F6A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96C5FB0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10</w:t>
      </w:r>
      <w:r w:rsidRPr="00B96C9A">
        <w:rPr>
          <w:rFonts w:eastAsia="Cordia New"/>
          <w:cs/>
        </w:rPr>
        <w:t xml:space="preserve">  ผู้ใช้ไม่ได้เข้าสู่ระบบ : สถานะอาจารย์ที่ปรึกษา</w:t>
      </w:r>
    </w:p>
    <w:p w14:paraId="0D9FB60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3173B9B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6" behindDoc="0" locked="0" layoutInCell="1" allowOverlap="1" wp14:anchorId="058CA69D" wp14:editId="7FE08A28">
                <wp:simplePos x="0" y="0"/>
                <wp:positionH relativeFrom="column">
                  <wp:posOffset>0</wp:posOffset>
                </wp:positionH>
                <wp:positionV relativeFrom="paragraph">
                  <wp:posOffset>806653</wp:posOffset>
                </wp:positionV>
                <wp:extent cx="802204" cy="180975"/>
                <wp:effectExtent l="0" t="0" r="17145" b="28575"/>
                <wp:wrapNone/>
                <wp:docPr id="117" name="สี่เหลี่ยมผืนผ้า 1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86BA45E">
              <v:rect id="สี่เหลี่ยมผืนผ้า 117" style="position:absolute;margin-left:0;margin-top:63.5pt;width:63.15pt;height:14.25pt;z-index:2516582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5AD542C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6421186A" wp14:editId="64B28C52">
            <wp:extent cx="5274310" cy="2438052"/>
            <wp:effectExtent l="0" t="0" r="2540" b="635"/>
            <wp:docPr id="172" name="รูปภาพ 172" descr="C:\Users\KCSThailand\AppData\Local\Microsoft\Windows\INetCache\Content.Word\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KCSThailand\AppData\Local\Microsoft\Windows\INetCache\Content.Word\10.png"/>
                    <pic:cNvPicPr>
                      <a:picLocks noChangeAspect="1" noChangeArrowheads="1"/>
                    </pic:cNvPicPr>
                  </pic:nvPicPr>
                  <pic:blipFill>
                    <a:blip r:embed="rId1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380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6D5675F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8F8313D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2</w:t>
      </w:r>
      <w:r w:rsidRPr="00B96C9A">
        <w:rPr>
          <w:b/>
          <w:bCs/>
          <w:cs/>
        </w:rPr>
        <w:t>9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สถานะอาจารย์ที่ปรึกษา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5485C71A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B34176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8726D90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8E1E80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D904A8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3874CDF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11  ผู้ใช้ไม่ได้เข้าสู่ระบบ : กรรมการสอบ</w:t>
      </w:r>
    </w:p>
    <w:p w14:paraId="189CD35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365742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7" behindDoc="0" locked="0" layoutInCell="1" allowOverlap="1" wp14:anchorId="30BE229F" wp14:editId="0942F8C5">
                <wp:simplePos x="0" y="0"/>
                <wp:positionH relativeFrom="column">
                  <wp:posOffset>0</wp:posOffset>
                </wp:positionH>
                <wp:positionV relativeFrom="paragraph">
                  <wp:posOffset>928477</wp:posOffset>
                </wp:positionV>
                <wp:extent cx="802204" cy="180975"/>
                <wp:effectExtent l="0" t="0" r="17145" b="28575"/>
                <wp:wrapNone/>
                <wp:docPr id="118" name="สี่เหลี่ยมผืนผ้า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62C7110">
              <v:rect id="สี่เหลี่ยมผืนผ้า 118" style="position:absolute;margin-left:0;margin-top:73.1pt;width:63.15pt;height:14.25pt;z-index:251658277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2E6A47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694E4A39" wp14:editId="7B82506F">
            <wp:extent cx="5274310" cy="2420270"/>
            <wp:effectExtent l="0" t="0" r="2540" b="0"/>
            <wp:docPr id="173" name="รูปภาพ 173" descr="C:\Users\KCSThailand\AppData\Local\Microsoft\Windows\INetCache\Content.Word\333333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KCSThailand\AppData\Local\Microsoft\Windows\INetCache\Content.Word\3333333.png"/>
                    <pic:cNvPicPr>
                      <a:picLocks noChangeAspect="1" noChangeArrowheads="1"/>
                    </pic:cNvPicPr>
                  </pic:nvPicPr>
                  <pic:blipFill>
                    <a:blip r:embed="rId1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20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762595B7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1AED8B5D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0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กรรมการสอบ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2608284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1FD2BAB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12</w:t>
      </w:r>
      <w:r w:rsidRPr="00B96C9A">
        <w:rPr>
          <w:rFonts w:eastAsia="Cordia New"/>
          <w:cs/>
        </w:rPr>
        <w:t xml:space="preserve">  ผู้ใช้ไม่ได้เข้าสู่ระบบ : สถานะอาจารย์ที่ปรึกษา</w:t>
      </w:r>
    </w:p>
    <w:p w14:paraId="088101B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82C4F21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8" behindDoc="0" locked="0" layoutInCell="1" allowOverlap="1" wp14:anchorId="5154A976" wp14:editId="37F5E684">
                <wp:simplePos x="0" y="0"/>
                <wp:positionH relativeFrom="column">
                  <wp:posOffset>0</wp:posOffset>
                </wp:positionH>
                <wp:positionV relativeFrom="paragraph">
                  <wp:posOffset>811683</wp:posOffset>
                </wp:positionV>
                <wp:extent cx="802204" cy="180975"/>
                <wp:effectExtent l="0" t="0" r="17145" b="28575"/>
                <wp:wrapNone/>
                <wp:docPr id="119" name="สี่เหลี่ยมผืนผ้า 1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B953A7C">
              <v:rect id="สี่เหลี่ยมผืนผ้า 119" style="position:absolute;margin-left:0;margin-top:63.9pt;width:63.15pt;height:14.25pt;z-index:25165827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2F034A1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6F9916D7" wp14:editId="5F0E1B7B">
            <wp:extent cx="5274310" cy="2438052"/>
            <wp:effectExtent l="0" t="0" r="2540" b="635"/>
            <wp:docPr id="174" name="รูปภาพ 174" descr="C:\Users\KCSThailand\AppData\Local\Microsoft\Windows\INetCache\Content.Word\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KCSThailand\AppData\Local\Microsoft\Windows\INetCache\Content.Word\10.png"/>
                    <pic:cNvPicPr>
                      <a:picLocks noChangeAspect="1" noChangeArrowheads="1"/>
                    </pic:cNvPicPr>
                  </pic:nvPicPr>
                  <pic:blipFill>
                    <a:blip r:embed="rId1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380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36E489EB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788BC98B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3</w:t>
      </w:r>
      <w:r w:rsidRPr="00B96C9A">
        <w:rPr>
          <w:b/>
          <w:bCs/>
          <w:cs/>
        </w:rPr>
        <w:t>1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สถานะอาจารย์ที่ปรึกษา</w:t>
      </w:r>
      <w:r w:rsidRPr="00B96C9A">
        <w:rPr>
          <w:cs/>
        </w:rPr>
        <w:t>ในมุมมองของผู้ใช้ที่ไม่ได้เข้าสู่ระบบ</w:t>
      </w:r>
    </w:p>
    <w:p w14:paraId="25BFDD2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C93B3D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966884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D862750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E9F120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782D0C9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1</w:t>
      </w:r>
      <w:r w:rsidRPr="00B96C9A">
        <w:rPr>
          <w:rFonts w:eastAsia="Cordia New"/>
          <w:cs/>
        </w:rPr>
        <w:t>3  นักศึกษา : เพิ่มโครงงาน</w:t>
      </w:r>
    </w:p>
    <w:p w14:paraId="609084B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34118B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4" behindDoc="0" locked="0" layoutInCell="1" allowOverlap="1" wp14:anchorId="3B4134BF" wp14:editId="4F914EEA">
                <wp:simplePos x="0" y="0"/>
                <wp:positionH relativeFrom="column">
                  <wp:posOffset>3175</wp:posOffset>
                </wp:positionH>
                <wp:positionV relativeFrom="paragraph">
                  <wp:posOffset>883234</wp:posOffset>
                </wp:positionV>
                <wp:extent cx="802204" cy="180975"/>
                <wp:effectExtent l="0" t="0" r="17145" b="28575"/>
                <wp:wrapNone/>
                <wp:docPr id="120" name="สี่เหลี่ยมผืนผ้า 1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4C3510C">
              <v:rect id="สี่เหลี่ยมผืนผ้า 120" style="position:absolute;margin-left:.25pt;margin-top:69.55pt;width:63.15pt;height:14.25pt;z-index:2516583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6DEC969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148D4472" wp14:editId="0A87904D">
            <wp:extent cx="5274310" cy="2401819"/>
            <wp:effectExtent l="0" t="0" r="2540" b="0"/>
            <wp:docPr id="175" name="รูปภาพ 175" descr="C:\Users\KCSThailand\AppData\Local\Microsoft\Windows\INetCache\Content.Word\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KCSThailand\AppData\Local\Microsoft\Windows\INetCache\Content.Word\1.png"/>
                    <pic:cNvPicPr>
                      <a:picLocks noChangeAspect="1" noChangeArrowheads="1"/>
                    </pic:cNvPicPr>
                  </pic:nvPicPr>
                  <pic:blipFill>
                    <a:blip r:embed="rId1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018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135DADA0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0BDA8CC0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2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เพิ่ม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5A56490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B3BD8D3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14  นักศึกษา : แก้ไขโครงงาน</w:t>
      </w:r>
    </w:p>
    <w:p w14:paraId="01F9DD3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9A924AE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79" behindDoc="0" locked="0" layoutInCell="1" allowOverlap="1" wp14:anchorId="0DB78702" wp14:editId="54C31192">
                <wp:simplePos x="0" y="0"/>
                <wp:positionH relativeFrom="column">
                  <wp:posOffset>0</wp:posOffset>
                </wp:positionH>
                <wp:positionV relativeFrom="paragraph">
                  <wp:posOffset>987146</wp:posOffset>
                </wp:positionV>
                <wp:extent cx="802204" cy="180975"/>
                <wp:effectExtent l="0" t="0" r="17145" b="28575"/>
                <wp:wrapNone/>
                <wp:docPr id="121" name="สี่เหลี่ยมผืนผ้า 1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8BC2928">
              <v:rect id="สี่เหลี่ยมผืนผ้า 121" style="position:absolute;margin-left:0;margin-top:77.75pt;width:63.15pt;height:14.25pt;z-index:25165827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6D3A955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5A85F092" wp14:editId="5F6AE568">
            <wp:extent cx="5274310" cy="2366701"/>
            <wp:effectExtent l="0" t="0" r="2540" b="0"/>
            <wp:docPr id="176" name="รูปภาพ 176" descr="C:\Users\KCSThailand\AppData\Local\Microsoft\Windows\INetCache\Content.Word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KCSThailand\AppData\Local\Microsoft\Windows\INetCache\Content.Word\2.png"/>
                    <pic:cNvPicPr>
                      <a:picLocks noChangeAspect="1" noChangeArrowheads="1"/>
                    </pic:cNvPicPr>
                  </pic:nvPicPr>
                  <pic:blipFill>
                    <a:blip r:embed="rId1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667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18F117E8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742EF0F3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3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แก้ไข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47DE9A08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1C7F335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ECA0AFA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813E0A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D9F2E1B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EB892CE" w14:textId="77777777" w:rsidR="004B465A" w:rsidRPr="00B96C9A" w:rsidRDefault="004B465A" w:rsidP="004B465A">
      <w:pPr>
        <w:spacing w:after="0" w:line="240" w:lineRule="auto"/>
        <w:rPr>
          <w:rFonts w:eastAsia="Cordia New"/>
          <w:cs/>
        </w:rPr>
      </w:pPr>
    </w:p>
    <w:p w14:paraId="39E4D03D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15  นักศึกษา : อัพโหลดเอกสารโครงงาน</w:t>
      </w:r>
    </w:p>
    <w:p w14:paraId="1A15811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606FDEA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0" behindDoc="0" locked="0" layoutInCell="1" allowOverlap="1" wp14:anchorId="22EFB4DA" wp14:editId="60F9E284">
                <wp:simplePos x="0" y="0"/>
                <wp:positionH relativeFrom="column">
                  <wp:posOffset>0</wp:posOffset>
                </wp:positionH>
                <wp:positionV relativeFrom="paragraph">
                  <wp:posOffset>1116618</wp:posOffset>
                </wp:positionV>
                <wp:extent cx="802204" cy="180975"/>
                <wp:effectExtent l="0" t="0" r="17145" b="28575"/>
                <wp:wrapNone/>
                <wp:docPr id="122" name="สี่เหลี่ยมผืนผ้า 1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6D48EAC">
              <v:rect id="สี่เหลี่ยมผืนผ้า 122" style="position:absolute;margin-left:0;margin-top:87.9pt;width:63.15pt;height:14.25pt;z-index:2516582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5002F07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6D73BB31" wp14:editId="0BE12D75">
            <wp:extent cx="5274310" cy="2422544"/>
            <wp:effectExtent l="0" t="0" r="2540" b="0"/>
            <wp:docPr id="177" name="รูปภาพ 177" descr="C:\Users\KCSThailand\AppData\Local\Microsoft\Windows\INetCache\Content.Word\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KCSThailand\AppData\Local\Microsoft\Windows\INetCache\Content.Word\3.png"/>
                    <pic:cNvPicPr>
                      <a:picLocks noChangeAspect="1" noChangeArrowheads="1"/>
                    </pic:cNvPicPr>
                  </pic:nvPicPr>
                  <pic:blipFill>
                    <a:blip r:embed="rId1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225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1547E5AF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02431EBA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4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อัพโหลดเอกสาร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63FE893B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6E3771A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1</w:t>
      </w:r>
      <w:r w:rsidRPr="00B96C9A">
        <w:rPr>
          <w:rFonts w:eastAsia="Cordia New"/>
        </w:rPr>
        <w:t>6</w:t>
      </w:r>
      <w:r w:rsidRPr="00B96C9A">
        <w:rPr>
          <w:rFonts w:eastAsia="Cordia New"/>
          <w:cs/>
        </w:rPr>
        <w:t xml:space="preserve">  นักศึกษา : แจ้งเปลี่ยนหัวข้อโครงงาน</w:t>
      </w:r>
    </w:p>
    <w:p w14:paraId="4F5CE2A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9711CEE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1" behindDoc="0" locked="0" layoutInCell="1" allowOverlap="1" wp14:anchorId="58998F49" wp14:editId="161ABCB0">
                <wp:simplePos x="0" y="0"/>
                <wp:positionH relativeFrom="column">
                  <wp:posOffset>0</wp:posOffset>
                </wp:positionH>
                <wp:positionV relativeFrom="paragraph">
                  <wp:posOffset>1208968</wp:posOffset>
                </wp:positionV>
                <wp:extent cx="802204" cy="180975"/>
                <wp:effectExtent l="0" t="0" r="17145" b="28575"/>
                <wp:wrapNone/>
                <wp:docPr id="123" name="สี่เหลี่ยมผืนผ้า 1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28A1A31">
              <v:rect id="สี่เหลี่ยมผืนผ้า 123" style="position:absolute;margin-left:0;margin-top:95.2pt;width:63.15pt;height:14.25pt;z-index:251658281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01A5815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1AC56543" wp14:editId="21CA6D18">
            <wp:extent cx="5274310" cy="2517095"/>
            <wp:effectExtent l="0" t="0" r="2540" b="0"/>
            <wp:docPr id="178" name="รูปภาพ 178" descr="C:\Users\KCSThailand\AppData\Local\Microsoft\Windows\INetCache\Content.Word\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KCSThailand\AppData\Local\Microsoft\Windows\INetCache\Content.Word\4.png"/>
                    <pic:cNvPicPr>
                      <a:picLocks noChangeAspect="1" noChangeArrowheads="1"/>
                    </pic:cNvPicPr>
                  </pic:nvPicPr>
                  <pic:blipFill>
                    <a:blip r:embed="rId1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17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436FA9A2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DCB7728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5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แจ้งเปลี่ยนหัวข้อ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71A7020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F06F30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8A758C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706557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90A6BE9" w14:textId="77777777" w:rsidR="004B465A" w:rsidRPr="00B96C9A" w:rsidRDefault="004B465A" w:rsidP="004B465A">
      <w:pPr>
        <w:spacing w:after="0" w:line="240" w:lineRule="auto"/>
        <w:rPr>
          <w:rFonts w:eastAsia="Cordia New"/>
          <w:cs/>
        </w:rPr>
      </w:pPr>
    </w:p>
    <w:p w14:paraId="3FDA98C5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1</w:t>
      </w:r>
      <w:r w:rsidRPr="00B96C9A">
        <w:rPr>
          <w:rFonts w:eastAsia="Cordia New"/>
        </w:rPr>
        <w:t>7</w:t>
      </w:r>
      <w:r w:rsidRPr="00B96C9A">
        <w:rPr>
          <w:rFonts w:eastAsia="Cordia New"/>
          <w:cs/>
        </w:rPr>
        <w:t xml:space="preserve">  นักศึกษา : ยื่นคำร้องที่ปรึกษา</w:t>
      </w:r>
    </w:p>
    <w:p w14:paraId="4023903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F604EDF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2" behindDoc="0" locked="0" layoutInCell="1" allowOverlap="1" wp14:anchorId="6DC7FC92" wp14:editId="2C31587D">
                <wp:simplePos x="0" y="0"/>
                <wp:positionH relativeFrom="column">
                  <wp:posOffset>0</wp:posOffset>
                </wp:positionH>
                <wp:positionV relativeFrom="paragraph">
                  <wp:posOffset>709271</wp:posOffset>
                </wp:positionV>
                <wp:extent cx="802204" cy="180975"/>
                <wp:effectExtent l="0" t="0" r="17145" b="28575"/>
                <wp:wrapNone/>
                <wp:docPr id="124" name="สี่เหลี่ยมผืนผ้า 1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69DB285">
              <v:rect id="สี่เหลี่ยมผืนผ้า 124" style="position:absolute;margin-left:0;margin-top:55.85pt;width:63.15pt;height:14.25pt;z-index:25165828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7003FCD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7C1C792A" wp14:editId="6B614494">
            <wp:extent cx="5274310" cy="2543288"/>
            <wp:effectExtent l="0" t="0" r="2540" b="9525"/>
            <wp:docPr id="179" name="รูปภาพ 179" descr="C:\Users\KCSThailand\AppData\Local\Microsoft\Windows\INetCache\Content.Word\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KCSThailand\AppData\Local\Microsoft\Windows\INetCache\Content.Word\5.png"/>
                    <pic:cNvPicPr>
                      <a:picLocks noChangeAspect="1" noChangeArrowheads="1"/>
                    </pic:cNvPicPr>
                  </pic:nvPicPr>
                  <pic:blipFill>
                    <a:blip r:embed="rId1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43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1CBE8007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53425D2A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6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ยื่นคำร้องที่ปรึกษา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33FCFF2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BD66945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1</w:t>
      </w:r>
      <w:r w:rsidRPr="00B96C9A">
        <w:rPr>
          <w:rFonts w:eastAsia="Cordia New"/>
        </w:rPr>
        <w:t>8</w:t>
      </w:r>
      <w:r w:rsidRPr="00B96C9A">
        <w:rPr>
          <w:rFonts w:eastAsia="Cordia New"/>
          <w:cs/>
        </w:rPr>
        <w:t xml:space="preserve">  นักศึกษา : แจ้งขอเปลี่ยนที่ปรึกษา</w:t>
      </w:r>
    </w:p>
    <w:p w14:paraId="3B91429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EB3D852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3" behindDoc="0" locked="0" layoutInCell="1" allowOverlap="1" wp14:anchorId="0D90D994" wp14:editId="08F7C754">
                <wp:simplePos x="0" y="0"/>
                <wp:positionH relativeFrom="column">
                  <wp:posOffset>0</wp:posOffset>
                </wp:positionH>
                <wp:positionV relativeFrom="paragraph">
                  <wp:posOffset>932923</wp:posOffset>
                </wp:positionV>
                <wp:extent cx="802204" cy="180975"/>
                <wp:effectExtent l="0" t="0" r="17145" b="28575"/>
                <wp:wrapNone/>
                <wp:docPr id="125" name="สี่เหลี่ยมผืนผ้า 1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4681FE2">
              <v:rect id="สี่เหลี่ยมผืนผ้า 125" style="position:absolute;margin-left:0;margin-top:73.45pt;width:63.15pt;height:14.25pt;z-index:25165828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0B050F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24A69CB6" wp14:editId="26D6B8A0">
            <wp:extent cx="5274310" cy="2612467"/>
            <wp:effectExtent l="0" t="0" r="2540" b="0"/>
            <wp:docPr id="180" name="รูปภาพ 180" descr="C:\Users\KCSThailand\AppData\Local\Microsoft\Windows\INetCache\Content.Word\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C:\Users\KCSThailand\AppData\Local\Microsoft\Windows\INetCache\Content.Word\6.png"/>
                    <pic:cNvPicPr>
                      <a:picLocks noChangeAspect="1" noChangeArrowheads="1"/>
                    </pic:cNvPicPr>
                  </pic:nvPicPr>
                  <pic:blipFill>
                    <a:blip r:embed="rId1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124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647E903D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667054D1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7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แจ้งขอเปลี่ยนที่ปรึกษา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นักศึกษา</w:t>
      </w:r>
    </w:p>
    <w:p w14:paraId="7E72BBE6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29F6EE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96F440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C928B48" w14:textId="77777777" w:rsidR="004B465A" w:rsidRPr="00B96C9A" w:rsidRDefault="004B465A" w:rsidP="004B465A">
      <w:pPr>
        <w:spacing w:after="0" w:line="240" w:lineRule="auto"/>
        <w:rPr>
          <w:rFonts w:eastAsia="Cordia New"/>
          <w:cs/>
        </w:rPr>
      </w:pPr>
    </w:p>
    <w:p w14:paraId="6CF5F37D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19  อาจารย์ : คำร้องที่ปรึกษา</w:t>
      </w:r>
    </w:p>
    <w:p w14:paraId="328AF44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7CB0B69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4" behindDoc="0" locked="0" layoutInCell="1" allowOverlap="1" wp14:anchorId="1675A90B" wp14:editId="3AE2D972">
                <wp:simplePos x="0" y="0"/>
                <wp:positionH relativeFrom="column">
                  <wp:posOffset>0</wp:posOffset>
                </wp:positionH>
                <wp:positionV relativeFrom="paragraph">
                  <wp:posOffset>699374</wp:posOffset>
                </wp:positionV>
                <wp:extent cx="802204" cy="180975"/>
                <wp:effectExtent l="0" t="0" r="17145" b="28575"/>
                <wp:wrapNone/>
                <wp:docPr id="126" name="สี่เหลี่ยมผืนผ้า 1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5B46079">
              <v:rect id="สี่เหลี่ยมผืนผ้า 126" style="position:absolute;margin-left:0;margin-top:55.05pt;width:63.15pt;height:14.25pt;z-index:2516582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E7B252B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2BBCCB13" wp14:editId="04C75785">
            <wp:extent cx="5274310" cy="2596370"/>
            <wp:effectExtent l="0" t="0" r="2540" b="0"/>
            <wp:docPr id="181" name="รูปภาพ 181" descr="C:\Users\KCSThailand\AppData\Local\Microsoft\Windows\INetCache\Content.Word\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C:\Users\KCSThailand\AppData\Local\Microsoft\Windows\INetCache\Content.Word\1.png"/>
                    <pic:cNvPicPr>
                      <a:picLocks noChangeAspect="1" noChangeArrowheads="1"/>
                    </pic:cNvPicPr>
                  </pic:nvPicPr>
                  <pic:blipFill>
                    <a:blip r:embed="rId1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96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63818206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7A6619EF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8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คำร้องที่ปรึกษา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อาจารย์</w:t>
      </w:r>
    </w:p>
    <w:p w14:paraId="39FDEC65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D62C138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20  อาจารย์ : ประกาศหาที่ปรึกษา</w:t>
      </w:r>
    </w:p>
    <w:p w14:paraId="309B7C1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7F3D2F9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5" behindDoc="0" locked="0" layoutInCell="1" allowOverlap="1" wp14:anchorId="6E7544F5" wp14:editId="23E35B53">
                <wp:simplePos x="0" y="0"/>
                <wp:positionH relativeFrom="column">
                  <wp:posOffset>0</wp:posOffset>
                </wp:positionH>
                <wp:positionV relativeFrom="paragraph">
                  <wp:posOffset>1045067</wp:posOffset>
                </wp:positionV>
                <wp:extent cx="802204" cy="180975"/>
                <wp:effectExtent l="0" t="0" r="17145" b="28575"/>
                <wp:wrapNone/>
                <wp:docPr id="127" name="สี่เหลี่ยมผืนผ้า 1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CB417AA">
              <v:rect id="สี่เหลี่ยมผืนผ้า 127" style="position:absolute;margin-left:0;margin-top:82.3pt;width:63.15pt;height:14.25pt;z-index:251658305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73BB527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64333D6A" wp14:editId="1CC8098A">
            <wp:extent cx="5274310" cy="2637155"/>
            <wp:effectExtent l="0" t="0" r="2540" b="0"/>
            <wp:docPr id="182" name="รูปภาพ 1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3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3FF16DC7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C0D4489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39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ประกาศหาที่ปรึกษา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อาจารย์</w:t>
      </w:r>
    </w:p>
    <w:p w14:paraId="140AFC1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4749F73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915A3A5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1E33B282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  <w:cs/>
        </w:rPr>
      </w:pPr>
    </w:p>
    <w:p w14:paraId="4053D63B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21  อาจารย์ : รายละเอียดคำร้อง</w:t>
      </w:r>
    </w:p>
    <w:p w14:paraId="6B4E675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9DEEFD0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  <w:cs/>
        </w:rPr>
        <w:drawing>
          <wp:inline distT="0" distB="0" distL="0" distR="0" wp14:anchorId="4122BA8A" wp14:editId="6C5B1DF1">
            <wp:extent cx="5274310" cy="2420295"/>
            <wp:effectExtent l="0" t="0" r="2540" b="0"/>
            <wp:docPr id="183" name="รูปภาพ 183" descr="C:\Users\KCSThailand\AppData\Local\Microsoft\Windows\INetCache\Content.Word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KCSThailand\AppData\Local\Microsoft\Windows\INetCache\Content.Word\2.png"/>
                    <pic:cNvPicPr>
                      <a:picLocks noChangeAspect="1" noChangeArrowheads="1"/>
                    </pic:cNvPicPr>
                  </pic:nvPicPr>
                  <pic:blipFill>
                    <a:blip r:embed="rId1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20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38A2C06D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56BCE279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40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รายละเอียดคำร้องใ</w:t>
      </w:r>
      <w:r w:rsidRPr="00B96C9A">
        <w:rPr>
          <w:cs/>
        </w:rPr>
        <w:t>นมุมมองของ</w:t>
      </w:r>
      <w:r w:rsidRPr="00B96C9A">
        <w:rPr>
          <w:rFonts w:eastAsia="Cordia New"/>
          <w:cs/>
        </w:rPr>
        <w:t>อาจารย์</w:t>
      </w:r>
    </w:p>
    <w:p w14:paraId="274923B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BECACBA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</w:t>
      </w:r>
      <w:r w:rsidRPr="00B96C9A">
        <w:rPr>
          <w:rFonts w:eastAsia="Cordia New"/>
          <w:cs/>
        </w:rPr>
        <w:t>2  ผู้ดูแลระบบ : ปฏิทินการดำเนินงานวิชาโครงงาน</w:t>
      </w:r>
    </w:p>
    <w:p w14:paraId="01AB35B7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0384E4D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5" behindDoc="0" locked="0" layoutInCell="1" allowOverlap="1" wp14:anchorId="7E989045" wp14:editId="3DE3B2A9">
                <wp:simplePos x="0" y="0"/>
                <wp:positionH relativeFrom="column">
                  <wp:posOffset>0</wp:posOffset>
                </wp:positionH>
                <wp:positionV relativeFrom="paragraph">
                  <wp:posOffset>865327</wp:posOffset>
                </wp:positionV>
                <wp:extent cx="802204" cy="180975"/>
                <wp:effectExtent l="0" t="0" r="17145" b="28575"/>
                <wp:wrapNone/>
                <wp:docPr id="128" name="สี่เหลี่ยมผืนผ้า 1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CEF3354">
              <v:rect id="สี่เหลี่ยมผืนผ้า 128" style="position:absolute;margin-left:0;margin-top:68.15pt;width:63.15pt;height:14.25pt;z-index:251658285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359CF4B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6349C027" wp14:editId="1F5D924E">
            <wp:extent cx="5274310" cy="2414376"/>
            <wp:effectExtent l="0" t="0" r="2540" b="5080"/>
            <wp:docPr id="184" name="รูปภาพ 184" descr="C:\Users\KCSThailand\AppData\Local\Microsoft\Windows\INetCache\Content.Word\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KCSThailand\AppData\Local\Microsoft\Windows\INetCache\Content.Word\12.png"/>
                    <pic:cNvPicPr>
                      <a:picLocks noChangeAspect="1" noChangeArrowheads="1"/>
                    </pic:cNvPicPr>
                  </pic:nvPicPr>
                  <pic:blipFill>
                    <a:blip r:embed="rId1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14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2B20A8E2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1EFBA678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41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ปฏิทินการดำเนินงานวิชา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372DFE3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A7D8B45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D54BE5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717EFF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C5EC6E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B02626B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5866122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3</w:t>
      </w:r>
      <w:r w:rsidRPr="00B96C9A">
        <w:rPr>
          <w:rFonts w:eastAsia="Cordia New"/>
          <w:cs/>
        </w:rPr>
        <w:t xml:space="preserve">  ผู้ดูแลระบบ : เพิ่มกิจกรรมใหม่ในปฏิทินการดำเนินงานวิชาโครงงาน</w:t>
      </w:r>
    </w:p>
    <w:p w14:paraId="3F49536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B109E28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  <w:cs/>
        </w:rPr>
        <w:drawing>
          <wp:inline distT="0" distB="0" distL="0" distR="0" wp14:anchorId="63C270A8" wp14:editId="3568D152">
            <wp:extent cx="5274310" cy="2405119"/>
            <wp:effectExtent l="0" t="0" r="2540" b="0"/>
            <wp:docPr id="185" name="รูปภาพ 185" descr="C:\Users\KCSThailand\AppData\Local\Microsoft\Windows\INetCache\Content.Word\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C:\Users\KCSThailand\AppData\Local\Microsoft\Windows\INetCache\Content.Word\4.png"/>
                    <pic:cNvPicPr>
                      <a:picLocks noChangeAspect="1" noChangeArrowheads="1"/>
                    </pic:cNvPicPr>
                  </pic:nvPicPr>
                  <pic:blipFill>
                    <a:blip r:embed="rId1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05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47905047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0664956E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2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เพิ่มกิจกรรมใหม่ในปฏิทินการดำเนินงานวิชา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5BC54412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39D15FB3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4</w:t>
      </w:r>
      <w:r w:rsidRPr="00B96C9A">
        <w:rPr>
          <w:rFonts w:eastAsia="Cordia New"/>
          <w:cs/>
        </w:rPr>
        <w:t xml:space="preserve">  ผู้ดูแลระบบ : แก้ไขกิจกรรมในปฏิทินการดำเนินงานวิชาโครงงาน</w:t>
      </w:r>
    </w:p>
    <w:p w14:paraId="305124DA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3FF9C5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  <w:cs/>
        </w:rPr>
        <w:drawing>
          <wp:inline distT="0" distB="0" distL="0" distR="0" wp14:anchorId="11330D09" wp14:editId="6E87C85E">
            <wp:extent cx="5274310" cy="2405119"/>
            <wp:effectExtent l="0" t="0" r="2540" b="0"/>
            <wp:docPr id="186" name="รูปภาพ 186" descr="C:\Users\KCSThailand\AppData\Local\Microsoft\Windows\INetCache\Content.Word\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C:\Users\KCSThailand\AppData\Local\Microsoft\Windows\INetCache\Content.Word\4.png"/>
                    <pic:cNvPicPr>
                      <a:picLocks noChangeAspect="1" noChangeArrowheads="1"/>
                    </pic:cNvPicPr>
                  </pic:nvPicPr>
                  <pic:blipFill>
                    <a:blip r:embed="rId1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05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701D3A40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C508D22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3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แก้ไขกิจกรรมในปฏิทินการดำเนินงานวิชา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294309C6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BDAC228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257281C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44AAA12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0F41221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E685D19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54C84B24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5</w:t>
      </w:r>
      <w:r w:rsidRPr="00B96C9A">
        <w:rPr>
          <w:rFonts w:eastAsia="Cordia New"/>
          <w:cs/>
        </w:rPr>
        <w:t xml:space="preserve">  ผู้ดูแลระบบ : ดาวน์โหลด</w:t>
      </w:r>
    </w:p>
    <w:p w14:paraId="22F793B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EEAEC6A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6" behindDoc="0" locked="0" layoutInCell="1" allowOverlap="1" wp14:anchorId="6A1E9D88" wp14:editId="338E4D17">
                <wp:simplePos x="0" y="0"/>
                <wp:positionH relativeFrom="column">
                  <wp:posOffset>0</wp:posOffset>
                </wp:positionH>
                <wp:positionV relativeFrom="paragraph">
                  <wp:posOffset>934720</wp:posOffset>
                </wp:positionV>
                <wp:extent cx="802204" cy="180975"/>
                <wp:effectExtent l="0" t="0" r="17145" b="28575"/>
                <wp:wrapNone/>
                <wp:docPr id="129" name="สี่เหลี่ยมผืนผ้า 1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6CDC442">
              <v:rect id="สี่เหลี่ยมผืนผ้า 129" style="position:absolute;margin-left:0;margin-top:73.6pt;width:63.15pt;height:14.25pt;z-index:25165828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526981E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7530274C" wp14:editId="53607470">
            <wp:extent cx="5274310" cy="2361718"/>
            <wp:effectExtent l="0" t="0" r="2540" b="635"/>
            <wp:docPr id="187" name="รูปภาพ 187" descr="C:\Users\KCSThailand\AppData\Local\Microsoft\Windows\INetCache\Content.Word\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C:\Users\KCSThailand\AppData\Local\Microsoft\Windows\INetCache\Content.Word\6.png"/>
                    <pic:cNvPicPr>
                      <a:picLocks noChangeAspect="1" noChangeArrowheads="1"/>
                    </pic:cNvPicPr>
                  </pic:nvPicPr>
                  <pic:blipFill>
                    <a:blip r:embed="rId1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6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657C4791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6BD27431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4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ดาวน์โหลด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03C078EF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9EC297E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6</w:t>
      </w:r>
      <w:r w:rsidRPr="00B96C9A">
        <w:rPr>
          <w:rFonts w:eastAsia="Cordia New"/>
          <w:cs/>
        </w:rPr>
        <w:t xml:space="preserve">  ผู้ดูแลระบบ : เพิ่มไฟล์ดาวน์โหลด</w:t>
      </w:r>
    </w:p>
    <w:p w14:paraId="440070E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FF76B16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6" behindDoc="0" locked="0" layoutInCell="1" allowOverlap="1" wp14:anchorId="365FC0D5" wp14:editId="1275848C">
                <wp:simplePos x="0" y="0"/>
                <wp:positionH relativeFrom="column">
                  <wp:posOffset>0</wp:posOffset>
                </wp:positionH>
                <wp:positionV relativeFrom="paragraph">
                  <wp:posOffset>934720</wp:posOffset>
                </wp:positionV>
                <wp:extent cx="802204" cy="180975"/>
                <wp:effectExtent l="0" t="0" r="17145" b="28575"/>
                <wp:wrapNone/>
                <wp:docPr id="130" name="สี่เหลี่ยมผืนผ้า 1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6BD1F73">
              <v:rect id="สี่เหลี่ยมผืนผ้า 130" style="position:absolute;margin-left:0;margin-top:73.6pt;width:63.15pt;height:14.25pt;z-index:25165830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B40A5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416AA82E" wp14:editId="33C2C4D4">
            <wp:extent cx="5274310" cy="2352240"/>
            <wp:effectExtent l="0" t="0" r="2540" b="0"/>
            <wp:docPr id="188" name="รูปภาพ 188" descr="C:\Users\KCSThailand\AppData\Local\Microsoft\Windows\INetCache\Content.Word\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C:\Users\KCSThailand\AppData\Local\Microsoft\Windows\INetCache\Content.Word\7.png"/>
                    <pic:cNvPicPr>
                      <a:picLocks noChangeAspect="1" noChangeArrowheads="1"/>
                    </pic:cNvPicPr>
                  </pic:nvPicPr>
                  <pic:blipFill>
                    <a:blip r:embed="rId1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52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31D414CB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302E7581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5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เพิ่มไฟล์ดาวน์โหลด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015EB3D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92576F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D512531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4D0C90C5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61AAE17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895ACA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10E60A9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7</w:t>
      </w:r>
      <w:r w:rsidRPr="00B96C9A">
        <w:rPr>
          <w:rFonts w:eastAsia="Cordia New"/>
          <w:cs/>
        </w:rPr>
        <w:t xml:space="preserve">  ผู้ดูแลระบบ : แก้ไขไฟล์ดาวน์โหลด</w:t>
      </w:r>
    </w:p>
    <w:p w14:paraId="3F9EF7F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09B2D32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9" behindDoc="0" locked="0" layoutInCell="1" allowOverlap="1" wp14:anchorId="5205C3DE" wp14:editId="42380719">
                <wp:simplePos x="0" y="0"/>
                <wp:positionH relativeFrom="column">
                  <wp:posOffset>0</wp:posOffset>
                </wp:positionH>
                <wp:positionV relativeFrom="paragraph">
                  <wp:posOffset>934720</wp:posOffset>
                </wp:positionV>
                <wp:extent cx="802204" cy="180975"/>
                <wp:effectExtent l="0" t="0" r="17145" b="28575"/>
                <wp:wrapNone/>
                <wp:docPr id="131" name="สี่เหลี่ยมผืนผ้า 1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55DB1BD1">
              <v:rect id="สี่เหลี่ยมผืนผ้า 131" style="position:absolute;margin-left:0;margin-top:73.6pt;width:63.15pt;height:14.25pt;z-index:25165830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0ECF975B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7A750FB0" wp14:editId="77E7C952">
            <wp:extent cx="5274310" cy="2352240"/>
            <wp:effectExtent l="0" t="0" r="2540" b="0"/>
            <wp:docPr id="189" name="รูปภาพ 189" descr="C:\Users\KCSThailand\AppData\Local\Microsoft\Windows\INetCache\Content.Word\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C:\Users\KCSThailand\AppData\Local\Microsoft\Windows\INetCache\Content.Word\7.png"/>
                    <pic:cNvPicPr>
                      <a:picLocks noChangeAspect="1" noChangeArrowheads="1"/>
                    </pic:cNvPicPr>
                  </pic:nvPicPr>
                  <pic:blipFill>
                    <a:blip r:embed="rId1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52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6C21C408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666A642F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6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แก้ไขไฟล์ดาวน์โหลด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1A9253E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AA90C1E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8</w:t>
      </w:r>
      <w:r w:rsidRPr="00B96C9A">
        <w:rPr>
          <w:rFonts w:eastAsia="Cordia New"/>
          <w:cs/>
        </w:rPr>
        <w:t xml:space="preserve">  ผู้ดูแลระบบ : เพิ่มข่าวสาร</w:t>
      </w:r>
    </w:p>
    <w:p w14:paraId="4242E73D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BADF13E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7" behindDoc="0" locked="0" layoutInCell="1" allowOverlap="1" wp14:anchorId="12234EB2" wp14:editId="6F8EB889">
                <wp:simplePos x="0" y="0"/>
                <wp:positionH relativeFrom="column">
                  <wp:posOffset>0</wp:posOffset>
                </wp:positionH>
                <wp:positionV relativeFrom="paragraph">
                  <wp:posOffset>466547</wp:posOffset>
                </wp:positionV>
                <wp:extent cx="802204" cy="180975"/>
                <wp:effectExtent l="0" t="0" r="17145" b="28575"/>
                <wp:wrapNone/>
                <wp:docPr id="132" name="สี่เหลี่ยมผืนผ้า 1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1C385CD">
              <v:rect id="สี่เหลี่ยมผืนผ้า 132" style="position:absolute;margin-left:0;margin-top:36.75pt;width:63.15pt;height:14.25pt;z-index:251658307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54B733F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514A509C" wp14:editId="2B035FCB">
            <wp:extent cx="5274310" cy="2346909"/>
            <wp:effectExtent l="0" t="0" r="2540" b="0"/>
            <wp:docPr id="190" name="รูปภาพ 190" descr="C:\Users\KCSThailand\AppData\Local\Microsoft\Windows\INetCache\Content.Word\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C:\Users\KCSThailand\AppData\Local\Microsoft\Windows\INetCache\Content.Word\1.png"/>
                    <pic:cNvPicPr>
                      <a:picLocks noChangeAspect="1" noChangeArrowheads="1"/>
                    </pic:cNvPicPr>
                  </pic:nvPicPr>
                  <pic:blipFill>
                    <a:blip r:embed="rId1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469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7B0CA871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FA6FDD9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7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เพิ่มข่าวสาร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34653EFB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B2DF22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CAFD39B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2055AA71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1786F5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4534E17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AE7B621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29</w:t>
      </w:r>
      <w:r w:rsidRPr="00B96C9A">
        <w:rPr>
          <w:rFonts w:eastAsia="Cordia New"/>
          <w:cs/>
        </w:rPr>
        <w:t xml:space="preserve">  ผู้ดูแลระบบ : อนุมัติข่าว</w:t>
      </w:r>
    </w:p>
    <w:p w14:paraId="4642C76F" w14:textId="77777777" w:rsidR="004B465A" w:rsidRPr="00B96C9A" w:rsidRDefault="004B465A" w:rsidP="004B465A">
      <w:pPr>
        <w:spacing w:after="0" w:line="240" w:lineRule="auto"/>
        <w:rPr>
          <w:noProof/>
          <w:szCs w:val="22"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08" behindDoc="0" locked="0" layoutInCell="1" allowOverlap="1" wp14:anchorId="3B7EB089" wp14:editId="06473DAE">
                <wp:simplePos x="0" y="0"/>
                <wp:positionH relativeFrom="column">
                  <wp:posOffset>-36576</wp:posOffset>
                </wp:positionH>
                <wp:positionV relativeFrom="paragraph">
                  <wp:posOffset>861111</wp:posOffset>
                </wp:positionV>
                <wp:extent cx="802204" cy="180975"/>
                <wp:effectExtent l="0" t="0" r="17145" b="28575"/>
                <wp:wrapNone/>
                <wp:docPr id="133" name="สี่เหลี่ยมผืนผ้า 1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9A55D31">
              <v:rect id="สี่เหลี่ยมผืนผ้า 133" style="position:absolute;margin-left:-2.9pt;margin-top:67.8pt;width:63.15pt;height:14.25pt;z-index:2516583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08791AB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"/>
            </w:pict>
          </mc:Fallback>
        </mc:AlternateContent>
      </w:r>
    </w:p>
    <w:p w14:paraId="0AE9D70D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  <w:cs/>
        </w:rPr>
        <w:drawing>
          <wp:inline distT="0" distB="0" distL="0" distR="0" wp14:anchorId="761601BE" wp14:editId="454DC571">
            <wp:extent cx="5274310" cy="2401999"/>
            <wp:effectExtent l="0" t="0" r="2540" b="0"/>
            <wp:docPr id="191" name="รูปภาพ 191" descr="C:\Users\KCSThailand\AppData\Local\Microsoft\Windows\INetCache\Content.Word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 descr="C:\Users\KCSThailand\AppData\Local\Microsoft\Windows\INetCache\Content.Word\2.png"/>
                    <pic:cNvPicPr>
                      <a:picLocks noChangeAspect="1" noChangeArrowheads="1"/>
                    </pic:cNvPicPr>
                  </pic:nvPicPr>
                  <pic:blipFill>
                    <a:blip r:embed="rId1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019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47EBCC83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3C119FAC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8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อนุมัติข่าว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0B275A6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FC42836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0</w:t>
      </w:r>
      <w:r w:rsidRPr="00B96C9A">
        <w:rPr>
          <w:rFonts w:eastAsia="Cordia New"/>
          <w:cs/>
        </w:rPr>
        <w:t xml:space="preserve">  ผู้ดูแลระบบ : นำเข้ารายชื่อนักศึกษา</w:t>
      </w:r>
    </w:p>
    <w:p w14:paraId="2347970E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C7ABC3F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7" behindDoc="0" locked="0" layoutInCell="1" allowOverlap="1" wp14:anchorId="539C5DC9" wp14:editId="30C6CAC7">
                <wp:simplePos x="0" y="0"/>
                <wp:positionH relativeFrom="column">
                  <wp:posOffset>0</wp:posOffset>
                </wp:positionH>
                <wp:positionV relativeFrom="paragraph">
                  <wp:posOffset>1390123</wp:posOffset>
                </wp:positionV>
                <wp:extent cx="802204" cy="180975"/>
                <wp:effectExtent l="0" t="0" r="17145" b="28575"/>
                <wp:wrapNone/>
                <wp:docPr id="134" name="สี่เหลี่ยมผืนผ้า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271F3128">
              <v:rect id="สี่เหลี่ยมผืนผ้า 134" style="position:absolute;margin-left:0;margin-top:109.45pt;width:63.15pt;height:14.25pt;z-index:251658287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6875A43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555DF734" wp14:editId="10E1679A">
            <wp:extent cx="5274310" cy="2512920"/>
            <wp:effectExtent l="0" t="0" r="2540" b="1905"/>
            <wp:docPr id="256" name="รูปภาพ 256" descr="C:\Users\KCSThailand\AppData\Local\Microsoft\Windows\INetCache\Content.Word\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 descr="C:\Users\KCSThailand\AppData\Local\Microsoft\Windows\INetCache\Content.Word\7.png"/>
                    <pic:cNvPicPr>
                      <a:picLocks noChangeAspect="1" noChangeArrowheads="1"/>
                    </pic:cNvPicPr>
                  </pic:nvPicPr>
                  <pic:blipFill>
                    <a:blip r:embed="rId1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12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5B946D4A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683196C2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4</w:t>
      </w:r>
      <w:r w:rsidRPr="00B96C9A">
        <w:rPr>
          <w:b/>
          <w:bCs/>
          <w:cs/>
        </w:rPr>
        <w:t>9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นำเข้ารายชื่อนักศึกษา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5171796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94A3D1B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016F78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C218FF1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7E9BCAFE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39C773D8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1</w:t>
      </w:r>
      <w:r w:rsidRPr="00B96C9A">
        <w:rPr>
          <w:rFonts w:eastAsia="Cordia New"/>
          <w:cs/>
        </w:rPr>
        <w:t xml:space="preserve">  ผู้ดูแลระบบ : ประเภทโครงงาน </w:t>
      </w:r>
    </w:p>
    <w:p w14:paraId="33B3F9C4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A8194F2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8" behindDoc="0" locked="0" layoutInCell="1" allowOverlap="1" wp14:anchorId="32502D07" wp14:editId="48DC3438">
                <wp:simplePos x="0" y="0"/>
                <wp:positionH relativeFrom="column">
                  <wp:posOffset>0</wp:posOffset>
                </wp:positionH>
                <wp:positionV relativeFrom="paragraph">
                  <wp:posOffset>1573817</wp:posOffset>
                </wp:positionV>
                <wp:extent cx="802204" cy="180975"/>
                <wp:effectExtent l="0" t="0" r="17145" b="28575"/>
                <wp:wrapNone/>
                <wp:docPr id="135" name="สี่เหลี่ยมผืนผ้า 1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A454C29">
              <v:rect id="สี่เหลี่ยมผืนผ้า 135" style="position:absolute;margin-left:0;margin-top:123.9pt;width:63.15pt;height:14.25pt;z-index:251658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5C0438C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42CC178B" wp14:editId="2AB0091D">
            <wp:extent cx="5274310" cy="2566881"/>
            <wp:effectExtent l="0" t="0" r="2540" b="5080"/>
            <wp:docPr id="257" name="รูปภาพ 257" descr="C:\Users\KCSThailand\AppData\Local\Microsoft\Windows\INetCache\Content.Word\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C:\Users\KCSThailand\AppData\Local\Microsoft\Windows\INetCache\Content.Word\9.png"/>
                    <pic:cNvPicPr>
                      <a:picLocks noChangeAspect="1" noChangeArrowheads="1"/>
                    </pic:cNvPicPr>
                  </pic:nvPicPr>
                  <pic:blipFill>
                    <a:blip r:embed="rId1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668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3BB8FD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634C124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50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ประเภท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50E2460A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13A5BDCF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586F6F5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460E23FB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2</w:t>
      </w:r>
      <w:r w:rsidRPr="00B96C9A">
        <w:rPr>
          <w:rFonts w:eastAsia="Cordia New"/>
          <w:cs/>
        </w:rPr>
        <w:t xml:space="preserve">  ผู้ดูแลระบบ : เพิ่มประเภทโครงงาน </w:t>
      </w:r>
    </w:p>
    <w:p w14:paraId="27873EC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A8150E3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w:drawing>
          <wp:inline distT="0" distB="0" distL="0" distR="0" wp14:anchorId="3E5A5A4D" wp14:editId="2B4721BA">
            <wp:extent cx="5274310" cy="2459179"/>
            <wp:effectExtent l="0" t="0" r="2540" b="0"/>
            <wp:docPr id="258" name="รูปภาพ 258" descr="C:\Users\KCSThailand\AppData\Local\Microsoft\Windows\INetCache\Content.Word\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C:\Users\KCSThailand\AppData\Local\Microsoft\Windows\INetCache\Content.Word\13.png"/>
                    <pic:cNvPicPr>
                      <a:picLocks noChangeAspect="1" noChangeArrowheads="1"/>
                    </pic:cNvPicPr>
                  </pic:nvPicPr>
                  <pic:blipFill>
                    <a:blip r:embed="rId1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591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08C519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517DFF23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1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เพิ่มประเภท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69B1BE4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2DC839A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40B1896E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75F21CAC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3</w:t>
      </w:r>
      <w:r w:rsidRPr="00B96C9A">
        <w:rPr>
          <w:rFonts w:eastAsia="Cordia New"/>
          <w:cs/>
        </w:rPr>
        <w:t xml:space="preserve">  ผู้ดูแลระบบ : แก้ไขประเภทโครงงาน </w:t>
      </w:r>
    </w:p>
    <w:p w14:paraId="6442D8E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388482B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w:drawing>
          <wp:inline distT="0" distB="0" distL="0" distR="0" wp14:anchorId="62E5A9AB" wp14:editId="1FAB01CE">
            <wp:extent cx="5274310" cy="2459179"/>
            <wp:effectExtent l="0" t="0" r="2540" b="0"/>
            <wp:docPr id="259" name="รูปภาพ 259" descr="C:\Users\KCSThailand\AppData\Local\Microsoft\Windows\INetCache\Content.Word\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C:\Users\KCSThailand\AppData\Local\Microsoft\Windows\INetCache\Content.Word\13.png"/>
                    <pic:cNvPicPr>
                      <a:picLocks noChangeAspect="1" noChangeArrowheads="1"/>
                    </pic:cNvPicPr>
                  </pic:nvPicPr>
                  <pic:blipFill>
                    <a:blip r:embed="rId1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591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459E8B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5FE01D53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2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แก้ไขประเภท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33D1E965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6F3A548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4</w:t>
      </w:r>
      <w:r w:rsidRPr="00B96C9A">
        <w:rPr>
          <w:rFonts w:eastAsia="Cordia New"/>
          <w:cs/>
        </w:rPr>
        <w:t xml:space="preserve">  ผู้ดูแลระบบ : จัดกลุ่มสอบ</w:t>
      </w:r>
    </w:p>
    <w:p w14:paraId="1C18699D" w14:textId="77777777" w:rsidR="004B465A" w:rsidRPr="00B96C9A" w:rsidRDefault="004B465A" w:rsidP="004B465A">
      <w:pPr>
        <w:spacing w:after="0" w:line="240" w:lineRule="auto"/>
        <w:rPr>
          <w:noProof/>
        </w:rPr>
      </w:pPr>
    </w:p>
    <w:p w14:paraId="6F987730" w14:textId="77777777" w:rsidR="004B465A" w:rsidRPr="00B96C9A" w:rsidRDefault="004B465A" w:rsidP="004B465A">
      <w:pPr>
        <w:spacing w:after="0" w:line="240" w:lineRule="auto"/>
        <w:rPr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89" behindDoc="0" locked="0" layoutInCell="1" allowOverlap="1" wp14:anchorId="7E70F8E6" wp14:editId="4F09912E">
                <wp:simplePos x="0" y="0"/>
                <wp:positionH relativeFrom="column">
                  <wp:posOffset>-36576</wp:posOffset>
                </wp:positionH>
                <wp:positionV relativeFrom="paragraph">
                  <wp:posOffset>474980</wp:posOffset>
                </wp:positionV>
                <wp:extent cx="802204" cy="180975"/>
                <wp:effectExtent l="0" t="0" r="17145" b="28575"/>
                <wp:wrapNone/>
                <wp:docPr id="136" name="สี่เหลี่ยมผืนผ้า 1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4045105E">
              <v:rect id="สี่เหลี่ยมผืนผ้า 136" style="position:absolute;margin-left:-2.9pt;margin-top:37.4pt;width:63.15pt;height:14.25pt;z-index:25165828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797E25BD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3D1374D7" wp14:editId="2E7641DC">
            <wp:extent cx="5274193" cy="2355495"/>
            <wp:effectExtent l="0" t="0" r="3175" b="6985"/>
            <wp:docPr id="260" name="รูปภาพ 260" descr="C:\Users\KCSThailand\AppData\Local\Microsoft\Windows\INetCache\Content.Word\1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C:\Users\KCSThailand\AppData\Local\Microsoft\Windows\INetCache\Content.Word\18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789"/>
                    <a:stretch/>
                  </pic:blipFill>
                  <pic:spPr bwMode="auto">
                    <a:xfrm>
                      <a:off x="0" y="0"/>
                      <a:ext cx="5274310" cy="2355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214D6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  <w:szCs w:val="22"/>
          <w:cs/>
        </w:rPr>
        <w:t xml:space="preserve"> </w:t>
      </w:r>
    </w:p>
    <w:p w14:paraId="63A2F754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3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จัดกลุ่มสอบ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7DF730F9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0F1EAA09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266DCC33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5D3F8B74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9D5D38E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4B21D67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C2C5715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5</w:t>
      </w:r>
      <w:r w:rsidRPr="00B96C9A">
        <w:rPr>
          <w:rFonts w:eastAsia="Cordia New"/>
          <w:cs/>
        </w:rPr>
        <w:t xml:space="preserve">  ผู้ดูแลระบบ : รันหมายเลขโครงงาน </w:t>
      </w:r>
    </w:p>
    <w:p w14:paraId="7C15BD0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900E3A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0" behindDoc="0" locked="0" layoutInCell="1" allowOverlap="1" wp14:anchorId="09C96207" wp14:editId="0DC25680">
                <wp:simplePos x="0" y="0"/>
                <wp:positionH relativeFrom="column">
                  <wp:posOffset>0</wp:posOffset>
                </wp:positionH>
                <wp:positionV relativeFrom="paragraph">
                  <wp:posOffset>1766875</wp:posOffset>
                </wp:positionV>
                <wp:extent cx="802204" cy="180975"/>
                <wp:effectExtent l="0" t="0" r="17145" b="28575"/>
                <wp:wrapNone/>
                <wp:docPr id="137" name="สี่เหลี่ยมผืนผ้า 1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00E875B0">
              <v:rect id="สี่เหลี่ยมผืนผ้า 137" style="position:absolute;margin-left:0;margin-top:139.1pt;width:63.15pt;height:14.25pt;z-index:25165829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0D54C7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737D2990" wp14:editId="23B07AF1">
            <wp:extent cx="5274310" cy="2389306"/>
            <wp:effectExtent l="0" t="0" r="2540" b="0"/>
            <wp:docPr id="261" name="รูปภาพ 261" descr="C:\Users\KCSThailand\AppData\Local\Microsoft\Windows\INetCache\Content.Word\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C:\Users\KCSThailand\AppData\Local\Microsoft\Windows\INetCache\Content.Word\19.png"/>
                    <pic:cNvPicPr>
                      <a:picLocks noChangeAspect="1" noChangeArrowheads="1"/>
                    </pic:cNvPicPr>
                  </pic:nvPicPr>
                  <pic:blipFill>
                    <a:blip r:embed="rId1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893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2A1CC3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049E4D4B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4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รันหมายเลข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4807F1AA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3CEE22B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6</w:t>
      </w:r>
      <w:r w:rsidRPr="00B96C9A">
        <w:rPr>
          <w:rFonts w:eastAsia="Cordia New"/>
          <w:cs/>
        </w:rPr>
        <w:t xml:space="preserve">  ผู้ดูแลระบบ : ออกรายงานหัวข้อโครงงาน</w:t>
      </w:r>
    </w:p>
    <w:p w14:paraId="62C77C8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A0189C9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1" behindDoc="0" locked="0" layoutInCell="1" allowOverlap="1" wp14:anchorId="44692C51" wp14:editId="11D6052E">
                <wp:simplePos x="0" y="0"/>
                <wp:positionH relativeFrom="column">
                  <wp:posOffset>0</wp:posOffset>
                </wp:positionH>
                <wp:positionV relativeFrom="paragraph">
                  <wp:posOffset>1692048</wp:posOffset>
                </wp:positionV>
                <wp:extent cx="802204" cy="180975"/>
                <wp:effectExtent l="0" t="0" r="17145" b="28575"/>
                <wp:wrapNone/>
                <wp:docPr id="138" name="สี่เหลี่ยมผืนผ้า 1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1AC6586B">
              <v:rect id="สี่เหลี่ยมผืนผ้า 138" style="position:absolute;margin-left:0;margin-top:133.25pt;width:63.15pt;height:14.25pt;z-index:251658291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3AC9AED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"/>
            </w:pict>
          </mc:Fallback>
        </mc:AlternateContent>
      </w:r>
      <w:r w:rsidRPr="00B96C9A">
        <w:rPr>
          <w:noProof/>
          <w:szCs w:val="22"/>
          <w:cs/>
        </w:rPr>
        <w:drawing>
          <wp:inline distT="0" distB="0" distL="0" distR="0" wp14:anchorId="5A9182D0" wp14:editId="1B543BE2">
            <wp:extent cx="5274310" cy="2405119"/>
            <wp:effectExtent l="0" t="0" r="2540" b="0"/>
            <wp:docPr id="262" name="รูปภาพ 262" descr="C:\Users\KCSTHA~1\AppData\Local\Temp\Rar$DRa0.451\แคปรูป\0\2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C:\Users\KCSTHA~1\AppData\Local\Temp\Rar$DRa0.451\แคปรูป\0\24.PNG"/>
                    <pic:cNvPicPr>
                      <a:picLocks noChangeAspect="1" noChangeArrowheads="1"/>
                    </pic:cNvPicPr>
                  </pic:nvPicPr>
                  <pic:blipFill>
                    <a:blip r:embed="rId1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05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480F9AB8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19AF4F40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5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ออกรายงานหัวข้อ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75800BE2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4C54E1CD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F674352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78E966D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42DB454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486BE776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6E9B77C0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7</w:t>
      </w:r>
      <w:r w:rsidRPr="00B96C9A">
        <w:rPr>
          <w:rFonts w:eastAsia="Cordia New"/>
          <w:cs/>
        </w:rPr>
        <w:t xml:space="preserve">  ผู้ดูแลระบบ : ออกรายงานโครงงงานต่ออาจารย์ที่ปรึกษา </w:t>
      </w:r>
    </w:p>
    <w:p w14:paraId="5D4DF171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12345D16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10" behindDoc="0" locked="0" layoutInCell="1" allowOverlap="1" wp14:anchorId="098A0A2C" wp14:editId="0FB4EEE3">
                <wp:simplePos x="0" y="0"/>
                <wp:positionH relativeFrom="column">
                  <wp:posOffset>3175</wp:posOffset>
                </wp:positionH>
                <wp:positionV relativeFrom="paragraph">
                  <wp:posOffset>1699031</wp:posOffset>
                </wp:positionV>
                <wp:extent cx="802204" cy="180975"/>
                <wp:effectExtent l="0" t="0" r="17145" b="28575"/>
                <wp:wrapNone/>
                <wp:docPr id="139" name="สี่เหลี่ยมผืนผ้า 1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7B09C19D">
              <v:rect id="สี่เหลี่ยมผืนผ้า 139" style="position:absolute;margin-left:.25pt;margin-top:133.8pt;width:63.15pt;height:14.25pt;z-index:25165831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95EBEF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2B3D3715" wp14:editId="6676F871">
            <wp:extent cx="5274310" cy="2524933"/>
            <wp:effectExtent l="0" t="0" r="2540" b="8890"/>
            <wp:docPr id="263" name="รูปภาพ 263" descr="C:\Users\KCSThailand\AppData\Local\Microsoft\Windows\INetCache\Content.Word\2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C:\Users\KCSThailand\AppData\Local\Microsoft\Windows\INetCache\Content.Word\25.png"/>
                    <pic:cNvPicPr>
                      <a:picLocks noChangeAspect="1" noChangeArrowheads="1"/>
                    </pic:cNvPicPr>
                  </pic:nvPicPr>
                  <pic:blipFill>
                    <a:blip r:embed="rId1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24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E3D11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7D90665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6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ออกรายงานโครงงงานต่ออาจารย์ที่ปรึกษา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4BD71C98" w14:textId="77777777" w:rsidR="004B465A" w:rsidRPr="00B96C9A" w:rsidRDefault="004B465A" w:rsidP="004B465A">
      <w:pPr>
        <w:spacing w:after="0" w:line="240" w:lineRule="auto"/>
        <w:rPr>
          <w:rFonts w:eastAsia="Cordia New"/>
          <w:cs/>
        </w:rPr>
      </w:pPr>
    </w:p>
    <w:p w14:paraId="1670CD23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38</w:t>
      </w:r>
      <w:r w:rsidRPr="00B96C9A">
        <w:rPr>
          <w:rFonts w:eastAsia="Cordia New"/>
          <w:cs/>
        </w:rPr>
        <w:t xml:space="preserve">  ผู้ดูแลระบบ : ออกรายงานนักศึกษาที่ยังไม่ส่งหัวข้อโครงงาน</w:t>
      </w:r>
    </w:p>
    <w:p w14:paraId="007A69FF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73410A8A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2" behindDoc="0" locked="0" layoutInCell="1" allowOverlap="1" wp14:anchorId="7D2602C1" wp14:editId="3644A20C">
                <wp:simplePos x="0" y="0"/>
                <wp:positionH relativeFrom="column">
                  <wp:posOffset>0</wp:posOffset>
                </wp:positionH>
                <wp:positionV relativeFrom="paragraph">
                  <wp:posOffset>1916334</wp:posOffset>
                </wp:positionV>
                <wp:extent cx="802204" cy="180975"/>
                <wp:effectExtent l="0" t="0" r="17145" b="28575"/>
                <wp:wrapNone/>
                <wp:docPr id="140" name="สี่เหลี่ยมผืนผ้า 1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4743244">
              <v:rect id="สี่เหลี่ยมผืนผ้า 140" style="position:absolute;margin-left:0;margin-top:150.9pt;width:63.15pt;height:14.25pt;z-index:2516582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7F3AC1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"/>
            </w:pict>
          </mc:Fallback>
        </mc:AlternateContent>
      </w:r>
      <w:r w:rsidRPr="00B96C9A">
        <w:rPr>
          <w:noProof/>
          <w:cs/>
        </w:rPr>
        <w:drawing>
          <wp:inline distT="0" distB="0" distL="0" distR="0" wp14:anchorId="02096AA0" wp14:editId="3E4C1B72">
            <wp:extent cx="5274310" cy="2420343"/>
            <wp:effectExtent l="0" t="0" r="2540" b="0"/>
            <wp:docPr id="264" name="รูปภาพ 264" descr="C:\Users\KCSThailand\AppData\Local\Microsoft\Windows\INetCache\Content.Word\2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 descr="C:\Users\KCSThailand\AppData\Local\Microsoft\Windows\INetCache\Content.Word\26.png"/>
                    <pic:cNvPicPr>
                      <a:picLocks noChangeAspect="1" noChangeArrowheads="1"/>
                    </pic:cNvPicPr>
                  </pic:nvPicPr>
                  <pic:blipFill>
                    <a:blip r:embed="rId1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203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6C9A">
        <w:rPr>
          <w:noProof/>
          <w:szCs w:val="22"/>
          <w:cs/>
        </w:rPr>
        <w:t xml:space="preserve"> </w:t>
      </w:r>
    </w:p>
    <w:p w14:paraId="213E4519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6CEDA3ED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7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ออกรายงานนักศึกษาที่ยังไม่ส่งหัวข้อ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73B69EC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3FF51C11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39429CCE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4B866280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7D7DB644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5AC652E0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>3</w:t>
      </w:r>
      <w:r w:rsidRPr="00B96C9A">
        <w:rPr>
          <w:rFonts w:eastAsia="Cordia New"/>
        </w:rPr>
        <w:t>9</w:t>
      </w:r>
      <w:r w:rsidRPr="00B96C9A">
        <w:rPr>
          <w:rFonts w:eastAsia="Cordia New"/>
          <w:cs/>
        </w:rPr>
        <w:t xml:space="preserve">  ผู้ดูแลระบบ : ออกรายงานนักศึกษาที่ยังไม่ส่งเอกสารโครงงาน </w:t>
      </w:r>
    </w:p>
    <w:p w14:paraId="0566451A" w14:textId="77777777" w:rsidR="004B465A" w:rsidRPr="00B96C9A" w:rsidRDefault="004B465A" w:rsidP="004B465A">
      <w:pPr>
        <w:spacing w:after="0" w:line="240" w:lineRule="auto"/>
        <w:rPr>
          <w:noProof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293" behindDoc="0" locked="0" layoutInCell="1" allowOverlap="1" wp14:anchorId="08C5BB69" wp14:editId="24B37134">
                <wp:simplePos x="0" y="0"/>
                <wp:positionH relativeFrom="column">
                  <wp:posOffset>0</wp:posOffset>
                </wp:positionH>
                <wp:positionV relativeFrom="paragraph">
                  <wp:posOffset>2070964</wp:posOffset>
                </wp:positionV>
                <wp:extent cx="802204" cy="180975"/>
                <wp:effectExtent l="0" t="0" r="17145" b="28575"/>
                <wp:wrapNone/>
                <wp:docPr id="141" name="สี่เหลี่ยมผืนผ้า 1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3F502759">
              <v:rect id="สี่เหลี่ยมผืนผ้า 141" style="position:absolute;margin-left:0;margin-top:163.05pt;width:63.15pt;height:14.25pt;z-index:25165829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4A6D6EEB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"/>
            </w:pict>
          </mc:Fallback>
        </mc:AlternateContent>
      </w:r>
    </w:p>
    <w:p w14:paraId="3F75B53C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w:drawing>
          <wp:inline distT="0" distB="0" distL="0" distR="0" wp14:anchorId="130AAB5D" wp14:editId="1B5CCF9A">
            <wp:extent cx="5234675" cy="2501798"/>
            <wp:effectExtent l="0" t="0" r="4445" b="0"/>
            <wp:docPr id="265" name="รูปภาพ 265" descr="C:\Users\KCSThailand\AppData\Local\Microsoft\Windows\INetCache\Content.Word\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 descr="C:\Users\KCSThailand\AppData\Local\Microsoft\Windows\INetCache\Content.Word\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77"/>
                    <a:stretch/>
                  </pic:blipFill>
                  <pic:spPr bwMode="auto">
                    <a:xfrm>
                      <a:off x="0" y="0"/>
                      <a:ext cx="5247267" cy="2507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B6A0E1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7646A8A8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8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ออกรายงานนักศึกษาที่ยังไม่ส่งเอกสารโครง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0FC13BD5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</w:rPr>
      </w:pPr>
    </w:p>
    <w:p w14:paraId="0321052B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40</w:t>
      </w:r>
      <w:r w:rsidRPr="00B96C9A">
        <w:rPr>
          <w:rFonts w:eastAsia="Cordia New"/>
          <w:cs/>
        </w:rPr>
        <w:t xml:space="preserve">  ผู้ดูแลระบบ : ประเภทเอกสารเผยแพร่ผลงาน </w:t>
      </w:r>
    </w:p>
    <w:p w14:paraId="24CFEB3C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7802182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mc:AlternateContent>
          <mc:Choice Requires="wps">
            <w:drawing>
              <wp:anchor distT="0" distB="0" distL="114300" distR="114300" simplePos="0" relativeHeight="251658311" behindDoc="0" locked="0" layoutInCell="1" allowOverlap="1" wp14:anchorId="5294FEFE" wp14:editId="39072B05">
                <wp:simplePos x="0" y="0"/>
                <wp:positionH relativeFrom="column">
                  <wp:posOffset>0</wp:posOffset>
                </wp:positionH>
                <wp:positionV relativeFrom="paragraph">
                  <wp:posOffset>1889760</wp:posOffset>
                </wp:positionV>
                <wp:extent cx="802204" cy="180975"/>
                <wp:effectExtent l="0" t="0" r="17145" b="28575"/>
                <wp:wrapNone/>
                <wp:docPr id="142" name="สี่เหลี่ยมผืนผ้า 1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2204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 xmlns:pic="http://schemas.openxmlformats.org/drawingml/2006/picture" xmlns:a14="http://schemas.microsoft.com/office/drawing/2010/main" xmlns:c="http://schemas.openxmlformats.org/drawingml/2006/chart">
            <w:pict w14:anchorId="60C7208C">
              <v:rect id="สี่เหลี่ยมผืนผ้า 142" style="position:absolute;margin-left:0;margin-top:148.8pt;width:63.15pt;height:14.25pt;z-index:251658311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filled="f" strokecolor="red" strokeweight="1pt" w14:anchorId="2E32969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"/>
            </w:pict>
          </mc:Fallback>
        </mc:AlternateContent>
      </w:r>
      <w:r w:rsidRPr="00B96C9A">
        <w:rPr>
          <w:noProof/>
        </w:rPr>
        <w:drawing>
          <wp:inline distT="0" distB="0" distL="0" distR="0" wp14:anchorId="630A2300" wp14:editId="16ED9C15">
            <wp:extent cx="5274310" cy="2386054"/>
            <wp:effectExtent l="0" t="0" r="2540" b="0"/>
            <wp:docPr id="148" name="รูปภาพ 148" descr="C:\Users\KCSThailand\AppData\Local\Microsoft\Windows\INetCache\Content.Word\2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 descr="C:\Users\KCSThailand\AppData\Local\Microsoft\Windows\INetCache\Content.Word\20.png"/>
                    <pic:cNvPicPr>
                      <a:picLocks noChangeAspect="1" noChangeArrowheads="1"/>
                    </pic:cNvPicPr>
                  </pic:nvPicPr>
                  <pic:blipFill>
                    <a:blip r:embed="rId1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860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92585B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2E549CFC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5</w:t>
      </w:r>
      <w:r w:rsidRPr="00B96C9A">
        <w:rPr>
          <w:b/>
          <w:bCs/>
          <w:cs/>
        </w:rPr>
        <w:t>9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 xml:space="preserve">ประเภทเอกสารเผยแพร่ผลงาน 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7F174809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B336EF7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3F34D093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8325EE2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6F6EE8E1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0CE8E558" w14:textId="77777777" w:rsidR="004B465A" w:rsidRPr="00B96C9A" w:rsidRDefault="004B465A" w:rsidP="004B465A">
      <w:pPr>
        <w:spacing w:after="0" w:line="240" w:lineRule="auto"/>
        <w:rPr>
          <w:rFonts w:eastAsia="Cordia New"/>
        </w:rPr>
      </w:pPr>
    </w:p>
    <w:p w14:paraId="5DB32022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</w:rPr>
        <w:t>41</w:t>
      </w:r>
      <w:r w:rsidRPr="00B96C9A">
        <w:rPr>
          <w:rFonts w:eastAsia="Cordia New"/>
          <w:cs/>
        </w:rPr>
        <w:t xml:space="preserve">  ผู้ดูแลระบบ : เพิ่มประเภทเอกสารเผยแพร่ผลงาน</w:t>
      </w:r>
    </w:p>
    <w:p w14:paraId="3BE496E9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szCs w:val="22"/>
          <w:cs/>
        </w:rPr>
        <w:t xml:space="preserve"> </w:t>
      </w:r>
      <w:r w:rsidRPr="00B96C9A">
        <w:rPr>
          <w:noProof/>
        </w:rPr>
        <w:drawing>
          <wp:inline distT="0" distB="0" distL="0" distR="0" wp14:anchorId="34898661" wp14:editId="1AF50C49">
            <wp:extent cx="5274310" cy="2418392"/>
            <wp:effectExtent l="0" t="0" r="2540" b="1270"/>
            <wp:docPr id="150" name="รูปภาพ 150" descr="C:\Users\KCSThailand\AppData\Local\Microsoft\Windows\INetCache\Content.Word\2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C:\Users\KCSThailand\AppData\Local\Microsoft\Windows\INetCache\Content.Word\21.png"/>
                    <pic:cNvPicPr>
                      <a:picLocks noChangeAspect="1" noChangeArrowheads="1"/>
                    </pic:cNvPicPr>
                  </pic:nvPicPr>
                  <pic:blipFill>
                    <a:blip r:embed="rId1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18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7E4B53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471C9175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>ภาพที่ 60</w:t>
      </w:r>
      <w:r w:rsidRPr="00B96C9A">
        <w:rPr>
          <w:cs/>
        </w:rPr>
        <w:t xml:space="preserve">  </w:t>
      </w:r>
      <w:r w:rsidRPr="00B96C9A">
        <w:rPr>
          <w:rFonts w:eastAsia="Cordia New"/>
          <w:cs/>
        </w:rPr>
        <w:t>เพิ่มประเภทเอกสารเผยแพร่ผล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2E051B55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</w:rPr>
      </w:pPr>
    </w:p>
    <w:p w14:paraId="14F65FF4" w14:textId="77777777" w:rsidR="004B465A" w:rsidRPr="00B96C9A" w:rsidRDefault="004B465A" w:rsidP="2B70ABAF">
      <w:pPr>
        <w:spacing w:after="0" w:line="240" w:lineRule="auto"/>
        <w:rPr>
          <w:rFonts w:eastAsia="Cordia New"/>
        </w:rPr>
      </w:pPr>
      <w:r w:rsidRPr="00B96C9A">
        <w:rPr>
          <w:rFonts w:eastAsia="Cordia New"/>
          <w:cs/>
        </w:rPr>
        <w:t xml:space="preserve">42  ผู้ดูแลระบบ : </w:t>
      </w:r>
      <w:r w:rsidRPr="00B96C9A">
        <w:rPr>
          <w:cs/>
        </w:rPr>
        <w:t>แก้ไข</w:t>
      </w:r>
      <w:r w:rsidRPr="00B96C9A">
        <w:rPr>
          <w:rFonts w:eastAsia="Cordia New"/>
          <w:cs/>
        </w:rPr>
        <w:t>ประเภทเอกสารเผยแพร่ผลงาน</w:t>
      </w:r>
    </w:p>
    <w:p w14:paraId="4ACBBF79" w14:textId="77777777" w:rsidR="004B465A" w:rsidRPr="00B96C9A" w:rsidRDefault="004B465A" w:rsidP="004B465A">
      <w:pPr>
        <w:spacing w:after="0" w:line="240" w:lineRule="auto"/>
        <w:rPr>
          <w:noProof/>
        </w:rPr>
      </w:pPr>
      <w:r w:rsidRPr="00B96C9A">
        <w:rPr>
          <w:szCs w:val="22"/>
          <w:cs/>
        </w:rPr>
        <w:t xml:space="preserve"> </w:t>
      </w:r>
    </w:p>
    <w:p w14:paraId="057D68C4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  <w:r w:rsidRPr="00B96C9A">
        <w:rPr>
          <w:noProof/>
        </w:rPr>
        <w:drawing>
          <wp:inline distT="0" distB="0" distL="0" distR="0" wp14:anchorId="45E50637" wp14:editId="7E2C4092">
            <wp:extent cx="5149850" cy="2428646"/>
            <wp:effectExtent l="0" t="0" r="0" b="0"/>
            <wp:docPr id="151" name="รูปภาพ 151" descr="C:\Users\KCSThailand\AppData\Local\Microsoft\Windows\INetCache\Content.Word\2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 descr="C:\Users\KCSThailand\AppData\Local\Microsoft\Windows\INetCache\Content.Word\23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54" b="4047"/>
                    <a:stretch/>
                  </pic:blipFill>
                  <pic:spPr bwMode="auto">
                    <a:xfrm>
                      <a:off x="0" y="0"/>
                      <a:ext cx="5150140" cy="24287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28D895" w14:textId="77777777" w:rsidR="004B465A" w:rsidRPr="00B96C9A" w:rsidRDefault="004B465A" w:rsidP="004B465A">
      <w:pPr>
        <w:spacing w:after="0" w:line="240" w:lineRule="auto"/>
        <w:rPr>
          <w:rFonts w:eastAsia="Cordia New"/>
          <w:b/>
          <w:bCs/>
        </w:rPr>
      </w:pPr>
    </w:p>
    <w:p w14:paraId="35099A81" w14:textId="77777777" w:rsidR="004B465A" w:rsidRPr="00B96C9A" w:rsidRDefault="004B465A" w:rsidP="2B70ABAF">
      <w:pPr>
        <w:spacing w:after="0" w:line="240" w:lineRule="auto"/>
        <w:jc w:val="center"/>
        <w:rPr>
          <w:rFonts w:eastAsia="Cordia New"/>
        </w:rPr>
      </w:pPr>
      <w:r w:rsidRPr="00B96C9A">
        <w:rPr>
          <w:b/>
          <w:bCs/>
          <w:cs/>
        </w:rPr>
        <w:t xml:space="preserve">ภาพที่ </w:t>
      </w:r>
      <w:r w:rsidRPr="00B96C9A">
        <w:rPr>
          <w:b/>
          <w:bCs/>
        </w:rPr>
        <w:t>6</w:t>
      </w:r>
      <w:r w:rsidRPr="00B96C9A">
        <w:rPr>
          <w:b/>
          <w:bCs/>
          <w:cs/>
        </w:rPr>
        <w:t>1</w:t>
      </w:r>
      <w:r w:rsidRPr="00B96C9A">
        <w:rPr>
          <w:cs/>
        </w:rPr>
        <w:t xml:space="preserve">  แก้ไข</w:t>
      </w:r>
      <w:r w:rsidRPr="00B96C9A">
        <w:rPr>
          <w:rFonts w:eastAsia="Cordia New"/>
          <w:cs/>
        </w:rPr>
        <w:t>ประเภทเอกสารเผยแพร่ผลงาน</w:t>
      </w:r>
      <w:r w:rsidRPr="00B96C9A">
        <w:rPr>
          <w:cs/>
        </w:rPr>
        <w:t>ในมุมมองของ</w:t>
      </w:r>
      <w:r w:rsidRPr="00B96C9A">
        <w:rPr>
          <w:rFonts w:eastAsia="Cordia New"/>
          <w:cs/>
        </w:rPr>
        <w:t>ผู้ดูแลระบบ</w:t>
      </w:r>
    </w:p>
    <w:p w14:paraId="4C79208D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</w:p>
    <w:p w14:paraId="5DE2AB52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lastRenderedPageBreak/>
        <w:t>ลงชื่อผู้ทำโครงงาน.................................................</w:t>
      </w:r>
    </w:p>
    <w:p w14:paraId="5BD34A6B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(นายคมเคียว ตั้งประเสริฐ)</w:t>
      </w:r>
    </w:p>
    <w:p w14:paraId="53DADEB6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วันที่ 6 ตุลาคม 2560</w:t>
      </w:r>
    </w:p>
    <w:p w14:paraId="0E9EBEEB" w14:textId="77777777" w:rsidR="004B465A" w:rsidRPr="00B96C9A" w:rsidRDefault="004B465A" w:rsidP="004B465A">
      <w:pPr>
        <w:spacing w:after="0" w:line="240" w:lineRule="auto"/>
        <w:jc w:val="right"/>
        <w:rPr>
          <w:rFonts w:eastAsia="Calibri"/>
          <w:spacing w:val="-8"/>
        </w:rPr>
      </w:pPr>
    </w:p>
    <w:p w14:paraId="7B0EE5D4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ลงชื่อผู้ทำโครงงาน.................................................</w:t>
      </w:r>
    </w:p>
    <w:p w14:paraId="0593F985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(นางสาวคุณ</w:t>
      </w:r>
      <w:proofErr w:type="spellStart"/>
      <w:r w:rsidRPr="00B96C9A">
        <w:rPr>
          <w:rFonts w:eastAsia="Calibri"/>
          <w:spacing w:val="-8"/>
          <w:cs/>
        </w:rPr>
        <w:t>ัญญา</w:t>
      </w:r>
      <w:proofErr w:type="spellEnd"/>
      <w:r w:rsidRPr="00B96C9A">
        <w:rPr>
          <w:rFonts w:eastAsia="Calibri"/>
          <w:spacing w:val="-8"/>
          <w:cs/>
        </w:rPr>
        <w:t xml:space="preserve"> ยุปาระมี)</w:t>
      </w:r>
    </w:p>
    <w:p w14:paraId="18D80E67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วันที่ 6 ตุลาคม 2560</w:t>
      </w:r>
    </w:p>
    <w:p w14:paraId="33AD49E7" w14:textId="77777777" w:rsidR="004B465A" w:rsidRPr="00B96C9A" w:rsidRDefault="004B465A" w:rsidP="004B465A">
      <w:pPr>
        <w:spacing w:after="0" w:line="240" w:lineRule="auto"/>
        <w:jc w:val="right"/>
        <w:rPr>
          <w:rFonts w:eastAsia="Calibri"/>
          <w:spacing w:val="-8"/>
        </w:rPr>
      </w:pPr>
    </w:p>
    <w:p w14:paraId="19F8FD82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ลงชื่ออาจารย์ที่ปรึกษาโครงงาน.................................................</w:t>
      </w:r>
    </w:p>
    <w:p w14:paraId="00222EDC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(ดร.นันท์น</w:t>
      </w:r>
      <w:proofErr w:type="spellStart"/>
      <w:r w:rsidRPr="00B96C9A">
        <w:rPr>
          <w:rFonts w:eastAsia="Calibri"/>
          <w:spacing w:val="-8"/>
          <w:cs/>
        </w:rPr>
        <w:t>ภัส</w:t>
      </w:r>
      <w:proofErr w:type="spellEnd"/>
      <w:r w:rsidRPr="00B96C9A">
        <w:rPr>
          <w:rFonts w:eastAsia="Calibri"/>
          <w:spacing w:val="-8"/>
          <w:cs/>
        </w:rPr>
        <w:t xml:space="preserve"> ม่วงมิ่งสุข)</w:t>
      </w:r>
    </w:p>
    <w:p w14:paraId="3A6C5E1A" w14:textId="77777777" w:rsidR="004B465A" w:rsidRPr="00B96C9A" w:rsidRDefault="004B465A" w:rsidP="2B70ABAF">
      <w:pPr>
        <w:spacing w:after="0" w:line="240" w:lineRule="auto"/>
        <w:jc w:val="right"/>
        <w:rPr>
          <w:rFonts w:eastAsia="Calibri"/>
        </w:rPr>
      </w:pPr>
      <w:r w:rsidRPr="00B96C9A">
        <w:rPr>
          <w:rFonts w:eastAsia="Calibri"/>
          <w:spacing w:val="-8"/>
          <w:cs/>
        </w:rPr>
        <w:t>วันที่ 6 ตุลาคม 2560</w:t>
      </w:r>
    </w:p>
    <w:p w14:paraId="6A62DD6B" w14:textId="77777777" w:rsidR="004B465A" w:rsidRPr="00B96C9A" w:rsidRDefault="004B465A" w:rsidP="004B465A">
      <w:pPr>
        <w:spacing w:after="0" w:line="240" w:lineRule="auto"/>
        <w:jc w:val="right"/>
        <w:rPr>
          <w:rFonts w:eastAsia="Calibri"/>
          <w:spacing w:val="-8"/>
          <w:cs/>
        </w:rPr>
      </w:pPr>
    </w:p>
    <w:p w14:paraId="6DD52F28" w14:textId="77777777" w:rsidR="004B465A" w:rsidRPr="00B96C9A" w:rsidRDefault="004B465A" w:rsidP="004B465A">
      <w:pPr>
        <w:spacing w:after="0" w:line="240" w:lineRule="auto"/>
        <w:jc w:val="center"/>
        <w:rPr>
          <w:rFonts w:eastAsia="Cordia New"/>
        </w:rPr>
      </w:pPr>
    </w:p>
    <w:p w14:paraId="267EF0D8" w14:textId="77777777" w:rsidR="004B465A" w:rsidRPr="00B96C9A" w:rsidRDefault="004B465A" w:rsidP="004B465A">
      <w:pPr>
        <w:spacing w:after="0" w:line="240" w:lineRule="auto"/>
        <w:rPr>
          <w:rFonts w:eastAsia="Calibri"/>
          <w:spacing w:val="-8"/>
          <w:cs/>
        </w:rPr>
      </w:pPr>
    </w:p>
    <w:p w14:paraId="6EEA43BD" w14:textId="77777777" w:rsidR="004B465A" w:rsidRPr="00B96C9A" w:rsidRDefault="004B465A" w:rsidP="005E6F47">
      <w:pPr>
        <w:pStyle w:val="a8"/>
        <w:ind w:firstLine="0"/>
        <w:jc w:val="left"/>
        <w:rPr>
          <w:rFonts w:ascii="TH Sarabun New" w:hAnsi="TH Sarabun New" w:cs="TH Sarabun New"/>
          <w:szCs w:val="28"/>
          <w:cs/>
        </w:rPr>
        <w:sectPr w:rsidR="004B465A" w:rsidRPr="00B96C9A" w:rsidSect="00D16AE2">
          <w:pgSz w:w="11906" w:h="16838"/>
          <w:pgMar w:top="2160" w:right="1440" w:bottom="1440" w:left="2160" w:header="709" w:footer="709" w:gutter="0"/>
          <w:cols w:space="708"/>
          <w:titlePg/>
          <w:docGrid w:linePitch="360"/>
        </w:sectPr>
      </w:pPr>
    </w:p>
    <w:p w14:paraId="2C35AF7C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2299EB69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05E8D9F0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50FD87E8" w14:textId="77777777" w:rsidR="004B465A" w:rsidRPr="00B96C9A" w:rsidRDefault="004B465A" w:rsidP="004B465A">
      <w:pPr>
        <w:spacing w:after="0" w:line="240" w:lineRule="auto"/>
        <w:jc w:val="center"/>
        <w:rPr>
          <w:rFonts w:eastAsia="Calibri"/>
          <w:spacing w:val="-8"/>
          <w:sz w:val="96"/>
          <w:szCs w:val="96"/>
        </w:rPr>
      </w:pPr>
    </w:p>
    <w:p w14:paraId="2953A035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  <w:sz w:val="96"/>
          <w:szCs w:val="96"/>
        </w:rPr>
      </w:pPr>
      <w:r w:rsidRPr="00B96C9A">
        <w:rPr>
          <w:rFonts w:eastAsia="Calibri"/>
          <w:spacing w:val="-8"/>
          <w:sz w:val="96"/>
          <w:szCs w:val="96"/>
          <w:cs/>
        </w:rPr>
        <w:t>ภาคผนวก</w:t>
      </w:r>
    </w:p>
    <w:p w14:paraId="0835CB54" w14:textId="77777777" w:rsidR="004B465A" w:rsidRPr="00B96C9A" w:rsidRDefault="004B465A" w:rsidP="2B70ABAF">
      <w:pPr>
        <w:spacing w:after="0" w:line="240" w:lineRule="auto"/>
        <w:jc w:val="center"/>
        <w:rPr>
          <w:rFonts w:eastAsia="Calibri"/>
          <w:sz w:val="96"/>
          <w:szCs w:val="96"/>
          <w:cs/>
        </w:rPr>
        <w:sectPr w:rsidR="004B465A" w:rsidRPr="00B96C9A" w:rsidSect="001868DF">
          <w:pgSz w:w="11906" w:h="16838"/>
          <w:pgMar w:top="2160" w:right="1440" w:bottom="1440" w:left="2160" w:header="709" w:footer="709" w:gutter="0"/>
          <w:cols w:space="708"/>
          <w:docGrid w:linePitch="360"/>
        </w:sectPr>
      </w:pPr>
      <w:r w:rsidRPr="00B96C9A">
        <w:rPr>
          <w:rFonts w:eastAsia="Calibri"/>
          <w:spacing w:val="-8"/>
          <w:sz w:val="96"/>
          <w:szCs w:val="96"/>
          <w:cs/>
        </w:rPr>
        <w:t>ข</w:t>
      </w:r>
    </w:p>
    <w:p w14:paraId="12C6003A" w14:textId="77777777" w:rsidR="007D0DBB" w:rsidRPr="00B96C9A" w:rsidRDefault="007D0DBB" w:rsidP="2B70ABAF">
      <w:pPr>
        <w:pStyle w:val="a8"/>
        <w:ind w:firstLine="0"/>
        <w:jc w:val="left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cs/>
        </w:rPr>
        <w:lastRenderedPageBreak/>
        <w:t>ประวัติผู้เขียน</w:t>
      </w:r>
      <w:bookmarkEnd w:id="206"/>
    </w:p>
    <w:p w14:paraId="51037913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ชื่อ-สกุล </w:t>
      </w:r>
      <w:r w:rsidR="00A02665" w:rsidRPr="00B96C9A">
        <w:rPr>
          <w:b/>
          <w:bCs/>
          <w:cs/>
        </w:rPr>
        <w:t xml:space="preserve">:  </w:t>
      </w:r>
      <w:r w:rsidRPr="00B96C9A">
        <w:rPr>
          <w:cs/>
        </w:rPr>
        <w:t>นายคมเคียว ตั้งประเสริฐ</w:t>
      </w:r>
    </w:p>
    <w:p w14:paraId="0D48BD19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รหัสประจำตัว </w:t>
      </w:r>
      <w:r w:rsidR="00A02665" w:rsidRPr="00B96C9A">
        <w:rPr>
          <w:b/>
          <w:bCs/>
          <w:cs/>
        </w:rPr>
        <w:t xml:space="preserve">:  </w:t>
      </w:r>
      <w:r w:rsidRPr="00B96C9A">
        <w:rPr>
          <w:cs/>
        </w:rPr>
        <w:t>573020361-9</w:t>
      </w:r>
    </w:p>
    <w:p w14:paraId="3A8B30D7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วันเกิด </w:t>
      </w:r>
      <w:r w:rsidR="00A02665" w:rsidRPr="00B96C9A">
        <w:rPr>
          <w:b/>
          <w:bCs/>
          <w:cs/>
        </w:rPr>
        <w:t xml:space="preserve">:  </w:t>
      </w:r>
      <w:r w:rsidRPr="00B96C9A">
        <w:rPr>
          <w:cs/>
        </w:rPr>
        <w:t>18 มิถุนายน 2538</w:t>
      </w:r>
    </w:p>
    <w:p w14:paraId="08DD69E5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ที่อยู่สามารถติดต่อได้ </w:t>
      </w:r>
      <w:r w:rsidR="00A02665" w:rsidRPr="00B96C9A">
        <w:rPr>
          <w:b/>
          <w:bCs/>
          <w:cs/>
        </w:rPr>
        <w:t xml:space="preserve">:  </w:t>
      </w:r>
      <w:r w:rsidRPr="00B96C9A">
        <w:rPr>
          <w:cs/>
        </w:rPr>
        <w:t>276 หมู่ที่ 9 บ้านปากช่อง ตำบลกกตูม อำเภอดงหลวง จังหวัดมุกดาหาร 40002</w:t>
      </w:r>
    </w:p>
    <w:p w14:paraId="31343C1A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เบอร์โทรศัพท์ </w:t>
      </w:r>
      <w:r w:rsidR="00A02665" w:rsidRPr="00B96C9A">
        <w:rPr>
          <w:b/>
          <w:bCs/>
          <w:cs/>
        </w:rPr>
        <w:t xml:space="preserve">:  </w:t>
      </w:r>
      <w:r w:rsidRPr="00B96C9A">
        <w:rPr>
          <w:cs/>
        </w:rPr>
        <w:t>0940041210</w:t>
      </w:r>
    </w:p>
    <w:p w14:paraId="3BF276FB" w14:textId="77777777" w:rsidR="000049CE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อีเมล์ </w:t>
      </w:r>
      <w:r w:rsidR="00A02665" w:rsidRPr="00B96C9A">
        <w:rPr>
          <w:b/>
          <w:bCs/>
          <w:cs/>
        </w:rPr>
        <w:t xml:space="preserve">:  </w:t>
      </w:r>
      <w:hyperlink r:id="rId198" w:history="1">
        <w:r w:rsidR="000049CE" w:rsidRPr="00B96C9A">
          <w:rPr>
            <w:rStyle w:val="a7"/>
          </w:rPr>
          <w:t>kcsthai1995@gmail</w:t>
        </w:r>
        <w:r w:rsidR="000049CE" w:rsidRPr="00B96C9A">
          <w:rPr>
            <w:rStyle w:val="a7"/>
            <w:cs/>
          </w:rPr>
          <w:t>.</w:t>
        </w:r>
        <w:r w:rsidR="000049CE" w:rsidRPr="00B96C9A">
          <w:rPr>
            <w:rStyle w:val="a7"/>
          </w:rPr>
          <w:t>com</w:t>
        </w:r>
      </w:hyperlink>
    </w:p>
    <w:p w14:paraId="5FCB443D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ประวัติการศึกษา </w:t>
      </w:r>
    </w:p>
    <w:p w14:paraId="1405B5D3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ระดับมัธยมต้น </w:t>
      </w:r>
      <w:r w:rsidRPr="00B96C9A">
        <w:rPr>
          <w:cs/>
        </w:rPr>
        <w:t xml:space="preserve">โรงเรียนกกตูมประชาสรรค์ </w:t>
      </w:r>
      <w:proofErr w:type="spellStart"/>
      <w:r w:rsidRPr="00B96C9A">
        <w:rPr>
          <w:cs/>
        </w:rPr>
        <w:t>รั</w:t>
      </w:r>
      <w:proofErr w:type="spellEnd"/>
      <w:r w:rsidRPr="00B96C9A">
        <w:rPr>
          <w:cs/>
        </w:rPr>
        <w:t>ชม</w:t>
      </w:r>
      <w:proofErr w:type="spellStart"/>
      <w:r w:rsidRPr="00B96C9A">
        <w:rPr>
          <w:cs/>
        </w:rPr>
        <w:t>ัง</w:t>
      </w:r>
      <w:proofErr w:type="spellEnd"/>
      <w:r w:rsidRPr="00B96C9A">
        <w:rPr>
          <w:cs/>
        </w:rPr>
        <w:t>คลาภิเษก มุกดาหาร</w:t>
      </w:r>
    </w:p>
    <w:p w14:paraId="3A1D1514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ระดับมัธยมปลาย </w:t>
      </w:r>
      <w:r w:rsidRPr="00B96C9A">
        <w:rPr>
          <w:cs/>
        </w:rPr>
        <w:t xml:space="preserve">โรงเรียนกกตูมประชาสรรค์ </w:t>
      </w:r>
      <w:proofErr w:type="spellStart"/>
      <w:r w:rsidRPr="00B96C9A">
        <w:rPr>
          <w:cs/>
        </w:rPr>
        <w:t>รั</w:t>
      </w:r>
      <w:proofErr w:type="spellEnd"/>
      <w:r w:rsidRPr="00B96C9A">
        <w:rPr>
          <w:cs/>
        </w:rPr>
        <w:t>ชม</w:t>
      </w:r>
      <w:proofErr w:type="spellStart"/>
      <w:r w:rsidRPr="00B96C9A">
        <w:rPr>
          <w:cs/>
        </w:rPr>
        <w:t>ัง</w:t>
      </w:r>
      <w:proofErr w:type="spellEnd"/>
      <w:r w:rsidRPr="00B96C9A">
        <w:rPr>
          <w:cs/>
        </w:rPr>
        <w:t>คลาภิเษก มุกดาหาร</w:t>
      </w:r>
    </w:p>
    <w:p w14:paraId="08BE674D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ระดับอุดมศึกษา </w:t>
      </w:r>
      <w:r w:rsidRPr="00B96C9A">
        <w:rPr>
          <w:cs/>
        </w:rPr>
        <w:t>คณะวิทยาศาสตร์ มหาวิทยาลัยขอนแก่น</w:t>
      </w:r>
    </w:p>
    <w:p w14:paraId="0B8DAFF2" w14:textId="77777777" w:rsidR="00402A76" w:rsidRPr="00B96C9A" w:rsidRDefault="00402A76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6"/>
          <w:szCs w:val="36"/>
        </w:rPr>
      </w:pPr>
    </w:p>
    <w:p w14:paraId="55A38884" w14:textId="77777777" w:rsidR="000049CE" w:rsidRPr="00B96C9A" w:rsidRDefault="000049CE" w:rsidP="005E6F47">
      <w:pPr>
        <w:tabs>
          <w:tab w:val="center" w:pos="4153"/>
          <w:tab w:val="left" w:pos="7406"/>
        </w:tabs>
        <w:spacing w:after="0" w:line="240" w:lineRule="auto"/>
        <w:rPr>
          <w:b/>
          <w:bCs/>
          <w:sz w:val="36"/>
          <w:szCs w:val="36"/>
        </w:rPr>
      </w:pPr>
    </w:p>
    <w:p w14:paraId="7DB9133B" w14:textId="77777777" w:rsidR="007D0DBB" w:rsidRPr="00B96C9A" w:rsidRDefault="007D0DBB" w:rsidP="2B70ABAF">
      <w:pPr>
        <w:pStyle w:val="a8"/>
        <w:ind w:firstLine="0"/>
        <w:jc w:val="left"/>
        <w:rPr>
          <w:rFonts w:ascii="TH Sarabun New" w:hAnsi="TH Sarabun New" w:cs="TH Sarabun New"/>
        </w:rPr>
      </w:pPr>
      <w:r w:rsidRPr="00B96C9A">
        <w:rPr>
          <w:rFonts w:ascii="TH Sarabun New" w:hAnsi="TH Sarabun New" w:cs="TH Sarabun New"/>
          <w:cs/>
        </w:rPr>
        <w:t>ประวัติผู้เขียน</w:t>
      </w:r>
    </w:p>
    <w:p w14:paraId="4023B220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ชื่อ-สกุล </w:t>
      </w:r>
      <w:r w:rsidR="00A02665" w:rsidRPr="00B96C9A">
        <w:rPr>
          <w:b/>
          <w:bCs/>
          <w:cs/>
        </w:rPr>
        <w:t xml:space="preserve">:  </w:t>
      </w:r>
      <w:r w:rsidR="009C3DAF" w:rsidRPr="00B96C9A">
        <w:rPr>
          <w:cs/>
        </w:rPr>
        <w:t>นางสาวคุณ</w:t>
      </w:r>
      <w:proofErr w:type="spellStart"/>
      <w:r w:rsidR="009C3DAF" w:rsidRPr="00B96C9A">
        <w:rPr>
          <w:cs/>
        </w:rPr>
        <w:t>ัญญา</w:t>
      </w:r>
      <w:proofErr w:type="spellEnd"/>
      <w:r w:rsidR="009C3DAF" w:rsidRPr="00B96C9A">
        <w:rPr>
          <w:cs/>
        </w:rPr>
        <w:t xml:space="preserve"> ยุปาระมี</w:t>
      </w:r>
    </w:p>
    <w:p w14:paraId="34753A7C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รหัสประจำตัว </w:t>
      </w:r>
      <w:r w:rsidR="00A02665" w:rsidRPr="00B96C9A">
        <w:rPr>
          <w:b/>
          <w:bCs/>
          <w:cs/>
        </w:rPr>
        <w:t xml:space="preserve">:  </w:t>
      </w:r>
      <w:r w:rsidR="009C3DAF" w:rsidRPr="00B96C9A">
        <w:rPr>
          <w:cs/>
        </w:rPr>
        <w:t>573021086-0</w:t>
      </w:r>
    </w:p>
    <w:p w14:paraId="10517E1E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วันเกิด </w:t>
      </w:r>
      <w:r w:rsidR="00A02665" w:rsidRPr="00B96C9A">
        <w:rPr>
          <w:b/>
          <w:bCs/>
          <w:cs/>
        </w:rPr>
        <w:t xml:space="preserve">:  </w:t>
      </w:r>
      <w:r w:rsidR="009C3DAF" w:rsidRPr="00B96C9A">
        <w:rPr>
          <w:cs/>
        </w:rPr>
        <w:t>16 ธันวาคม 2537</w:t>
      </w:r>
    </w:p>
    <w:p w14:paraId="215FFAED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ที่อยู่สามารถติดต่อได้ </w:t>
      </w:r>
      <w:r w:rsidR="00A02665" w:rsidRPr="00B96C9A">
        <w:rPr>
          <w:b/>
          <w:bCs/>
          <w:cs/>
        </w:rPr>
        <w:t xml:space="preserve">:  </w:t>
      </w:r>
      <w:r w:rsidR="009C3DAF" w:rsidRPr="00B96C9A">
        <w:rPr>
          <w:cs/>
        </w:rPr>
        <w:t>43/3 หมู่ที่ 8 บ้านห้วยม้าโก้ง ตำบลป่าสัก อำเภอเมือง จังหวัดลำพูน  51000</w:t>
      </w:r>
    </w:p>
    <w:p w14:paraId="7A2A0826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เบอร์โทรศัพท์ </w:t>
      </w:r>
      <w:r w:rsidR="00A02665" w:rsidRPr="00B96C9A">
        <w:rPr>
          <w:b/>
          <w:bCs/>
          <w:cs/>
        </w:rPr>
        <w:t xml:space="preserve">:  </w:t>
      </w:r>
      <w:r w:rsidR="009C3DAF" w:rsidRPr="00B96C9A">
        <w:rPr>
          <w:cs/>
        </w:rPr>
        <w:t>0902074428</w:t>
      </w:r>
    </w:p>
    <w:p w14:paraId="39878088" w14:textId="77777777" w:rsidR="000049CE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อีเมล์ </w:t>
      </w:r>
      <w:r w:rsidR="00A02665" w:rsidRPr="00B96C9A">
        <w:rPr>
          <w:b/>
          <w:bCs/>
          <w:cs/>
        </w:rPr>
        <w:t xml:space="preserve">:  </w:t>
      </w:r>
      <w:hyperlink r:id="rId199" w:history="1">
        <w:r w:rsidR="000049CE" w:rsidRPr="00B96C9A">
          <w:rPr>
            <w:rStyle w:val="a7"/>
          </w:rPr>
          <w:t>yuparemee@gmail</w:t>
        </w:r>
        <w:r w:rsidR="000049CE" w:rsidRPr="00B96C9A">
          <w:rPr>
            <w:rStyle w:val="a7"/>
            <w:cs/>
          </w:rPr>
          <w:t>.</w:t>
        </w:r>
        <w:r w:rsidR="000049CE" w:rsidRPr="00B96C9A">
          <w:rPr>
            <w:rStyle w:val="a7"/>
          </w:rPr>
          <w:t>com</w:t>
        </w:r>
      </w:hyperlink>
    </w:p>
    <w:p w14:paraId="1E5ABC72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ประวัติการศึกษา </w:t>
      </w:r>
    </w:p>
    <w:p w14:paraId="19FC2F7E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ระดับมัธยมต้น </w:t>
      </w:r>
      <w:r w:rsidR="009C3DAF" w:rsidRPr="00B96C9A">
        <w:rPr>
          <w:cs/>
        </w:rPr>
        <w:t>โรงเรียนส่วนบุญ</w:t>
      </w:r>
      <w:proofErr w:type="spellStart"/>
      <w:r w:rsidR="009C3DAF" w:rsidRPr="00B96C9A">
        <w:rPr>
          <w:cs/>
        </w:rPr>
        <w:t>โญป</w:t>
      </w:r>
      <w:proofErr w:type="spellEnd"/>
      <w:r w:rsidR="009C3DAF" w:rsidRPr="00B96C9A">
        <w:rPr>
          <w:cs/>
        </w:rPr>
        <w:t>ถัมภ์  ลำพูน</w:t>
      </w:r>
    </w:p>
    <w:p w14:paraId="7AB6B296" w14:textId="77777777" w:rsidR="007D0DBB" w:rsidRPr="00B96C9A" w:rsidRDefault="007D0DBB" w:rsidP="2B70ABAF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  <w:r w:rsidRPr="00B96C9A">
        <w:rPr>
          <w:b/>
          <w:bCs/>
          <w:cs/>
        </w:rPr>
        <w:t xml:space="preserve">ระดับมัธยมปลาย </w:t>
      </w:r>
      <w:r w:rsidR="009C3DAF" w:rsidRPr="00B96C9A">
        <w:rPr>
          <w:cs/>
        </w:rPr>
        <w:t>โรงเรียนส่วนบุญ</w:t>
      </w:r>
      <w:proofErr w:type="spellStart"/>
      <w:r w:rsidR="009C3DAF" w:rsidRPr="00B96C9A">
        <w:rPr>
          <w:cs/>
        </w:rPr>
        <w:t>โญป</w:t>
      </w:r>
      <w:proofErr w:type="spellEnd"/>
      <w:r w:rsidR="009C3DAF" w:rsidRPr="00B96C9A">
        <w:rPr>
          <w:cs/>
        </w:rPr>
        <w:t>ถัมภ์  ลำพูน</w:t>
      </w:r>
    </w:p>
    <w:p w14:paraId="4DEE1F13" w14:textId="77777777" w:rsidR="007D0DBB" w:rsidRPr="00B96C9A" w:rsidRDefault="007D0DBB" w:rsidP="005E6F47">
      <w:pPr>
        <w:tabs>
          <w:tab w:val="left" w:pos="693"/>
          <w:tab w:val="left" w:pos="720"/>
          <w:tab w:val="left" w:pos="1170"/>
        </w:tabs>
        <w:spacing w:after="0" w:line="240" w:lineRule="auto"/>
      </w:pPr>
      <w:r w:rsidRPr="00B96C9A">
        <w:rPr>
          <w:b/>
          <w:bCs/>
          <w:cs/>
        </w:rPr>
        <w:t xml:space="preserve">ระดับอุดมศึกษา </w:t>
      </w:r>
      <w:r w:rsidRPr="00B96C9A">
        <w:rPr>
          <w:cs/>
        </w:rPr>
        <w:t>คณะวิทยาศาสตร์ มหาวิทยาลัยขอนแก่น</w:t>
      </w:r>
    </w:p>
    <w:p w14:paraId="432AFC09" w14:textId="77777777" w:rsidR="00262AA8" w:rsidRPr="00B96C9A" w:rsidRDefault="00262AA8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6313C0D5" w14:textId="77777777" w:rsidR="00262AA8" w:rsidRPr="00B96C9A" w:rsidRDefault="00262AA8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07D983DF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3EA4C958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52CD0BCF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1F4AF20C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193474C7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0C70B589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5AF107EF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p w14:paraId="6BCA3A62" w14:textId="77777777" w:rsidR="004B465A" w:rsidRPr="00B96C9A" w:rsidRDefault="004B465A" w:rsidP="005E6F47">
      <w:pPr>
        <w:tabs>
          <w:tab w:val="left" w:pos="693"/>
          <w:tab w:val="left" w:pos="720"/>
          <w:tab w:val="left" w:pos="1170"/>
        </w:tabs>
        <w:spacing w:after="0" w:line="240" w:lineRule="auto"/>
        <w:rPr>
          <w:b/>
          <w:bCs/>
        </w:rPr>
      </w:pPr>
    </w:p>
    <w:sectPr w:rsidR="004B465A" w:rsidRPr="00B96C9A" w:rsidSect="00D16AE2">
      <w:pgSz w:w="11906" w:h="16838"/>
      <w:pgMar w:top="2160" w:right="1440" w:bottom="1440" w:left="216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D003FF" w14:textId="77777777" w:rsidR="00EF07C9" w:rsidRDefault="00EF07C9" w:rsidP="00471BB3">
      <w:pPr>
        <w:spacing w:after="0" w:line="240" w:lineRule="auto"/>
      </w:pPr>
      <w:r>
        <w:separator/>
      </w:r>
    </w:p>
  </w:endnote>
  <w:endnote w:type="continuationSeparator" w:id="0">
    <w:p w14:paraId="1A49DA64" w14:textId="77777777" w:rsidR="00EF07C9" w:rsidRDefault="00EF07C9" w:rsidP="00471BB3">
      <w:pPr>
        <w:spacing w:after="0" w:line="240" w:lineRule="auto"/>
      </w:pPr>
      <w:r>
        <w:continuationSeparator/>
      </w:r>
    </w:p>
  </w:endnote>
  <w:endnote w:type="continuationNotice" w:id="1">
    <w:p w14:paraId="6449FDA8" w14:textId="77777777" w:rsidR="00EF07C9" w:rsidRDefault="00EF07C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TH SarabunPSK">
    <w:altName w:val="Browallia New"/>
    <w:charset w:val="00"/>
    <w:family w:val="swiss"/>
    <w:pitch w:val="variable"/>
    <w:sig w:usb0="A100006F" w:usb1="5000205A" w:usb2="00000000" w:usb3="00000000" w:csb0="00010183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A79186" w14:textId="77777777" w:rsidR="00EF07C9" w:rsidRDefault="00EF07C9" w:rsidP="00471BB3">
      <w:pPr>
        <w:spacing w:after="0" w:line="240" w:lineRule="auto"/>
      </w:pPr>
      <w:r>
        <w:separator/>
      </w:r>
    </w:p>
  </w:footnote>
  <w:footnote w:type="continuationSeparator" w:id="0">
    <w:p w14:paraId="597395B6" w14:textId="77777777" w:rsidR="00EF07C9" w:rsidRDefault="00EF07C9" w:rsidP="00471BB3">
      <w:pPr>
        <w:spacing w:after="0" w:line="240" w:lineRule="auto"/>
      </w:pPr>
      <w:r>
        <w:continuationSeparator/>
      </w:r>
    </w:p>
  </w:footnote>
  <w:footnote w:type="continuationNotice" w:id="1">
    <w:p w14:paraId="2C6CE2A8" w14:textId="77777777" w:rsidR="00EF07C9" w:rsidRDefault="00EF07C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58181727"/>
      <w:docPartObj>
        <w:docPartGallery w:val="Page Numbers (Top of Page)"/>
        <w:docPartUnique/>
      </w:docPartObj>
    </w:sdtPr>
    <w:sdtContent>
      <w:p w14:paraId="3A8BBF6B" w14:textId="24F2DE7D" w:rsidR="0049433D" w:rsidRDefault="0049433D">
        <w:pPr>
          <w:pStyle w:val="a3"/>
          <w:jc w:val="right"/>
        </w:pPr>
        <w:r>
          <w:fldChar w:fldCharType="begin"/>
        </w:r>
        <w:r>
          <w:instrText>PAGE   \</w:instrText>
        </w:r>
        <w:r>
          <w:rPr>
            <w:rFonts w:cs="Angsana New"/>
            <w:szCs w:val="22"/>
            <w:cs/>
          </w:rPr>
          <w:instrText xml:space="preserve">* </w:instrText>
        </w:r>
        <w:r>
          <w:instrText>MERGEFORMAT</w:instrText>
        </w:r>
        <w:r>
          <w:fldChar w:fldCharType="separate"/>
        </w:r>
        <w:r w:rsidRPr="0049433D">
          <w:rPr>
            <w:noProof/>
            <w:lang w:val="th-TH"/>
          </w:rPr>
          <w:t>2</w:t>
        </w:r>
        <w:r>
          <w:fldChar w:fldCharType="end"/>
        </w:r>
      </w:p>
    </w:sdtContent>
  </w:sdt>
  <w:p w14:paraId="1E3B3454" w14:textId="77777777" w:rsidR="0049433D" w:rsidRDefault="0049433D">
    <w:pPr>
      <w:pStyle w:val="a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CFB023" w14:textId="77777777" w:rsidR="0049433D" w:rsidRDefault="0049433D" w:rsidP="00957ECF">
    <w:pPr>
      <w:pStyle w:val="a3"/>
      <w:tabs>
        <w:tab w:val="clear" w:pos="4513"/>
        <w:tab w:val="clear" w:pos="9026"/>
        <w:tab w:val="left" w:pos="4714"/>
        <w:tab w:val="right" w:pos="8306"/>
      </w:tabs>
    </w:pPr>
    <w:r>
      <w:rPr>
        <w:cs/>
      </w:rP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C144AD" w14:textId="77777777" w:rsidR="0049433D" w:rsidRDefault="0049433D">
    <w:pPr>
      <w:pStyle w:val="a3"/>
      <w:jc w:val="right"/>
    </w:pPr>
  </w:p>
  <w:p w14:paraId="5C748433" w14:textId="6F9B5F47" w:rsidR="0049433D" w:rsidRPr="00E266FC" w:rsidRDefault="0049433D">
    <w:pPr>
      <w:pStyle w:val="a3"/>
      <w:jc w:val="right"/>
    </w:pPr>
    <w:sdt>
      <w:sdtPr>
        <w:id w:val="771981772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E266FC">
          <w:fldChar w:fldCharType="begin"/>
        </w:r>
        <w:r w:rsidRPr="00E266FC">
          <w:instrText xml:space="preserve"> PAGE   \</w:instrText>
        </w:r>
        <w:r w:rsidRPr="00E266FC">
          <w:rPr>
            <w:cs/>
          </w:rPr>
          <w:instrText xml:space="preserve">* </w:instrText>
        </w:r>
        <w:r w:rsidRPr="00E266FC">
          <w:instrText xml:space="preserve">MERGEFORMAT </w:instrText>
        </w:r>
        <w:r w:rsidRPr="00E266FC">
          <w:fldChar w:fldCharType="separate"/>
        </w:r>
        <w:r w:rsidR="00C81A88">
          <w:rPr>
            <w:noProof/>
            <w:cs/>
          </w:rPr>
          <w:t>ก</w:t>
        </w:r>
        <w:r w:rsidRPr="00E266FC">
          <w:rPr>
            <w:noProof/>
          </w:rPr>
          <w:fldChar w:fldCharType="end"/>
        </w:r>
      </w:sdtContent>
    </w:sdt>
  </w:p>
  <w:p w14:paraId="7D00932E" w14:textId="77777777" w:rsidR="0049433D" w:rsidRDefault="0049433D">
    <w:pPr>
      <w:pStyle w:val="a3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38EACA" w14:textId="77777777" w:rsidR="0049433D" w:rsidRDefault="0049433D" w:rsidP="005F2EB8">
    <w:pPr>
      <w:pStyle w:val="a3"/>
      <w:jc w:val="right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A5FB0F" w14:textId="77777777" w:rsidR="0049433D" w:rsidRDefault="0049433D">
    <w:pPr>
      <w:pStyle w:val="a3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243706" w14:textId="77777777" w:rsidR="0049433D" w:rsidRDefault="0049433D">
    <w:pPr>
      <w:pStyle w:val="a3"/>
      <w:jc w:val="right"/>
    </w:pPr>
  </w:p>
  <w:p w14:paraId="565FB732" w14:textId="77777777" w:rsidR="0049433D" w:rsidRDefault="0049433D">
    <w:pPr>
      <w:pStyle w:val="a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C817E0"/>
    <w:multiLevelType w:val="hybridMultilevel"/>
    <w:tmpl w:val="178E1BE0"/>
    <w:lvl w:ilvl="0" w:tplc="D7A6B4BC">
      <w:start w:val="1"/>
      <w:numFmt w:val="decimal"/>
      <w:lvlText w:val="(%1)"/>
      <w:lvlJc w:val="left"/>
      <w:pPr>
        <w:ind w:left="720" w:hanging="360"/>
      </w:pPr>
      <w:rPr>
        <w:rFonts w:hint="default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D169F7"/>
    <w:multiLevelType w:val="hybridMultilevel"/>
    <w:tmpl w:val="51963E6E"/>
    <w:lvl w:ilvl="0" w:tplc="673855E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3A0BEB"/>
    <w:multiLevelType w:val="multilevel"/>
    <w:tmpl w:val="E6D0716E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85" w:hanging="495"/>
      </w:pPr>
      <w:rPr>
        <w:rFonts w:hint="default"/>
      </w:rPr>
    </w:lvl>
    <w:lvl w:ilvl="2">
      <w:start w:val="5"/>
      <w:numFmt w:val="decimal"/>
      <w:lvlText w:val="%1.%2.%3"/>
      <w:lvlJc w:val="left"/>
      <w:pPr>
        <w:ind w:left="1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81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560" w:hanging="1440"/>
      </w:pPr>
      <w:rPr>
        <w:rFonts w:hint="default"/>
      </w:rPr>
    </w:lvl>
  </w:abstractNum>
  <w:abstractNum w:abstractNumId="3" w15:restartNumberingAfterBreak="0">
    <w:nsid w:val="0FD47495"/>
    <w:multiLevelType w:val="multilevel"/>
    <w:tmpl w:val="B66256C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50" w:hanging="360"/>
      </w:pPr>
      <w:rPr>
        <w:rFonts w:hint="default"/>
      </w:rPr>
    </w:lvl>
    <w:lvl w:ilvl="2">
      <w:start w:val="8"/>
      <w:numFmt w:val="decimal"/>
      <w:lvlText w:val="%1.%2.%3"/>
      <w:lvlJc w:val="left"/>
      <w:pPr>
        <w:ind w:left="1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81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560" w:hanging="1440"/>
      </w:pPr>
      <w:rPr>
        <w:rFonts w:hint="default"/>
      </w:rPr>
    </w:lvl>
  </w:abstractNum>
  <w:abstractNum w:abstractNumId="4" w15:restartNumberingAfterBreak="0">
    <w:nsid w:val="193F359E"/>
    <w:multiLevelType w:val="hybridMultilevel"/>
    <w:tmpl w:val="8E585150"/>
    <w:lvl w:ilvl="0" w:tplc="3F5AC6A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706D14"/>
    <w:multiLevelType w:val="hybridMultilevel"/>
    <w:tmpl w:val="18C0F4FA"/>
    <w:lvl w:ilvl="0" w:tplc="876EE5B0">
      <w:start w:val="4"/>
      <w:numFmt w:val="bullet"/>
      <w:lvlText w:val="-"/>
      <w:lvlJc w:val="left"/>
      <w:pPr>
        <w:ind w:left="72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EF5D00"/>
    <w:multiLevelType w:val="multilevel"/>
    <w:tmpl w:val="307A25A4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85" w:hanging="49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1500" w:hanging="72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18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81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560" w:hanging="1440"/>
      </w:pPr>
      <w:rPr>
        <w:rFonts w:hint="default"/>
      </w:rPr>
    </w:lvl>
  </w:abstractNum>
  <w:abstractNum w:abstractNumId="7" w15:restartNumberingAfterBreak="0">
    <w:nsid w:val="1CC6200B"/>
    <w:multiLevelType w:val="hybridMultilevel"/>
    <w:tmpl w:val="499E9F8C"/>
    <w:lvl w:ilvl="0" w:tplc="8050F332">
      <w:start w:val="1"/>
      <w:numFmt w:val="decimal"/>
      <w:lvlText w:val="%1."/>
      <w:lvlJc w:val="left"/>
      <w:pPr>
        <w:ind w:left="29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32" w:hanging="360"/>
      </w:pPr>
    </w:lvl>
    <w:lvl w:ilvl="2" w:tplc="0409001B" w:tentative="1">
      <w:start w:val="1"/>
      <w:numFmt w:val="lowerRoman"/>
      <w:lvlText w:val="%3."/>
      <w:lvlJc w:val="right"/>
      <w:pPr>
        <w:ind w:left="4352" w:hanging="180"/>
      </w:pPr>
    </w:lvl>
    <w:lvl w:ilvl="3" w:tplc="0409000F" w:tentative="1">
      <w:start w:val="1"/>
      <w:numFmt w:val="decimal"/>
      <w:lvlText w:val="%4."/>
      <w:lvlJc w:val="left"/>
      <w:pPr>
        <w:ind w:left="5072" w:hanging="360"/>
      </w:pPr>
    </w:lvl>
    <w:lvl w:ilvl="4" w:tplc="04090019" w:tentative="1">
      <w:start w:val="1"/>
      <w:numFmt w:val="lowerLetter"/>
      <w:lvlText w:val="%5."/>
      <w:lvlJc w:val="left"/>
      <w:pPr>
        <w:ind w:left="5792" w:hanging="360"/>
      </w:pPr>
    </w:lvl>
    <w:lvl w:ilvl="5" w:tplc="0409001B" w:tentative="1">
      <w:start w:val="1"/>
      <w:numFmt w:val="lowerRoman"/>
      <w:lvlText w:val="%6."/>
      <w:lvlJc w:val="right"/>
      <w:pPr>
        <w:ind w:left="6512" w:hanging="180"/>
      </w:pPr>
    </w:lvl>
    <w:lvl w:ilvl="6" w:tplc="0409000F" w:tentative="1">
      <w:start w:val="1"/>
      <w:numFmt w:val="decimal"/>
      <w:lvlText w:val="%7."/>
      <w:lvlJc w:val="left"/>
      <w:pPr>
        <w:ind w:left="7232" w:hanging="360"/>
      </w:pPr>
    </w:lvl>
    <w:lvl w:ilvl="7" w:tplc="04090019" w:tentative="1">
      <w:start w:val="1"/>
      <w:numFmt w:val="lowerLetter"/>
      <w:lvlText w:val="%8."/>
      <w:lvlJc w:val="left"/>
      <w:pPr>
        <w:ind w:left="7952" w:hanging="360"/>
      </w:pPr>
    </w:lvl>
    <w:lvl w:ilvl="8" w:tplc="0409001B" w:tentative="1">
      <w:start w:val="1"/>
      <w:numFmt w:val="lowerRoman"/>
      <w:lvlText w:val="%9."/>
      <w:lvlJc w:val="right"/>
      <w:pPr>
        <w:ind w:left="8672" w:hanging="180"/>
      </w:pPr>
    </w:lvl>
  </w:abstractNum>
  <w:abstractNum w:abstractNumId="8" w15:restartNumberingAfterBreak="0">
    <w:nsid w:val="1DCF3FBA"/>
    <w:multiLevelType w:val="hybridMultilevel"/>
    <w:tmpl w:val="E5E2B0B8"/>
    <w:lvl w:ilvl="0" w:tplc="940E5A0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423A16"/>
    <w:multiLevelType w:val="multilevel"/>
    <w:tmpl w:val="399C6B2C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15" w:hanging="49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2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92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400" w:hanging="1440"/>
      </w:pPr>
      <w:rPr>
        <w:rFonts w:hint="default"/>
      </w:rPr>
    </w:lvl>
  </w:abstractNum>
  <w:abstractNum w:abstractNumId="10" w15:restartNumberingAfterBreak="0">
    <w:nsid w:val="238C66FF"/>
    <w:multiLevelType w:val="hybridMultilevel"/>
    <w:tmpl w:val="81B6A9D8"/>
    <w:lvl w:ilvl="0" w:tplc="65C48534">
      <w:start w:val="12"/>
      <w:numFmt w:val="bullet"/>
      <w:lvlText w:val="-"/>
      <w:lvlJc w:val="left"/>
      <w:pPr>
        <w:ind w:left="1800" w:hanging="360"/>
      </w:pPr>
      <w:rPr>
        <w:rFonts w:ascii="TH Sarabun New" w:eastAsia="Times New Roman" w:hAnsi="TH Sarabun New" w:cs="TH Sarabun New" w:hint="default"/>
        <w:color w:val="000000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1" w15:restartNumberingAfterBreak="0">
    <w:nsid w:val="23B91703"/>
    <w:multiLevelType w:val="hybridMultilevel"/>
    <w:tmpl w:val="3F7AAA68"/>
    <w:lvl w:ilvl="0" w:tplc="FA38E3CA">
      <w:start w:val="1"/>
      <w:numFmt w:val="decimal"/>
      <w:lvlText w:val="%1.)"/>
      <w:lvlJc w:val="left"/>
      <w:pPr>
        <w:ind w:left="17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75" w:hanging="360"/>
      </w:pPr>
    </w:lvl>
    <w:lvl w:ilvl="2" w:tplc="0409001B" w:tentative="1">
      <w:start w:val="1"/>
      <w:numFmt w:val="lowerRoman"/>
      <w:lvlText w:val="%3."/>
      <w:lvlJc w:val="right"/>
      <w:pPr>
        <w:ind w:left="3195" w:hanging="180"/>
      </w:pPr>
    </w:lvl>
    <w:lvl w:ilvl="3" w:tplc="0409000F" w:tentative="1">
      <w:start w:val="1"/>
      <w:numFmt w:val="decimal"/>
      <w:lvlText w:val="%4."/>
      <w:lvlJc w:val="left"/>
      <w:pPr>
        <w:ind w:left="3915" w:hanging="360"/>
      </w:pPr>
    </w:lvl>
    <w:lvl w:ilvl="4" w:tplc="04090019" w:tentative="1">
      <w:start w:val="1"/>
      <w:numFmt w:val="lowerLetter"/>
      <w:lvlText w:val="%5."/>
      <w:lvlJc w:val="left"/>
      <w:pPr>
        <w:ind w:left="4635" w:hanging="360"/>
      </w:pPr>
    </w:lvl>
    <w:lvl w:ilvl="5" w:tplc="0409001B" w:tentative="1">
      <w:start w:val="1"/>
      <w:numFmt w:val="lowerRoman"/>
      <w:lvlText w:val="%6."/>
      <w:lvlJc w:val="right"/>
      <w:pPr>
        <w:ind w:left="5355" w:hanging="180"/>
      </w:pPr>
    </w:lvl>
    <w:lvl w:ilvl="6" w:tplc="0409000F" w:tentative="1">
      <w:start w:val="1"/>
      <w:numFmt w:val="decimal"/>
      <w:lvlText w:val="%7."/>
      <w:lvlJc w:val="left"/>
      <w:pPr>
        <w:ind w:left="6075" w:hanging="360"/>
      </w:pPr>
    </w:lvl>
    <w:lvl w:ilvl="7" w:tplc="04090019" w:tentative="1">
      <w:start w:val="1"/>
      <w:numFmt w:val="lowerLetter"/>
      <w:lvlText w:val="%8."/>
      <w:lvlJc w:val="left"/>
      <w:pPr>
        <w:ind w:left="6795" w:hanging="360"/>
      </w:pPr>
    </w:lvl>
    <w:lvl w:ilvl="8" w:tplc="0409001B" w:tentative="1">
      <w:start w:val="1"/>
      <w:numFmt w:val="lowerRoman"/>
      <w:lvlText w:val="%9."/>
      <w:lvlJc w:val="right"/>
      <w:pPr>
        <w:ind w:left="7515" w:hanging="180"/>
      </w:pPr>
    </w:lvl>
  </w:abstractNum>
  <w:abstractNum w:abstractNumId="12" w15:restartNumberingAfterBreak="0">
    <w:nsid w:val="2502090E"/>
    <w:multiLevelType w:val="hybridMultilevel"/>
    <w:tmpl w:val="2AD6B270"/>
    <w:lvl w:ilvl="0" w:tplc="D25EF7E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05187D"/>
    <w:multiLevelType w:val="hybridMultilevel"/>
    <w:tmpl w:val="E54AF780"/>
    <w:lvl w:ilvl="0" w:tplc="395AA99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F460DA"/>
    <w:multiLevelType w:val="hybridMultilevel"/>
    <w:tmpl w:val="80C8F17E"/>
    <w:lvl w:ilvl="0" w:tplc="463E4250">
      <w:start w:val="1"/>
      <w:numFmt w:val="decimal"/>
      <w:lvlText w:val="%1)"/>
      <w:lvlJc w:val="left"/>
      <w:pPr>
        <w:ind w:left="29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32" w:hanging="360"/>
      </w:pPr>
    </w:lvl>
    <w:lvl w:ilvl="2" w:tplc="0409001B" w:tentative="1">
      <w:start w:val="1"/>
      <w:numFmt w:val="lowerRoman"/>
      <w:lvlText w:val="%3."/>
      <w:lvlJc w:val="right"/>
      <w:pPr>
        <w:ind w:left="4352" w:hanging="180"/>
      </w:pPr>
    </w:lvl>
    <w:lvl w:ilvl="3" w:tplc="0409000F" w:tentative="1">
      <w:start w:val="1"/>
      <w:numFmt w:val="decimal"/>
      <w:lvlText w:val="%4."/>
      <w:lvlJc w:val="left"/>
      <w:pPr>
        <w:ind w:left="5072" w:hanging="360"/>
      </w:pPr>
    </w:lvl>
    <w:lvl w:ilvl="4" w:tplc="04090019" w:tentative="1">
      <w:start w:val="1"/>
      <w:numFmt w:val="lowerLetter"/>
      <w:lvlText w:val="%5."/>
      <w:lvlJc w:val="left"/>
      <w:pPr>
        <w:ind w:left="5792" w:hanging="360"/>
      </w:pPr>
    </w:lvl>
    <w:lvl w:ilvl="5" w:tplc="0409001B" w:tentative="1">
      <w:start w:val="1"/>
      <w:numFmt w:val="lowerRoman"/>
      <w:lvlText w:val="%6."/>
      <w:lvlJc w:val="right"/>
      <w:pPr>
        <w:ind w:left="6512" w:hanging="180"/>
      </w:pPr>
    </w:lvl>
    <w:lvl w:ilvl="6" w:tplc="0409000F" w:tentative="1">
      <w:start w:val="1"/>
      <w:numFmt w:val="decimal"/>
      <w:lvlText w:val="%7."/>
      <w:lvlJc w:val="left"/>
      <w:pPr>
        <w:ind w:left="7232" w:hanging="360"/>
      </w:pPr>
    </w:lvl>
    <w:lvl w:ilvl="7" w:tplc="04090019" w:tentative="1">
      <w:start w:val="1"/>
      <w:numFmt w:val="lowerLetter"/>
      <w:lvlText w:val="%8."/>
      <w:lvlJc w:val="left"/>
      <w:pPr>
        <w:ind w:left="7952" w:hanging="360"/>
      </w:pPr>
    </w:lvl>
    <w:lvl w:ilvl="8" w:tplc="0409001B" w:tentative="1">
      <w:start w:val="1"/>
      <w:numFmt w:val="lowerRoman"/>
      <w:lvlText w:val="%9."/>
      <w:lvlJc w:val="right"/>
      <w:pPr>
        <w:ind w:left="8672" w:hanging="180"/>
      </w:pPr>
    </w:lvl>
  </w:abstractNum>
  <w:abstractNum w:abstractNumId="15" w15:restartNumberingAfterBreak="0">
    <w:nsid w:val="2E147FC8"/>
    <w:multiLevelType w:val="hybridMultilevel"/>
    <w:tmpl w:val="8F52E65A"/>
    <w:lvl w:ilvl="0" w:tplc="64021B4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6" w15:restartNumberingAfterBreak="0">
    <w:nsid w:val="31820B9C"/>
    <w:multiLevelType w:val="multilevel"/>
    <w:tmpl w:val="22F0CF3A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55" w:hanging="49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60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3D2E50B4"/>
    <w:multiLevelType w:val="multilevel"/>
    <w:tmpl w:val="C0144C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3E4070C4"/>
    <w:multiLevelType w:val="hybridMultilevel"/>
    <w:tmpl w:val="6576C106"/>
    <w:lvl w:ilvl="0" w:tplc="8490F37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08D192D"/>
    <w:multiLevelType w:val="multilevel"/>
    <w:tmpl w:val="F59E477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4207587C"/>
    <w:multiLevelType w:val="multilevel"/>
    <w:tmpl w:val="C8CAA6F4"/>
    <w:lvl w:ilvl="0">
      <w:start w:val="5"/>
      <w:numFmt w:val="decimal"/>
      <w:lvlText w:val="%1"/>
      <w:lvlJc w:val="left"/>
      <w:pPr>
        <w:ind w:left="360" w:hanging="360"/>
      </w:pPr>
      <w:rPr>
        <w:rFonts w:cs="Cordia New" w:hint="default"/>
      </w:rPr>
    </w:lvl>
    <w:lvl w:ilvl="1">
      <w:start w:val="3"/>
      <w:numFmt w:val="decimal"/>
      <w:lvlText w:val="%1.%2"/>
      <w:lvlJc w:val="left"/>
      <w:pPr>
        <w:ind w:left="1080" w:hanging="360"/>
      </w:pPr>
      <w:rPr>
        <w:rFonts w:cs="Cordia New"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cs="Cordia New"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cs="Cordia New"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cs="Cordia New"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cs="Cordia New"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cs="Cordia New" w:hint="default"/>
      </w:rPr>
    </w:lvl>
    <w:lvl w:ilvl="7">
      <w:start w:val="1"/>
      <w:numFmt w:val="decimal"/>
      <w:lvlText w:val="%1.%2.%3.%4.%5.%6.%7.%8"/>
      <w:lvlJc w:val="left"/>
      <w:pPr>
        <w:ind w:left="6120" w:hanging="1080"/>
      </w:pPr>
      <w:rPr>
        <w:rFonts w:cs="Cordia New"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cs="Cordia New" w:hint="default"/>
      </w:rPr>
    </w:lvl>
  </w:abstractNum>
  <w:abstractNum w:abstractNumId="21" w15:restartNumberingAfterBreak="0">
    <w:nsid w:val="42487BCB"/>
    <w:multiLevelType w:val="hybridMultilevel"/>
    <w:tmpl w:val="F7D0961E"/>
    <w:lvl w:ilvl="0" w:tplc="534AD59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264496E"/>
    <w:multiLevelType w:val="hybridMultilevel"/>
    <w:tmpl w:val="B9C2C622"/>
    <w:lvl w:ilvl="0" w:tplc="147074A8">
      <w:start w:val="11"/>
      <w:numFmt w:val="bullet"/>
      <w:lvlText w:val="-"/>
      <w:lvlJc w:val="left"/>
      <w:pPr>
        <w:ind w:left="840" w:hanging="360"/>
      </w:pPr>
      <w:rPr>
        <w:rFonts w:ascii="TH SarabunPSK" w:eastAsia="Calibri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abstractNum w:abstractNumId="23" w15:restartNumberingAfterBreak="0">
    <w:nsid w:val="44AA6DB8"/>
    <w:multiLevelType w:val="multilevel"/>
    <w:tmpl w:val="EE2A586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A1F43B0"/>
    <w:multiLevelType w:val="hybridMultilevel"/>
    <w:tmpl w:val="42505150"/>
    <w:lvl w:ilvl="0" w:tplc="CA828010">
      <w:start w:val="4"/>
      <w:numFmt w:val="bullet"/>
      <w:lvlText w:val="-"/>
      <w:lvlJc w:val="left"/>
      <w:pPr>
        <w:ind w:left="108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5074461D"/>
    <w:multiLevelType w:val="multilevel"/>
    <w:tmpl w:val="1D800A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1FC07D5"/>
    <w:multiLevelType w:val="multilevel"/>
    <w:tmpl w:val="493E24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7" w15:restartNumberingAfterBreak="0">
    <w:nsid w:val="54BA1E3C"/>
    <w:multiLevelType w:val="hybridMultilevel"/>
    <w:tmpl w:val="5F2CAB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C964102"/>
    <w:multiLevelType w:val="hybridMultilevel"/>
    <w:tmpl w:val="70E6A92E"/>
    <w:lvl w:ilvl="0" w:tplc="536491EC">
      <w:start w:val="4"/>
      <w:numFmt w:val="bullet"/>
      <w:lvlText w:val="-"/>
      <w:lvlJc w:val="left"/>
      <w:pPr>
        <w:ind w:left="153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2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90" w:hanging="360"/>
      </w:pPr>
      <w:rPr>
        <w:rFonts w:ascii="Wingdings" w:hAnsi="Wingdings" w:hint="default"/>
      </w:rPr>
    </w:lvl>
  </w:abstractNum>
  <w:abstractNum w:abstractNumId="29" w15:restartNumberingAfterBreak="0">
    <w:nsid w:val="5DB35F94"/>
    <w:multiLevelType w:val="hybridMultilevel"/>
    <w:tmpl w:val="89363E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5C75DC4"/>
    <w:multiLevelType w:val="hybridMultilevel"/>
    <w:tmpl w:val="5B0C728C"/>
    <w:lvl w:ilvl="0" w:tplc="0C52F47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6E828F5"/>
    <w:multiLevelType w:val="hybridMultilevel"/>
    <w:tmpl w:val="E4308890"/>
    <w:lvl w:ilvl="0" w:tplc="F9B8975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A453739"/>
    <w:multiLevelType w:val="multilevel"/>
    <w:tmpl w:val="717637D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60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33" w15:restartNumberingAfterBreak="0">
    <w:nsid w:val="6D385AF9"/>
    <w:multiLevelType w:val="hybridMultilevel"/>
    <w:tmpl w:val="A99A187E"/>
    <w:lvl w:ilvl="0" w:tplc="00E47DCE">
      <w:start w:val="1"/>
      <w:numFmt w:val="decimal"/>
      <w:lvlText w:val="%1)"/>
      <w:lvlJc w:val="left"/>
      <w:pPr>
        <w:ind w:left="3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6EB01B1C"/>
    <w:multiLevelType w:val="hybridMultilevel"/>
    <w:tmpl w:val="B834136C"/>
    <w:lvl w:ilvl="0" w:tplc="D9E2772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C14480"/>
    <w:multiLevelType w:val="hybridMultilevel"/>
    <w:tmpl w:val="1688B04A"/>
    <w:lvl w:ilvl="0" w:tplc="C420A0A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272596F"/>
    <w:multiLevelType w:val="multilevel"/>
    <w:tmpl w:val="5CCC7BC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640" w:hanging="1800"/>
      </w:pPr>
      <w:rPr>
        <w:rFonts w:hint="default"/>
      </w:rPr>
    </w:lvl>
  </w:abstractNum>
  <w:abstractNum w:abstractNumId="37" w15:restartNumberingAfterBreak="0">
    <w:nsid w:val="7A21126D"/>
    <w:multiLevelType w:val="hybridMultilevel"/>
    <w:tmpl w:val="E6E0A956"/>
    <w:lvl w:ilvl="0" w:tplc="54DC000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CEE1BFA"/>
    <w:multiLevelType w:val="multilevel"/>
    <w:tmpl w:val="18560C2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9" w15:restartNumberingAfterBreak="0">
    <w:nsid w:val="7F3449A6"/>
    <w:multiLevelType w:val="multilevel"/>
    <w:tmpl w:val="2D766D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2"/>
  </w:num>
  <w:num w:numId="2">
    <w:abstractNumId w:val="33"/>
  </w:num>
  <w:num w:numId="3">
    <w:abstractNumId w:val="8"/>
  </w:num>
  <w:num w:numId="4">
    <w:abstractNumId w:val="19"/>
  </w:num>
  <w:num w:numId="5">
    <w:abstractNumId w:val="12"/>
  </w:num>
  <w:num w:numId="6">
    <w:abstractNumId w:val="35"/>
  </w:num>
  <w:num w:numId="7">
    <w:abstractNumId w:val="21"/>
  </w:num>
  <w:num w:numId="8">
    <w:abstractNumId w:val="13"/>
  </w:num>
  <w:num w:numId="9">
    <w:abstractNumId w:val="0"/>
  </w:num>
  <w:num w:numId="10">
    <w:abstractNumId w:val="4"/>
  </w:num>
  <w:num w:numId="11">
    <w:abstractNumId w:val="31"/>
  </w:num>
  <w:num w:numId="12">
    <w:abstractNumId w:val="18"/>
  </w:num>
  <w:num w:numId="13">
    <w:abstractNumId w:val="30"/>
  </w:num>
  <w:num w:numId="14">
    <w:abstractNumId w:val="37"/>
  </w:num>
  <w:num w:numId="15">
    <w:abstractNumId w:val="1"/>
  </w:num>
  <w:num w:numId="16">
    <w:abstractNumId w:val="5"/>
  </w:num>
  <w:num w:numId="17">
    <w:abstractNumId w:val="34"/>
  </w:num>
  <w:num w:numId="18">
    <w:abstractNumId w:val="2"/>
  </w:num>
  <w:num w:numId="19">
    <w:abstractNumId w:val="9"/>
  </w:num>
  <w:num w:numId="20">
    <w:abstractNumId w:val="16"/>
  </w:num>
  <w:num w:numId="21">
    <w:abstractNumId w:val="6"/>
  </w:num>
  <w:num w:numId="22">
    <w:abstractNumId w:val="24"/>
  </w:num>
  <w:num w:numId="23">
    <w:abstractNumId w:val="28"/>
  </w:num>
  <w:num w:numId="24">
    <w:abstractNumId w:val="20"/>
  </w:num>
  <w:num w:numId="25">
    <w:abstractNumId w:val="32"/>
  </w:num>
  <w:num w:numId="26">
    <w:abstractNumId w:val="38"/>
  </w:num>
  <w:num w:numId="27">
    <w:abstractNumId w:val="3"/>
  </w:num>
  <w:num w:numId="28">
    <w:abstractNumId w:val="29"/>
  </w:num>
  <w:num w:numId="29">
    <w:abstractNumId w:val="26"/>
  </w:num>
  <w:num w:numId="30">
    <w:abstractNumId w:val="27"/>
  </w:num>
  <w:num w:numId="31">
    <w:abstractNumId w:val="14"/>
  </w:num>
  <w:num w:numId="32">
    <w:abstractNumId w:val="7"/>
  </w:num>
  <w:num w:numId="33">
    <w:abstractNumId w:val="15"/>
  </w:num>
  <w:num w:numId="34">
    <w:abstractNumId w:val="36"/>
  </w:num>
  <w:num w:numId="35">
    <w:abstractNumId w:val="17"/>
  </w:num>
  <w:num w:numId="36">
    <w:abstractNumId w:val="10"/>
  </w:num>
  <w:num w:numId="37">
    <w:abstractNumId w:val="11"/>
  </w:num>
  <w:num w:numId="38">
    <w:abstractNumId w:val="23"/>
  </w:num>
  <w:num w:numId="39">
    <w:abstractNumId w:val="25"/>
  </w:num>
  <w:num w:numId="40">
    <w:abstractNumId w:val="3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hideGrammaticalErrors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96F6C"/>
    <w:rsid w:val="00000321"/>
    <w:rsid w:val="0000135D"/>
    <w:rsid w:val="000032F0"/>
    <w:rsid w:val="000049CE"/>
    <w:rsid w:val="0000544A"/>
    <w:rsid w:val="00010C6E"/>
    <w:rsid w:val="000151DB"/>
    <w:rsid w:val="00042396"/>
    <w:rsid w:val="000463E9"/>
    <w:rsid w:val="000511DF"/>
    <w:rsid w:val="00051758"/>
    <w:rsid w:val="00051C5E"/>
    <w:rsid w:val="00057112"/>
    <w:rsid w:val="0006272F"/>
    <w:rsid w:val="00062FE1"/>
    <w:rsid w:val="000741DA"/>
    <w:rsid w:val="00074E43"/>
    <w:rsid w:val="0007527D"/>
    <w:rsid w:val="00075EE8"/>
    <w:rsid w:val="00083770"/>
    <w:rsid w:val="000847B1"/>
    <w:rsid w:val="0008544E"/>
    <w:rsid w:val="0009189D"/>
    <w:rsid w:val="000A01AA"/>
    <w:rsid w:val="000A14E9"/>
    <w:rsid w:val="000A290C"/>
    <w:rsid w:val="000A66B2"/>
    <w:rsid w:val="000B4386"/>
    <w:rsid w:val="000C22F1"/>
    <w:rsid w:val="000C5097"/>
    <w:rsid w:val="000C7AD3"/>
    <w:rsid w:val="000D02B5"/>
    <w:rsid w:val="000D0C88"/>
    <w:rsid w:val="000D68FE"/>
    <w:rsid w:val="000E0709"/>
    <w:rsid w:val="000E4299"/>
    <w:rsid w:val="000E4338"/>
    <w:rsid w:val="000F0511"/>
    <w:rsid w:val="000F3DD2"/>
    <w:rsid w:val="000F670D"/>
    <w:rsid w:val="000F7509"/>
    <w:rsid w:val="001016FC"/>
    <w:rsid w:val="00104FA4"/>
    <w:rsid w:val="00110A67"/>
    <w:rsid w:val="001228F7"/>
    <w:rsid w:val="00123C2D"/>
    <w:rsid w:val="00124603"/>
    <w:rsid w:val="0013025C"/>
    <w:rsid w:val="0013492B"/>
    <w:rsid w:val="00146ED1"/>
    <w:rsid w:val="00151787"/>
    <w:rsid w:val="00157304"/>
    <w:rsid w:val="00157D4E"/>
    <w:rsid w:val="0016048D"/>
    <w:rsid w:val="001638EE"/>
    <w:rsid w:val="00170D3E"/>
    <w:rsid w:val="00180388"/>
    <w:rsid w:val="00181811"/>
    <w:rsid w:val="001868DF"/>
    <w:rsid w:val="00186B87"/>
    <w:rsid w:val="00190F0C"/>
    <w:rsid w:val="00192654"/>
    <w:rsid w:val="001A2FC5"/>
    <w:rsid w:val="001A7B9E"/>
    <w:rsid w:val="001A7DA7"/>
    <w:rsid w:val="001B0368"/>
    <w:rsid w:val="001B081E"/>
    <w:rsid w:val="001B1FF4"/>
    <w:rsid w:val="001B7251"/>
    <w:rsid w:val="001C32EA"/>
    <w:rsid w:val="001C7581"/>
    <w:rsid w:val="001D0D4F"/>
    <w:rsid w:val="001D5CA3"/>
    <w:rsid w:val="001D5EC8"/>
    <w:rsid w:val="001D71C2"/>
    <w:rsid w:val="001E041B"/>
    <w:rsid w:val="001E1A44"/>
    <w:rsid w:val="001E4756"/>
    <w:rsid w:val="001E5E7F"/>
    <w:rsid w:val="001E5F21"/>
    <w:rsid w:val="001E66E3"/>
    <w:rsid w:val="001F4980"/>
    <w:rsid w:val="001F5F6F"/>
    <w:rsid w:val="001F5FFC"/>
    <w:rsid w:val="001F70BB"/>
    <w:rsid w:val="001F7484"/>
    <w:rsid w:val="002053EF"/>
    <w:rsid w:val="00214577"/>
    <w:rsid w:val="00216F2E"/>
    <w:rsid w:val="00220E27"/>
    <w:rsid w:val="0022306A"/>
    <w:rsid w:val="00231CE9"/>
    <w:rsid w:val="00232B99"/>
    <w:rsid w:val="00235E6A"/>
    <w:rsid w:val="00236FE3"/>
    <w:rsid w:val="00241D4C"/>
    <w:rsid w:val="00243EC3"/>
    <w:rsid w:val="0024415F"/>
    <w:rsid w:val="00247E96"/>
    <w:rsid w:val="00262AA8"/>
    <w:rsid w:val="00265E3F"/>
    <w:rsid w:val="002754B4"/>
    <w:rsid w:val="002816B9"/>
    <w:rsid w:val="00283E69"/>
    <w:rsid w:val="002847A1"/>
    <w:rsid w:val="00287F57"/>
    <w:rsid w:val="002A3CD3"/>
    <w:rsid w:val="002A56E5"/>
    <w:rsid w:val="002B5578"/>
    <w:rsid w:val="002C0782"/>
    <w:rsid w:val="002C1DBA"/>
    <w:rsid w:val="002C20C1"/>
    <w:rsid w:val="002C41E3"/>
    <w:rsid w:val="002C4657"/>
    <w:rsid w:val="002C50F9"/>
    <w:rsid w:val="002D3CC0"/>
    <w:rsid w:val="002D7AB0"/>
    <w:rsid w:val="002E116F"/>
    <w:rsid w:val="002F0AF3"/>
    <w:rsid w:val="002F0DFD"/>
    <w:rsid w:val="002F4856"/>
    <w:rsid w:val="002F4D08"/>
    <w:rsid w:val="002F6955"/>
    <w:rsid w:val="002F6CEB"/>
    <w:rsid w:val="00301C85"/>
    <w:rsid w:val="00302193"/>
    <w:rsid w:val="0030468C"/>
    <w:rsid w:val="00322173"/>
    <w:rsid w:val="00324D6E"/>
    <w:rsid w:val="003259E1"/>
    <w:rsid w:val="00336420"/>
    <w:rsid w:val="003444F3"/>
    <w:rsid w:val="003464DD"/>
    <w:rsid w:val="00347D30"/>
    <w:rsid w:val="00351BA5"/>
    <w:rsid w:val="00362609"/>
    <w:rsid w:val="0036540A"/>
    <w:rsid w:val="00366E2E"/>
    <w:rsid w:val="0037360A"/>
    <w:rsid w:val="00373AB9"/>
    <w:rsid w:val="00380A77"/>
    <w:rsid w:val="00385D54"/>
    <w:rsid w:val="0038738E"/>
    <w:rsid w:val="00392E28"/>
    <w:rsid w:val="00393EC7"/>
    <w:rsid w:val="003A27AD"/>
    <w:rsid w:val="003A3631"/>
    <w:rsid w:val="003A48FD"/>
    <w:rsid w:val="003B02F3"/>
    <w:rsid w:val="003B2B39"/>
    <w:rsid w:val="003B3668"/>
    <w:rsid w:val="003C16E6"/>
    <w:rsid w:val="003C4B81"/>
    <w:rsid w:val="003C72B9"/>
    <w:rsid w:val="003D5AB3"/>
    <w:rsid w:val="003E62A9"/>
    <w:rsid w:val="003E69E8"/>
    <w:rsid w:val="003F495F"/>
    <w:rsid w:val="00402A76"/>
    <w:rsid w:val="004032D5"/>
    <w:rsid w:val="00410461"/>
    <w:rsid w:val="00420E3F"/>
    <w:rsid w:val="00423488"/>
    <w:rsid w:val="004248D5"/>
    <w:rsid w:val="004260F8"/>
    <w:rsid w:val="004274AF"/>
    <w:rsid w:val="00431FFC"/>
    <w:rsid w:val="00436488"/>
    <w:rsid w:val="00436700"/>
    <w:rsid w:val="0043738E"/>
    <w:rsid w:val="00441ECD"/>
    <w:rsid w:val="00441F4C"/>
    <w:rsid w:val="00443B65"/>
    <w:rsid w:val="00445B5D"/>
    <w:rsid w:val="00446C60"/>
    <w:rsid w:val="00451090"/>
    <w:rsid w:val="00465792"/>
    <w:rsid w:val="0046607E"/>
    <w:rsid w:val="004703D2"/>
    <w:rsid w:val="00471BB3"/>
    <w:rsid w:val="00480E7C"/>
    <w:rsid w:val="00485D80"/>
    <w:rsid w:val="00486504"/>
    <w:rsid w:val="004922C0"/>
    <w:rsid w:val="004925DE"/>
    <w:rsid w:val="0049433D"/>
    <w:rsid w:val="004A3C52"/>
    <w:rsid w:val="004A46D0"/>
    <w:rsid w:val="004B1C64"/>
    <w:rsid w:val="004B4392"/>
    <w:rsid w:val="004B465A"/>
    <w:rsid w:val="004B633C"/>
    <w:rsid w:val="004B6E2B"/>
    <w:rsid w:val="004C0411"/>
    <w:rsid w:val="004C349C"/>
    <w:rsid w:val="004D1055"/>
    <w:rsid w:val="004D2A98"/>
    <w:rsid w:val="004D364F"/>
    <w:rsid w:val="004D75A6"/>
    <w:rsid w:val="004E29BF"/>
    <w:rsid w:val="004F6D29"/>
    <w:rsid w:val="004F7052"/>
    <w:rsid w:val="004F7F15"/>
    <w:rsid w:val="00501D6E"/>
    <w:rsid w:val="005040B9"/>
    <w:rsid w:val="00504542"/>
    <w:rsid w:val="00506DFE"/>
    <w:rsid w:val="00507B90"/>
    <w:rsid w:val="00512CD1"/>
    <w:rsid w:val="00512F97"/>
    <w:rsid w:val="005138C5"/>
    <w:rsid w:val="00514893"/>
    <w:rsid w:val="00514CB1"/>
    <w:rsid w:val="00522763"/>
    <w:rsid w:val="00527690"/>
    <w:rsid w:val="00531533"/>
    <w:rsid w:val="00534C9F"/>
    <w:rsid w:val="00535291"/>
    <w:rsid w:val="0053566E"/>
    <w:rsid w:val="00542A83"/>
    <w:rsid w:val="005436D1"/>
    <w:rsid w:val="0055094D"/>
    <w:rsid w:val="005515A0"/>
    <w:rsid w:val="005526F5"/>
    <w:rsid w:val="00552DAD"/>
    <w:rsid w:val="005564D6"/>
    <w:rsid w:val="005632A9"/>
    <w:rsid w:val="0056469A"/>
    <w:rsid w:val="00566712"/>
    <w:rsid w:val="005751DE"/>
    <w:rsid w:val="00576100"/>
    <w:rsid w:val="0057797C"/>
    <w:rsid w:val="00580BB3"/>
    <w:rsid w:val="00580EF7"/>
    <w:rsid w:val="005827D6"/>
    <w:rsid w:val="00582F76"/>
    <w:rsid w:val="00583FFA"/>
    <w:rsid w:val="005856CB"/>
    <w:rsid w:val="00593382"/>
    <w:rsid w:val="00597E8D"/>
    <w:rsid w:val="005A45EA"/>
    <w:rsid w:val="005B27BC"/>
    <w:rsid w:val="005B52A8"/>
    <w:rsid w:val="005C3567"/>
    <w:rsid w:val="005C63E2"/>
    <w:rsid w:val="005D3F1E"/>
    <w:rsid w:val="005E6B60"/>
    <w:rsid w:val="005E6F47"/>
    <w:rsid w:val="005F151B"/>
    <w:rsid w:val="005F2EB8"/>
    <w:rsid w:val="006039DB"/>
    <w:rsid w:val="00603E3B"/>
    <w:rsid w:val="00604ACA"/>
    <w:rsid w:val="006220BC"/>
    <w:rsid w:val="00623664"/>
    <w:rsid w:val="00623D2A"/>
    <w:rsid w:val="0062559A"/>
    <w:rsid w:val="00634F7B"/>
    <w:rsid w:val="00650EB0"/>
    <w:rsid w:val="00657AC1"/>
    <w:rsid w:val="00657AEF"/>
    <w:rsid w:val="00665FEA"/>
    <w:rsid w:val="006679FE"/>
    <w:rsid w:val="006779A6"/>
    <w:rsid w:val="00682F91"/>
    <w:rsid w:val="00684438"/>
    <w:rsid w:val="00684813"/>
    <w:rsid w:val="006877D1"/>
    <w:rsid w:val="00687A08"/>
    <w:rsid w:val="0069071F"/>
    <w:rsid w:val="0069190D"/>
    <w:rsid w:val="006943EF"/>
    <w:rsid w:val="00697447"/>
    <w:rsid w:val="006A04B1"/>
    <w:rsid w:val="006A491F"/>
    <w:rsid w:val="006A514B"/>
    <w:rsid w:val="006A5B90"/>
    <w:rsid w:val="006B3189"/>
    <w:rsid w:val="006C61D6"/>
    <w:rsid w:val="006C6FC0"/>
    <w:rsid w:val="006D340F"/>
    <w:rsid w:val="006D55A3"/>
    <w:rsid w:val="006F031E"/>
    <w:rsid w:val="006F418A"/>
    <w:rsid w:val="007057FF"/>
    <w:rsid w:val="00716036"/>
    <w:rsid w:val="00727F57"/>
    <w:rsid w:val="00730521"/>
    <w:rsid w:val="00743CBF"/>
    <w:rsid w:val="0074772D"/>
    <w:rsid w:val="00751ECC"/>
    <w:rsid w:val="0075484D"/>
    <w:rsid w:val="00761B92"/>
    <w:rsid w:val="0076222C"/>
    <w:rsid w:val="00763A30"/>
    <w:rsid w:val="00766DAC"/>
    <w:rsid w:val="007722F4"/>
    <w:rsid w:val="00775E63"/>
    <w:rsid w:val="00777CBE"/>
    <w:rsid w:val="007903D5"/>
    <w:rsid w:val="007927D6"/>
    <w:rsid w:val="00792A24"/>
    <w:rsid w:val="00792C10"/>
    <w:rsid w:val="007939F0"/>
    <w:rsid w:val="00795DB6"/>
    <w:rsid w:val="007A01CB"/>
    <w:rsid w:val="007A3588"/>
    <w:rsid w:val="007A59AE"/>
    <w:rsid w:val="007A6B66"/>
    <w:rsid w:val="007B462C"/>
    <w:rsid w:val="007B5676"/>
    <w:rsid w:val="007B68EE"/>
    <w:rsid w:val="007C30E6"/>
    <w:rsid w:val="007C4359"/>
    <w:rsid w:val="007C556B"/>
    <w:rsid w:val="007D0DBB"/>
    <w:rsid w:val="007D286D"/>
    <w:rsid w:val="007D2CC7"/>
    <w:rsid w:val="007E1E37"/>
    <w:rsid w:val="007E6CBB"/>
    <w:rsid w:val="007F5B23"/>
    <w:rsid w:val="00800788"/>
    <w:rsid w:val="00802FBA"/>
    <w:rsid w:val="00804909"/>
    <w:rsid w:val="0080555D"/>
    <w:rsid w:val="00806744"/>
    <w:rsid w:val="00810A66"/>
    <w:rsid w:val="0081197D"/>
    <w:rsid w:val="00812C5F"/>
    <w:rsid w:val="008252BD"/>
    <w:rsid w:val="00826DC2"/>
    <w:rsid w:val="00830594"/>
    <w:rsid w:val="00833579"/>
    <w:rsid w:val="00834104"/>
    <w:rsid w:val="00835060"/>
    <w:rsid w:val="00835F58"/>
    <w:rsid w:val="00846BAB"/>
    <w:rsid w:val="008561E4"/>
    <w:rsid w:val="00856E55"/>
    <w:rsid w:val="00860073"/>
    <w:rsid w:val="00864AA0"/>
    <w:rsid w:val="0086780B"/>
    <w:rsid w:val="00870945"/>
    <w:rsid w:val="00877257"/>
    <w:rsid w:val="00880B6D"/>
    <w:rsid w:val="00887C51"/>
    <w:rsid w:val="00896541"/>
    <w:rsid w:val="00896AFA"/>
    <w:rsid w:val="008979EB"/>
    <w:rsid w:val="008A2090"/>
    <w:rsid w:val="008B4A32"/>
    <w:rsid w:val="008B59CF"/>
    <w:rsid w:val="008B5BB7"/>
    <w:rsid w:val="008C1673"/>
    <w:rsid w:val="008C2B7B"/>
    <w:rsid w:val="008C50E6"/>
    <w:rsid w:val="008D2C57"/>
    <w:rsid w:val="008D4061"/>
    <w:rsid w:val="008D7206"/>
    <w:rsid w:val="008E0529"/>
    <w:rsid w:val="008E056B"/>
    <w:rsid w:val="008E0939"/>
    <w:rsid w:val="008E1C6E"/>
    <w:rsid w:val="008E3606"/>
    <w:rsid w:val="008F1288"/>
    <w:rsid w:val="008F25FD"/>
    <w:rsid w:val="008F4255"/>
    <w:rsid w:val="008F485D"/>
    <w:rsid w:val="008F7661"/>
    <w:rsid w:val="0090051F"/>
    <w:rsid w:val="00902CA4"/>
    <w:rsid w:val="00911EE1"/>
    <w:rsid w:val="0091339E"/>
    <w:rsid w:val="00922B0A"/>
    <w:rsid w:val="00923B00"/>
    <w:rsid w:val="009313C0"/>
    <w:rsid w:val="00933CCA"/>
    <w:rsid w:val="00934C2A"/>
    <w:rsid w:val="00935213"/>
    <w:rsid w:val="0094085D"/>
    <w:rsid w:val="00942AFC"/>
    <w:rsid w:val="009435AB"/>
    <w:rsid w:val="00950B6C"/>
    <w:rsid w:val="0095253F"/>
    <w:rsid w:val="00957ECF"/>
    <w:rsid w:val="00960385"/>
    <w:rsid w:val="00960AF6"/>
    <w:rsid w:val="00964CFC"/>
    <w:rsid w:val="009701BE"/>
    <w:rsid w:val="0097104B"/>
    <w:rsid w:val="00973018"/>
    <w:rsid w:val="00974151"/>
    <w:rsid w:val="009750DA"/>
    <w:rsid w:val="00980DEF"/>
    <w:rsid w:val="009818BC"/>
    <w:rsid w:val="009843C4"/>
    <w:rsid w:val="00985692"/>
    <w:rsid w:val="00991D3C"/>
    <w:rsid w:val="00993DE5"/>
    <w:rsid w:val="009940E5"/>
    <w:rsid w:val="00996E91"/>
    <w:rsid w:val="009A187E"/>
    <w:rsid w:val="009A4275"/>
    <w:rsid w:val="009A6341"/>
    <w:rsid w:val="009B20CA"/>
    <w:rsid w:val="009B2FBE"/>
    <w:rsid w:val="009C12C1"/>
    <w:rsid w:val="009C2F72"/>
    <w:rsid w:val="009C3198"/>
    <w:rsid w:val="009C3DAF"/>
    <w:rsid w:val="009C60C6"/>
    <w:rsid w:val="009C7847"/>
    <w:rsid w:val="009D31F5"/>
    <w:rsid w:val="009D48F5"/>
    <w:rsid w:val="009D5F40"/>
    <w:rsid w:val="009D6D52"/>
    <w:rsid w:val="009E4D29"/>
    <w:rsid w:val="009E6AD8"/>
    <w:rsid w:val="009F01D1"/>
    <w:rsid w:val="009F0932"/>
    <w:rsid w:val="009F24A2"/>
    <w:rsid w:val="009F6D9F"/>
    <w:rsid w:val="00A02665"/>
    <w:rsid w:val="00A03A35"/>
    <w:rsid w:val="00A07A9B"/>
    <w:rsid w:val="00A15D1D"/>
    <w:rsid w:val="00A20829"/>
    <w:rsid w:val="00A33D27"/>
    <w:rsid w:val="00A37132"/>
    <w:rsid w:val="00A409E9"/>
    <w:rsid w:val="00A441B4"/>
    <w:rsid w:val="00A44C57"/>
    <w:rsid w:val="00A47B48"/>
    <w:rsid w:val="00A500FB"/>
    <w:rsid w:val="00A54843"/>
    <w:rsid w:val="00A57E6C"/>
    <w:rsid w:val="00A63238"/>
    <w:rsid w:val="00A6529E"/>
    <w:rsid w:val="00A717CE"/>
    <w:rsid w:val="00A71A5B"/>
    <w:rsid w:val="00A71DE4"/>
    <w:rsid w:val="00A73E1F"/>
    <w:rsid w:val="00A84D41"/>
    <w:rsid w:val="00A8791F"/>
    <w:rsid w:val="00A91A2A"/>
    <w:rsid w:val="00A92975"/>
    <w:rsid w:val="00A9404A"/>
    <w:rsid w:val="00A96F6C"/>
    <w:rsid w:val="00A9784C"/>
    <w:rsid w:val="00AA31A6"/>
    <w:rsid w:val="00AB3C97"/>
    <w:rsid w:val="00AB603B"/>
    <w:rsid w:val="00AB7F11"/>
    <w:rsid w:val="00AC364F"/>
    <w:rsid w:val="00AC7489"/>
    <w:rsid w:val="00AD0352"/>
    <w:rsid w:val="00AD3731"/>
    <w:rsid w:val="00AD56C2"/>
    <w:rsid w:val="00AE281D"/>
    <w:rsid w:val="00AE5C7D"/>
    <w:rsid w:val="00AE7332"/>
    <w:rsid w:val="00AF080E"/>
    <w:rsid w:val="00AF6C6F"/>
    <w:rsid w:val="00B01380"/>
    <w:rsid w:val="00B03F69"/>
    <w:rsid w:val="00B0733A"/>
    <w:rsid w:val="00B1072C"/>
    <w:rsid w:val="00B10902"/>
    <w:rsid w:val="00B11315"/>
    <w:rsid w:val="00B31452"/>
    <w:rsid w:val="00B50A9F"/>
    <w:rsid w:val="00B51552"/>
    <w:rsid w:val="00B51C18"/>
    <w:rsid w:val="00B52925"/>
    <w:rsid w:val="00B530A9"/>
    <w:rsid w:val="00B5566D"/>
    <w:rsid w:val="00B55B34"/>
    <w:rsid w:val="00B57D7F"/>
    <w:rsid w:val="00B611EE"/>
    <w:rsid w:val="00B61C93"/>
    <w:rsid w:val="00B6397F"/>
    <w:rsid w:val="00B66787"/>
    <w:rsid w:val="00B738EB"/>
    <w:rsid w:val="00B81437"/>
    <w:rsid w:val="00B87503"/>
    <w:rsid w:val="00B93EEF"/>
    <w:rsid w:val="00B95B31"/>
    <w:rsid w:val="00B96C9A"/>
    <w:rsid w:val="00B9758E"/>
    <w:rsid w:val="00BA0177"/>
    <w:rsid w:val="00BA07D6"/>
    <w:rsid w:val="00BA2995"/>
    <w:rsid w:val="00BA6BAB"/>
    <w:rsid w:val="00BC1D9B"/>
    <w:rsid w:val="00BC2654"/>
    <w:rsid w:val="00BC3A0E"/>
    <w:rsid w:val="00BC6501"/>
    <w:rsid w:val="00BC74D5"/>
    <w:rsid w:val="00BD32BC"/>
    <w:rsid w:val="00BD4230"/>
    <w:rsid w:val="00BD49AA"/>
    <w:rsid w:val="00BE07F5"/>
    <w:rsid w:val="00BE362D"/>
    <w:rsid w:val="00BE7C3F"/>
    <w:rsid w:val="00BF2B11"/>
    <w:rsid w:val="00BF3CE1"/>
    <w:rsid w:val="00BF4BF6"/>
    <w:rsid w:val="00BF5414"/>
    <w:rsid w:val="00BF6500"/>
    <w:rsid w:val="00BF74FC"/>
    <w:rsid w:val="00C1539C"/>
    <w:rsid w:val="00C17CF3"/>
    <w:rsid w:val="00C205AD"/>
    <w:rsid w:val="00C210E8"/>
    <w:rsid w:val="00C23584"/>
    <w:rsid w:val="00C25D0F"/>
    <w:rsid w:val="00C27F18"/>
    <w:rsid w:val="00C32B28"/>
    <w:rsid w:val="00C34DF9"/>
    <w:rsid w:val="00C43994"/>
    <w:rsid w:val="00C51834"/>
    <w:rsid w:val="00C52C50"/>
    <w:rsid w:val="00C5678D"/>
    <w:rsid w:val="00C631B9"/>
    <w:rsid w:val="00C6334F"/>
    <w:rsid w:val="00C6387D"/>
    <w:rsid w:val="00C708B1"/>
    <w:rsid w:val="00C73C88"/>
    <w:rsid w:val="00C8179C"/>
    <w:rsid w:val="00C81A88"/>
    <w:rsid w:val="00C837B0"/>
    <w:rsid w:val="00C91A61"/>
    <w:rsid w:val="00CA01AC"/>
    <w:rsid w:val="00CA1CB1"/>
    <w:rsid w:val="00CA47F7"/>
    <w:rsid w:val="00CA6075"/>
    <w:rsid w:val="00CA6D2C"/>
    <w:rsid w:val="00CB10F4"/>
    <w:rsid w:val="00CB1D73"/>
    <w:rsid w:val="00CB2605"/>
    <w:rsid w:val="00CC561B"/>
    <w:rsid w:val="00CD0859"/>
    <w:rsid w:val="00CD316B"/>
    <w:rsid w:val="00CD3305"/>
    <w:rsid w:val="00CD624E"/>
    <w:rsid w:val="00CE2CF5"/>
    <w:rsid w:val="00CE4F5E"/>
    <w:rsid w:val="00CF15E6"/>
    <w:rsid w:val="00CF40C3"/>
    <w:rsid w:val="00CF7605"/>
    <w:rsid w:val="00D02A48"/>
    <w:rsid w:val="00D07622"/>
    <w:rsid w:val="00D07FDA"/>
    <w:rsid w:val="00D13A84"/>
    <w:rsid w:val="00D145E3"/>
    <w:rsid w:val="00D16AE2"/>
    <w:rsid w:val="00D179EC"/>
    <w:rsid w:val="00D23022"/>
    <w:rsid w:val="00D24CED"/>
    <w:rsid w:val="00D338BA"/>
    <w:rsid w:val="00D34424"/>
    <w:rsid w:val="00D421BE"/>
    <w:rsid w:val="00D52E5C"/>
    <w:rsid w:val="00D668FD"/>
    <w:rsid w:val="00D70590"/>
    <w:rsid w:val="00D70B2D"/>
    <w:rsid w:val="00D73777"/>
    <w:rsid w:val="00D7582C"/>
    <w:rsid w:val="00D80776"/>
    <w:rsid w:val="00D819FF"/>
    <w:rsid w:val="00D822E9"/>
    <w:rsid w:val="00D83782"/>
    <w:rsid w:val="00D84A49"/>
    <w:rsid w:val="00D870D5"/>
    <w:rsid w:val="00D91528"/>
    <w:rsid w:val="00D921E6"/>
    <w:rsid w:val="00D95BBA"/>
    <w:rsid w:val="00D963E7"/>
    <w:rsid w:val="00DA0FF8"/>
    <w:rsid w:val="00DA1D0F"/>
    <w:rsid w:val="00DA294B"/>
    <w:rsid w:val="00DA5FD0"/>
    <w:rsid w:val="00DA667E"/>
    <w:rsid w:val="00DB6935"/>
    <w:rsid w:val="00DC45A1"/>
    <w:rsid w:val="00DC510F"/>
    <w:rsid w:val="00DC5DF1"/>
    <w:rsid w:val="00DC6C76"/>
    <w:rsid w:val="00DC70AF"/>
    <w:rsid w:val="00DC7B74"/>
    <w:rsid w:val="00DD1A86"/>
    <w:rsid w:val="00DD2CDE"/>
    <w:rsid w:val="00DD5BE3"/>
    <w:rsid w:val="00DD778B"/>
    <w:rsid w:val="00DE69BC"/>
    <w:rsid w:val="00DE78E2"/>
    <w:rsid w:val="00DE7C55"/>
    <w:rsid w:val="00DF0082"/>
    <w:rsid w:val="00DF263E"/>
    <w:rsid w:val="00DF2F9C"/>
    <w:rsid w:val="00E0138D"/>
    <w:rsid w:val="00E107DE"/>
    <w:rsid w:val="00E20B03"/>
    <w:rsid w:val="00E23C0C"/>
    <w:rsid w:val="00E266FC"/>
    <w:rsid w:val="00E30505"/>
    <w:rsid w:val="00E334B0"/>
    <w:rsid w:val="00E41ED9"/>
    <w:rsid w:val="00E43D6D"/>
    <w:rsid w:val="00E4551A"/>
    <w:rsid w:val="00E46BAF"/>
    <w:rsid w:val="00E506A9"/>
    <w:rsid w:val="00E529C8"/>
    <w:rsid w:val="00E57782"/>
    <w:rsid w:val="00E70643"/>
    <w:rsid w:val="00E73774"/>
    <w:rsid w:val="00E73F11"/>
    <w:rsid w:val="00E74319"/>
    <w:rsid w:val="00E752AA"/>
    <w:rsid w:val="00E77F03"/>
    <w:rsid w:val="00E80199"/>
    <w:rsid w:val="00E81641"/>
    <w:rsid w:val="00E83FBC"/>
    <w:rsid w:val="00E91B8A"/>
    <w:rsid w:val="00E95FC0"/>
    <w:rsid w:val="00EA3470"/>
    <w:rsid w:val="00EA3B79"/>
    <w:rsid w:val="00EB4B67"/>
    <w:rsid w:val="00EB56B2"/>
    <w:rsid w:val="00EB696C"/>
    <w:rsid w:val="00EB748D"/>
    <w:rsid w:val="00EC57F2"/>
    <w:rsid w:val="00EC63DE"/>
    <w:rsid w:val="00EC738F"/>
    <w:rsid w:val="00ED0189"/>
    <w:rsid w:val="00ED0E4B"/>
    <w:rsid w:val="00ED4D82"/>
    <w:rsid w:val="00ED536A"/>
    <w:rsid w:val="00EF07C9"/>
    <w:rsid w:val="00EF0EA5"/>
    <w:rsid w:val="00EF1ED4"/>
    <w:rsid w:val="00EF2092"/>
    <w:rsid w:val="00EF53A0"/>
    <w:rsid w:val="00F054A0"/>
    <w:rsid w:val="00F1363D"/>
    <w:rsid w:val="00F246AE"/>
    <w:rsid w:val="00F25E1F"/>
    <w:rsid w:val="00F25E5D"/>
    <w:rsid w:val="00F27FFE"/>
    <w:rsid w:val="00F34684"/>
    <w:rsid w:val="00F35616"/>
    <w:rsid w:val="00F35B78"/>
    <w:rsid w:val="00F458F7"/>
    <w:rsid w:val="00F52466"/>
    <w:rsid w:val="00F543F1"/>
    <w:rsid w:val="00F55587"/>
    <w:rsid w:val="00F674EB"/>
    <w:rsid w:val="00F67F6D"/>
    <w:rsid w:val="00F72540"/>
    <w:rsid w:val="00F72609"/>
    <w:rsid w:val="00F74103"/>
    <w:rsid w:val="00F8210C"/>
    <w:rsid w:val="00F82923"/>
    <w:rsid w:val="00F84331"/>
    <w:rsid w:val="00F84C29"/>
    <w:rsid w:val="00F84CEB"/>
    <w:rsid w:val="00F86CBE"/>
    <w:rsid w:val="00F90041"/>
    <w:rsid w:val="00F9177C"/>
    <w:rsid w:val="00FA6865"/>
    <w:rsid w:val="00FB0E56"/>
    <w:rsid w:val="00FB4131"/>
    <w:rsid w:val="00FB4581"/>
    <w:rsid w:val="00FB51CB"/>
    <w:rsid w:val="00FB5576"/>
    <w:rsid w:val="00FB66DA"/>
    <w:rsid w:val="00FC05CE"/>
    <w:rsid w:val="00FC294A"/>
    <w:rsid w:val="00FC5E50"/>
    <w:rsid w:val="00FC766C"/>
    <w:rsid w:val="00FD7B56"/>
    <w:rsid w:val="00FE14C2"/>
    <w:rsid w:val="00FE4C51"/>
    <w:rsid w:val="00FF34B5"/>
    <w:rsid w:val="00FF5C29"/>
    <w:rsid w:val="00FF79B4"/>
    <w:rsid w:val="2B70AB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F56847"/>
  <w15:chartTrackingRefBased/>
  <w15:docId w15:val="{6F57B4B3-71F9-4D5F-8A65-C7C44F5EEC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H Sarabun New" w:eastAsiaTheme="minorHAnsi" w:hAnsi="TH Sarabun New" w:cs="TH Sarabun New"/>
        <w:sz w:val="28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84438"/>
  </w:style>
  <w:style w:type="paragraph" w:styleId="1">
    <w:name w:val="heading 1"/>
    <w:aliases w:val="หัวข้อใหญ่ RM"/>
    <w:basedOn w:val="a"/>
    <w:next w:val="a"/>
    <w:link w:val="10"/>
    <w:qFormat/>
    <w:rsid w:val="004A3C52"/>
    <w:pPr>
      <w:keepNext/>
      <w:spacing w:after="0" w:line="240" w:lineRule="auto"/>
      <w:ind w:left="360" w:hanging="360"/>
      <w:jc w:val="thaiDistribute"/>
      <w:outlineLvl w:val="0"/>
    </w:pPr>
    <w:rPr>
      <w:rFonts w:ascii="Angsana New" w:eastAsia="Times New Roman" w:hAnsi="Angsana New" w:cs="Angsana New"/>
      <w:b/>
      <w:bCs/>
      <w:kern w:val="32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380A77"/>
    <w:pPr>
      <w:keepNext/>
      <w:keepLines/>
      <w:spacing w:before="40" w:after="0" w:line="256" w:lineRule="auto"/>
      <w:outlineLvl w:val="1"/>
    </w:pPr>
    <w:rPr>
      <w:rFonts w:ascii="Cambria" w:eastAsia="Times New Roman" w:hAnsi="Cambria" w:cs="Angsana New"/>
      <w:color w:val="365F91"/>
      <w:sz w:val="26"/>
      <w:szCs w:val="33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380A77"/>
    <w:pPr>
      <w:keepNext/>
      <w:keepLines/>
      <w:spacing w:before="40" w:after="0" w:line="256" w:lineRule="auto"/>
      <w:outlineLvl w:val="4"/>
    </w:pPr>
    <w:rPr>
      <w:rFonts w:ascii="Cambria" w:eastAsia="Times New Roman" w:hAnsi="Cambria" w:cs="Angsana New"/>
      <w:color w:val="365F9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หัวเรื่อง 1 อักขระ"/>
    <w:aliases w:val="หัวข้อใหญ่ RM อักขระ"/>
    <w:basedOn w:val="a0"/>
    <w:link w:val="1"/>
    <w:rsid w:val="004A3C52"/>
    <w:rPr>
      <w:rFonts w:ascii="Angsana New" w:eastAsia="Times New Roman" w:hAnsi="Angsana New" w:cs="Angsana New"/>
      <w:b/>
      <w:bCs/>
      <w:kern w:val="32"/>
      <w:sz w:val="32"/>
      <w:szCs w:val="32"/>
    </w:rPr>
  </w:style>
  <w:style w:type="paragraph" w:styleId="a3">
    <w:name w:val="header"/>
    <w:basedOn w:val="a"/>
    <w:link w:val="a4"/>
    <w:uiPriority w:val="99"/>
    <w:unhideWhenUsed/>
    <w:rsid w:val="00471B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4">
    <w:name w:val="หัวกระดาษ อักขระ"/>
    <w:basedOn w:val="a0"/>
    <w:link w:val="a3"/>
    <w:uiPriority w:val="99"/>
    <w:rsid w:val="00471BB3"/>
  </w:style>
  <w:style w:type="paragraph" w:styleId="a5">
    <w:name w:val="footer"/>
    <w:basedOn w:val="a"/>
    <w:link w:val="a6"/>
    <w:uiPriority w:val="99"/>
    <w:unhideWhenUsed/>
    <w:rsid w:val="00471B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ท้ายกระดาษ อักขระ"/>
    <w:basedOn w:val="a0"/>
    <w:link w:val="a5"/>
    <w:uiPriority w:val="99"/>
    <w:rsid w:val="00471BB3"/>
  </w:style>
  <w:style w:type="character" w:styleId="a7">
    <w:name w:val="Hyperlink"/>
    <w:aliases w:val="การเชื่อมโยงหลายมิติ"/>
    <w:uiPriority w:val="99"/>
    <w:rsid w:val="000151DB"/>
    <w:rPr>
      <w:color w:val="0000FF"/>
      <w:u w:val="single"/>
      <w:lang w:bidi="th-TH"/>
    </w:rPr>
  </w:style>
  <w:style w:type="paragraph" w:styleId="a8">
    <w:name w:val="Title"/>
    <w:basedOn w:val="a"/>
    <w:next w:val="a"/>
    <w:link w:val="a9"/>
    <w:qFormat/>
    <w:rsid w:val="000151DB"/>
    <w:pPr>
      <w:spacing w:after="0" w:line="240" w:lineRule="auto"/>
      <w:ind w:firstLine="360"/>
      <w:jc w:val="center"/>
      <w:outlineLvl w:val="0"/>
    </w:pPr>
    <w:rPr>
      <w:rFonts w:ascii="Cambria" w:eastAsia="Times New Roman" w:hAnsi="Cambria" w:cs="Angsana New"/>
      <w:b/>
      <w:bCs/>
      <w:kern w:val="28"/>
      <w:szCs w:val="40"/>
    </w:rPr>
  </w:style>
  <w:style w:type="character" w:customStyle="1" w:styleId="a9">
    <w:name w:val="ชื่อเรื่อง อักขระ"/>
    <w:basedOn w:val="a0"/>
    <w:link w:val="a8"/>
    <w:rsid w:val="000151DB"/>
    <w:rPr>
      <w:rFonts w:ascii="Cambria" w:eastAsia="Times New Roman" w:hAnsi="Cambria" w:cs="Angsana New"/>
      <w:b/>
      <w:bCs/>
      <w:kern w:val="28"/>
      <w:sz w:val="28"/>
      <w:szCs w:val="40"/>
    </w:rPr>
  </w:style>
  <w:style w:type="paragraph" w:styleId="11">
    <w:name w:val="toc 1"/>
    <w:basedOn w:val="a"/>
    <w:next w:val="a"/>
    <w:autoRedefine/>
    <w:uiPriority w:val="39"/>
    <w:rsid w:val="000151DB"/>
    <w:pPr>
      <w:tabs>
        <w:tab w:val="right" w:leader="dot" w:pos="8296"/>
      </w:tabs>
      <w:spacing w:after="0" w:line="240" w:lineRule="auto"/>
      <w:jc w:val="both"/>
    </w:pPr>
    <w:rPr>
      <w:rFonts w:eastAsia="Cordia New"/>
      <w:noProof/>
    </w:rPr>
  </w:style>
  <w:style w:type="paragraph" w:styleId="21">
    <w:name w:val="toc 2"/>
    <w:basedOn w:val="a"/>
    <w:next w:val="a"/>
    <w:autoRedefine/>
    <w:uiPriority w:val="39"/>
    <w:rsid w:val="000151DB"/>
    <w:pPr>
      <w:spacing w:after="0" w:line="240" w:lineRule="auto"/>
      <w:ind w:left="280" w:firstLine="360"/>
      <w:jc w:val="thaiDistribute"/>
    </w:pPr>
    <w:rPr>
      <w:rFonts w:ascii="Angsana New" w:eastAsia="Cordia New" w:hAnsi="Angsana New" w:cs="Angsana New"/>
      <w:szCs w:val="35"/>
    </w:rPr>
  </w:style>
  <w:style w:type="paragraph" w:styleId="aa">
    <w:name w:val="table of figures"/>
    <w:basedOn w:val="a"/>
    <w:next w:val="a"/>
    <w:uiPriority w:val="99"/>
    <w:rsid w:val="00CB2605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  <w:szCs w:val="35"/>
    </w:rPr>
  </w:style>
  <w:style w:type="paragraph" w:styleId="ab">
    <w:name w:val="Plain Text"/>
    <w:basedOn w:val="a"/>
    <w:link w:val="ac"/>
    <w:rsid w:val="004A3C52"/>
    <w:pPr>
      <w:spacing w:after="0" w:line="240" w:lineRule="auto"/>
      <w:ind w:firstLine="360"/>
      <w:jc w:val="thaiDistribute"/>
    </w:pPr>
    <w:rPr>
      <w:rFonts w:ascii="Cordia New" w:eastAsia="Cordia New" w:hAnsi="Cordia New" w:cs="Cordia New"/>
    </w:rPr>
  </w:style>
  <w:style w:type="character" w:customStyle="1" w:styleId="ac">
    <w:name w:val="ข้อความธรรมดา อักขระ"/>
    <w:basedOn w:val="a0"/>
    <w:link w:val="ab"/>
    <w:rsid w:val="004A3C52"/>
    <w:rPr>
      <w:rFonts w:ascii="Cordia New" w:eastAsia="Cordia New" w:hAnsi="Cordia New" w:cs="Cordia New"/>
      <w:sz w:val="28"/>
    </w:rPr>
  </w:style>
  <w:style w:type="character" w:styleId="ad">
    <w:name w:val="annotation reference"/>
    <w:semiHidden/>
    <w:rsid w:val="004A3C52"/>
    <w:rPr>
      <w:sz w:val="16"/>
      <w:szCs w:val="16"/>
      <w:lang w:bidi="th-TH"/>
    </w:rPr>
  </w:style>
  <w:style w:type="paragraph" w:styleId="ae">
    <w:name w:val="annotation text"/>
    <w:basedOn w:val="a"/>
    <w:link w:val="af"/>
    <w:semiHidden/>
    <w:rsid w:val="004A3C52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</w:rPr>
  </w:style>
  <w:style w:type="character" w:customStyle="1" w:styleId="af">
    <w:name w:val="ข้อความข้อคิดเห็น อักขระ"/>
    <w:basedOn w:val="a0"/>
    <w:link w:val="ae"/>
    <w:semiHidden/>
    <w:rsid w:val="004A3C52"/>
    <w:rPr>
      <w:rFonts w:ascii="Angsana New" w:eastAsia="Cordia New" w:hAnsi="Angsana New" w:cs="Angsana New"/>
      <w:sz w:val="28"/>
    </w:rPr>
  </w:style>
  <w:style w:type="paragraph" w:styleId="af0">
    <w:name w:val="Balloon Text"/>
    <w:basedOn w:val="a"/>
    <w:link w:val="af1"/>
    <w:uiPriority w:val="99"/>
    <w:semiHidden/>
    <w:rsid w:val="004A3C52"/>
    <w:pPr>
      <w:spacing w:after="0" w:line="240" w:lineRule="auto"/>
      <w:ind w:firstLine="360"/>
      <w:jc w:val="thaiDistribute"/>
    </w:pPr>
    <w:rPr>
      <w:rFonts w:ascii="Tahoma" w:eastAsia="Cordia New" w:hAnsi="Tahoma" w:cs="Angsana New"/>
      <w:sz w:val="16"/>
      <w:szCs w:val="18"/>
    </w:rPr>
  </w:style>
  <w:style w:type="character" w:customStyle="1" w:styleId="af1">
    <w:name w:val="ข้อความบอลลูน อักขระ"/>
    <w:basedOn w:val="a0"/>
    <w:link w:val="af0"/>
    <w:uiPriority w:val="99"/>
    <w:semiHidden/>
    <w:rsid w:val="004A3C52"/>
    <w:rPr>
      <w:rFonts w:ascii="Tahoma" w:eastAsia="Cordia New" w:hAnsi="Tahoma" w:cs="Angsana New"/>
      <w:sz w:val="16"/>
      <w:szCs w:val="18"/>
    </w:rPr>
  </w:style>
  <w:style w:type="character" w:styleId="af2">
    <w:name w:val="page number"/>
    <w:basedOn w:val="a0"/>
    <w:rsid w:val="004A3C52"/>
  </w:style>
  <w:style w:type="paragraph" w:styleId="af3">
    <w:name w:val="No Spacing"/>
    <w:aliases w:val="ตาราง RM"/>
    <w:link w:val="af4"/>
    <w:uiPriority w:val="1"/>
    <w:qFormat/>
    <w:rsid w:val="004A3C52"/>
    <w:pPr>
      <w:spacing w:after="0" w:line="240" w:lineRule="auto"/>
    </w:pPr>
    <w:rPr>
      <w:rFonts w:ascii="Calibri" w:eastAsia="Times New Roman" w:hAnsi="Calibri" w:cs="Cordia New"/>
    </w:rPr>
  </w:style>
  <w:style w:type="character" w:customStyle="1" w:styleId="af4">
    <w:name w:val="ไม่มีการเว้นระยะห่าง อักขระ"/>
    <w:aliases w:val="ตาราง RM อักขระ"/>
    <w:link w:val="af3"/>
    <w:uiPriority w:val="1"/>
    <w:rsid w:val="004A3C52"/>
    <w:rPr>
      <w:rFonts w:ascii="Calibri" w:eastAsia="Times New Roman" w:hAnsi="Calibri" w:cs="Cordia New"/>
    </w:rPr>
  </w:style>
  <w:style w:type="character" w:customStyle="1" w:styleId="hps">
    <w:name w:val="hps"/>
    <w:rsid w:val="004A3C52"/>
  </w:style>
  <w:style w:type="paragraph" w:customStyle="1" w:styleId="RM">
    <w:name w:val="ชื่อโครงงานภาษาไทย RM"/>
    <w:basedOn w:val="a"/>
    <w:qFormat/>
    <w:rsid w:val="004A3C52"/>
    <w:pPr>
      <w:tabs>
        <w:tab w:val="left" w:pos="851"/>
        <w:tab w:val="left" w:pos="1134"/>
        <w:tab w:val="left" w:pos="1418"/>
        <w:tab w:val="left" w:pos="1701"/>
      </w:tabs>
      <w:spacing w:after="0" w:line="240" w:lineRule="auto"/>
      <w:ind w:left="2268" w:hanging="1701"/>
      <w:jc w:val="thaiDistribute"/>
    </w:pPr>
    <w:rPr>
      <w:rFonts w:ascii="Angsana New" w:eastAsia="Cordia New" w:hAnsi="Angsana New" w:cs="Angsana New"/>
    </w:rPr>
  </w:style>
  <w:style w:type="paragraph" w:customStyle="1" w:styleId="RM0">
    <w:name w:val="ชื่อโครงงานภาษาอังกฤษ RM"/>
    <w:basedOn w:val="a"/>
    <w:qFormat/>
    <w:rsid w:val="004A3C52"/>
    <w:pPr>
      <w:tabs>
        <w:tab w:val="left" w:pos="851"/>
        <w:tab w:val="left" w:pos="1134"/>
        <w:tab w:val="left" w:pos="1418"/>
        <w:tab w:val="left" w:pos="1701"/>
      </w:tabs>
      <w:spacing w:after="0" w:line="240" w:lineRule="auto"/>
      <w:ind w:left="2268" w:hanging="1701"/>
      <w:jc w:val="thaiDistribute"/>
    </w:pPr>
    <w:rPr>
      <w:rFonts w:ascii="Angsana New" w:eastAsia="Cordia New" w:hAnsi="Angsana New" w:cs="Angsana New"/>
    </w:rPr>
  </w:style>
  <w:style w:type="paragraph" w:customStyle="1" w:styleId="1RM">
    <w:name w:val="หัวข้อย่อยระดับ1  RM"/>
    <w:basedOn w:val="ab"/>
    <w:link w:val="1RMChar"/>
    <w:qFormat/>
    <w:rsid w:val="004A3C52"/>
    <w:pPr>
      <w:tabs>
        <w:tab w:val="left" w:pos="720"/>
      </w:tabs>
    </w:pPr>
    <w:rPr>
      <w:rFonts w:ascii="Angsana New" w:hAnsi="Angsana New"/>
      <w:b/>
      <w:bCs/>
    </w:rPr>
  </w:style>
  <w:style w:type="character" w:customStyle="1" w:styleId="1RMChar">
    <w:name w:val="หัวข้อย่อยระดับ1  RM Char"/>
    <w:link w:val="1RM"/>
    <w:rsid w:val="004A3C52"/>
    <w:rPr>
      <w:rFonts w:ascii="Angsana New" w:eastAsia="Cordia New" w:hAnsi="Angsana New" w:cs="Cordia New"/>
      <w:b/>
      <w:bCs/>
      <w:sz w:val="28"/>
    </w:rPr>
  </w:style>
  <w:style w:type="paragraph" w:customStyle="1" w:styleId="RM1">
    <w:name w:val="เนื้อหาหลักการและเหตุผล RM"/>
    <w:basedOn w:val="1RM"/>
    <w:qFormat/>
    <w:rsid w:val="004A3C52"/>
    <w:pPr>
      <w:ind w:firstLine="567"/>
    </w:pPr>
    <w:rPr>
      <w:rFonts w:cs="Angsana New"/>
      <w:b w:val="0"/>
      <w:bCs w:val="0"/>
    </w:rPr>
  </w:style>
  <w:style w:type="paragraph" w:customStyle="1" w:styleId="2RM">
    <w:name w:val="หัวข้อระดับ 2 RM"/>
    <w:basedOn w:val="1RM"/>
    <w:qFormat/>
    <w:rsid w:val="004A3C52"/>
    <w:pPr>
      <w:ind w:firstLine="567"/>
    </w:pPr>
    <w:rPr>
      <w:rFonts w:cs="Angsana New"/>
      <w:b w:val="0"/>
      <w:bCs w:val="0"/>
    </w:rPr>
  </w:style>
  <w:style w:type="paragraph" w:customStyle="1" w:styleId="1RM0">
    <w:name w:val="ย่อหน้าหัวข้อย่อย ระดับที่ 1 RM"/>
    <w:basedOn w:val="12"/>
    <w:qFormat/>
    <w:rsid w:val="004A3C52"/>
    <w:rPr>
      <w:b/>
      <w:bCs/>
    </w:rPr>
  </w:style>
  <w:style w:type="paragraph" w:customStyle="1" w:styleId="12">
    <w:name w:val="เนื้อหาหัวข้อย่อยระดับที่1"/>
    <w:basedOn w:val="1RM"/>
    <w:link w:val="1Char"/>
    <w:qFormat/>
    <w:rsid w:val="004A3C52"/>
    <w:pPr>
      <w:tabs>
        <w:tab w:val="left" w:pos="693"/>
      </w:tabs>
    </w:pPr>
    <w:rPr>
      <w:rFonts w:ascii="Cordia New" w:hAnsi="Cordia New" w:cs="Angsana New"/>
      <w:b w:val="0"/>
      <w:bCs w:val="0"/>
      <w:sz w:val="20"/>
      <w:szCs w:val="20"/>
    </w:rPr>
  </w:style>
  <w:style w:type="character" w:customStyle="1" w:styleId="1Char">
    <w:name w:val="เนื้อหาหัวข้อย่อยระดับที่1 Char"/>
    <w:link w:val="12"/>
    <w:rsid w:val="004A3C52"/>
    <w:rPr>
      <w:rFonts w:ascii="Cordia New" w:eastAsia="Cordia New" w:hAnsi="Cordia New" w:cs="Angsana New"/>
      <w:sz w:val="20"/>
      <w:szCs w:val="20"/>
    </w:rPr>
  </w:style>
  <w:style w:type="paragraph" w:customStyle="1" w:styleId="2RM0">
    <w:name w:val="หัวข้อย่อยระดับที่ 2 RM"/>
    <w:basedOn w:val="1RM"/>
    <w:qFormat/>
    <w:rsid w:val="004A3C52"/>
    <w:pPr>
      <w:tabs>
        <w:tab w:val="left" w:pos="693"/>
        <w:tab w:val="left" w:pos="1170"/>
      </w:tabs>
    </w:pPr>
    <w:rPr>
      <w:rFonts w:cs="Angsana New"/>
    </w:rPr>
  </w:style>
  <w:style w:type="paragraph" w:customStyle="1" w:styleId="2RM1">
    <w:name w:val="ย่อหน้าหัวข้อย่อย ระดับที่ 2 RM"/>
    <w:basedOn w:val="1RM"/>
    <w:qFormat/>
    <w:rsid w:val="004A3C52"/>
    <w:pPr>
      <w:tabs>
        <w:tab w:val="left" w:pos="693"/>
        <w:tab w:val="left" w:pos="1170"/>
      </w:tabs>
      <w:ind w:firstLine="0"/>
    </w:pPr>
    <w:rPr>
      <w:rFonts w:cs="Angsana New"/>
      <w:b w:val="0"/>
      <w:bCs w:val="0"/>
    </w:rPr>
  </w:style>
  <w:style w:type="paragraph" w:customStyle="1" w:styleId="3RM">
    <w:name w:val="ย่อหน้าหัวข้อย่อย ระดับที่ 3 RM"/>
    <w:basedOn w:val="1RM"/>
    <w:link w:val="3RMChar"/>
    <w:qFormat/>
    <w:rsid w:val="004A3C52"/>
    <w:pPr>
      <w:tabs>
        <w:tab w:val="left" w:pos="693"/>
        <w:tab w:val="left" w:pos="1170"/>
        <w:tab w:val="left" w:pos="1530"/>
      </w:tabs>
    </w:pPr>
    <w:rPr>
      <w:rFonts w:cs="Angsana New"/>
      <w:b w:val="0"/>
      <w:bCs w:val="0"/>
    </w:rPr>
  </w:style>
  <w:style w:type="character" w:customStyle="1" w:styleId="3RMChar">
    <w:name w:val="ย่อหน้าหัวข้อย่อย ระดับที่ 3 RM Char"/>
    <w:link w:val="3RM"/>
    <w:rsid w:val="004A3C52"/>
    <w:rPr>
      <w:rFonts w:ascii="Angsana New" w:eastAsia="Cordia New" w:hAnsi="Angsana New" w:cs="Angsana New"/>
      <w:sz w:val="28"/>
    </w:rPr>
  </w:style>
  <w:style w:type="table" w:styleId="af5">
    <w:name w:val="Table Grid"/>
    <w:basedOn w:val="a1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rsid w:val="004A3C52"/>
  </w:style>
  <w:style w:type="paragraph" w:styleId="af6">
    <w:name w:val="List Paragraph"/>
    <w:aliases w:val="รายการย่อหน้า"/>
    <w:basedOn w:val="a"/>
    <w:uiPriority w:val="34"/>
    <w:qFormat/>
    <w:rsid w:val="004A3C52"/>
    <w:pPr>
      <w:spacing w:after="200" w:line="276" w:lineRule="auto"/>
      <w:ind w:left="720"/>
      <w:contextualSpacing/>
    </w:pPr>
    <w:rPr>
      <w:rFonts w:ascii="Calibri" w:eastAsia="Calibri" w:hAnsi="Calibri" w:cs="Cordia New"/>
    </w:rPr>
  </w:style>
  <w:style w:type="character" w:styleId="af7">
    <w:name w:val="FollowedHyperlink"/>
    <w:aliases w:val="การเชื่อมโยงหลายมิติที่ไปมาแล้ว"/>
    <w:uiPriority w:val="99"/>
    <w:unhideWhenUsed/>
    <w:rsid w:val="004A3C52"/>
    <w:rPr>
      <w:color w:val="800080"/>
      <w:u w:val="single"/>
    </w:rPr>
  </w:style>
  <w:style w:type="character" w:styleId="af8">
    <w:name w:val="Strong"/>
    <w:uiPriority w:val="22"/>
    <w:qFormat/>
    <w:rsid w:val="004A3C52"/>
    <w:rPr>
      <w:b/>
      <w:bCs/>
    </w:rPr>
  </w:style>
  <w:style w:type="paragraph" w:styleId="af9">
    <w:name w:val="Normal (Web)"/>
    <w:basedOn w:val="a"/>
    <w:uiPriority w:val="99"/>
    <w:unhideWhenUsed/>
    <w:rsid w:val="004A3C52"/>
    <w:pPr>
      <w:spacing w:before="100" w:beforeAutospacing="1" w:after="100" w:afterAutospacing="1" w:line="240" w:lineRule="auto"/>
    </w:pPr>
    <w:rPr>
      <w:rFonts w:ascii="Angsana New" w:eastAsia="Times New Roman" w:hAnsi="Angsana New" w:cs="Angsana New"/>
    </w:rPr>
  </w:style>
  <w:style w:type="character" w:styleId="afa">
    <w:name w:val="Emphasis"/>
    <w:uiPriority w:val="20"/>
    <w:qFormat/>
    <w:rsid w:val="004A3C52"/>
    <w:rPr>
      <w:i/>
      <w:iCs/>
    </w:rPr>
  </w:style>
  <w:style w:type="paragraph" w:styleId="afb">
    <w:name w:val="Subtitle"/>
    <w:basedOn w:val="a"/>
    <w:next w:val="a"/>
    <w:link w:val="afc"/>
    <w:qFormat/>
    <w:rsid w:val="004A3C52"/>
    <w:pPr>
      <w:spacing w:after="60" w:line="240" w:lineRule="auto"/>
      <w:ind w:firstLine="360"/>
      <w:jc w:val="center"/>
      <w:outlineLvl w:val="1"/>
    </w:pPr>
    <w:rPr>
      <w:rFonts w:ascii="Cambria" w:eastAsia="Times New Roman" w:hAnsi="Cambria" w:cs="Angsana New"/>
      <w:sz w:val="24"/>
      <w:szCs w:val="30"/>
    </w:rPr>
  </w:style>
  <w:style w:type="character" w:customStyle="1" w:styleId="afc">
    <w:name w:val="ชื่อเรื่องรอง อักขระ"/>
    <w:basedOn w:val="a0"/>
    <w:link w:val="afb"/>
    <w:rsid w:val="004A3C52"/>
    <w:rPr>
      <w:rFonts w:ascii="Cambria" w:eastAsia="Times New Roman" w:hAnsi="Cambria" w:cs="Angsana New"/>
      <w:sz w:val="24"/>
      <w:szCs w:val="30"/>
    </w:rPr>
  </w:style>
  <w:style w:type="paragraph" w:styleId="afd">
    <w:name w:val="caption"/>
    <w:basedOn w:val="a"/>
    <w:next w:val="a"/>
    <w:unhideWhenUsed/>
    <w:qFormat/>
    <w:rsid w:val="004A3C52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  <w:b/>
      <w:bCs/>
      <w:sz w:val="20"/>
      <w:szCs w:val="25"/>
    </w:rPr>
  </w:style>
  <w:style w:type="paragraph" w:styleId="afe">
    <w:name w:val="endnote text"/>
    <w:basedOn w:val="a"/>
    <w:link w:val="aff"/>
    <w:rsid w:val="004A3C52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  <w:sz w:val="20"/>
      <w:szCs w:val="25"/>
    </w:rPr>
  </w:style>
  <w:style w:type="character" w:customStyle="1" w:styleId="aff">
    <w:name w:val="ข้อความอ้างอิงท้ายเรื่อง อักขระ"/>
    <w:basedOn w:val="a0"/>
    <w:link w:val="afe"/>
    <w:rsid w:val="004A3C52"/>
    <w:rPr>
      <w:rFonts w:ascii="Angsana New" w:eastAsia="Cordia New" w:hAnsi="Angsana New" w:cs="Angsana New"/>
      <w:sz w:val="20"/>
      <w:szCs w:val="25"/>
    </w:rPr>
  </w:style>
  <w:style w:type="character" w:styleId="aff0">
    <w:name w:val="endnote reference"/>
    <w:rsid w:val="004A3C52"/>
    <w:rPr>
      <w:sz w:val="32"/>
      <w:szCs w:val="32"/>
      <w:vertAlign w:val="superscript"/>
    </w:rPr>
  </w:style>
  <w:style w:type="table" w:customStyle="1" w:styleId="13">
    <w:name w:val="เส้นตาราง1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2">
    <w:name w:val="เส้นตาราง2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เส้นตาราง3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เส้นตาราง4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1">
    <w:name w:val="เส้นตาราง5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เส้นตาราง6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เส้นตาราง7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8">
    <w:name w:val="เส้นตาราง8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9">
    <w:name w:val="เส้นตาราง9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4A3C52"/>
    <w:pPr>
      <w:autoSpaceDE w:val="0"/>
      <w:autoSpaceDN w:val="0"/>
      <w:adjustRightInd w:val="0"/>
      <w:spacing w:after="0" w:line="240" w:lineRule="auto"/>
    </w:pPr>
    <w:rPr>
      <w:rFonts w:ascii="TH SarabunPSK" w:eastAsia="Calibri" w:hAnsi="TH SarabunPSK" w:cs="TH SarabunPSK"/>
      <w:color w:val="000000"/>
      <w:sz w:val="24"/>
      <w:szCs w:val="24"/>
    </w:rPr>
  </w:style>
  <w:style w:type="character" w:styleId="aff1">
    <w:name w:val="line number"/>
    <w:basedOn w:val="a0"/>
    <w:uiPriority w:val="99"/>
    <w:semiHidden/>
    <w:unhideWhenUsed/>
    <w:rsid w:val="00777CBE"/>
  </w:style>
  <w:style w:type="table" w:customStyle="1" w:styleId="100">
    <w:name w:val="เส้นตาราง10"/>
    <w:basedOn w:val="a1"/>
    <w:next w:val="af5"/>
    <w:uiPriority w:val="59"/>
    <w:rsid w:val="00730521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10">
    <w:name w:val="เส้นตาราง11"/>
    <w:basedOn w:val="a1"/>
    <w:next w:val="af5"/>
    <w:uiPriority w:val="59"/>
    <w:rsid w:val="00730521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2">
    <w:name w:val="Bibliography"/>
    <w:basedOn w:val="a"/>
    <w:next w:val="a"/>
    <w:uiPriority w:val="37"/>
    <w:unhideWhenUsed/>
    <w:rsid w:val="00F52466"/>
    <w:pPr>
      <w:tabs>
        <w:tab w:val="left" w:pos="504"/>
      </w:tabs>
      <w:spacing w:after="0" w:line="240" w:lineRule="auto"/>
      <w:ind w:left="504" w:hanging="504"/>
    </w:pPr>
  </w:style>
  <w:style w:type="paragraph" w:customStyle="1" w:styleId="14">
    <w:name w:val="1"/>
    <w:uiPriority w:val="99"/>
    <w:rsid w:val="00CB1D73"/>
    <w:pPr>
      <w:spacing w:after="200" w:line="276" w:lineRule="auto"/>
      <w:ind w:left="720"/>
      <w:contextualSpacing/>
    </w:pPr>
    <w:rPr>
      <w:rFonts w:ascii="Calibri" w:eastAsia="Calibri" w:hAnsi="Calibri" w:cs="Cordia New"/>
    </w:rPr>
  </w:style>
  <w:style w:type="character" w:styleId="aff3">
    <w:name w:val="Mention"/>
    <w:basedOn w:val="a0"/>
    <w:uiPriority w:val="99"/>
    <w:semiHidden/>
    <w:unhideWhenUsed/>
    <w:rsid w:val="000049CE"/>
    <w:rPr>
      <w:color w:val="2B579A"/>
      <w:shd w:val="clear" w:color="auto" w:fill="E6E6E6"/>
    </w:rPr>
  </w:style>
  <w:style w:type="character" w:customStyle="1" w:styleId="fontstyle01">
    <w:name w:val="fontstyle01"/>
    <w:basedOn w:val="a0"/>
    <w:rsid w:val="00000321"/>
    <w:rPr>
      <w:rFonts w:ascii="TH Sarabun New" w:hAnsi="TH Sarabun New" w:cs="TH Sarabun New" w:hint="default"/>
      <w:b/>
      <w:bCs/>
      <w:i w:val="0"/>
      <w:iCs w:val="0"/>
      <w:color w:val="000000"/>
      <w:sz w:val="32"/>
      <w:szCs w:val="32"/>
    </w:rPr>
  </w:style>
  <w:style w:type="character" w:customStyle="1" w:styleId="20">
    <w:name w:val="หัวเรื่อง 2 อักขระ"/>
    <w:basedOn w:val="a0"/>
    <w:link w:val="2"/>
    <w:uiPriority w:val="9"/>
    <w:semiHidden/>
    <w:rsid w:val="00380A77"/>
    <w:rPr>
      <w:rFonts w:ascii="Cambria" w:eastAsia="Times New Roman" w:hAnsi="Cambria" w:cs="Angsana New"/>
      <w:color w:val="365F91"/>
      <w:sz w:val="26"/>
      <w:szCs w:val="33"/>
    </w:rPr>
  </w:style>
  <w:style w:type="character" w:customStyle="1" w:styleId="50">
    <w:name w:val="หัวเรื่อง 5 อักขระ"/>
    <w:basedOn w:val="a0"/>
    <w:link w:val="5"/>
    <w:uiPriority w:val="9"/>
    <w:semiHidden/>
    <w:rsid w:val="00380A77"/>
    <w:rPr>
      <w:rFonts w:ascii="Cambria" w:eastAsia="Times New Roman" w:hAnsi="Cambria" w:cs="Angsana New"/>
      <w:color w:val="365F91"/>
    </w:rPr>
  </w:style>
  <w:style w:type="numbering" w:customStyle="1" w:styleId="15">
    <w:name w:val="ไม่มีรายการ1"/>
    <w:next w:val="a2"/>
    <w:uiPriority w:val="99"/>
    <w:semiHidden/>
    <w:rsid w:val="00522763"/>
  </w:style>
  <w:style w:type="character" w:styleId="aff4">
    <w:name w:val="Unresolved Mention"/>
    <w:basedOn w:val="a0"/>
    <w:uiPriority w:val="99"/>
    <w:semiHidden/>
    <w:unhideWhenUsed/>
    <w:rsid w:val="00F674EB"/>
    <w:rPr>
      <w:color w:val="808080"/>
      <w:shd w:val="clear" w:color="auto" w:fill="E6E6E6"/>
    </w:rPr>
  </w:style>
  <w:style w:type="table" w:styleId="16">
    <w:name w:val="Plain Table 1"/>
    <w:basedOn w:val="a1"/>
    <w:uiPriority w:val="41"/>
    <w:rsid w:val="00F674EB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30">
    <w:name w:val="Plain Table 3"/>
    <w:basedOn w:val="a1"/>
    <w:uiPriority w:val="43"/>
    <w:rsid w:val="00F674E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5-6">
    <w:name w:val="Grid Table 5 Dark Accent 6"/>
    <w:basedOn w:val="a1"/>
    <w:uiPriority w:val="50"/>
    <w:rsid w:val="00F674E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character" w:styleId="aff5">
    <w:name w:val="Placeholder Text"/>
    <w:basedOn w:val="a0"/>
    <w:uiPriority w:val="99"/>
    <w:semiHidden/>
    <w:rsid w:val="001F5FFC"/>
    <w:rPr>
      <w:color w:val="808080"/>
    </w:rPr>
  </w:style>
  <w:style w:type="paragraph" w:styleId="aff6">
    <w:name w:val="annotation subject"/>
    <w:basedOn w:val="ae"/>
    <w:next w:val="ae"/>
    <w:link w:val="aff7"/>
    <w:uiPriority w:val="99"/>
    <w:semiHidden/>
    <w:unhideWhenUsed/>
    <w:rsid w:val="00580EF7"/>
    <w:pPr>
      <w:spacing w:after="160"/>
      <w:ind w:firstLine="0"/>
      <w:jc w:val="left"/>
    </w:pPr>
    <w:rPr>
      <w:rFonts w:asciiTheme="minorHAnsi" w:eastAsiaTheme="minorHAnsi" w:hAnsiTheme="minorHAnsi" w:cstheme="minorBidi"/>
      <w:b/>
      <w:bCs/>
      <w:sz w:val="20"/>
      <w:szCs w:val="25"/>
    </w:rPr>
  </w:style>
  <w:style w:type="character" w:customStyle="1" w:styleId="aff7">
    <w:name w:val="ชื่อเรื่องของข้อคิดเห็น อักขระ"/>
    <w:basedOn w:val="af"/>
    <w:link w:val="aff6"/>
    <w:uiPriority w:val="99"/>
    <w:semiHidden/>
    <w:rsid w:val="00580EF7"/>
    <w:rPr>
      <w:rFonts w:ascii="Angsana New" w:eastAsia="Cordia New" w:hAnsi="Angsana New" w:cs="Angsana New"/>
      <w:b/>
      <w:bCs/>
      <w:sz w:val="20"/>
      <w:szCs w:val="25"/>
    </w:rPr>
  </w:style>
  <w:style w:type="character" w:customStyle="1" w:styleId="format">
    <w:name w:val="format"/>
    <w:basedOn w:val="a0"/>
    <w:rsid w:val="00896AF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64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9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7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74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89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0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269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7244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301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575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56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15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38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4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0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185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73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641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955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8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31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4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3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1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1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7.png"/><Relationship Id="rId21" Type="http://schemas.openxmlformats.org/officeDocument/2006/relationships/image" Target="media/image11.png"/><Relationship Id="rId42" Type="http://schemas.openxmlformats.org/officeDocument/2006/relationships/image" Target="media/image32.png"/><Relationship Id="rId63" Type="http://schemas.openxmlformats.org/officeDocument/2006/relationships/image" Target="media/image53.png"/><Relationship Id="rId84" Type="http://schemas.openxmlformats.org/officeDocument/2006/relationships/image" Target="media/image74.png"/><Relationship Id="rId138" Type="http://schemas.openxmlformats.org/officeDocument/2006/relationships/image" Target="media/image128.PNG"/><Relationship Id="rId159" Type="http://schemas.openxmlformats.org/officeDocument/2006/relationships/hyperlink" Target="http://www.arts.chula.ac.th/~ling/thesis/2551MA-DHANON.pdf" TargetMode="External"/><Relationship Id="rId170" Type="http://schemas.openxmlformats.org/officeDocument/2006/relationships/image" Target="media/image153.png"/><Relationship Id="rId191" Type="http://schemas.openxmlformats.org/officeDocument/2006/relationships/image" Target="media/image174.png"/><Relationship Id="rId107" Type="http://schemas.openxmlformats.org/officeDocument/2006/relationships/image" Target="media/image97.png"/><Relationship Id="rId11" Type="http://schemas.openxmlformats.org/officeDocument/2006/relationships/header" Target="header3.xml"/><Relationship Id="rId32" Type="http://schemas.openxmlformats.org/officeDocument/2006/relationships/image" Target="media/image22.png"/><Relationship Id="rId53" Type="http://schemas.openxmlformats.org/officeDocument/2006/relationships/image" Target="media/image43.png"/><Relationship Id="rId74" Type="http://schemas.openxmlformats.org/officeDocument/2006/relationships/image" Target="media/image64.png"/><Relationship Id="rId128" Type="http://schemas.openxmlformats.org/officeDocument/2006/relationships/image" Target="media/image118.PNG"/><Relationship Id="rId149" Type="http://schemas.openxmlformats.org/officeDocument/2006/relationships/image" Target="media/image139.PNG"/><Relationship Id="rId5" Type="http://schemas.openxmlformats.org/officeDocument/2006/relationships/webSettings" Target="webSettings.xml"/><Relationship Id="rId95" Type="http://schemas.openxmlformats.org/officeDocument/2006/relationships/image" Target="media/image85.png"/><Relationship Id="rId160" Type="http://schemas.openxmlformats.org/officeDocument/2006/relationships/image" Target="media/image143.png"/><Relationship Id="rId181" Type="http://schemas.openxmlformats.org/officeDocument/2006/relationships/image" Target="media/image164.png"/><Relationship Id="rId22" Type="http://schemas.openxmlformats.org/officeDocument/2006/relationships/image" Target="media/image12.png"/><Relationship Id="rId43" Type="http://schemas.openxmlformats.org/officeDocument/2006/relationships/image" Target="media/image33.png"/><Relationship Id="rId64" Type="http://schemas.openxmlformats.org/officeDocument/2006/relationships/image" Target="media/image54.png"/><Relationship Id="rId118" Type="http://schemas.openxmlformats.org/officeDocument/2006/relationships/image" Target="media/image108.png"/><Relationship Id="rId139" Type="http://schemas.openxmlformats.org/officeDocument/2006/relationships/image" Target="media/image129.PNG"/><Relationship Id="rId85" Type="http://schemas.openxmlformats.org/officeDocument/2006/relationships/image" Target="media/image75.png"/><Relationship Id="rId150" Type="http://schemas.openxmlformats.org/officeDocument/2006/relationships/image" Target="media/image140.png"/><Relationship Id="rId171" Type="http://schemas.openxmlformats.org/officeDocument/2006/relationships/image" Target="media/image154.png"/><Relationship Id="rId192" Type="http://schemas.openxmlformats.org/officeDocument/2006/relationships/image" Target="media/image175.png"/><Relationship Id="rId12" Type="http://schemas.openxmlformats.org/officeDocument/2006/relationships/image" Target="media/image2.png"/><Relationship Id="rId33" Type="http://schemas.openxmlformats.org/officeDocument/2006/relationships/image" Target="media/image23.png"/><Relationship Id="rId108" Type="http://schemas.openxmlformats.org/officeDocument/2006/relationships/image" Target="media/image98.png"/><Relationship Id="rId129" Type="http://schemas.openxmlformats.org/officeDocument/2006/relationships/image" Target="media/image119.PNG"/><Relationship Id="rId54" Type="http://schemas.openxmlformats.org/officeDocument/2006/relationships/image" Target="media/image44.png"/><Relationship Id="rId75" Type="http://schemas.openxmlformats.org/officeDocument/2006/relationships/image" Target="media/image65.png"/><Relationship Id="rId96" Type="http://schemas.openxmlformats.org/officeDocument/2006/relationships/image" Target="media/image86.png"/><Relationship Id="rId140" Type="http://schemas.openxmlformats.org/officeDocument/2006/relationships/image" Target="media/image130.PNG"/><Relationship Id="rId161" Type="http://schemas.openxmlformats.org/officeDocument/2006/relationships/image" Target="media/image144.png"/><Relationship Id="rId182" Type="http://schemas.openxmlformats.org/officeDocument/2006/relationships/image" Target="media/image165.png"/><Relationship Id="rId6" Type="http://schemas.openxmlformats.org/officeDocument/2006/relationships/footnotes" Target="footnotes.xml"/><Relationship Id="rId23" Type="http://schemas.openxmlformats.org/officeDocument/2006/relationships/image" Target="media/image13.png"/><Relationship Id="rId119" Type="http://schemas.openxmlformats.org/officeDocument/2006/relationships/image" Target="media/image109.png"/><Relationship Id="rId44" Type="http://schemas.openxmlformats.org/officeDocument/2006/relationships/image" Target="media/image34.png"/><Relationship Id="rId65" Type="http://schemas.openxmlformats.org/officeDocument/2006/relationships/image" Target="media/image55.png"/><Relationship Id="rId86" Type="http://schemas.openxmlformats.org/officeDocument/2006/relationships/image" Target="media/image76.png"/><Relationship Id="rId130" Type="http://schemas.openxmlformats.org/officeDocument/2006/relationships/image" Target="media/image120.PNG"/><Relationship Id="rId151" Type="http://schemas.openxmlformats.org/officeDocument/2006/relationships/chart" Target="charts/chart1.xml"/><Relationship Id="rId172" Type="http://schemas.openxmlformats.org/officeDocument/2006/relationships/image" Target="media/image155.png"/><Relationship Id="rId193" Type="http://schemas.openxmlformats.org/officeDocument/2006/relationships/image" Target="media/image176.png"/><Relationship Id="rId13" Type="http://schemas.openxmlformats.org/officeDocument/2006/relationships/image" Target="media/image3.png"/><Relationship Id="rId109" Type="http://schemas.openxmlformats.org/officeDocument/2006/relationships/image" Target="media/image99.png"/><Relationship Id="rId34" Type="http://schemas.openxmlformats.org/officeDocument/2006/relationships/image" Target="media/image24.png"/><Relationship Id="rId55" Type="http://schemas.openxmlformats.org/officeDocument/2006/relationships/image" Target="media/image45.png"/><Relationship Id="rId76" Type="http://schemas.openxmlformats.org/officeDocument/2006/relationships/image" Target="media/image66.png"/><Relationship Id="rId97" Type="http://schemas.openxmlformats.org/officeDocument/2006/relationships/image" Target="media/image87.png"/><Relationship Id="rId120" Type="http://schemas.openxmlformats.org/officeDocument/2006/relationships/image" Target="media/image110.png"/><Relationship Id="rId141" Type="http://schemas.openxmlformats.org/officeDocument/2006/relationships/image" Target="media/image131.PNG"/><Relationship Id="rId7" Type="http://schemas.openxmlformats.org/officeDocument/2006/relationships/endnotes" Target="endnotes.xml"/><Relationship Id="rId162" Type="http://schemas.openxmlformats.org/officeDocument/2006/relationships/image" Target="media/image145.png"/><Relationship Id="rId183" Type="http://schemas.openxmlformats.org/officeDocument/2006/relationships/image" Target="media/image166.png"/><Relationship Id="rId2" Type="http://schemas.openxmlformats.org/officeDocument/2006/relationships/numbering" Target="numbering.xml"/><Relationship Id="rId29" Type="http://schemas.openxmlformats.org/officeDocument/2006/relationships/image" Target="media/image19.png"/><Relationship Id="rId24" Type="http://schemas.openxmlformats.org/officeDocument/2006/relationships/image" Target="media/image14.pn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66" Type="http://schemas.openxmlformats.org/officeDocument/2006/relationships/image" Target="media/image56.png"/><Relationship Id="rId87" Type="http://schemas.openxmlformats.org/officeDocument/2006/relationships/image" Target="media/image77.png"/><Relationship Id="rId110" Type="http://schemas.openxmlformats.org/officeDocument/2006/relationships/image" Target="media/image100.png"/><Relationship Id="rId115" Type="http://schemas.openxmlformats.org/officeDocument/2006/relationships/image" Target="media/image105.png"/><Relationship Id="rId131" Type="http://schemas.openxmlformats.org/officeDocument/2006/relationships/image" Target="media/image121.PNG"/><Relationship Id="rId136" Type="http://schemas.openxmlformats.org/officeDocument/2006/relationships/image" Target="media/image126.PNG"/><Relationship Id="rId157" Type="http://schemas.openxmlformats.org/officeDocument/2006/relationships/image" Target="media/image142.png"/><Relationship Id="rId178" Type="http://schemas.openxmlformats.org/officeDocument/2006/relationships/image" Target="media/image161.png"/><Relationship Id="rId61" Type="http://schemas.openxmlformats.org/officeDocument/2006/relationships/image" Target="media/image51.png"/><Relationship Id="rId82" Type="http://schemas.openxmlformats.org/officeDocument/2006/relationships/image" Target="media/image72.png"/><Relationship Id="rId152" Type="http://schemas.openxmlformats.org/officeDocument/2006/relationships/header" Target="header4.xml"/><Relationship Id="rId173" Type="http://schemas.openxmlformats.org/officeDocument/2006/relationships/image" Target="media/image156.png"/><Relationship Id="rId194" Type="http://schemas.openxmlformats.org/officeDocument/2006/relationships/image" Target="media/image177.png"/><Relationship Id="rId199" Type="http://schemas.openxmlformats.org/officeDocument/2006/relationships/hyperlink" Target="mailto:yuparemee@gmail.com" TargetMode="External"/><Relationship Id="rId19" Type="http://schemas.openxmlformats.org/officeDocument/2006/relationships/image" Target="media/image9.png"/><Relationship Id="rId14" Type="http://schemas.openxmlformats.org/officeDocument/2006/relationships/image" Target="media/image4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56" Type="http://schemas.openxmlformats.org/officeDocument/2006/relationships/image" Target="media/image46.png"/><Relationship Id="rId77" Type="http://schemas.openxmlformats.org/officeDocument/2006/relationships/image" Target="media/image67.png"/><Relationship Id="rId100" Type="http://schemas.openxmlformats.org/officeDocument/2006/relationships/image" Target="media/image90.png"/><Relationship Id="rId105" Type="http://schemas.openxmlformats.org/officeDocument/2006/relationships/image" Target="media/image95.png"/><Relationship Id="rId126" Type="http://schemas.openxmlformats.org/officeDocument/2006/relationships/image" Target="media/image116.PNG"/><Relationship Id="rId147" Type="http://schemas.openxmlformats.org/officeDocument/2006/relationships/image" Target="media/image137.PNG"/><Relationship Id="rId168" Type="http://schemas.openxmlformats.org/officeDocument/2006/relationships/image" Target="media/image151.png"/><Relationship Id="rId8" Type="http://schemas.openxmlformats.org/officeDocument/2006/relationships/image" Target="media/image1.gif"/><Relationship Id="rId51" Type="http://schemas.openxmlformats.org/officeDocument/2006/relationships/image" Target="media/image41.png"/><Relationship Id="rId72" Type="http://schemas.openxmlformats.org/officeDocument/2006/relationships/image" Target="media/image62.png"/><Relationship Id="rId93" Type="http://schemas.openxmlformats.org/officeDocument/2006/relationships/image" Target="media/image83.png"/><Relationship Id="rId98" Type="http://schemas.openxmlformats.org/officeDocument/2006/relationships/image" Target="media/image88.png"/><Relationship Id="rId121" Type="http://schemas.openxmlformats.org/officeDocument/2006/relationships/image" Target="media/image111.PNG"/><Relationship Id="rId142" Type="http://schemas.openxmlformats.org/officeDocument/2006/relationships/image" Target="media/image132.PNG"/><Relationship Id="rId163" Type="http://schemas.openxmlformats.org/officeDocument/2006/relationships/image" Target="media/image146.png"/><Relationship Id="rId184" Type="http://schemas.openxmlformats.org/officeDocument/2006/relationships/image" Target="media/image167.png"/><Relationship Id="rId189" Type="http://schemas.openxmlformats.org/officeDocument/2006/relationships/image" Target="media/image172.png"/><Relationship Id="rId3" Type="http://schemas.openxmlformats.org/officeDocument/2006/relationships/styles" Target="styles.xml"/><Relationship Id="rId25" Type="http://schemas.openxmlformats.org/officeDocument/2006/relationships/image" Target="media/image15.jpeg"/><Relationship Id="rId46" Type="http://schemas.openxmlformats.org/officeDocument/2006/relationships/image" Target="media/image36.png"/><Relationship Id="rId67" Type="http://schemas.openxmlformats.org/officeDocument/2006/relationships/image" Target="media/image57.png"/><Relationship Id="rId116" Type="http://schemas.openxmlformats.org/officeDocument/2006/relationships/image" Target="media/image106.png"/><Relationship Id="rId137" Type="http://schemas.openxmlformats.org/officeDocument/2006/relationships/image" Target="media/image127.PNG"/><Relationship Id="rId158" Type="http://schemas.openxmlformats.org/officeDocument/2006/relationships/hyperlink" Target="http://e-book.ram.edu/e-book/inside/html/dlbook.asp?code=CT477" TargetMode="External"/><Relationship Id="rId20" Type="http://schemas.openxmlformats.org/officeDocument/2006/relationships/image" Target="media/image10.png"/><Relationship Id="rId41" Type="http://schemas.openxmlformats.org/officeDocument/2006/relationships/image" Target="media/image31.png"/><Relationship Id="rId62" Type="http://schemas.openxmlformats.org/officeDocument/2006/relationships/image" Target="media/image52.png"/><Relationship Id="rId83" Type="http://schemas.openxmlformats.org/officeDocument/2006/relationships/image" Target="media/image73.png"/><Relationship Id="rId88" Type="http://schemas.openxmlformats.org/officeDocument/2006/relationships/image" Target="media/image78.png"/><Relationship Id="rId111" Type="http://schemas.openxmlformats.org/officeDocument/2006/relationships/image" Target="media/image101.png"/><Relationship Id="rId132" Type="http://schemas.openxmlformats.org/officeDocument/2006/relationships/image" Target="media/image122.PNG"/><Relationship Id="rId153" Type="http://schemas.openxmlformats.org/officeDocument/2006/relationships/hyperlink" Target="http://e-book.ram.edu/e-book/inside/html/dlbook.asp?code=CT477" TargetMode="External"/><Relationship Id="rId174" Type="http://schemas.openxmlformats.org/officeDocument/2006/relationships/image" Target="media/image157.png"/><Relationship Id="rId179" Type="http://schemas.openxmlformats.org/officeDocument/2006/relationships/image" Target="media/image162.png"/><Relationship Id="rId195" Type="http://schemas.openxmlformats.org/officeDocument/2006/relationships/image" Target="media/image178.png"/><Relationship Id="rId190" Type="http://schemas.openxmlformats.org/officeDocument/2006/relationships/image" Target="media/image173.png"/><Relationship Id="rId15" Type="http://schemas.openxmlformats.org/officeDocument/2006/relationships/image" Target="media/image5.png"/><Relationship Id="rId36" Type="http://schemas.openxmlformats.org/officeDocument/2006/relationships/image" Target="media/image26.png"/><Relationship Id="rId57" Type="http://schemas.openxmlformats.org/officeDocument/2006/relationships/image" Target="media/image47.png"/><Relationship Id="rId106" Type="http://schemas.openxmlformats.org/officeDocument/2006/relationships/image" Target="media/image96.png"/><Relationship Id="rId127" Type="http://schemas.openxmlformats.org/officeDocument/2006/relationships/image" Target="media/image117.PNG"/><Relationship Id="rId10" Type="http://schemas.openxmlformats.org/officeDocument/2006/relationships/header" Target="header2.xml"/><Relationship Id="rId31" Type="http://schemas.openxmlformats.org/officeDocument/2006/relationships/image" Target="media/image21.jpeg"/><Relationship Id="rId52" Type="http://schemas.openxmlformats.org/officeDocument/2006/relationships/image" Target="media/image42.png"/><Relationship Id="rId73" Type="http://schemas.openxmlformats.org/officeDocument/2006/relationships/image" Target="media/image63.png"/><Relationship Id="rId78" Type="http://schemas.openxmlformats.org/officeDocument/2006/relationships/image" Target="media/image68.png"/><Relationship Id="rId94" Type="http://schemas.openxmlformats.org/officeDocument/2006/relationships/image" Target="media/image84.png"/><Relationship Id="rId99" Type="http://schemas.openxmlformats.org/officeDocument/2006/relationships/image" Target="media/image89.png"/><Relationship Id="rId101" Type="http://schemas.openxmlformats.org/officeDocument/2006/relationships/image" Target="media/image91.png"/><Relationship Id="rId122" Type="http://schemas.openxmlformats.org/officeDocument/2006/relationships/image" Target="media/image112.PNG"/><Relationship Id="rId143" Type="http://schemas.openxmlformats.org/officeDocument/2006/relationships/image" Target="media/image133.PNG"/><Relationship Id="rId148" Type="http://schemas.openxmlformats.org/officeDocument/2006/relationships/image" Target="media/image138.PNG"/><Relationship Id="rId164" Type="http://schemas.openxmlformats.org/officeDocument/2006/relationships/image" Target="media/image147.png"/><Relationship Id="rId169" Type="http://schemas.openxmlformats.org/officeDocument/2006/relationships/image" Target="media/image152.png"/><Relationship Id="rId185" Type="http://schemas.openxmlformats.org/officeDocument/2006/relationships/image" Target="media/image168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80" Type="http://schemas.openxmlformats.org/officeDocument/2006/relationships/image" Target="media/image163.png"/><Relationship Id="rId26" Type="http://schemas.openxmlformats.org/officeDocument/2006/relationships/image" Target="media/image16.png"/><Relationship Id="rId47" Type="http://schemas.openxmlformats.org/officeDocument/2006/relationships/image" Target="media/image37.png"/><Relationship Id="rId68" Type="http://schemas.openxmlformats.org/officeDocument/2006/relationships/image" Target="media/image58.png"/><Relationship Id="rId89" Type="http://schemas.openxmlformats.org/officeDocument/2006/relationships/image" Target="media/image79.png"/><Relationship Id="rId112" Type="http://schemas.openxmlformats.org/officeDocument/2006/relationships/image" Target="media/image102.png"/><Relationship Id="rId133" Type="http://schemas.openxmlformats.org/officeDocument/2006/relationships/image" Target="media/image123.PNG"/><Relationship Id="rId154" Type="http://schemas.openxmlformats.org/officeDocument/2006/relationships/image" Target="media/image141.jpeg"/><Relationship Id="rId175" Type="http://schemas.openxmlformats.org/officeDocument/2006/relationships/image" Target="media/image158.png"/><Relationship Id="rId196" Type="http://schemas.openxmlformats.org/officeDocument/2006/relationships/image" Target="media/image179.png"/><Relationship Id="rId200" Type="http://schemas.openxmlformats.org/officeDocument/2006/relationships/fontTable" Target="fontTable.xml"/><Relationship Id="rId16" Type="http://schemas.openxmlformats.org/officeDocument/2006/relationships/image" Target="media/image6.png"/><Relationship Id="rId37" Type="http://schemas.openxmlformats.org/officeDocument/2006/relationships/image" Target="media/image27.png"/><Relationship Id="rId58" Type="http://schemas.openxmlformats.org/officeDocument/2006/relationships/image" Target="media/image48.png"/><Relationship Id="rId79" Type="http://schemas.openxmlformats.org/officeDocument/2006/relationships/image" Target="media/image69.png"/><Relationship Id="rId102" Type="http://schemas.openxmlformats.org/officeDocument/2006/relationships/image" Target="media/image92.png"/><Relationship Id="rId123" Type="http://schemas.openxmlformats.org/officeDocument/2006/relationships/image" Target="media/image113.PNG"/><Relationship Id="rId144" Type="http://schemas.openxmlformats.org/officeDocument/2006/relationships/image" Target="media/image134.PNG"/><Relationship Id="rId90" Type="http://schemas.openxmlformats.org/officeDocument/2006/relationships/image" Target="media/image80.png"/><Relationship Id="rId165" Type="http://schemas.openxmlformats.org/officeDocument/2006/relationships/image" Target="media/image148.png"/><Relationship Id="rId186" Type="http://schemas.openxmlformats.org/officeDocument/2006/relationships/image" Target="media/image169.png"/><Relationship Id="rId27" Type="http://schemas.openxmlformats.org/officeDocument/2006/relationships/image" Target="media/image17.png"/><Relationship Id="rId48" Type="http://schemas.openxmlformats.org/officeDocument/2006/relationships/image" Target="media/image38.png"/><Relationship Id="rId69" Type="http://schemas.openxmlformats.org/officeDocument/2006/relationships/image" Target="media/image59.png"/><Relationship Id="rId113" Type="http://schemas.openxmlformats.org/officeDocument/2006/relationships/image" Target="media/image103.png"/><Relationship Id="rId134" Type="http://schemas.openxmlformats.org/officeDocument/2006/relationships/image" Target="media/image124.PNG"/><Relationship Id="rId80" Type="http://schemas.openxmlformats.org/officeDocument/2006/relationships/image" Target="media/image70.png"/><Relationship Id="rId155" Type="http://schemas.openxmlformats.org/officeDocument/2006/relationships/header" Target="header5.xml"/><Relationship Id="rId176" Type="http://schemas.openxmlformats.org/officeDocument/2006/relationships/image" Target="media/image159.png"/><Relationship Id="rId197" Type="http://schemas.openxmlformats.org/officeDocument/2006/relationships/image" Target="media/image180.png"/><Relationship Id="rId201" Type="http://schemas.openxmlformats.org/officeDocument/2006/relationships/theme" Target="theme/theme1.xml"/><Relationship Id="rId17" Type="http://schemas.openxmlformats.org/officeDocument/2006/relationships/image" Target="media/image7.png"/><Relationship Id="rId38" Type="http://schemas.openxmlformats.org/officeDocument/2006/relationships/image" Target="media/image28.png"/><Relationship Id="rId59" Type="http://schemas.openxmlformats.org/officeDocument/2006/relationships/image" Target="media/image49.png"/><Relationship Id="rId103" Type="http://schemas.openxmlformats.org/officeDocument/2006/relationships/image" Target="media/image93.png"/><Relationship Id="rId124" Type="http://schemas.openxmlformats.org/officeDocument/2006/relationships/image" Target="media/image114.png"/><Relationship Id="rId70" Type="http://schemas.openxmlformats.org/officeDocument/2006/relationships/image" Target="media/image60.png"/><Relationship Id="rId91" Type="http://schemas.openxmlformats.org/officeDocument/2006/relationships/image" Target="media/image81.png"/><Relationship Id="rId145" Type="http://schemas.openxmlformats.org/officeDocument/2006/relationships/image" Target="media/image135.PNG"/><Relationship Id="rId166" Type="http://schemas.openxmlformats.org/officeDocument/2006/relationships/image" Target="media/image149.png"/><Relationship Id="rId187" Type="http://schemas.openxmlformats.org/officeDocument/2006/relationships/image" Target="media/image170.png"/><Relationship Id="rId1" Type="http://schemas.openxmlformats.org/officeDocument/2006/relationships/customXml" Target="../customXml/item1.xml"/><Relationship Id="rId28" Type="http://schemas.openxmlformats.org/officeDocument/2006/relationships/image" Target="media/image18.png"/><Relationship Id="rId49" Type="http://schemas.openxmlformats.org/officeDocument/2006/relationships/image" Target="media/image39.png"/><Relationship Id="rId114" Type="http://schemas.openxmlformats.org/officeDocument/2006/relationships/image" Target="media/image104.png"/><Relationship Id="rId60" Type="http://schemas.openxmlformats.org/officeDocument/2006/relationships/image" Target="media/image50.png"/><Relationship Id="rId81" Type="http://schemas.openxmlformats.org/officeDocument/2006/relationships/image" Target="media/image71.png"/><Relationship Id="rId135" Type="http://schemas.openxmlformats.org/officeDocument/2006/relationships/image" Target="media/image125.PNG"/><Relationship Id="rId156" Type="http://schemas.openxmlformats.org/officeDocument/2006/relationships/header" Target="header6.xml"/><Relationship Id="rId177" Type="http://schemas.openxmlformats.org/officeDocument/2006/relationships/image" Target="media/image160.png"/><Relationship Id="rId198" Type="http://schemas.openxmlformats.org/officeDocument/2006/relationships/hyperlink" Target="mailto:kcsthai1995@gmail.com" TargetMode="External"/><Relationship Id="rId18" Type="http://schemas.openxmlformats.org/officeDocument/2006/relationships/image" Target="media/image8.png"/><Relationship Id="rId39" Type="http://schemas.openxmlformats.org/officeDocument/2006/relationships/image" Target="media/image29.png"/><Relationship Id="rId50" Type="http://schemas.openxmlformats.org/officeDocument/2006/relationships/image" Target="media/image40.png"/><Relationship Id="rId104" Type="http://schemas.openxmlformats.org/officeDocument/2006/relationships/image" Target="media/image94.png"/><Relationship Id="rId125" Type="http://schemas.openxmlformats.org/officeDocument/2006/relationships/image" Target="media/image115.png"/><Relationship Id="rId146" Type="http://schemas.openxmlformats.org/officeDocument/2006/relationships/image" Target="media/image136.PNG"/><Relationship Id="rId167" Type="http://schemas.openxmlformats.org/officeDocument/2006/relationships/image" Target="media/image150.png"/><Relationship Id="rId188" Type="http://schemas.openxmlformats.org/officeDocument/2006/relationships/image" Target="media/image171.png"/><Relationship Id="rId71" Type="http://schemas.openxmlformats.org/officeDocument/2006/relationships/image" Target="media/image61.png"/><Relationship Id="rId92" Type="http://schemas.openxmlformats.org/officeDocument/2006/relationships/image" Target="media/image82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pie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คอลัมน์1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0-5DF7-4B77-AA52-B7F70B555A32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5DF7-4B77-AA52-B7F70B555A32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63%</a:t>
                    </a:r>
                  </a:p>
                </c:rich>
              </c:tx>
              <c:dLblPos val="ctr"/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5DF7-4B77-AA52-B7F70B555A32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37%</a:t>
                    </a:r>
                  </a:p>
                </c:rich>
              </c:tx>
              <c:dLblPos val="ctr"/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5DF7-4B77-AA52-B7F70B555A32}"/>
                </c:ext>
              </c:extLst>
            </c:dLbl>
            <c:spPr>
              <a:pattFill prst="pct75">
                <a:fgClr>
                  <a:schemeClr val="dk1">
                    <a:lumMod val="75000"/>
                    <a:lumOff val="25000"/>
                  </a:schemeClr>
                </a:fgClr>
                <a:bgClr>
                  <a:schemeClr val="dk1">
                    <a:lumMod val="65000"/>
                    <a:lumOff val="35000"/>
                  </a:schemeClr>
                </a:bgClr>
              </a:pattFill>
              <a:ln>
                <a:noFill/>
              </a:ln>
              <a:effectLst>
                <a:outerShdw blurRad="50800" dist="38100" dir="2700000" algn="tl" rotWithShape="0">
                  <a:prstClr val="black">
                    <a:alpha val="40000"/>
                  </a:prstClr>
                </a:outerShdw>
              </a:effectLst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th-TH"/>
              </a:p>
            </c:txPr>
            <c:dLblPos val="ctr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>
                  <a:solidFill>
                    <a:schemeClr val="dk1">
                      <a:lumMod val="50000"/>
                      <a:lumOff val="50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3</c:f>
              <c:strCache>
                <c:ptCount val="2"/>
                <c:pt idx="0">
                  <c:v>โปรแกรมที่แล้วเสร็จ</c:v>
                </c:pt>
                <c:pt idx="1">
                  <c:v>โปรแกรมทั้งหมด</c:v>
                </c:pt>
              </c:strCache>
            </c:strRef>
          </c:cat>
          <c:val>
            <c:numRef>
              <c:f>Sheet1!$B$2:$B$3</c:f>
              <c:numCache>
                <c:formatCode>0%</c:formatCode>
                <c:ptCount val="2"/>
                <c:pt idx="0">
                  <c:v>0.63</c:v>
                </c:pt>
                <c:pt idx="1">
                  <c:v>0.3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DF7-4B77-AA52-B7F70B555A32}"/>
            </c:ext>
          </c:extLst>
        </c:ser>
        <c:dLbls>
          <c:dLblPos val="ctr"/>
          <c:showLegendKey val="0"/>
          <c:showVal val="0"/>
          <c:showCatName val="0"/>
          <c:showSerName val="0"/>
          <c:showPercent val="1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overlay val="0"/>
      <c:spPr>
        <a:solidFill>
          <a:schemeClr val="lt1">
            <a:lumMod val="95000"/>
            <a:alpha val="39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TH Sarabun New" panose="020B0500040200020003" pitchFamily="34" charset="-34"/>
              <a:ea typeface="+mn-ea"/>
              <a:cs typeface="TH Sarabun New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3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>
            <a:alpha val="85000"/>
          </a:schemeClr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353DDB-AE32-43C7-AD67-6F4F4D117C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37</TotalTime>
  <Pages>275</Pages>
  <Words>43441</Words>
  <Characters>247620</Characters>
  <Application>Microsoft Office Word</Application>
  <DocSecurity>0</DocSecurity>
  <Lines>2063</Lines>
  <Paragraphs>580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4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porate Edition</dc:creator>
  <cp:keywords/>
  <dc:description/>
  <cp:lastModifiedBy>Komkeao Tangprasert</cp:lastModifiedBy>
  <cp:revision>38</cp:revision>
  <cp:lastPrinted>2017-11-21T20:09:00Z</cp:lastPrinted>
  <dcterms:created xsi:type="dcterms:W3CDTF">2017-11-21T11:15:00Z</dcterms:created>
  <dcterms:modified xsi:type="dcterms:W3CDTF">2017-11-23T06:03:00Z</dcterms:modified>
</cp:coreProperties>
</file>